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AC6F33" w14:textId="62BA4594" w:rsidR="00CC05E2" w:rsidRDefault="00CC05E2" w:rsidP="6E4C688B">
      <w:pPr>
        <w:jc w:val="center"/>
        <w:rPr>
          <w:rFonts w:ascii="Arial" w:eastAsia="Arial" w:hAnsi="Arial" w:cs="Arial"/>
        </w:rPr>
      </w:pPr>
    </w:p>
    <w:p w14:paraId="0B5E0573" w14:textId="77777777" w:rsidR="00CC05E2" w:rsidRDefault="00CC05E2" w:rsidP="6E4C688B">
      <w:pPr>
        <w:jc w:val="center"/>
        <w:rPr>
          <w:rFonts w:ascii="Arial" w:eastAsia="Arial" w:hAnsi="Arial" w:cs="Arial"/>
        </w:rPr>
      </w:pPr>
    </w:p>
    <w:p w14:paraId="7A20F631" w14:textId="77777777" w:rsidR="00CC05E2" w:rsidRDefault="00CC05E2" w:rsidP="6E4C688B">
      <w:pPr>
        <w:jc w:val="center"/>
        <w:rPr>
          <w:rFonts w:ascii="Arial" w:eastAsia="Arial" w:hAnsi="Arial" w:cs="Arial"/>
        </w:rPr>
      </w:pPr>
    </w:p>
    <w:p w14:paraId="3ADA8C48" w14:textId="77777777" w:rsidR="00CC05E2" w:rsidRDefault="00CC05E2" w:rsidP="6E4C688B">
      <w:pPr>
        <w:jc w:val="center"/>
        <w:rPr>
          <w:rFonts w:ascii="Arial" w:eastAsia="Arial" w:hAnsi="Arial" w:cs="Arial"/>
        </w:rPr>
      </w:pPr>
    </w:p>
    <w:p w14:paraId="77F7CAEB" w14:textId="77777777" w:rsidR="00CC05E2" w:rsidRDefault="00CC05E2" w:rsidP="6E4C688B">
      <w:pPr>
        <w:jc w:val="center"/>
        <w:rPr>
          <w:rFonts w:ascii="Arial" w:eastAsia="Arial" w:hAnsi="Arial" w:cs="Arial"/>
        </w:rPr>
      </w:pPr>
    </w:p>
    <w:p w14:paraId="3CFB60C8" w14:textId="6D448038" w:rsidR="12403FC0" w:rsidRDefault="458ABE62" w:rsidP="3B05FCEC">
      <w:pPr>
        <w:jc w:val="center"/>
        <w:rPr>
          <w:rFonts w:ascii="Arial" w:eastAsia="Arial" w:hAnsi="Arial" w:cs="Arial"/>
        </w:rPr>
      </w:pPr>
      <w:r>
        <w:rPr>
          <w:noProof/>
        </w:rPr>
        <w:drawing>
          <wp:inline distT="0" distB="0" distL="0" distR="0" wp14:anchorId="2428A6A0" wp14:editId="44ADF133">
            <wp:extent cx="1133475" cy="1133475"/>
            <wp:effectExtent l="0" t="0" r="0" b="0"/>
            <wp:docPr id="161302778" name="Picture 16130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302778"/>
                    <pic:cNvPicPr/>
                  </pic:nvPicPr>
                  <pic:blipFill>
                    <a:blip r:embed="rId11">
                      <a:extLst>
                        <a:ext uri="{28A0092B-C50C-407E-A947-70E740481C1C}">
                          <a14:useLocalDpi xmlns:a14="http://schemas.microsoft.com/office/drawing/2010/main" val="0"/>
                        </a:ext>
                      </a:extLst>
                    </a:blip>
                    <a:stretch>
                      <a:fillRect/>
                    </a:stretch>
                  </pic:blipFill>
                  <pic:spPr>
                    <a:xfrm>
                      <a:off x="0" y="0"/>
                      <a:ext cx="1133475" cy="1133475"/>
                    </a:xfrm>
                    <a:prstGeom prst="rect">
                      <a:avLst/>
                    </a:prstGeom>
                  </pic:spPr>
                </pic:pic>
              </a:graphicData>
            </a:graphic>
          </wp:inline>
        </w:drawing>
      </w:r>
    </w:p>
    <w:p w14:paraId="7CD08722" w14:textId="679943B0" w:rsidR="12403FC0" w:rsidRDefault="12403FC0" w:rsidP="3B05FCEC">
      <w:pPr>
        <w:rPr>
          <w:rFonts w:ascii="Arial" w:eastAsia="Arial" w:hAnsi="Arial" w:cs="Arial"/>
        </w:rPr>
      </w:pPr>
    </w:p>
    <w:p w14:paraId="5CC4F864" w14:textId="77777777" w:rsidR="00CC05E2" w:rsidRDefault="00CC05E2" w:rsidP="12403FC0">
      <w:pPr>
        <w:rPr>
          <w:rFonts w:ascii="Arial" w:eastAsia="Arial" w:hAnsi="Arial" w:cs="Arial"/>
        </w:rPr>
      </w:pPr>
    </w:p>
    <w:p w14:paraId="6464433C" w14:textId="77777777" w:rsidR="00CC05E2" w:rsidRDefault="00CC05E2" w:rsidP="12403FC0">
      <w:pPr>
        <w:rPr>
          <w:rFonts w:ascii="Arial" w:eastAsia="Arial" w:hAnsi="Arial" w:cs="Arial"/>
        </w:rPr>
      </w:pPr>
    </w:p>
    <w:p w14:paraId="456DDB4A" w14:textId="567DEFF0" w:rsidR="003F2121" w:rsidRPr="003F2121" w:rsidRDefault="538C36B0" w:rsidP="3B05FCEC">
      <w:pPr>
        <w:jc w:val="center"/>
        <w:rPr>
          <w:rFonts w:ascii="Arial" w:eastAsia="Arial" w:hAnsi="Arial" w:cs="Arial"/>
        </w:rPr>
      </w:pPr>
      <w:r w:rsidRPr="3B05FCEC">
        <w:rPr>
          <w:rFonts w:ascii="Arial" w:eastAsia="Arial" w:hAnsi="Arial" w:cs="Arial"/>
        </w:rPr>
        <w:t>Integrantes:</w:t>
      </w:r>
    </w:p>
    <w:p w14:paraId="777BDF1C" w14:textId="35D25588" w:rsidR="00A96BC7" w:rsidRPr="00A96BC7" w:rsidRDefault="538C36B0" w:rsidP="3B05FCEC">
      <w:pPr>
        <w:jc w:val="center"/>
        <w:rPr>
          <w:rFonts w:ascii="Arial" w:eastAsia="Arial" w:hAnsi="Arial" w:cs="Arial"/>
        </w:rPr>
      </w:pPr>
      <w:r w:rsidRPr="3B05FCEC">
        <w:rPr>
          <w:rFonts w:ascii="Arial" w:eastAsia="Arial" w:hAnsi="Arial" w:cs="Arial"/>
        </w:rPr>
        <w:t xml:space="preserve">Juan </w:t>
      </w:r>
      <w:r w:rsidR="00A4780E" w:rsidRPr="3B05FCEC">
        <w:rPr>
          <w:rFonts w:ascii="Arial" w:eastAsia="Arial" w:hAnsi="Arial" w:cs="Arial"/>
        </w:rPr>
        <w:t>José</w:t>
      </w:r>
      <w:r w:rsidRPr="3B05FCEC">
        <w:rPr>
          <w:rFonts w:ascii="Arial" w:eastAsia="Arial" w:hAnsi="Arial" w:cs="Arial"/>
        </w:rPr>
        <w:t xml:space="preserve"> Afanador</w:t>
      </w:r>
      <w:r w:rsidR="00E06ED4">
        <w:rPr>
          <w:rFonts w:ascii="Arial" w:eastAsia="Arial" w:hAnsi="Arial" w:cs="Arial"/>
        </w:rPr>
        <w:t xml:space="preserve"> Ochoa</w:t>
      </w:r>
    </w:p>
    <w:p w14:paraId="0A32A321" w14:textId="40140A83" w:rsidR="00591434" w:rsidRPr="00591434" w:rsidRDefault="538C36B0" w:rsidP="3B05FCEC">
      <w:pPr>
        <w:jc w:val="center"/>
        <w:rPr>
          <w:rFonts w:ascii="Arial" w:eastAsia="Arial" w:hAnsi="Arial" w:cs="Arial"/>
        </w:rPr>
      </w:pPr>
      <w:r w:rsidRPr="3B05FCEC">
        <w:rPr>
          <w:rFonts w:ascii="Arial" w:eastAsia="Arial" w:hAnsi="Arial" w:cs="Arial"/>
        </w:rPr>
        <w:t>Stiven González</w:t>
      </w:r>
      <w:r w:rsidR="00E06ED4">
        <w:rPr>
          <w:rFonts w:ascii="Arial" w:eastAsia="Arial" w:hAnsi="Arial" w:cs="Arial"/>
        </w:rPr>
        <w:t xml:space="preserve"> Olaya</w:t>
      </w:r>
    </w:p>
    <w:p w14:paraId="1B5C0FA5" w14:textId="279B4F16" w:rsidR="00591434" w:rsidRPr="00591434" w:rsidRDefault="538C36B0" w:rsidP="3B05FCEC">
      <w:pPr>
        <w:jc w:val="center"/>
        <w:rPr>
          <w:rFonts w:ascii="Arial" w:eastAsia="Arial" w:hAnsi="Arial" w:cs="Arial"/>
        </w:rPr>
      </w:pPr>
      <w:r w:rsidRPr="3B05FCEC">
        <w:rPr>
          <w:rFonts w:ascii="Arial" w:eastAsia="Arial" w:hAnsi="Arial" w:cs="Arial"/>
        </w:rPr>
        <w:t>Santiago Roa Dueñas</w:t>
      </w:r>
    </w:p>
    <w:p w14:paraId="54A839C1" w14:textId="7BA53966" w:rsidR="6D516EC9" w:rsidRDefault="538C36B0" w:rsidP="3B05FCEC">
      <w:pPr>
        <w:jc w:val="center"/>
        <w:rPr>
          <w:rFonts w:ascii="Arial" w:eastAsia="Arial" w:hAnsi="Arial" w:cs="Arial"/>
        </w:rPr>
      </w:pPr>
      <w:r w:rsidRPr="3B05FCEC">
        <w:rPr>
          <w:rFonts w:ascii="Arial" w:eastAsia="Arial" w:hAnsi="Arial" w:cs="Arial"/>
        </w:rPr>
        <w:t>Gabriel Andr</w:t>
      </w:r>
      <w:r w:rsidR="59482955" w:rsidRPr="3B05FCEC">
        <w:rPr>
          <w:rFonts w:ascii="Arial" w:eastAsia="Arial" w:hAnsi="Arial" w:cs="Arial"/>
        </w:rPr>
        <w:t>é</w:t>
      </w:r>
      <w:r w:rsidRPr="3B05FCEC">
        <w:rPr>
          <w:rFonts w:ascii="Arial" w:eastAsia="Arial" w:hAnsi="Arial" w:cs="Arial"/>
        </w:rPr>
        <w:t>s Niño</w:t>
      </w:r>
      <w:r w:rsidR="00E06ED4">
        <w:rPr>
          <w:rFonts w:ascii="Arial" w:eastAsia="Arial" w:hAnsi="Arial" w:cs="Arial"/>
        </w:rPr>
        <w:t xml:space="preserve"> Carvajal</w:t>
      </w:r>
    </w:p>
    <w:p w14:paraId="70A7D5B2" w14:textId="2B33972A" w:rsidR="00E87C52" w:rsidRPr="00E87C52" w:rsidRDefault="538C36B0" w:rsidP="3B05FCEC">
      <w:pPr>
        <w:jc w:val="center"/>
        <w:rPr>
          <w:rFonts w:ascii="Arial" w:eastAsia="Arial" w:hAnsi="Arial" w:cs="Arial"/>
        </w:rPr>
      </w:pPr>
      <w:r w:rsidRPr="3B05FCEC">
        <w:rPr>
          <w:rFonts w:ascii="Arial" w:eastAsia="Arial" w:hAnsi="Arial" w:cs="Arial"/>
        </w:rPr>
        <w:t xml:space="preserve">John Jairo </w:t>
      </w:r>
      <w:r w:rsidR="00E06ED4">
        <w:rPr>
          <w:rFonts w:ascii="Arial" w:eastAsia="Arial" w:hAnsi="Arial" w:cs="Arial"/>
        </w:rPr>
        <w:t xml:space="preserve">González </w:t>
      </w:r>
      <w:r w:rsidRPr="3B05FCEC">
        <w:rPr>
          <w:rFonts w:ascii="Arial" w:eastAsia="Arial" w:hAnsi="Arial" w:cs="Arial"/>
        </w:rPr>
        <w:t>Martínez</w:t>
      </w:r>
    </w:p>
    <w:p w14:paraId="41A824E9" w14:textId="1650A8C2" w:rsidR="33ED3C75" w:rsidRDefault="33ED3C75" w:rsidP="3B05FCEC">
      <w:pPr>
        <w:jc w:val="center"/>
        <w:rPr>
          <w:rFonts w:ascii="Arial" w:eastAsia="Arial" w:hAnsi="Arial" w:cs="Arial"/>
        </w:rPr>
      </w:pPr>
    </w:p>
    <w:p w14:paraId="7BBEF48A" w14:textId="5B9D4624" w:rsidR="6D516EC9" w:rsidRDefault="538C36B0" w:rsidP="3B05FCEC">
      <w:pPr>
        <w:jc w:val="center"/>
        <w:rPr>
          <w:rFonts w:ascii="Arial" w:eastAsia="Arial" w:hAnsi="Arial" w:cs="Arial"/>
          <w:i/>
          <w:iCs/>
        </w:rPr>
      </w:pPr>
      <w:r w:rsidRPr="3B05FCEC">
        <w:rPr>
          <w:rFonts w:ascii="Arial" w:eastAsia="Arial" w:hAnsi="Arial" w:cs="Arial"/>
          <w:i/>
          <w:iCs/>
        </w:rPr>
        <w:t>Buen Vecino</w:t>
      </w:r>
    </w:p>
    <w:p w14:paraId="524EE85E" w14:textId="572907C5" w:rsidR="33ED3C75" w:rsidRDefault="33ED3C75" w:rsidP="3B05FCEC">
      <w:pPr>
        <w:jc w:val="center"/>
        <w:rPr>
          <w:rFonts w:ascii="Arial" w:eastAsia="Arial" w:hAnsi="Arial" w:cs="Arial"/>
          <w:i/>
          <w:iCs/>
        </w:rPr>
      </w:pPr>
    </w:p>
    <w:p w14:paraId="3EA68161" w14:textId="77777777" w:rsidR="00CC05E2" w:rsidRDefault="00CC05E2" w:rsidP="00CC05E2">
      <w:pPr>
        <w:rPr>
          <w:rFonts w:ascii="Arial" w:eastAsia="Arial" w:hAnsi="Arial" w:cs="Arial"/>
          <w:i/>
        </w:rPr>
      </w:pPr>
    </w:p>
    <w:p w14:paraId="5A621729" w14:textId="77777777" w:rsidR="00CC05E2" w:rsidRDefault="00CC05E2" w:rsidP="00CC05E2">
      <w:pPr>
        <w:rPr>
          <w:rFonts w:ascii="Arial" w:eastAsia="Arial" w:hAnsi="Arial" w:cs="Arial"/>
          <w:i/>
        </w:rPr>
      </w:pPr>
    </w:p>
    <w:p w14:paraId="4FAB0B5E" w14:textId="77777777" w:rsidR="00CC05E2" w:rsidRDefault="00CC05E2" w:rsidP="33ED3C75">
      <w:pPr>
        <w:jc w:val="center"/>
        <w:rPr>
          <w:rFonts w:ascii="Arial" w:eastAsia="Arial" w:hAnsi="Arial" w:cs="Arial"/>
          <w:i/>
        </w:rPr>
      </w:pPr>
    </w:p>
    <w:p w14:paraId="29FEA92E" w14:textId="32EC37EA" w:rsidR="6D516EC9" w:rsidRDefault="538C36B0" w:rsidP="3B05FCEC">
      <w:pPr>
        <w:jc w:val="center"/>
        <w:rPr>
          <w:rFonts w:ascii="Arial" w:eastAsia="Arial" w:hAnsi="Arial" w:cs="Arial"/>
          <w:i/>
          <w:iCs/>
        </w:rPr>
      </w:pPr>
      <w:r w:rsidRPr="3B05FCEC">
        <w:rPr>
          <w:rFonts w:ascii="Arial" w:eastAsia="Arial" w:hAnsi="Arial" w:cs="Arial"/>
        </w:rPr>
        <w:t>Pontificia Universidad Javeriana</w:t>
      </w:r>
    </w:p>
    <w:p w14:paraId="6E200EA2" w14:textId="65D8D6D5" w:rsidR="6D516EC9" w:rsidRDefault="148FBC26" w:rsidP="3B05FCEC">
      <w:pPr>
        <w:jc w:val="center"/>
        <w:rPr>
          <w:rFonts w:ascii="Arial" w:eastAsia="Arial" w:hAnsi="Arial" w:cs="Arial"/>
        </w:rPr>
      </w:pPr>
      <w:r w:rsidRPr="3B05FCEC">
        <w:rPr>
          <w:rFonts w:ascii="Arial" w:eastAsia="Arial" w:hAnsi="Arial" w:cs="Arial"/>
        </w:rPr>
        <w:t>Ingeniería</w:t>
      </w:r>
      <w:r w:rsidR="538C36B0" w:rsidRPr="3B05FCEC">
        <w:rPr>
          <w:rFonts w:ascii="Arial" w:eastAsia="Arial" w:hAnsi="Arial" w:cs="Arial"/>
        </w:rPr>
        <w:t xml:space="preserve"> de </w:t>
      </w:r>
      <w:r w:rsidR="00554F8A">
        <w:rPr>
          <w:rFonts w:ascii="Arial" w:eastAsia="Arial" w:hAnsi="Arial" w:cs="Arial"/>
        </w:rPr>
        <w:t>S</w:t>
      </w:r>
      <w:r w:rsidR="538C36B0" w:rsidRPr="3B05FCEC">
        <w:rPr>
          <w:rFonts w:ascii="Arial" w:eastAsia="Arial" w:hAnsi="Arial" w:cs="Arial"/>
        </w:rPr>
        <w:t xml:space="preserve">istemas </w:t>
      </w:r>
    </w:p>
    <w:p w14:paraId="5BC44B00" w14:textId="59E2A9D6" w:rsidR="6D516EC9" w:rsidRDefault="148FBC26" w:rsidP="3B05FCEC">
      <w:pPr>
        <w:jc w:val="center"/>
        <w:rPr>
          <w:rFonts w:ascii="Arial" w:eastAsia="Arial" w:hAnsi="Arial" w:cs="Arial"/>
        </w:rPr>
      </w:pPr>
      <w:r w:rsidRPr="3B05FCEC">
        <w:rPr>
          <w:rFonts w:ascii="Arial" w:eastAsia="Arial" w:hAnsi="Arial" w:cs="Arial"/>
        </w:rPr>
        <w:t>Ingeniería</w:t>
      </w:r>
      <w:r w:rsidR="538C36B0" w:rsidRPr="3B05FCEC">
        <w:rPr>
          <w:rFonts w:ascii="Arial" w:eastAsia="Arial" w:hAnsi="Arial" w:cs="Arial"/>
        </w:rPr>
        <w:t xml:space="preserve"> de </w:t>
      </w:r>
      <w:r w:rsidR="00554F8A">
        <w:rPr>
          <w:rFonts w:ascii="Arial" w:eastAsia="Arial" w:hAnsi="Arial" w:cs="Arial"/>
        </w:rPr>
        <w:t>S</w:t>
      </w:r>
      <w:r w:rsidR="538C36B0" w:rsidRPr="3B05FCEC">
        <w:rPr>
          <w:rFonts w:ascii="Arial" w:eastAsia="Arial" w:hAnsi="Arial" w:cs="Arial"/>
        </w:rPr>
        <w:t xml:space="preserve">oftware </w:t>
      </w:r>
    </w:p>
    <w:p w14:paraId="26B1F771" w14:textId="77777777" w:rsidR="33ED3C75" w:rsidRDefault="33ED3C75" w:rsidP="00CC05E2">
      <w:pPr>
        <w:rPr>
          <w:rFonts w:ascii="Arial" w:eastAsia="Arial" w:hAnsi="Arial" w:cs="Arial"/>
        </w:rPr>
      </w:pPr>
    </w:p>
    <w:p w14:paraId="6C9BCC75" w14:textId="77777777" w:rsidR="00CC05E2" w:rsidRDefault="00CC05E2" w:rsidP="33ED3C75">
      <w:pPr>
        <w:jc w:val="center"/>
        <w:rPr>
          <w:rFonts w:ascii="Arial" w:eastAsia="Arial" w:hAnsi="Arial" w:cs="Arial"/>
        </w:rPr>
      </w:pPr>
    </w:p>
    <w:p w14:paraId="7BC377EB" w14:textId="77777777" w:rsidR="00CC05E2" w:rsidRDefault="00CC05E2" w:rsidP="33ED3C75">
      <w:pPr>
        <w:jc w:val="center"/>
        <w:rPr>
          <w:rFonts w:ascii="Arial" w:eastAsia="Arial" w:hAnsi="Arial" w:cs="Arial"/>
        </w:rPr>
      </w:pPr>
    </w:p>
    <w:p w14:paraId="5D6FD0BB" w14:textId="77777777" w:rsidR="00CC05E2" w:rsidRDefault="00CC05E2" w:rsidP="00CC05E2">
      <w:pPr>
        <w:rPr>
          <w:rFonts w:ascii="Arial" w:eastAsia="Arial" w:hAnsi="Arial" w:cs="Arial"/>
        </w:rPr>
      </w:pPr>
    </w:p>
    <w:p w14:paraId="7997C422" w14:textId="6A8FFFB9" w:rsidR="33ED3C75" w:rsidRDefault="12BC25F2" w:rsidP="3B05FCEC">
      <w:pPr>
        <w:jc w:val="center"/>
        <w:rPr>
          <w:rFonts w:ascii="Arial" w:eastAsia="Arial" w:hAnsi="Arial" w:cs="Arial"/>
        </w:rPr>
      </w:pPr>
      <w:r>
        <w:rPr>
          <w:noProof/>
        </w:rPr>
        <w:drawing>
          <wp:inline distT="0" distB="0" distL="0" distR="0" wp14:anchorId="74799E99" wp14:editId="05468161">
            <wp:extent cx="2409825" cy="917013"/>
            <wp:effectExtent l="0" t="0" r="0" b="0"/>
            <wp:docPr id="287700197" name="Picture 287700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700197"/>
                    <pic:cNvPicPr/>
                  </pic:nvPicPr>
                  <pic:blipFill>
                    <a:blip r:embed="rId12">
                      <a:extLst>
                        <a:ext uri="{28A0092B-C50C-407E-A947-70E740481C1C}">
                          <a14:useLocalDpi xmlns:a14="http://schemas.microsoft.com/office/drawing/2010/main" val="0"/>
                        </a:ext>
                      </a:extLst>
                    </a:blip>
                    <a:stretch>
                      <a:fillRect/>
                    </a:stretch>
                  </pic:blipFill>
                  <pic:spPr>
                    <a:xfrm>
                      <a:off x="0" y="0"/>
                      <a:ext cx="2409825" cy="917013"/>
                    </a:xfrm>
                    <a:prstGeom prst="rect">
                      <a:avLst/>
                    </a:prstGeom>
                  </pic:spPr>
                </pic:pic>
              </a:graphicData>
            </a:graphic>
          </wp:inline>
        </w:drawing>
      </w:r>
    </w:p>
    <w:p w14:paraId="3EB8C4F0" w14:textId="77777777" w:rsidR="49660DE1" w:rsidRDefault="49660DE1" w:rsidP="3B05FCEC">
      <w:pPr>
        <w:jc w:val="center"/>
        <w:rPr>
          <w:rFonts w:ascii="Arial" w:eastAsia="Arial" w:hAnsi="Arial" w:cs="Arial"/>
        </w:rPr>
      </w:pPr>
    </w:p>
    <w:p w14:paraId="5CE01AD6" w14:textId="77777777" w:rsidR="00CC05E2" w:rsidRDefault="00CC05E2" w:rsidP="49660DE1">
      <w:pPr>
        <w:jc w:val="center"/>
        <w:rPr>
          <w:rFonts w:ascii="Arial" w:eastAsia="Arial" w:hAnsi="Arial" w:cs="Arial"/>
        </w:rPr>
      </w:pPr>
    </w:p>
    <w:p w14:paraId="6C573976" w14:textId="77777777" w:rsidR="00CC05E2" w:rsidRDefault="00CC05E2" w:rsidP="49660DE1">
      <w:pPr>
        <w:jc w:val="center"/>
        <w:rPr>
          <w:rFonts w:ascii="Arial" w:eastAsia="Arial" w:hAnsi="Arial" w:cs="Arial"/>
        </w:rPr>
      </w:pPr>
    </w:p>
    <w:p w14:paraId="0DA1BAD5" w14:textId="5456B6F0" w:rsidR="00C42798" w:rsidRPr="00C42798" w:rsidRDefault="12BC25F2" w:rsidP="3B05FCEC">
      <w:pPr>
        <w:jc w:val="center"/>
        <w:rPr>
          <w:rFonts w:ascii="Arial" w:eastAsia="Arial" w:hAnsi="Arial" w:cs="Arial"/>
        </w:rPr>
      </w:pPr>
      <w:r w:rsidRPr="3B05FCEC">
        <w:rPr>
          <w:rFonts w:ascii="Arial" w:eastAsia="Arial" w:hAnsi="Arial" w:cs="Arial"/>
          <w:b/>
          <w:bCs/>
        </w:rPr>
        <w:t xml:space="preserve">Docente: </w:t>
      </w:r>
      <w:r w:rsidR="0E61661B" w:rsidRPr="3B05FCEC">
        <w:rPr>
          <w:rFonts w:ascii="Arial" w:eastAsia="Arial" w:hAnsi="Arial" w:cs="Arial"/>
        </w:rPr>
        <w:t>Carlos Andr</w:t>
      </w:r>
      <w:r w:rsidR="771ECA7D" w:rsidRPr="3B05FCEC">
        <w:rPr>
          <w:rFonts w:ascii="Arial" w:eastAsia="Arial" w:hAnsi="Arial" w:cs="Arial"/>
        </w:rPr>
        <w:t>és Parra Acevedo</w:t>
      </w:r>
    </w:p>
    <w:p w14:paraId="6DA9D69F" w14:textId="77777777" w:rsidR="004D74BE" w:rsidRDefault="004D74BE" w:rsidP="00C42798">
      <w:pPr>
        <w:jc w:val="center"/>
        <w:rPr>
          <w:rFonts w:ascii="Arial" w:eastAsia="Arial" w:hAnsi="Arial" w:cs="Arial"/>
        </w:rPr>
      </w:pPr>
    </w:p>
    <w:p w14:paraId="11D4B52D" w14:textId="77777777" w:rsidR="004D74BE" w:rsidRPr="00C42798" w:rsidRDefault="004D74BE" w:rsidP="00C42798">
      <w:pPr>
        <w:jc w:val="center"/>
        <w:rPr>
          <w:rFonts w:ascii="Arial" w:eastAsia="Arial" w:hAnsi="Arial" w:cs="Arial"/>
        </w:rPr>
      </w:pPr>
    </w:p>
    <w:p w14:paraId="6757F189" w14:textId="26F35E27" w:rsidR="42E9CC7A" w:rsidRDefault="006C3CE3" w:rsidP="3B05FCEC">
      <w:pPr>
        <w:jc w:val="center"/>
        <w:rPr>
          <w:rFonts w:ascii="Arial" w:eastAsia="Arial" w:hAnsi="Arial" w:cs="Arial"/>
        </w:rPr>
      </w:pPr>
      <w:r>
        <w:rPr>
          <w:rFonts w:ascii="Arial" w:eastAsia="Arial" w:hAnsi="Arial" w:cs="Arial"/>
        </w:rPr>
        <w:t>V</w:t>
      </w:r>
      <w:r w:rsidRPr="3B05FCEC">
        <w:rPr>
          <w:rFonts w:ascii="Arial" w:eastAsia="Arial" w:hAnsi="Arial" w:cs="Arial"/>
        </w:rPr>
        <w:t>ersión</w:t>
      </w:r>
      <w:r w:rsidR="771ECA7D" w:rsidRPr="3B05FCEC">
        <w:rPr>
          <w:rFonts w:ascii="Arial" w:eastAsia="Arial" w:hAnsi="Arial" w:cs="Arial"/>
        </w:rPr>
        <w:t xml:space="preserve"> </w:t>
      </w:r>
      <w:r w:rsidR="00B632E8">
        <w:rPr>
          <w:rFonts w:ascii="Arial" w:eastAsia="Arial" w:hAnsi="Arial" w:cs="Arial"/>
        </w:rPr>
        <w:t>2</w:t>
      </w:r>
      <w:r w:rsidR="771ECA7D" w:rsidRPr="3B05FCEC">
        <w:rPr>
          <w:rFonts w:ascii="Arial" w:eastAsia="Arial" w:hAnsi="Arial" w:cs="Arial"/>
        </w:rPr>
        <w:t>.0</w:t>
      </w:r>
    </w:p>
    <w:p w14:paraId="6A71F8B9" w14:textId="7335D588" w:rsidR="12403FC0" w:rsidRDefault="12403FC0" w:rsidP="3B05FCEC">
      <w:pPr>
        <w:rPr>
          <w:rFonts w:ascii="Arial" w:eastAsia="Arial" w:hAnsi="Arial" w:cs="Arial"/>
        </w:rPr>
      </w:pPr>
    </w:p>
    <w:p w14:paraId="38C1B913" w14:textId="5D3D1063" w:rsidR="001714F9" w:rsidRPr="00AE60B6" w:rsidRDefault="037C5526" w:rsidP="00CC2DCE">
      <w:pPr>
        <w:pStyle w:val="Ttulo1"/>
        <w:rPr>
          <w:rFonts w:ascii="Arial" w:eastAsia="Arial" w:hAnsi="Arial" w:cs="Arial"/>
          <w:sz w:val="24"/>
          <w:szCs w:val="24"/>
        </w:rPr>
      </w:pPr>
      <w:bookmarkStart w:id="0" w:name="_Toc50534639"/>
      <w:r w:rsidRPr="3B05FCEC">
        <w:rPr>
          <w:rFonts w:ascii="Arial" w:eastAsia="Arial" w:hAnsi="Arial" w:cs="Arial"/>
          <w:sz w:val="24"/>
          <w:szCs w:val="24"/>
        </w:rPr>
        <w:lastRenderedPageBreak/>
        <w:t>Historial de cambios</w:t>
      </w:r>
      <w:bookmarkEnd w:id="0"/>
    </w:p>
    <w:tbl>
      <w:tblPr>
        <w:tblStyle w:val="Tablaconcuadrcula"/>
        <w:tblW w:w="0" w:type="auto"/>
        <w:tblLook w:val="04A0" w:firstRow="1" w:lastRow="0" w:firstColumn="1" w:lastColumn="0" w:noHBand="0" w:noVBand="1"/>
      </w:tblPr>
      <w:tblGrid>
        <w:gridCol w:w="2207"/>
        <w:gridCol w:w="2207"/>
        <w:gridCol w:w="2207"/>
        <w:gridCol w:w="2207"/>
      </w:tblGrid>
      <w:tr w:rsidR="00443E9C" w:rsidRPr="00AE60B6" w14:paraId="4E0606C2" w14:textId="77777777" w:rsidTr="3B05FCEC">
        <w:tc>
          <w:tcPr>
            <w:tcW w:w="2207" w:type="dxa"/>
          </w:tcPr>
          <w:p w14:paraId="7D650474" w14:textId="7FD7D83B" w:rsidR="00443E9C" w:rsidRPr="00AE60B6" w:rsidRDefault="2C174CF7" w:rsidP="3B05FCEC">
            <w:pPr>
              <w:jc w:val="both"/>
              <w:rPr>
                <w:rFonts w:ascii="Arial" w:eastAsia="Arial" w:hAnsi="Arial" w:cs="Arial"/>
              </w:rPr>
            </w:pPr>
            <w:r w:rsidRPr="3B05FCEC">
              <w:rPr>
                <w:rFonts w:ascii="Arial" w:eastAsia="Arial" w:hAnsi="Arial" w:cs="Arial"/>
              </w:rPr>
              <w:t>Fecha</w:t>
            </w:r>
          </w:p>
        </w:tc>
        <w:tc>
          <w:tcPr>
            <w:tcW w:w="2207" w:type="dxa"/>
          </w:tcPr>
          <w:p w14:paraId="2768D0F3" w14:textId="0C4E01BC" w:rsidR="00443E9C" w:rsidRPr="00AE60B6" w:rsidRDefault="2C174CF7" w:rsidP="3B05FCEC">
            <w:pPr>
              <w:jc w:val="both"/>
              <w:rPr>
                <w:rFonts w:ascii="Arial" w:eastAsia="Arial" w:hAnsi="Arial" w:cs="Arial"/>
              </w:rPr>
            </w:pPr>
            <w:r w:rsidRPr="3B05FCEC">
              <w:rPr>
                <w:rFonts w:ascii="Arial" w:eastAsia="Arial" w:hAnsi="Arial" w:cs="Arial"/>
              </w:rPr>
              <w:t>Versión</w:t>
            </w:r>
          </w:p>
        </w:tc>
        <w:tc>
          <w:tcPr>
            <w:tcW w:w="2207" w:type="dxa"/>
          </w:tcPr>
          <w:p w14:paraId="7B24C906" w14:textId="0CAC1017" w:rsidR="00443E9C" w:rsidRPr="00AE60B6" w:rsidRDefault="134E518D" w:rsidP="3B05FCEC">
            <w:pPr>
              <w:jc w:val="both"/>
              <w:rPr>
                <w:rFonts w:ascii="Arial" w:eastAsia="Arial" w:hAnsi="Arial" w:cs="Arial"/>
              </w:rPr>
            </w:pPr>
            <w:r w:rsidRPr="3B05FCEC">
              <w:rPr>
                <w:rFonts w:ascii="Arial" w:eastAsia="Arial" w:hAnsi="Arial" w:cs="Arial"/>
              </w:rPr>
              <w:t>Descripción</w:t>
            </w:r>
          </w:p>
        </w:tc>
        <w:tc>
          <w:tcPr>
            <w:tcW w:w="2207" w:type="dxa"/>
          </w:tcPr>
          <w:p w14:paraId="4D40E7B6" w14:textId="3FCF1EF6" w:rsidR="00443E9C" w:rsidRPr="00AE60B6" w:rsidRDefault="134E518D" w:rsidP="3B05FCEC">
            <w:pPr>
              <w:jc w:val="both"/>
              <w:rPr>
                <w:rFonts w:ascii="Arial" w:eastAsia="Arial" w:hAnsi="Arial" w:cs="Arial"/>
              </w:rPr>
            </w:pPr>
            <w:r w:rsidRPr="3B05FCEC">
              <w:rPr>
                <w:rFonts w:ascii="Arial" w:eastAsia="Arial" w:hAnsi="Arial" w:cs="Arial"/>
              </w:rPr>
              <w:t>Encargado</w:t>
            </w:r>
          </w:p>
        </w:tc>
      </w:tr>
      <w:tr w:rsidR="00443E9C" w:rsidRPr="00AE60B6" w14:paraId="5A27630F" w14:textId="77777777" w:rsidTr="3B05FCEC">
        <w:tc>
          <w:tcPr>
            <w:tcW w:w="2207" w:type="dxa"/>
          </w:tcPr>
          <w:p w14:paraId="583E31EB" w14:textId="1FDA4426" w:rsidR="00443E9C" w:rsidRPr="00AE60B6" w:rsidRDefault="134E518D" w:rsidP="3B05FCEC">
            <w:pPr>
              <w:jc w:val="both"/>
              <w:rPr>
                <w:rFonts w:ascii="Arial" w:eastAsia="Arial" w:hAnsi="Arial" w:cs="Arial"/>
              </w:rPr>
            </w:pPr>
            <w:r w:rsidRPr="3B05FCEC">
              <w:rPr>
                <w:rFonts w:ascii="Arial" w:eastAsia="Arial" w:hAnsi="Arial" w:cs="Arial"/>
              </w:rPr>
              <w:t>2</w:t>
            </w:r>
            <w:r w:rsidR="00626460">
              <w:rPr>
                <w:rFonts w:ascii="Arial" w:eastAsia="Arial" w:hAnsi="Arial" w:cs="Arial"/>
              </w:rPr>
              <w:t>4</w:t>
            </w:r>
            <w:r w:rsidRPr="3B05FCEC">
              <w:rPr>
                <w:rFonts w:ascii="Arial" w:eastAsia="Arial" w:hAnsi="Arial" w:cs="Arial"/>
              </w:rPr>
              <w:t>/08/2020</w:t>
            </w:r>
          </w:p>
        </w:tc>
        <w:tc>
          <w:tcPr>
            <w:tcW w:w="2207" w:type="dxa"/>
          </w:tcPr>
          <w:p w14:paraId="650DDE5C" w14:textId="02924F6B" w:rsidR="00443E9C" w:rsidRPr="00AE60B6" w:rsidRDefault="00626460" w:rsidP="003038F4">
            <w:pPr>
              <w:jc w:val="center"/>
              <w:rPr>
                <w:rFonts w:ascii="Arial" w:eastAsia="Arial" w:hAnsi="Arial" w:cs="Arial"/>
              </w:rPr>
            </w:pPr>
            <w:r>
              <w:rPr>
                <w:rFonts w:ascii="Arial" w:eastAsia="Arial" w:hAnsi="Arial" w:cs="Arial"/>
              </w:rPr>
              <w:t>0.</w:t>
            </w:r>
            <w:r w:rsidR="134E518D" w:rsidRPr="3B05FCEC">
              <w:rPr>
                <w:rFonts w:ascii="Arial" w:eastAsia="Arial" w:hAnsi="Arial" w:cs="Arial"/>
              </w:rPr>
              <w:t>1</w:t>
            </w:r>
          </w:p>
        </w:tc>
        <w:tc>
          <w:tcPr>
            <w:tcW w:w="2207" w:type="dxa"/>
          </w:tcPr>
          <w:p w14:paraId="60184F07" w14:textId="4E9487CB" w:rsidR="00443E9C" w:rsidRPr="00AE60B6" w:rsidRDefault="134E518D" w:rsidP="3B05FCEC">
            <w:pPr>
              <w:jc w:val="both"/>
              <w:rPr>
                <w:rFonts w:ascii="Arial" w:eastAsia="Arial" w:hAnsi="Arial" w:cs="Arial"/>
              </w:rPr>
            </w:pPr>
            <w:r w:rsidRPr="3B05FCEC">
              <w:rPr>
                <w:rFonts w:ascii="Arial" w:eastAsia="Arial" w:hAnsi="Arial" w:cs="Arial"/>
              </w:rPr>
              <w:t xml:space="preserve">Creación documento, modificación </w:t>
            </w:r>
            <w:proofErr w:type="spellStart"/>
            <w:r w:rsidRPr="3B05FCEC">
              <w:rPr>
                <w:rFonts w:ascii="Arial" w:eastAsia="Arial" w:hAnsi="Arial" w:cs="Arial"/>
              </w:rPr>
              <w:t>canvas</w:t>
            </w:r>
            <w:proofErr w:type="spellEnd"/>
            <w:r w:rsidRPr="3B05FCEC">
              <w:rPr>
                <w:rFonts w:ascii="Arial" w:eastAsia="Arial" w:hAnsi="Arial" w:cs="Arial"/>
              </w:rPr>
              <w:t xml:space="preserve"> y prototipado de aplicación</w:t>
            </w:r>
          </w:p>
        </w:tc>
        <w:tc>
          <w:tcPr>
            <w:tcW w:w="2207" w:type="dxa"/>
          </w:tcPr>
          <w:p w14:paraId="02E62843" w14:textId="77777777" w:rsidR="00443E9C" w:rsidRPr="00AE60B6" w:rsidRDefault="134E518D" w:rsidP="3B05FCEC">
            <w:pPr>
              <w:jc w:val="both"/>
              <w:rPr>
                <w:rFonts w:ascii="Arial" w:eastAsia="Arial" w:hAnsi="Arial" w:cs="Arial"/>
              </w:rPr>
            </w:pPr>
            <w:r w:rsidRPr="3B05FCEC">
              <w:rPr>
                <w:rFonts w:ascii="Arial" w:eastAsia="Arial" w:hAnsi="Arial" w:cs="Arial"/>
              </w:rPr>
              <w:t>Juan Afanador</w:t>
            </w:r>
          </w:p>
          <w:p w14:paraId="1F9CB70E" w14:textId="7C80F582" w:rsidR="00667F73" w:rsidRPr="00AE60B6" w:rsidRDefault="134E518D" w:rsidP="3B05FCEC">
            <w:pPr>
              <w:jc w:val="both"/>
              <w:rPr>
                <w:rFonts w:ascii="Arial" w:eastAsia="Arial" w:hAnsi="Arial" w:cs="Arial"/>
              </w:rPr>
            </w:pPr>
            <w:r w:rsidRPr="3B05FCEC">
              <w:rPr>
                <w:rFonts w:ascii="Arial" w:eastAsia="Arial" w:hAnsi="Arial" w:cs="Arial"/>
              </w:rPr>
              <w:t>Santiago Roa</w:t>
            </w:r>
          </w:p>
        </w:tc>
      </w:tr>
      <w:tr w:rsidR="00443E9C" w:rsidRPr="00AE60B6" w14:paraId="2AC0DFFC" w14:textId="77777777" w:rsidTr="3B05FCEC">
        <w:tc>
          <w:tcPr>
            <w:tcW w:w="2207" w:type="dxa"/>
          </w:tcPr>
          <w:p w14:paraId="34102186" w14:textId="0E4C3159" w:rsidR="00443E9C" w:rsidRPr="00AE60B6" w:rsidRDefault="6918E22A" w:rsidP="3B05FCEC">
            <w:pPr>
              <w:jc w:val="both"/>
              <w:rPr>
                <w:rFonts w:ascii="Arial" w:eastAsia="Arial" w:hAnsi="Arial" w:cs="Arial"/>
              </w:rPr>
            </w:pPr>
            <w:r w:rsidRPr="3B05FCEC">
              <w:rPr>
                <w:rFonts w:ascii="Arial" w:eastAsia="Arial" w:hAnsi="Arial" w:cs="Arial"/>
              </w:rPr>
              <w:t>2</w:t>
            </w:r>
            <w:r w:rsidR="00626460">
              <w:rPr>
                <w:rFonts w:ascii="Arial" w:eastAsia="Arial" w:hAnsi="Arial" w:cs="Arial"/>
              </w:rPr>
              <w:t>4</w:t>
            </w:r>
            <w:r w:rsidRPr="3B05FCEC">
              <w:rPr>
                <w:rFonts w:ascii="Arial" w:eastAsia="Arial" w:hAnsi="Arial" w:cs="Arial"/>
              </w:rPr>
              <w:t>/08/2020</w:t>
            </w:r>
          </w:p>
        </w:tc>
        <w:tc>
          <w:tcPr>
            <w:tcW w:w="2207" w:type="dxa"/>
          </w:tcPr>
          <w:p w14:paraId="69E2DACF" w14:textId="41FD6289" w:rsidR="00443E9C" w:rsidRPr="00AE60B6" w:rsidRDefault="00626460" w:rsidP="003038F4">
            <w:pPr>
              <w:jc w:val="center"/>
              <w:rPr>
                <w:rFonts w:ascii="Arial" w:eastAsia="Arial" w:hAnsi="Arial" w:cs="Arial"/>
              </w:rPr>
            </w:pPr>
            <w:r>
              <w:rPr>
                <w:rFonts w:ascii="Arial" w:eastAsia="Arial" w:hAnsi="Arial" w:cs="Arial"/>
              </w:rPr>
              <w:t>0.2</w:t>
            </w:r>
          </w:p>
        </w:tc>
        <w:tc>
          <w:tcPr>
            <w:tcW w:w="2207" w:type="dxa"/>
          </w:tcPr>
          <w:p w14:paraId="3EF11BD4" w14:textId="30B92B3F" w:rsidR="00443E9C" w:rsidRPr="00AE60B6" w:rsidRDefault="4D29733B" w:rsidP="3B05FCEC">
            <w:pPr>
              <w:jc w:val="both"/>
              <w:rPr>
                <w:rFonts w:ascii="Arial" w:eastAsia="Arial" w:hAnsi="Arial" w:cs="Arial"/>
              </w:rPr>
            </w:pPr>
            <w:r w:rsidRPr="3B05FCEC">
              <w:rPr>
                <w:rFonts w:ascii="Arial" w:eastAsia="Arial" w:hAnsi="Arial" w:cs="Arial"/>
              </w:rPr>
              <w:t>Elaboración diagrama de Gantt</w:t>
            </w:r>
          </w:p>
        </w:tc>
        <w:tc>
          <w:tcPr>
            <w:tcW w:w="2207" w:type="dxa"/>
          </w:tcPr>
          <w:p w14:paraId="42C56BAF" w14:textId="27B1FA21" w:rsidR="00443E9C" w:rsidRPr="00AE60B6" w:rsidRDefault="4D29733B" w:rsidP="3B05FCEC">
            <w:pPr>
              <w:jc w:val="both"/>
              <w:rPr>
                <w:rFonts w:ascii="Arial" w:eastAsia="Arial" w:hAnsi="Arial" w:cs="Arial"/>
              </w:rPr>
            </w:pPr>
            <w:r w:rsidRPr="3B05FCEC">
              <w:rPr>
                <w:rFonts w:ascii="Arial" w:eastAsia="Arial" w:hAnsi="Arial" w:cs="Arial"/>
              </w:rPr>
              <w:t>Juan Afanador</w:t>
            </w:r>
            <w:r w:rsidR="6B22E026" w:rsidRPr="3B05FCEC">
              <w:rPr>
                <w:rFonts w:ascii="Arial" w:eastAsia="Arial" w:hAnsi="Arial" w:cs="Arial"/>
              </w:rPr>
              <w:t>, Gabriel Niño</w:t>
            </w:r>
          </w:p>
        </w:tc>
      </w:tr>
      <w:tr w:rsidR="00443E9C" w:rsidRPr="00AE60B6" w14:paraId="3FC9EE27" w14:textId="77777777" w:rsidTr="3B05FCEC">
        <w:tc>
          <w:tcPr>
            <w:tcW w:w="2207" w:type="dxa"/>
          </w:tcPr>
          <w:p w14:paraId="445D7DFE" w14:textId="5C5DB932" w:rsidR="00443E9C" w:rsidRPr="00AE60B6" w:rsidRDefault="090EFF11" w:rsidP="3B05FCEC">
            <w:pPr>
              <w:jc w:val="both"/>
              <w:rPr>
                <w:rFonts w:ascii="Arial" w:eastAsia="Arial" w:hAnsi="Arial" w:cs="Arial"/>
              </w:rPr>
            </w:pPr>
            <w:r w:rsidRPr="3B05FCEC">
              <w:rPr>
                <w:rFonts w:ascii="Arial" w:eastAsia="Arial" w:hAnsi="Arial" w:cs="Arial"/>
              </w:rPr>
              <w:t>2</w:t>
            </w:r>
            <w:r w:rsidR="00626460">
              <w:rPr>
                <w:rFonts w:ascii="Arial" w:eastAsia="Arial" w:hAnsi="Arial" w:cs="Arial"/>
              </w:rPr>
              <w:t>4</w:t>
            </w:r>
            <w:r w:rsidRPr="3B05FCEC">
              <w:rPr>
                <w:rFonts w:ascii="Arial" w:eastAsia="Arial" w:hAnsi="Arial" w:cs="Arial"/>
              </w:rPr>
              <w:t>/08/20</w:t>
            </w:r>
            <w:r w:rsidR="7D93354A" w:rsidRPr="3B05FCEC">
              <w:rPr>
                <w:rFonts w:ascii="Arial" w:eastAsia="Arial" w:hAnsi="Arial" w:cs="Arial"/>
              </w:rPr>
              <w:t>20</w:t>
            </w:r>
          </w:p>
        </w:tc>
        <w:tc>
          <w:tcPr>
            <w:tcW w:w="2207" w:type="dxa"/>
          </w:tcPr>
          <w:p w14:paraId="51B762FF" w14:textId="30B9F11F" w:rsidR="00443E9C" w:rsidRPr="00AE60B6" w:rsidRDefault="00626460" w:rsidP="003038F4">
            <w:pPr>
              <w:jc w:val="center"/>
              <w:rPr>
                <w:rFonts w:ascii="Arial" w:eastAsia="Arial" w:hAnsi="Arial" w:cs="Arial"/>
              </w:rPr>
            </w:pPr>
            <w:r>
              <w:rPr>
                <w:rFonts w:ascii="Arial" w:eastAsia="Arial" w:hAnsi="Arial" w:cs="Arial"/>
              </w:rPr>
              <w:t>0.3</w:t>
            </w:r>
          </w:p>
        </w:tc>
        <w:tc>
          <w:tcPr>
            <w:tcW w:w="2207" w:type="dxa"/>
          </w:tcPr>
          <w:p w14:paraId="035DB5CB" w14:textId="23A8EF59" w:rsidR="00443E9C" w:rsidRPr="00AE60B6" w:rsidRDefault="090EFF11" w:rsidP="3B05FCEC">
            <w:pPr>
              <w:jc w:val="both"/>
              <w:rPr>
                <w:rFonts w:ascii="Arial" w:eastAsia="Arial" w:hAnsi="Arial" w:cs="Arial"/>
              </w:rPr>
            </w:pPr>
            <w:r w:rsidRPr="3B05FCEC">
              <w:rPr>
                <w:rFonts w:ascii="Arial" w:eastAsia="Arial" w:hAnsi="Arial" w:cs="Arial"/>
              </w:rPr>
              <w:t>Propósito, alcances y objetivos</w:t>
            </w:r>
          </w:p>
        </w:tc>
        <w:tc>
          <w:tcPr>
            <w:tcW w:w="2207" w:type="dxa"/>
          </w:tcPr>
          <w:p w14:paraId="3D13E877" w14:textId="6F01BE82" w:rsidR="00443E9C" w:rsidRPr="00AE60B6" w:rsidRDefault="090EFF11" w:rsidP="3B05FCEC">
            <w:pPr>
              <w:jc w:val="both"/>
              <w:rPr>
                <w:rFonts w:ascii="Arial" w:eastAsia="Arial" w:hAnsi="Arial" w:cs="Arial"/>
              </w:rPr>
            </w:pPr>
            <w:r w:rsidRPr="3B05FCEC">
              <w:rPr>
                <w:rFonts w:ascii="Arial" w:eastAsia="Arial" w:hAnsi="Arial" w:cs="Arial"/>
              </w:rPr>
              <w:t>Gabriel Niño</w:t>
            </w:r>
          </w:p>
        </w:tc>
      </w:tr>
      <w:tr w:rsidR="00443E9C" w:rsidRPr="00AE60B6" w14:paraId="157CAEAD" w14:textId="77777777" w:rsidTr="3B05FCEC">
        <w:tc>
          <w:tcPr>
            <w:tcW w:w="2207" w:type="dxa"/>
          </w:tcPr>
          <w:p w14:paraId="40C22E9A" w14:textId="65B7F3F0" w:rsidR="00443E9C" w:rsidRPr="00AE60B6" w:rsidRDefault="7D93354A" w:rsidP="3B05FCEC">
            <w:pPr>
              <w:jc w:val="both"/>
              <w:rPr>
                <w:rFonts w:ascii="Arial" w:eastAsia="Arial" w:hAnsi="Arial" w:cs="Arial"/>
              </w:rPr>
            </w:pPr>
            <w:r w:rsidRPr="3B05FCEC">
              <w:rPr>
                <w:rFonts w:ascii="Arial" w:eastAsia="Arial" w:hAnsi="Arial" w:cs="Arial"/>
              </w:rPr>
              <w:t>24/08/2020</w:t>
            </w:r>
          </w:p>
        </w:tc>
        <w:tc>
          <w:tcPr>
            <w:tcW w:w="2207" w:type="dxa"/>
          </w:tcPr>
          <w:p w14:paraId="74829B04" w14:textId="68640A73" w:rsidR="00443E9C" w:rsidRPr="00AE60B6" w:rsidRDefault="00626460" w:rsidP="003038F4">
            <w:pPr>
              <w:jc w:val="center"/>
              <w:rPr>
                <w:rFonts w:ascii="Arial" w:eastAsia="Arial" w:hAnsi="Arial" w:cs="Arial"/>
              </w:rPr>
            </w:pPr>
            <w:r>
              <w:rPr>
                <w:rFonts w:ascii="Arial" w:eastAsia="Arial" w:hAnsi="Arial" w:cs="Arial"/>
              </w:rPr>
              <w:t>0.4</w:t>
            </w:r>
          </w:p>
        </w:tc>
        <w:tc>
          <w:tcPr>
            <w:tcW w:w="2207" w:type="dxa"/>
          </w:tcPr>
          <w:p w14:paraId="5B20F0A8" w14:textId="77777777" w:rsidR="00443E9C" w:rsidRPr="00AE60B6" w:rsidRDefault="7BE95779" w:rsidP="3B05FCEC">
            <w:pPr>
              <w:jc w:val="both"/>
              <w:rPr>
                <w:rFonts w:ascii="Arial" w:eastAsia="Arial" w:hAnsi="Arial" w:cs="Arial"/>
              </w:rPr>
            </w:pPr>
            <w:r w:rsidRPr="3B05FCEC">
              <w:rPr>
                <w:rFonts w:ascii="Arial" w:eastAsia="Arial" w:hAnsi="Arial" w:cs="Arial"/>
              </w:rPr>
              <w:t>Modelo de ciclo de vida</w:t>
            </w:r>
          </w:p>
          <w:p w14:paraId="5181D6D2" w14:textId="0C37A44A" w:rsidR="00443E9C" w:rsidRPr="00AE60B6" w:rsidRDefault="0E87A490" w:rsidP="3B05FCEC">
            <w:pPr>
              <w:jc w:val="both"/>
              <w:rPr>
                <w:rFonts w:ascii="Arial" w:eastAsia="Arial" w:hAnsi="Arial" w:cs="Arial"/>
              </w:rPr>
            </w:pPr>
            <w:r w:rsidRPr="3B05FCEC">
              <w:rPr>
                <w:rFonts w:ascii="Arial" w:eastAsia="Arial" w:hAnsi="Arial" w:cs="Arial"/>
              </w:rPr>
              <w:t>Lenguajes y herramientas</w:t>
            </w:r>
          </w:p>
        </w:tc>
        <w:tc>
          <w:tcPr>
            <w:tcW w:w="2207" w:type="dxa"/>
          </w:tcPr>
          <w:p w14:paraId="1AE6D3CE" w14:textId="77777777" w:rsidR="00443E9C" w:rsidRPr="00AE60B6" w:rsidRDefault="7BE95779" w:rsidP="3B05FCEC">
            <w:pPr>
              <w:jc w:val="both"/>
              <w:rPr>
                <w:rFonts w:ascii="Arial" w:eastAsia="Arial" w:hAnsi="Arial" w:cs="Arial"/>
              </w:rPr>
            </w:pPr>
            <w:r w:rsidRPr="3B05FCEC">
              <w:rPr>
                <w:rFonts w:ascii="Arial" w:eastAsia="Arial" w:hAnsi="Arial" w:cs="Arial"/>
              </w:rPr>
              <w:t>Juan Afanador</w:t>
            </w:r>
          </w:p>
          <w:p w14:paraId="7D1B258E" w14:textId="64BC2860" w:rsidR="00443E9C" w:rsidRPr="00AE60B6" w:rsidRDefault="7BE95779" w:rsidP="3B05FCEC">
            <w:pPr>
              <w:jc w:val="both"/>
              <w:rPr>
                <w:rFonts w:ascii="Arial" w:eastAsia="Arial" w:hAnsi="Arial" w:cs="Arial"/>
              </w:rPr>
            </w:pPr>
            <w:r w:rsidRPr="3B05FCEC">
              <w:rPr>
                <w:rFonts w:ascii="Arial" w:eastAsia="Arial" w:hAnsi="Arial" w:cs="Arial"/>
              </w:rPr>
              <w:t>Stiven Gonzalez</w:t>
            </w:r>
          </w:p>
        </w:tc>
      </w:tr>
      <w:tr w:rsidR="00125B37" w:rsidRPr="00AE60B6" w14:paraId="15235474" w14:textId="77777777" w:rsidTr="3B05FCEC">
        <w:tc>
          <w:tcPr>
            <w:tcW w:w="2207" w:type="dxa"/>
          </w:tcPr>
          <w:p w14:paraId="7F1DD3C0" w14:textId="61B37865"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5</w:t>
            </w:r>
            <w:r w:rsidRPr="3B05FCEC">
              <w:rPr>
                <w:rFonts w:ascii="Arial" w:eastAsia="Arial" w:hAnsi="Arial" w:cs="Arial"/>
              </w:rPr>
              <w:t>/08/2020</w:t>
            </w:r>
          </w:p>
        </w:tc>
        <w:tc>
          <w:tcPr>
            <w:tcW w:w="2207" w:type="dxa"/>
          </w:tcPr>
          <w:p w14:paraId="36517233" w14:textId="60F1D5F6" w:rsidR="00125B37" w:rsidRPr="00AE60B6" w:rsidRDefault="00626460" w:rsidP="003038F4">
            <w:pPr>
              <w:jc w:val="center"/>
              <w:rPr>
                <w:rFonts w:ascii="Arial" w:eastAsia="Arial" w:hAnsi="Arial" w:cs="Arial"/>
              </w:rPr>
            </w:pPr>
            <w:r>
              <w:rPr>
                <w:rFonts w:ascii="Arial" w:eastAsia="Arial" w:hAnsi="Arial" w:cs="Arial"/>
              </w:rPr>
              <w:t>0.5</w:t>
            </w:r>
          </w:p>
        </w:tc>
        <w:tc>
          <w:tcPr>
            <w:tcW w:w="2207" w:type="dxa"/>
          </w:tcPr>
          <w:p w14:paraId="6D96D555" w14:textId="21F0BFAA" w:rsidR="00125B37" w:rsidRPr="00AE60B6" w:rsidRDefault="00614E76" w:rsidP="3B05FCEC">
            <w:pPr>
              <w:jc w:val="both"/>
              <w:rPr>
                <w:rFonts w:ascii="Arial" w:eastAsia="Arial" w:hAnsi="Arial" w:cs="Arial"/>
              </w:rPr>
            </w:pPr>
            <w:r>
              <w:rPr>
                <w:rFonts w:ascii="Arial" w:eastAsia="Arial" w:hAnsi="Arial" w:cs="Arial"/>
              </w:rPr>
              <w:t>Resumen</w:t>
            </w:r>
            <w:r w:rsidR="00FA49AC">
              <w:rPr>
                <w:rFonts w:ascii="Arial" w:eastAsia="Arial" w:hAnsi="Arial" w:cs="Arial"/>
              </w:rPr>
              <w:t>, supuestos y restricciones</w:t>
            </w:r>
          </w:p>
        </w:tc>
        <w:tc>
          <w:tcPr>
            <w:tcW w:w="2207" w:type="dxa"/>
          </w:tcPr>
          <w:p w14:paraId="4E8310AB" w14:textId="684751C8" w:rsidR="00125B37" w:rsidRPr="00AE60B6" w:rsidRDefault="00FA49AC" w:rsidP="3B05FCEC">
            <w:pPr>
              <w:jc w:val="both"/>
              <w:rPr>
                <w:rFonts w:ascii="Arial" w:eastAsia="Arial" w:hAnsi="Arial" w:cs="Arial"/>
              </w:rPr>
            </w:pPr>
            <w:r>
              <w:rPr>
                <w:rFonts w:ascii="Arial" w:eastAsia="Arial" w:hAnsi="Arial" w:cs="Arial"/>
              </w:rPr>
              <w:t>Juan Afanador</w:t>
            </w:r>
          </w:p>
        </w:tc>
      </w:tr>
      <w:tr w:rsidR="00125B37" w:rsidRPr="00AE60B6" w14:paraId="0321F4C3" w14:textId="77777777" w:rsidTr="3B05FCEC">
        <w:tc>
          <w:tcPr>
            <w:tcW w:w="2207" w:type="dxa"/>
          </w:tcPr>
          <w:p w14:paraId="2C78ACA6" w14:textId="5946364D"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5</w:t>
            </w:r>
            <w:r w:rsidRPr="3B05FCEC">
              <w:rPr>
                <w:rFonts w:ascii="Arial" w:eastAsia="Arial" w:hAnsi="Arial" w:cs="Arial"/>
              </w:rPr>
              <w:t>/08/2020</w:t>
            </w:r>
          </w:p>
        </w:tc>
        <w:tc>
          <w:tcPr>
            <w:tcW w:w="2207" w:type="dxa"/>
          </w:tcPr>
          <w:p w14:paraId="2C84370B" w14:textId="38AA25B2" w:rsidR="00125B37" w:rsidRPr="00AE60B6" w:rsidRDefault="00907996" w:rsidP="003038F4">
            <w:pPr>
              <w:jc w:val="center"/>
              <w:rPr>
                <w:rFonts w:ascii="Arial" w:eastAsia="Arial" w:hAnsi="Arial" w:cs="Arial"/>
              </w:rPr>
            </w:pPr>
            <w:r>
              <w:rPr>
                <w:rFonts w:ascii="Arial" w:eastAsia="Arial" w:hAnsi="Arial" w:cs="Arial"/>
              </w:rPr>
              <w:t>0.6</w:t>
            </w:r>
          </w:p>
        </w:tc>
        <w:tc>
          <w:tcPr>
            <w:tcW w:w="2207" w:type="dxa"/>
          </w:tcPr>
          <w:p w14:paraId="6740798F" w14:textId="03AC7246" w:rsidR="00125B37" w:rsidRPr="00AE60B6" w:rsidRDefault="006233C2" w:rsidP="3B05FCEC">
            <w:pPr>
              <w:jc w:val="both"/>
              <w:rPr>
                <w:rFonts w:ascii="Arial" w:eastAsia="Arial" w:hAnsi="Arial" w:cs="Arial"/>
              </w:rPr>
            </w:pPr>
            <w:r>
              <w:rPr>
                <w:rFonts w:ascii="Arial" w:eastAsia="Arial" w:hAnsi="Arial" w:cs="Arial"/>
              </w:rPr>
              <w:t>Ambiente de trabajo</w:t>
            </w:r>
          </w:p>
        </w:tc>
        <w:tc>
          <w:tcPr>
            <w:tcW w:w="2207" w:type="dxa"/>
          </w:tcPr>
          <w:p w14:paraId="2F84579D" w14:textId="412554FA" w:rsidR="00125B37" w:rsidRPr="00AE60B6" w:rsidRDefault="006233C2" w:rsidP="3B05FCEC">
            <w:pPr>
              <w:jc w:val="both"/>
              <w:rPr>
                <w:rFonts w:ascii="Arial" w:eastAsia="Arial" w:hAnsi="Arial" w:cs="Arial"/>
              </w:rPr>
            </w:pPr>
            <w:r>
              <w:rPr>
                <w:rFonts w:ascii="Arial" w:eastAsia="Arial" w:hAnsi="Arial" w:cs="Arial"/>
              </w:rPr>
              <w:t>Santiago Roa</w:t>
            </w:r>
          </w:p>
        </w:tc>
      </w:tr>
      <w:tr w:rsidR="00125B37" w:rsidRPr="00AE60B6" w14:paraId="4934DF4E" w14:textId="77777777" w:rsidTr="3B05FCEC">
        <w:tc>
          <w:tcPr>
            <w:tcW w:w="2207" w:type="dxa"/>
          </w:tcPr>
          <w:p w14:paraId="2B88CBB4" w14:textId="4BB24379"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5</w:t>
            </w:r>
            <w:r w:rsidRPr="3B05FCEC">
              <w:rPr>
                <w:rFonts w:ascii="Arial" w:eastAsia="Arial" w:hAnsi="Arial" w:cs="Arial"/>
              </w:rPr>
              <w:t>/08/2020</w:t>
            </w:r>
          </w:p>
        </w:tc>
        <w:tc>
          <w:tcPr>
            <w:tcW w:w="2207" w:type="dxa"/>
          </w:tcPr>
          <w:p w14:paraId="39FB80B2" w14:textId="7274E3A5" w:rsidR="00125B37" w:rsidRPr="00AE60B6" w:rsidRDefault="00907996" w:rsidP="003038F4">
            <w:pPr>
              <w:jc w:val="center"/>
              <w:rPr>
                <w:rFonts w:ascii="Arial" w:eastAsia="Arial" w:hAnsi="Arial" w:cs="Arial"/>
              </w:rPr>
            </w:pPr>
            <w:r>
              <w:rPr>
                <w:rFonts w:ascii="Arial" w:eastAsia="Arial" w:hAnsi="Arial" w:cs="Arial"/>
              </w:rPr>
              <w:t>0.7</w:t>
            </w:r>
          </w:p>
        </w:tc>
        <w:tc>
          <w:tcPr>
            <w:tcW w:w="2207" w:type="dxa"/>
          </w:tcPr>
          <w:p w14:paraId="0085115F" w14:textId="1282B314" w:rsidR="00125B37" w:rsidRPr="00AE60B6" w:rsidRDefault="00206246" w:rsidP="3B05FCEC">
            <w:pPr>
              <w:jc w:val="both"/>
              <w:rPr>
                <w:rFonts w:ascii="Arial" w:eastAsia="Arial" w:hAnsi="Arial" w:cs="Arial"/>
              </w:rPr>
            </w:pPr>
            <w:r>
              <w:rPr>
                <w:rFonts w:ascii="Arial" w:eastAsia="Arial" w:hAnsi="Arial" w:cs="Arial"/>
              </w:rPr>
              <w:t xml:space="preserve">Lenguajes y herramientas, </w:t>
            </w:r>
            <w:r w:rsidR="006233C2">
              <w:rPr>
                <w:rFonts w:ascii="Arial" w:eastAsia="Arial" w:hAnsi="Arial" w:cs="Arial"/>
              </w:rPr>
              <w:t>Visión del producto</w:t>
            </w:r>
          </w:p>
        </w:tc>
        <w:tc>
          <w:tcPr>
            <w:tcW w:w="2207" w:type="dxa"/>
          </w:tcPr>
          <w:p w14:paraId="0BF821C9" w14:textId="544A620A" w:rsidR="00125B37" w:rsidRPr="00AE60B6" w:rsidRDefault="006233C2" w:rsidP="3B05FCEC">
            <w:pPr>
              <w:jc w:val="both"/>
              <w:rPr>
                <w:rFonts w:ascii="Arial" w:eastAsia="Arial" w:hAnsi="Arial" w:cs="Arial"/>
              </w:rPr>
            </w:pPr>
            <w:r>
              <w:rPr>
                <w:rFonts w:ascii="Arial" w:eastAsia="Arial" w:hAnsi="Arial" w:cs="Arial"/>
              </w:rPr>
              <w:t>Stiven Gonzalez</w:t>
            </w:r>
            <w:r w:rsidR="00541AB5">
              <w:rPr>
                <w:rFonts w:ascii="Arial" w:eastAsia="Arial" w:hAnsi="Arial" w:cs="Arial"/>
              </w:rPr>
              <w:t xml:space="preserve"> y John Gonzalez</w:t>
            </w:r>
          </w:p>
        </w:tc>
      </w:tr>
      <w:tr w:rsidR="00125B37" w:rsidRPr="00AE60B6" w14:paraId="709B7955" w14:textId="77777777" w:rsidTr="3B05FCEC">
        <w:tc>
          <w:tcPr>
            <w:tcW w:w="2207" w:type="dxa"/>
          </w:tcPr>
          <w:p w14:paraId="1A56A1F4" w14:textId="169AA818"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6</w:t>
            </w:r>
            <w:r w:rsidRPr="3B05FCEC">
              <w:rPr>
                <w:rFonts w:ascii="Arial" w:eastAsia="Arial" w:hAnsi="Arial" w:cs="Arial"/>
              </w:rPr>
              <w:t>/08/2020</w:t>
            </w:r>
          </w:p>
        </w:tc>
        <w:tc>
          <w:tcPr>
            <w:tcW w:w="2207" w:type="dxa"/>
          </w:tcPr>
          <w:p w14:paraId="088FCFF5" w14:textId="094E23CF" w:rsidR="00125B37" w:rsidRPr="00AE60B6" w:rsidRDefault="00907996" w:rsidP="003038F4">
            <w:pPr>
              <w:jc w:val="center"/>
              <w:rPr>
                <w:rFonts w:ascii="Arial" w:eastAsia="Arial" w:hAnsi="Arial" w:cs="Arial"/>
              </w:rPr>
            </w:pPr>
            <w:r>
              <w:rPr>
                <w:rFonts w:ascii="Arial" w:eastAsia="Arial" w:hAnsi="Arial" w:cs="Arial"/>
              </w:rPr>
              <w:t>0.8</w:t>
            </w:r>
          </w:p>
        </w:tc>
        <w:tc>
          <w:tcPr>
            <w:tcW w:w="2207" w:type="dxa"/>
          </w:tcPr>
          <w:p w14:paraId="102993F8" w14:textId="23AC61C5" w:rsidR="00125B37" w:rsidRPr="00AE60B6" w:rsidRDefault="004A23DC" w:rsidP="3B05FCEC">
            <w:pPr>
              <w:jc w:val="both"/>
              <w:rPr>
                <w:rFonts w:ascii="Arial" w:eastAsia="Arial" w:hAnsi="Arial" w:cs="Arial"/>
              </w:rPr>
            </w:pPr>
            <w:r>
              <w:rPr>
                <w:rFonts w:ascii="Arial" w:eastAsia="Arial" w:hAnsi="Arial" w:cs="Arial"/>
              </w:rPr>
              <w:t>Entregables, Análisis y administración de riesgos</w:t>
            </w:r>
          </w:p>
        </w:tc>
        <w:tc>
          <w:tcPr>
            <w:tcW w:w="2207" w:type="dxa"/>
          </w:tcPr>
          <w:p w14:paraId="261E39C8" w14:textId="101D8735" w:rsidR="00125B37" w:rsidRPr="00AE60B6" w:rsidRDefault="004A23DC" w:rsidP="3B05FCEC">
            <w:pPr>
              <w:jc w:val="both"/>
              <w:rPr>
                <w:rFonts w:ascii="Arial" w:eastAsia="Arial" w:hAnsi="Arial" w:cs="Arial"/>
              </w:rPr>
            </w:pPr>
            <w:r>
              <w:rPr>
                <w:rFonts w:ascii="Arial" w:eastAsia="Arial" w:hAnsi="Arial" w:cs="Arial"/>
              </w:rPr>
              <w:t xml:space="preserve">John </w:t>
            </w:r>
            <w:r w:rsidR="004E5276">
              <w:rPr>
                <w:rFonts w:ascii="Arial" w:eastAsia="Arial" w:hAnsi="Arial" w:cs="Arial"/>
              </w:rPr>
              <w:t>Gonzalez</w:t>
            </w:r>
          </w:p>
        </w:tc>
      </w:tr>
      <w:tr w:rsidR="00125B37" w:rsidRPr="00AE60B6" w14:paraId="0D019CC3" w14:textId="77777777" w:rsidTr="3B05FCEC">
        <w:tc>
          <w:tcPr>
            <w:tcW w:w="2207" w:type="dxa"/>
          </w:tcPr>
          <w:p w14:paraId="3BF89477" w14:textId="223F0282"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6</w:t>
            </w:r>
            <w:r w:rsidRPr="3B05FCEC">
              <w:rPr>
                <w:rFonts w:ascii="Arial" w:eastAsia="Arial" w:hAnsi="Arial" w:cs="Arial"/>
              </w:rPr>
              <w:t>/08/2020</w:t>
            </w:r>
          </w:p>
        </w:tc>
        <w:tc>
          <w:tcPr>
            <w:tcW w:w="2207" w:type="dxa"/>
          </w:tcPr>
          <w:p w14:paraId="4A646DD3" w14:textId="15C08136" w:rsidR="00125B37" w:rsidRPr="00AE60B6" w:rsidRDefault="00907996" w:rsidP="003038F4">
            <w:pPr>
              <w:jc w:val="center"/>
              <w:rPr>
                <w:rFonts w:ascii="Arial" w:eastAsia="Arial" w:hAnsi="Arial" w:cs="Arial"/>
              </w:rPr>
            </w:pPr>
            <w:r>
              <w:rPr>
                <w:rFonts w:ascii="Arial" w:eastAsia="Arial" w:hAnsi="Arial" w:cs="Arial"/>
              </w:rPr>
              <w:t>0.9</w:t>
            </w:r>
          </w:p>
        </w:tc>
        <w:tc>
          <w:tcPr>
            <w:tcW w:w="2207" w:type="dxa"/>
          </w:tcPr>
          <w:p w14:paraId="09D61444" w14:textId="6275C132" w:rsidR="00125B37" w:rsidRPr="00AE60B6" w:rsidRDefault="00274FA9" w:rsidP="3B05FCEC">
            <w:pPr>
              <w:jc w:val="both"/>
              <w:rPr>
                <w:rFonts w:ascii="Arial" w:eastAsia="Arial" w:hAnsi="Arial" w:cs="Arial"/>
              </w:rPr>
            </w:pPr>
            <w:r>
              <w:rPr>
                <w:rFonts w:ascii="Arial" w:eastAsia="Arial" w:hAnsi="Arial" w:cs="Arial"/>
              </w:rPr>
              <w:t>Administración de configuración y documentación</w:t>
            </w:r>
          </w:p>
        </w:tc>
        <w:tc>
          <w:tcPr>
            <w:tcW w:w="2207" w:type="dxa"/>
          </w:tcPr>
          <w:p w14:paraId="74D43BA8" w14:textId="4832A22D" w:rsidR="00125B37" w:rsidRPr="00AE60B6" w:rsidRDefault="005B0D43" w:rsidP="3B05FCEC">
            <w:pPr>
              <w:jc w:val="both"/>
              <w:rPr>
                <w:rFonts w:ascii="Arial" w:eastAsia="Arial" w:hAnsi="Arial" w:cs="Arial"/>
              </w:rPr>
            </w:pPr>
            <w:r>
              <w:rPr>
                <w:rFonts w:ascii="Arial" w:eastAsia="Arial" w:hAnsi="Arial" w:cs="Arial"/>
              </w:rPr>
              <w:t>Stiven Gonzalez</w:t>
            </w:r>
          </w:p>
        </w:tc>
      </w:tr>
      <w:tr w:rsidR="00125B37" w:rsidRPr="00AE60B6" w14:paraId="3061E3CE" w14:textId="77777777" w:rsidTr="3B05FCEC">
        <w:tc>
          <w:tcPr>
            <w:tcW w:w="2207" w:type="dxa"/>
          </w:tcPr>
          <w:p w14:paraId="0B6E0B82" w14:textId="2608EBC0"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7</w:t>
            </w:r>
            <w:r w:rsidRPr="3B05FCEC">
              <w:rPr>
                <w:rFonts w:ascii="Arial" w:eastAsia="Arial" w:hAnsi="Arial" w:cs="Arial"/>
              </w:rPr>
              <w:t>/08/2020</w:t>
            </w:r>
          </w:p>
        </w:tc>
        <w:tc>
          <w:tcPr>
            <w:tcW w:w="2207" w:type="dxa"/>
          </w:tcPr>
          <w:p w14:paraId="17BC3AE4" w14:textId="163A97CF" w:rsidR="00125B37" w:rsidRPr="00AE60B6" w:rsidRDefault="00907996" w:rsidP="003038F4">
            <w:pPr>
              <w:jc w:val="center"/>
              <w:rPr>
                <w:rFonts w:ascii="Arial" w:eastAsia="Arial" w:hAnsi="Arial" w:cs="Arial"/>
              </w:rPr>
            </w:pPr>
            <w:r>
              <w:rPr>
                <w:rFonts w:ascii="Arial" w:eastAsia="Arial" w:hAnsi="Arial" w:cs="Arial"/>
              </w:rPr>
              <w:t>0.10</w:t>
            </w:r>
          </w:p>
        </w:tc>
        <w:tc>
          <w:tcPr>
            <w:tcW w:w="2207" w:type="dxa"/>
          </w:tcPr>
          <w:p w14:paraId="2B2C0D4D" w14:textId="07AE8DDC" w:rsidR="00125B37" w:rsidRPr="00AE60B6" w:rsidRDefault="00C846C8" w:rsidP="3B05FCEC">
            <w:pPr>
              <w:jc w:val="both"/>
              <w:rPr>
                <w:rFonts w:ascii="Arial" w:eastAsia="Arial" w:hAnsi="Arial" w:cs="Arial"/>
              </w:rPr>
            </w:pPr>
            <w:r>
              <w:rPr>
                <w:rFonts w:ascii="Arial" w:eastAsia="Arial" w:hAnsi="Arial" w:cs="Arial"/>
              </w:rPr>
              <w:t>Plan de aceptación del producto</w:t>
            </w:r>
          </w:p>
        </w:tc>
        <w:tc>
          <w:tcPr>
            <w:tcW w:w="2207" w:type="dxa"/>
          </w:tcPr>
          <w:p w14:paraId="54071FF5" w14:textId="57D8A457" w:rsidR="00125B37" w:rsidRPr="00AE60B6" w:rsidRDefault="006941C4" w:rsidP="3B05FCEC">
            <w:pPr>
              <w:jc w:val="both"/>
              <w:rPr>
                <w:rFonts w:ascii="Arial" w:eastAsia="Arial" w:hAnsi="Arial" w:cs="Arial"/>
              </w:rPr>
            </w:pPr>
            <w:r>
              <w:rPr>
                <w:rFonts w:ascii="Arial" w:eastAsia="Arial" w:hAnsi="Arial" w:cs="Arial"/>
              </w:rPr>
              <w:t>Gabriel Niño y John Gonzalez</w:t>
            </w:r>
          </w:p>
        </w:tc>
      </w:tr>
      <w:tr w:rsidR="00125B37" w:rsidRPr="00AE60B6" w14:paraId="4DD7065A" w14:textId="77777777" w:rsidTr="3B05FCEC">
        <w:tc>
          <w:tcPr>
            <w:tcW w:w="2207" w:type="dxa"/>
          </w:tcPr>
          <w:p w14:paraId="11655F0C" w14:textId="6A84A4C1" w:rsidR="00125B37" w:rsidRPr="00AE60B6" w:rsidRDefault="00907996" w:rsidP="3B05FCEC">
            <w:pPr>
              <w:jc w:val="both"/>
              <w:rPr>
                <w:rFonts w:ascii="Arial" w:eastAsia="Arial" w:hAnsi="Arial" w:cs="Arial"/>
              </w:rPr>
            </w:pPr>
            <w:r w:rsidRPr="3B05FCEC">
              <w:rPr>
                <w:rFonts w:ascii="Arial" w:eastAsia="Arial" w:hAnsi="Arial" w:cs="Arial"/>
              </w:rPr>
              <w:t>2</w:t>
            </w:r>
            <w:r w:rsidR="00BD4299">
              <w:rPr>
                <w:rFonts w:ascii="Arial" w:eastAsia="Arial" w:hAnsi="Arial" w:cs="Arial"/>
              </w:rPr>
              <w:t>7</w:t>
            </w:r>
            <w:r w:rsidRPr="3B05FCEC">
              <w:rPr>
                <w:rFonts w:ascii="Arial" w:eastAsia="Arial" w:hAnsi="Arial" w:cs="Arial"/>
              </w:rPr>
              <w:t>/08/2020</w:t>
            </w:r>
          </w:p>
        </w:tc>
        <w:tc>
          <w:tcPr>
            <w:tcW w:w="2207" w:type="dxa"/>
          </w:tcPr>
          <w:p w14:paraId="78FC193C" w14:textId="2FFB012B" w:rsidR="00125B37" w:rsidRPr="00AE60B6" w:rsidRDefault="00907996" w:rsidP="003038F4">
            <w:pPr>
              <w:jc w:val="center"/>
              <w:rPr>
                <w:rFonts w:ascii="Arial" w:eastAsia="Arial" w:hAnsi="Arial" w:cs="Arial"/>
              </w:rPr>
            </w:pPr>
            <w:r>
              <w:rPr>
                <w:rFonts w:ascii="Arial" w:eastAsia="Arial" w:hAnsi="Arial" w:cs="Arial"/>
              </w:rPr>
              <w:t>0.11</w:t>
            </w:r>
          </w:p>
        </w:tc>
        <w:tc>
          <w:tcPr>
            <w:tcW w:w="2207" w:type="dxa"/>
          </w:tcPr>
          <w:p w14:paraId="7A6116BE" w14:textId="04A6D242" w:rsidR="00125B37" w:rsidRPr="00AE60B6" w:rsidRDefault="00C846C8" w:rsidP="3B05FCEC">
            <w:pPr>
              <w:jc w:val="both"/>
              <w:rPr>
                <w:rFonts w:ascii="Arial" w:eastAsia="Arial" w:hAnsi="Arial" w:cs="Arial"/>
              </w:rPr>
            </w:pPr>
            <w:r>
              <w:rPr>
                <w:rFonts w:ascii="Arial" w:eastAsia="Arial" w:hAnsi="Arial" w:cs="Arial"/>
              </w:rPr>
              <w:t xml:space="preserve">Organización del proyecto y comunicación </w:t>
            </w:r>
          </w:p>
        </w:tc>
        <w:tc>
          <w:tcPr>
            <w:tcW w:w="2207" w:type="dxa"/>
          </w:tcPr>
          <w:p w14:paraId="79B27247" w14:textId="603FCFAA" w:rsidR="00125B37" w:rsidRPr="00AE60B6" w:rsidRDefault="009F39CF" w:rsidP="3B05FCEC">
            <w:pPr>
              <w:jc w:val="both"/>
              <w:rPr>
                <w:rFonts w:ascii="Arial" w:eastAsia="Arial" w:hAnsi="Arial" w:cs="Arial"/>
              </w:rPr>
            </w:pPr>
            <w:r>
              <w:rPr>
                <w:rFonts w:ascii="Arial" w:eastAsia="Arial" w:hAnsi="Arial" w:cs="Arial"/>
              </w:rPr>
              <w:t>Juan Afanador y Santiago Roa</w:t>
            </w:r>
          </w:p>
        </w:tc>
      </w:tr>
      <w:tr w:rsidR="00125B37" w:rsidRPr="00AE60B6" w14:paraId="1CAFAE3C" w14:textId="77777777" w:rsidTr="3B05FCEC">
        <w:tc>
          <w:tcPr>
            <w:tcW w:w="2207" w:type="dxa"/>
          </w:tcPr>
          <w:p w14:paraId="4BEF5D24" w14:textId="76D830EB" w:rsidR="00125B37" w:rsidRPr="00AE60B6" w:rsidRDefault="00907996" w:rsidP="3B05FCEC">
            <w:pPr>
              <w:jc w:val="both"/>
              <w:rPr>
                <w:rFonts w:ascii="Arial" w:eastAsia="Arial" w:hAnsi="Arial" w:cs="Arial"/>
              </w:rPr>
            </w:pPr>
            <w:r w:rsidRPr="3B05FCEC">
              <w:rPr>
                <w:rFonts w:ascii="Arial" w:eastAsia="Arial" w:hAnsi="Arial" w:cs="Arial"/>
              </w:rPr>
              <w:t>2</w:t>
            </w:r>
            <w:r w:rsidR="00D766E3">
              <w:rPr>
                <w:rFonts w:ascii="Arial" w:eastAsia="Arial" w:hAnsi="Arial" w:cs="Arial"/>
              </w:rPr>
              <w:t>8</w:t>
            </w:r>
            <w:r w:rsidRPr="3B05FCEC">
              <w:rPr>
                <w:rFonts w:ascii="Arial" w:eastAsia="Arial" w:hAnsi="Arial" w:cs="Arial"/>
              </w:rPr>
              <w:t>/08/2020</w:t>
            </w:r>
          </w:p>
        </w:tc>
        <w:tc>
          <w:tcPr>
            <w:tcW w:w="2207" w:type="dxa"/>
          </w:tcPr>
          <w:p w14:paraId="38D5090B" w14:textId="7B4F8E37" w:rsidR="00125B37" w:rsidRPr="00AE60B6" w:rsidRDefault="00907996" w:rsidP="003038F4">
            <w:pPr>
              <w:jc w:val="center"/>
              <w:rPr>
                <w:rFonts w:ascii="Arial" w:eastAsia="Arial" w:hAnsi="Arial" w:cs="Arial"/>
              </w:rPr>
            </w:pPr>
            <w:r>
              <w:rPr>
                <w:rFonts w:ascii="Arial" w:eastAsia="Arial" w:hAnsi="Arial" w:cs="Arial"/>
              </w:rPr>
              <w:t>0.12</w:t>
            </w:r>
          </w:p>
        </w:tc>
        <w:tc>
          <w:tcPr>
            <w:tcW w:w="2207" w:type="dxa"/>
          </w:tcPr>
          <w:p w14:paraId="5FC8B21A" w14:textId="3E6E6737" w:rsidR="00125B37" w:rsidRPr="00AE60B6" w:rsidRDefault="00907996" w:rsidP="3B05FCEC">
            <w:pPr>
              <w:jc w:val="both"/>
              <w:rPr>
                <w:rFonts w:ascii="Arial" w:eastAsia="Arial" w:hAnsi="Arial" w:cs="Arial"/>
              </w:rPr>
            </w:pPr>
            <w:r>
              <w:rPr>
                <w:rFonts w:ascii="Arial" w:eastAsia="Arial" w:hAnsi="Arial" w:cs="Arial"/>
              </w:rPr>
              <w:t>Inicio del proyecto</w:t>
            </w:r>
          </w:p>
        </w:tc>
        <w:tc>
          <w:tcPr>
            <w:tcW w:w="2207" w:type="dxa"/>
          </w:tcPr>
          <w:p w14:paraId="316577BF" w14:textId="3742FC58" w:rsidR="00125B37" w:rsidRPr="00AE60B6" w:rsidRDefault="009B7035" w:rsidP="3B05FCEC">
            <w:pPr>
              <w:jc w:val="both"/>
              <w:rPr>
                <w:rFonts w:ascii="Arial" w:eastAsia="Arial" w:hAnsi="Arial" w:cs="Arial"/>
              </w:rPr>
            </w:pPr>
            <w:r>
              <w:rPr>
                <w:rFonts w:ascii="Arial" w:eastAsia="Arial" w:hAnsi="Arial" w:cs="Arial"/>
              </w:rPr>
              <w:t>Stiven Gonzalez y Juan Afanador</w:t>
            </w:r>
          </w:p>
        </w:tc>
      </w:tr>
      <w:tr w:rsidR="00125B37" w:rsidRPr="00AE60B6" w14:paraId="2239DEF7" w14:textId="77777777" w:rsidTr="3B05FCEC">
        <w:tc>
          <w:tcPr>
            <w:tcW w:w="2207" w:type="dxa"/>
          </w:tcPr>
          <w:p w14:paraId="0DD77E30" w14:textId="4013EFA4" w:rsidR="00125B37" w:rsidRPr="00AE60B6" w:rsidRDefault="00D517AB" w:rsidP="3B05FCEC">
            <w:pPr>
              <w:jc w:val="both"/>
              <w:rPr>
                <w:rFonts w:ascii="Arial" w:eastAsia="Arial" w:hAnsi="Arial" w:cs="Arial"/>
              </w:rPr>
            </w:pPr>
            <w:r>
              <w:rPr>
                <w:rFonts w:ascii="Arial" w:eastAsia="Arial" w:hAnsi="Arial" w:cs="Arial"/>
              </w:rPr>
              <w:t>01/09/2020</w:t>
            </w:r>
          </w:p>
        </w:tc>
        <w:tc>
          <w:tcPr>
            <w:tcW w:w="2207" w:type="dxa"/>
          </w:tcPr>
          <w:p w14:paraId="1F10B58E" w14:textId="4871C7A3" w:rsidR="00125B37" w:rsidRPr="00AE60B6" w:rsidRDefault="00A509F6" w:rsidP="003038F4">
            <w:pPr>
              <w:jc w:val="center"/>
              <w:rPr>
                <w:rFonts w:ascii="Arial" w:eastAsia="Arial" w:hAnsi="Arial" w:cs="Arial"/>
              </w:rPr>
            </w:pPr>
            <w:r>
              <w:rPr>
                <w:rFonts w:ascii="Arial" w:eastAsia="Arial" w:hAnsi="Arial" w:cs="Arial"/>
              </w:rPr>
              <w:t>0.13</w:t>
            </w:r>
          </w:p>
        </w:tc>
        <w:tc>
          <w:tcPr>
            <w:tcW w:w="2207" w:type="dxa"/>
          </w:tcPr>
          <w:p w14:paraId="5F11D250" w14:textId="6218D9C2" w:rsidR="00125B37" w:rsidRPr="00AE60B6" w:rsidRDefault="00DF70D0" w:rsidP="3B05FCEC">
            <w:pPr>
              <w:jc w:val="both"/>
              <w:rPr>
                <w:rFonts w:ascii="Arial" w:eastAsia="Arial" w:hAnsi="Arial" w:cs="Arial"/>
              </w:rPr>
            </w:pPr>
            <w:r>
              <w:rPr>
                <w:rFonts w:ascii="Arial" w:eastAsia="Arial" w:hAnsi="Arial" w:cs="Arial"/>
              </w:rPr>
              <w:t xml:space="preserve">Métodos y </w:t>
            </w:r>
            <w:r w:rsidR="00DC00F1">
              <w:rPr>
                <w:rFonts w:ascii="Arial" w:eastAsia="Arial" w:hAnsi="Arial" w:cs="Arial"/>
              </w:rPr>
              <w:t>herramientas de estimación</w:t>
            </w:r>
          </w:p>
        </w:tc>
        <w:tc>
          <w:tcPr>
            <w:tcW w:w="2207" w:type="dxa"/>
          </w:tcPr>
          <w:p w14:paraId="49BE3D13" w14:textId="28A93C9E" w:rsidR="00125B37" w:rsidRPr="00AE60B6" w:rsidRDefault="004E5276" w:rsidP="3B05FCEC">
            <w:pPr>
              <w:jc w:val="both"/>
              <w:rPr>
                <w:rFonts w:ascii="Arial" w:eastAsia="Arial" w:hAnsi="Arial" w:cs="Arial"/>
              </w:rPr>
            </w:pPr>
            <w:r>
              <w:rPr>
                <w:rFonts w:ascii="Arial" w:eastAsia="Arial" w:hAnsi="Arial" w:cs="Arial"/>
              </w:rPr>
              <w:t>Santiago Roa</w:t>
            </w:r>
          </w:p>
        </w:tc>
      </w:tr>
      <w:tr w:rsidR="00DC00F1" w:rsidRPr="00AE60B6" w14:paraId="69B5355E" w14:textId="77777777" w:rsidTr="3B05FCEC">
        <w:tc>
          <w:tcPr>
            <w:tcW w:w="2207" w:type="dxa"/>
          </w:tcPr>
          <w:p w14:paraId="2CA485F1" w14:textId="37DE7069" w:rsidR="00DC00F1" w:rsidRPr="00AE60B6" w:rsidRDefault="00D517AB" w:rsidP="3B05FCEC">
            <w:pPr>
              <w:jc w:val="both"/>
              <w:rPr>
                <w:rFonts w:ascii="Arial" w:eastAsia="Arial" w:hAnsi="Arial" w:cs="Arial"/>
              </w:rPr>
            </w:pPr>
            <w:r>
              <w:rPr>
                <w:rFonts w:ascii="Arial" w:eastAsia="Arial" w:hAnsi="Arial" w:cs="Arial"/>
              </w:rPr>
              <w:lastRenderedPageBreak/>
              <w:t>02/09/2020</w:t>
            </w:r>
          </w:p>
        </w:tc>
        <w:tc>
          <w:tcPr>
            <w:tcW w:w="2207" w:type="dxa"/>
          </w:tcPr>
          <w:p w14:paraId="3EB3368F" w14:textId="748C8C65" w:rsidR="00DC00F1" w:rsidRPr="00AE60B6" w:rsidRDefault="00A509F6" w:rsidP="003038F4">
            <w:pPr>
              <w:jc w:val="center"/>
              <w:rPr>
                <w:rFonts w:ascii="Arial" w:eastAsia="Arial" w:hAnsi="Arial" w:cs="Arial"/>
              </w:rPr>
            </w:pPr>
            <w:r>
              <w:rPr>
                <w:rFonts w:ascii="Arial" w:eastAsia="Arial" w:hAnsi="Arial" w:cs="Arial"/>
              </w:rPr>
              <w:t>0.14</w:t>
            </w:r>
          </w:p>
        </w:tc>
        <w:tc>
          <w:tcPr>
            <w:tcW w:w="2207" w:type="dxa"/>
          </w:tcPr>
          <w:p w14:paraId="7C40D4C7" w14:textId="731F92F3" w:rsidR="00DC00F1" w:rsidRDefault="00DC00F1" w:rsidP="3B05FCEC">
            <w:pPr>
              <w:jc w:val="both"/>
              <w:rPr>
                <w:rFonts w:ascii="Arial" w:eastAsia="Arial" w:hAnsi="Arial" w:cs="Arial"/>
              </w:rPr>
            </w:pPr>
            <w:r>
              <w:rPr>
                <w:rFonts w:ascii="Arial" w:eastAsia="Arial" w:hAnsi="Arial" w:cs="Arial"/>
              </w:rPr>
              <w:t>Planes de trabajo del proyecto</w:t>
            </w:r>
          </w:p>
        </w:tc>
        <w:tc>
          <w:tcPr>
            <w:tcW w:w="2207" w:type="dxa"/>
          </w:tcPr>
          <w:p w14:paraId="5E2FC569" w14:textId="6CC20C46" w:rsidR="00DC00F1" w:rsidRPr="00AE60B6" w:rsidRDefault="00225A23" w:rsidP="3B05FCEC">
            <w:pPr>
              <w:jc w:val="both"/>
              <w:rPr>
                <w:rFonts w:ascii="Arial" w:eastAsia="Arial" w:hAnsi="Arial" w:cs="Arial"/>
              </w:rPr>
            </w:pPr>
            <w:r>
              <w:rPr>
                <w:rFonts w:ascii="Arial" w:eastAsia="Arial" w:hAnsi="Arial" w:cs="Arial"/>
              </w:rPr>
              <w:t>Juan Afanador</w:t>
            </w:r>
          </w:p>
        </w:tc>
      </w:tr>
      <w:tr w:rsidR="00DC00F1" w:rsidRPr="00AE60B6" w14:paraId="44E7ABF3" w14:textId="77777777" w:rsidTr="3B05FCEC">
        <w:tc>
          <w:tcPr>
            <w:tcW w:w="2207" w:type="dxa"/>
          </w:tcPr>
          <w:p w14:paraId="24D06419" w14:textId="1AEAAC3D" w:rsidR="00DC00F1" w:rsidRPr="00AE60B6" w:rsidRDefault="00D517AB" w:rsidP="3B05FCEC">
            <w:pPr>
              <w:jc w:val="both"/>
              <w:rPr>
                <w:rFonts w:ascii="Arial" w:eastAsia="Arial" w:hAnsi="Arial" w:cs="Arial"/>
              </w:rPr>
            </w:pPr>
            <w:r>
              <w:rPr>
                <w:rFonts w:ascii="Arial" w:eastAsia="Arial" w:hAnsi="Arial" w:cs="Arial"/>
              </w:rPr>
              <w:t>02/09/2020</w:t>
            </w:r>
          </w:p>
        </w:tc>
        <w:tc>
          <w:tcPr>
            <w:tcW w:w="2207" w:type="dxa"/>
          </w:tcPr>
          <w:p w14:paraId="699CDB16" w14:textId="3C4B3BD6" w:rsidR="00DC00F1" w:rsidRPr="00AE60B6" w:rsidRDefault="00A509F6" w:rsidP="003038F4">
            <w:pPr>
              <w:jc w:val="center"/>
              <w:rPr>
                <w:rFonts w:ascii="Arial" w:eastAsia="Arial" w:hAnsi="Arial" w:cs="Arial"/>
              </w:rPr>
            </w:pPr>
            <w:r>
              <w:rPr>
                <w:rFonts w:ascii="Arial" w:eastAsia="Arial" w:hAnsi="Arial" w:cs="Arial"/>
              </w:rPr>
              <w:t>0.15</w:t>
            </w:r>
          </w:p>
        </w:tc>
        <w:tc>
          <w:tcPr>
            <w:tcW w:w="2207" w:type="dxa"/>
          </w:tcPr>
          <w:p w14:paraId="418DCA30" w14:textId="3FEC5ACA" w:rsidR="00DC00F1" w:rsidRDefault="00DC00F1" w:rsidP="3B05FCEC">
            <w:pPr>
              <w:jc w:val="both"/>
              <w:rPr>
                <w:rFonts w:ascii="Arial" w:eastAsia="Arial" w:hAnsi="Arial" w:cs="Arial"/>
              </w:rPr>
            </w:pPr>
            <w:r>
              <w:rPr>
                <w:rFonts w:ascii="Arial" w:eastAsia="Arial" w:hAnsi="Arial" w:cs="Arial"/>
              </w:rPr>
              <w:t xml:space="preserve">Administración de requisitos </w:t>
            </w:r>
          </w:p>
        </w:tc>
        <w:tc>
          <w:tcPr>
            <w:tcW w:w="2207" w:type="dxa"/>
          </w:tcPr>
          <w:p w14:paraId="77925C31" w14:textId="35DB2DC0" w:rsidR="00DC00F1" w:rsidRPr="00AE60B6" w:rsidRDefault="006C3731" w:rsidP="3B05FCEC">
            <w:pPr>
              <w:jc w:val="both"/>
              <w:rPr>
                <w:rFonts w:ascii="Arial" w:eastAsia="Arial" w:hAnsi="Arial" w:cs="Arial"/>
              </w:rPr>
            </w:pPr>
            <w:r>
              <w:rPr>
                <w:rFonts w:ascii="Arial" w:eastAsia="Arial" w:hAnsi="Arial" w:cs="Arial"/>
              </w:rPr>
              <w:t>Gabriel Niño</w:t>
            </w:r>
          </w:p>
        </w:tc>
      </w:tr>
      <w:tr w:rsidR="00DC00F1" w:rsidRPr="00AE60B6" w14:paraId="7941A035" w14:textId="77777777" w:rsidTr="3B05FCEC">
        <w:tc>
          <w:tcPr>
            <w:tcW w:w="2207" w:type="dxa"/>
          </w:tcPr>
          <w:p w14:paraId="77227B67" w14:textId="161480FA" w:rsidR="00DC00F1" w:rsidRPr="00AE60B6" w:rsidRDefault="00D517AB" w:rsidP="3B05FCEC">
            <w:pPr>
              <w:jc w:val="both"/>
              <w:rPr>
                <w:rFonts w:ascii="Arial" w:eastAsia="Arial" w:hAnsi="Arial" w:cs="Arial"/>
              </w:rPr>
            </w:pPr>
            <w:r>
              <w:rPr>
                <w:rFonts w:ascii="Arial" w:eastAsia="Arial" w:hAnsi="Arial" w:cs="Arial"/>
              </w:rPr>
              <w:t>05/09/2020</w:t>
            </w:r>
          </w:p>
        </w:tc>
        <w:tc>
          <w:tcPr>
            <w:tcW w:w="2207" w:type="dxa"/>
          </w:tcPr>
          <w:p w14:paraId="00E516D5" w14:textId="271CB3D0" w:rsidR="00DC00F1" w:rsidRPr="00AE60B6" w:rsidRDefault="00A509F6" w:rsidP="003038F4">
            <w:pPr>
              <w:jc w:val="center"/>
              <w:rPr>
                <w:rFonts w:ascii="Arial" w:eastAsia="Arial" w:hAnsi="Arial" w:cs="Arial"/>
              </w:rPr>
            </w:pPr>
            <w:r>
              <w:rPr>
                <w:rFonts w:ascii="Arial" w:eastAsia="Arial" w:hAnsi="Arial" w:cs="Arial"/>
              </w:rPr>
              <w:t>0.16</w:t>
            </w:r>
          </w:p>
        </w:tc>
        <w:tc>
          <w:tcPr>
            <w:tcW w:w="2207" w:type="dxa"/>
          </w:tcPr>
          <w:p w14:paraId="6FA9A47F" w14:textId="6A59FBFD" w:rsidR="00DC00F1" w:rsidRDefault="00DC00F1" w:rsidP="3B05FCEC">
            <w:pPr>
              <w:jc w:val="both"/>
              <w:rPr>
                <w:rFonts w:ascii="Arial" w:eastAsia="Arial" w:hAnsi="Arial" w:cs="Arial"/>
              </w:rPr>
            </w:pPr>
            <w:r>
              <w:rPr>
                <w:rFonts w:ascii="Arial" w:eastAsia="Arial" w:hAnsi="Arial" w:cs="Arial"/>
              </w:rPr>
              <w:t xml:space="preserve">Monitoreo y control </w:t>
            </w:r>
            <w:r w:rsidR="00A509F6">
              <w:rPr>
                <w:rFonts w:ascii="Arial" w:eastAsia="Arial" w:hAnsi="Arial" w:cs="Arial"/>
              </w:rPr>
              <w:t>del progreso, control de calidad, glosario</w:t>
            </w:r>
          </w:p>
        </w:tc>
        <w:tc>
          <w:tcPr>
            <w:tcW w:w="2207" w:type="dxa"/>
          </w:tcPr>
          <w:p w14:paraId="5A18820A" w14:textId="1B2EE8FB" w:rsidR="00DC00F1" w:rsidRPr="00AE60B6" w:rsidRDefault="00A509F6" w:rsidP="3B05FCEC">
            <w:pPr>
              <w:jc w:val="both"/>
              <w:rPr>
                <w:rFonts w:ascii="Arial" w:eastAsia="Arial" w:hAnsi="Arial" w:cs="Arial"/>
              </w:rPr>
            </w:pPr>
            <w:r>
              <w:rPr>
                <w:rFonts w:ascii="Arial" w:eastAsia="Arial" w:hAnsi="Arial" w:cs="Arial"/>
              </w:rPr>
              <w:t>Gabriel Niño y Stiven Gonzalez</w:t>
            </w:r>
          </w:p>
        </w:tc>
      </w:tr>
      <w:tr w:rsidR="00A509F6" w:rsidRPr="00AE60B6" w14:paraId="36F869A1" w14:textId="77777777" w:rsidTr="3B05FCEC">
        <w:tc>
          <w:tcPr>
            <w:tcW w:w="2207" w:type="dxa"/>
          </w:tcPr>
          <w:p w14:paraId="244828F9" w14:textId="2294307C" w:rsidR="00A509F6" w:rsidRPr="00AE60B6" w:rsidRDefault="00436BFF" w:rsidP="3B05FCEC">
            <w:pPr>
              <w:jc w:val="both"/>
              <w:rPr>
                <w:rFonts w:ascii="Arial" w:eastAsia="Arial" w:hAnsi="Arial" w:cs="Arial"/>
              </w:rPr>
            </w:pPr>
            <w:r>
              <w:rPr>
                <w:rFonts w:ascii="Arial" w:eastAsia="Arial" w:hAnsi="Arial" w:cs="Arial"/>
              </w:rPr>
              <w:t>07/09/2020</w:t>
            </w:r>
          </w:p>
        </w:tc>
        <w:tc>
          <w:tcPr>
            <w:tcW w:w="2207" w:type="dxa"/>
          </w:tcPr>
          <w:p w14:paraId="7F5895AB" w14:textId="15F589B1" w:rsidR="00A509F6" w:rsidRPr="00AE60B6" w:rsidRDefault="008874D4" w:rsidP="003038F4">
            <w:pPr>
              <w:jc w:val="center"/>
              <w:rPr>
                <w:rFonts w:ascii="Arial" w:eastAsia="Arial" w:hAnsi="Arial" w:cs="Arial"/>
              </w:rPr>
            </w:pPr>
            <w:r>
              <w:rPr>
                <w:rFonts w:ascii="Arial" w:eastAsia="Arial" w:hAnsi="Arial" w:cs="Arial"/>
              </w:rPr>
              <w:t>0.17</w:t>
            </w:r>
          </w:p>
        </w:tc>
        <w:tc>
          <w:tcPr>
            <w:tcW w:w="2207" w:type="dxa"/>
          </w:tcPr>
          <w:p w14:paraId="0472D0B0" w14:textId="53485DA5" w:rsidR="00A509F6" w:rsidRDefault="008874D4" w:rsidP="3B05FCEC">
            <w:pPr>
              <w:jc w:val="both"/>
              <w:rPr>
                <w:rFonts w:ascii="Arial" w:eastAsia="Arial" w:hAnsi="Arial" w:cs="Arial"/>
              </w:rPr>
            </w:pPr>
            <w:r>
              <w:rPr>
                <w:rFonts w:ascii="Arial" w:eastAsia="Arial" w:hAnsi="Arial" w:cs="Arial"/>
              </w:rPr>
              <w:t>Cierre del proyecto</w:t>
            </w:r>
          </w:p>
        </w:tc>
        <w:tc>
          <w:tcPr>
            <w:tcW w:w="2207" w:type="dxa"/>
          </w:tcPr>
          <w:p w14:paraId="43BCA450" w14:textId="68213C7D" w:rsidR="00A509F6" w:rsidRPr="00AE60B6" w:rsidRDefault="002D0212" w:rsidP="3B05FCEC">
            <w:pPr>
              <w:jc w:val="both"/>
              <w:rPr>
                <w:rFonts w:ascii="Arial" w:eastAsia="Arial" w:hAnsi="Arial" w:cs="Arial"/>
              </w:rPr>
            </w:pPr>
            <w:r>
              <w:rPr>
                <w:rFonts w:ascii="Arial" w:eastAsia="Arial" w:hAnsi="Arial" w:cs="Arial"/>
              </w:rPr>
              <w:t>Gabriel Niño</w:t>
            </w:r>
          </w:p>
        </w:tc>
      </w:tr>
      <w:tr w:rsidR="008874D4" w:rsidRPr="00AE60B6" w14:paraId="6F8BD168" w14:textId="77777777" w:rsidTr="3B05FCEC">
        <w:tc>
          <w:tcPr>
            <w:tcW w:w="2207" w:type="dxa"/>
          </w:tcPr>
          <w:p w14:paraId="0190CA8A" w14:textId="237802B0" w:rsidR="008874D4" w:rsidRPr="00AE60B6" w:rsidRDefault="00436BFF" w:rsidP="3B05FCEC">
            <w:pPr>
              <w:jc w:val="both"/>
              <w:rPr>
                <w:rFonts w:ascii="Arial" w:eastAsia="Arial" w:hAnsi="Arial" w:cs="Arial"/>
              </w:rPr>
            </w:pPr>
            <w:r>
              <w:rPr>
                <w:rFonts w:ascii="Arial" w:eastAsia="Arial" w:hAnsi="Arial" w:cs="Arial"/>
              </w:rPr>
              <w:t>08/09/2020</w:t>
            </w:r>
          </w:p>
        </w:tc>
        <w:tc>
          <w:tcPr>
            <w:tcW w:w="2207" w:type="dxa"/>
          </w:tcPr>
          <w:p w14:paraId="2AB6B4B3" w14:textId="290FC9EE" w:rsidR="008874D4" w:rsidRPr="00AE60B6" w:rsidRDefault="008874D4" w:rsidP="003038F4">
            <w:pPr>
              <w:jc w:val="center"/>
              <w:rPr>
                <w:rFonts w:ascii="Arial" w:eastAsia="Arial" w:hAnsi="Arial" w:cs="Arial"/>
              </w:rPr>
            </w:pPr>
            <w:r>
              <w:rPr>
                <w:rFonts w:ascii="Arial" w:eastAsia="Arial" w:hAnsi="Arial" w:cs="Arial"/>
              </w:rPr>
              <w:t>0.18</w:t>
            </w:r>
          </w:p>
        </w:tc>
        <w:tc>
          <w:tcPr>
            <w:tcW w:w="2207" w:type="dxa"/>
          </w:tcPr>
          <w:p w14:paraId="3E3F0315" w14:textId="52A7BE8A" w:rsidR="008874D4" w:rsidRDefault="008874D4" w:rsidP="3B05FCEC">
            <w:pPr>
              <w:jc w:val="both"/>
              <w:rPr>
                <w:rFonts w:ascii="Arial" w:eastAsia="Arial" w:hAnsi="Arial" w:cs="Arial"/>
              </w:rPr>
            </w:pPr>
            <w:r>
              <w:rPr>
                <w:rFonts w:ascii="Arial" w:eastAsia="Arial" w:hAnsi="Arial" w:cs="Arial"/>
              </w:rPr>
              <w:t>Lista de tablas, lista de figuras, tabla de contenidos</w:t>
            </w:r>
          </w:p>
        </w:tc>
        <w:tc>
          <w:tcPr>
            <w:tcW w:w="2207" w:type="dxa"/>
          </w:tcPr>
          <w:p w14:paraId="1266099F" w14:textId="5B5A7FE8" w:rsidR="008874D4" w:rsidRPr="00AE60B6" w:rsidRDefault="00B14C76" w:rsidP="3B05FCEC">
            <w:pPr>
              <w:jc w:val="both"/>
              <w:rPr>
                <w:rFonts w:ascii="Arial" w:eastAsia="Arial" w:hAnsi="Arial" w:cs="Arial"/>
              </w:rPr>
            </w:pPr>
            <w:r>
              <w:rPr>
                <w:rFonts w:ascii="Arial" w:eastAsia="Arial" w:hAnsi="Arial" w:cs="Arial"/>
              </w:rPr>
              <w:t>Todos los miembros del grupo.</w:t>
            </w:r>
          </w:p>
        </w:tc>
      </w:tr>
      <w:tr w:rsidR="008874D4" w:rsidRPr="00AE60B6" w14:paraId="4C89DF2E" w14:textId="77777777" w:rsidTr="3B05FCEC">
        <w:tc>
          <w:tcPr>
            <w:tcW w:w="2207" w:type="dxa"/>
          </w:tcPr>
          <w:p w14:paraId="40DA29AF" w14:textId="1F63FED9" w:rsidR="008874D4" w:rsidRPr="00AE60B6" w:rsidRDefault="00436BFF" w:rsidP="3B05FCEC">
            <w:pPr>
              <w:jc w:val="both"/>
              <w:rPr>
                <w:rFonts w:ascii="Arial" w:eastAsia="Arial" w:hAnsi="Arial" w:cs="Arial"/>
              </w:rPr>
            </w:pPr>
            <w:r>
              <w:rPr>
                <w:rFonts w:ascii="Arial" w:eastAsia="Arial" w:hAnsi="Arial" w:cs="Arial"/>
              </w:rPr>
              <w:t>08/09/2020</w:t>
            </w:r>
          </w:p>
        </w:tc>
        <w:tc>
          <w:tcPr>
            <w:tcW w:w="2207" w:type="dxa"/>
          </w:tcPr>
          <w:p w14:paraId="0C7DF605" w14:textId="179524BE" w:rsidR="008874D4" w:rsidRPr="00AE60B6" w:rsidRDefault="008874D4" w:rsidP="003038F4">
            <w:pPr>
              <w:jc w:val="center"/>
              <w:rPr>
                <w:rFonts w:ascii="Arial" w:eastAsia="Arial" w:hAnsi="Arial" w:cs="Arial"/>
              </w:rPr>
            </w:pPr>
            <w:r>
              <w:rPr>
                <w:rFonts w:ascii="Arial" w:eastAsia="Arial" w:hAnsi="Arial" w:cs="Arial"/>
              </w:rPr>
              <w:t>0.19</w:t>
            </w:r>
          </w:p>
        </w:tc>
        <w:tc>
          <w:tcPr>
            <w:tcW w:w="2207" w:type="dxa"/>
          </w:tcPr>
          <w:p w14:paraId="5753D051" w14:textId="6799FB8B" w:rsidR="008874D4" w:rsidRDefault="008874D4" w:rsidP="3B05FCEC">
            <w:pPr>
              <w:jc w:val="both"/>
              <w:rPr>
                <w:rFonts w:ascii="Arial" w:eastAsia="Arial" w:hAnsi="Arial" w:cs="Arial"/>
              </w:rPr>
            </w:pPr>
            <w:r>
              <w:rPr>
                <w:rFonts w:ascii="Arial" w:eastAsia="Arial" w:hAnsi="Arial" w:cs="Arial"/>
              </w:rPr>
              <w:t>Entrega del producto</w:t>
            </w:r>
          </w:p>
        </w:tc>
        <w:tc>
          <w:tcPr>
            <w:tcW w:w="2207" w:type="dxa"/>
          </w:tcPr>
          <w:p w14:paraId="456B9D99" w14:textId="43D98E2F" w:rsidR="008874D4" w:rsidRPr="00AE60B6" w:rsidRDefault="004E5276" w:rsidP="3B05FCEC">
            <w:pPr>
              <w:jc w:val="both"/>
              <w:rPr>
                <w:rFonts w:ascii="Arial" w:eastAsia="Arial" w:hAnsi="Arial" w:cs="Arial"/>
              </w:rPr>
            </w:pPr>
            <w:r>
              <w:rPr>
                <w:rFonts w:ascii="Arial" w:eastAsia="Arial" w:hAnsi="Arial" w:cs="Arial"/>
              </w:rPr>
              <w:t>John Gonzalez</w:t>
            </w:r>
          </w:p>
        </w:tc>
      </w:tr>
      <w:tr w:rsidR="00F56439" w:rsidRPr="00AE60B6" w14:paraId="62A206E8" w14:textId="77777777" w:rsidTr="3B05FCEC">
        <w:tc>
          <w:tcPr>
            <w:tcW w:w="2207" w:type="dxa"/>
          </w:tcPr>
          <w:p w14:paraId="7AF16D74" w14:textId="7EADD4C8" w:rsidR="00F56439" w:rsidRDefault="00F56439" w:rsidP="3B05FCEC">
            <w:pPr>
              <w:jc w:val="both"/>
              <w:rPr>
                <w:rFonts w:ascii="Arial" w:eastAsia="Arial" w:hAnsi="Arial" w:cs="Arial"/>
              </w:rPr>
            </w:pPr>
            <w:r>
              <w:rPr>
                <w:rFonts w:ascii="Arial" w:eastAsia="Arial" w:hAnsi="Arial" w:cs="Arial"/>
              </w:rPr>
              <w:t>09/09/2020</w:t>
            </w:r>
          </w:p>
        </w:tc>
        <w:tc>
          <w:tcPr>
            <w:tcW w:w="2207" w:type="dxa"/>
          </w:tcPr>
          <w:p w14:paraId="1B00F8A6" w14:textId="57605CDF" w:rsidR="00F56439" w:rsidRDefault="00F56439" w:rsidP="003038F4">
            <w:pPr>
              <w:jc w:val="center"/>
              <w:rPr>
                <w:rFonts w:ascii="Arial" w:eastAsia="Arial" w:hAnsi="Arial" w:cs="Arial"/>
              </w:rPr>
            </w:pPr>
            <w:r>
              <w:rPr>
                <w:rFonts w:ascii="Arial" w:eastAsia="Arial" w:hAnsi="Arial" w:cs="Arial"/>
              </w:rPr>
              <w:t>1.0</w:t>
            </w:r>
          </w:p>
        </w:tc>
        <w:tc>
          <w:tcPr>
            <w:tcW w:w="2207" w:type="dxa"/>
          </w:tcPr>
          <w:p w14:paraId="0F4FB560" w14:textId="11CB583C" w:rsidR="00F56439" w:rsidRDefault="00D731D1" w:rsidP="3B05FCEC">
            <w:pPr>
              <w:jc w:val="both"/>
              <w:rPr>
                <w:rFonts w:ascii="Arial" w:eastAsia="Arial" w:hAnsi="Arial" w:cs="Arial"/>
              </w:rPr>
            </w:pPr>
            <w:r>
              <w:rPr>
                <w:rFonts w:ascii="Arial" w:eastAsia="Arial" w:hAnsi="Arial" w:cs="Arial"/>
              </w:rPr>
              <w:t>Revisión final</w:t>
            </w:r>
            <w:r w:rsidR="008A1DAD">
              <w:rPr>
                <w:rFonts w:ascii="Arial" w:eastAsia="Arial" w:hAnsi="Arial" w:cs="Arial"/>
              </w:rPr>
              <w:t xml:space="preserve"> documento</w:t>
            </w:r>
          </w:p>
        </w:tc>
        <w:tc>
          <w:tcPr>
            <w:tcW w:w="2207" w:type="dxa"/>
          </w:tcPr>
          <w:p w14:paraId="7FEDD8C5" w14:textId="4BB6EE4C" w:rsidR="00F56439" w:rsidRDefault="008A1DAD" w:rsidP="3B05FCEC">
            <w:pPr>
              <w:jc w:val="both"/>
              <w:rPr>
                <w:rFonts w:ascii="Arial" w:eastAsia="Arial" w:hAnsi="Arial" w:cs="Arial"/>
              </w:rPr>
            </w:pPr>
            <w:r>
              <w:rPr>
                <w:rFonts w:ascii="Arial" w:eastAsia="Arial" w:hAnsi="Arial" w:cs="Arial"/>
              </w:rPr>
              <w:t>Todos los miembros del grupo.</w:t>
            </w:r>
          </w:p>
        </w:tc>
      </w:tr>
      <w:tr w:rsidR="00C34EB4" w:rsidRPr="00AE60B6" w14:paraId="4B0F471D" w14:textId="77777777" w:rsidTr="3B05FCEC">
        <w:tc>
          <w:tcPr>
            <w:tcW w:w="2207" w:type="dxa"/>
          </w:tcPr>
          <w:p w14:paraId="3D6EB7AC" w14:textId="2494A276" w:rsidR="00C34EB4" w:rsidRDefault="0090468C" w:rsidP="3B05FCEC">
            <w:pPr>
              <w:jc w:val="both"/>
              <w:rPr>
                <w:rFonts w:ascii="Arial" w:eastAsia="Arial" w:hAnsi="Arial" w:cs="Arial"/>
              </w:rPr>
            </w:pPr>
            <w:r>
              <w:rPr>
                <w:rFonts w:ascii="Arial" w:eastAsia="Arial" w:hAnsi="Arial" w:cs="Arial"/>
              </w:rPr>
              <w:t>05/10/2020</w:t>
            </w:r>
          </w:p>
        </w:tc>
        <w:tc>
          <w:tcPr>
            <w:tcW w:w="2207" w:type="dxa"/>
          </w:tcPr>
          <w:p w14:paraId="5B890D9C" w14:textId="1A609E98" w:rsidR="00C34EB4" w:rsidRDefault="0090468C" w:rsidP="003038F4">
            <w:pPr>
              <w:jc w:val="center"/>
              <w:rPr>
                <w:rFonts w:ascii="Arial" w:eastAsia="Arial" w:hAnsi="Arial" w:cs="Arial"/>
              </w:rPr>
            </w:pPr>
            <w:r>
              <w:rPr>
                <w:rFonts w:ascii="Arial" w:eastAsia="Arial" w:hAnsi="Arial" w:cs="Arial"/>
              </w:rPr>
              <w:t>1.01</w:t>
            </w:r>
          </w:p>
        </w:tc>
        <w:tc>
          <w:tcPr>
            <w:tcW w:w="2207" w:type="dxa"/>
          </w:tcPr>
          <w:p w14:paraId="33DC087E" w14:textId="68C50804" w:rsidR="00C34EB4" w:rsidRDefault="0090468C" w:rsidP="3B05FCEC">
            <w:pPr>
              <w:jc w:val="both"/>
              <w:rPr>
                <w:rFonts w:ascii="Arial" w:eastAsia="Arial" w:hAnsi="Arial" w:cs="Arial"/>
              </w:rPr>
            </w:pPr>
            <w:r>
              <w:rPr>
                <w:rFonts w:ascii="Arial" w:eastAsia="Arial" w:hAnsi="Arial" w:cs="Arial"/>
              </w:rPr>
              <w:t>Resumen</w:t>
            </w:r>
          </w:p>
        </w:tc>
        <w:tc>
          <w:tcPr>
            <w:tcW w:w="2207" w:type="dxa"/>
          </w:tcPr>
          <w:p w14:paraId="1B3E960E" w14:textId="66D79BAE" w:rsidR="00C34EB4" w:rsidRDefault="003F2604" w:rsidP="3B05FCEC">
            <w:pPr>
              <w:jc w:val="both"/>
              <w:rPr>
                <w:rFonts w:ascii="Arial" w:eastAsia="Arial" w:hAnsi="Arial" w:cs="Arial"/>
              </w:rPr>
            </w:pPr>
            <w:r>
              <w:rPr>
                <w:rFonts w:ascii="Arial" w:eastAsia="Arial" w:hAnsi="Arial" w:cs="Arial"/>
              </w:rPr>
              <w:t>Santiago Roa</w:t>
            </w:r>
          </w:p>
        </w:tc>
      </w:tr>
      <w:tr w:rsidR="0090468C" w:rsidRPr="00AE60B6" w14:paraId="7F945B4B" w14:textId="77777777" w:rsidTr="3B05FCEC">
        <w:tc>
          <w:tcPr>
            <w:tcW w:w="2207" w:type="dxa"/>
          </w:tcPr>
          <w:p w14:paraId="6AE17F0D" w14:textId="3FA3570D" w:rsidR="0090468C" w:rsidRDefault="0090468C" w:rsidP="3B05FCEC">
            <w:pPr>
              <w:jc w:val="both"/>
              <w:rPr>
                <w:rFonts w:ascii="Arial" w:eastAsia="Arial" w:hAnsi="Arial" w:cs="Arial"/>
              </w:rPr>
            </w:pPr>
            <w:r>
              <w:rPr>
                <w:rFonts w:ascii="Arial" w:eastAsia="Arial" w:hAnsi="Arial" w:cs="Arial"/>
              </w:rPr>
              <w:t>05/10/2020</w:t>
            </w:r>
          </w:p>
        </w:tc>
        <w:tc>
          <w:tcPr>
            <w:tcW w:w="2207" w:type="dxa"/>
          </w:tcPr>
          <w:p w14:paraId="67D4183F" w14:textId="3D1D5BE8" w:rsidR="0090468C" w:rsidRDefault="00334282" w:rsidP="003038F4">
            <w:pPr>
              <w:jc w:val="center"/>
              <w:rPr>
                <w:rFonts w:ascii="Arial" w:eastAsia="Arial" w:hAnsi="Arial" w:cs="Arial"/>
              </w:rPr>
            </w:pPr>
            <w:r>
              <w:rPr>
                <w:rFonts w:ascii="Arial" w:eastAsia="Arial" w:hAnsi="Arial" w:cs="Arial"/>
              </w:rPr>
              <w:t>1.02</w:t>
            </w:r>
          </w:p>
        </w:tc>
        <w:tc>
          <w:tcPr>
            <w:tcW w:w="2207" w:type="dxa"/>
          </w:tcPr>
          <w:p w14:paraId="4EB312E9" w14:textId="53A6DD9E" w:rsidR="0090468C" w:rsidRDefault="00334282" w:rsidP="3B05FCEC">
            <w:pPr>
              <w:jc w:val="both"/>
              <w:rPr>
                <w:rFonts w:ascii="Arial" w:eastAsia="Arial" w:hAnsi="Arial" w:cs="Arial"/>
              </w:rPr>
            </w:pPr>
            <w:r>
              <w:rPr>
                <w:rFonts w:ascii="Arial" w:eastAsia="Arial" w:hAnsi="Arial" w:cs="Arial"/>
              </w:rPr>
              <w:t>Propósito, alcance y objetivos</w:t>
            </w:r>
          </w:p>
        </w:tc>
        <w:tc>
          <w:tcPr>
            <w:tcW w:w="2207" w:type="dxa"/>
          </w:tcPr>
          <w:p w14:paraId="46E94F4F" w14:textId="2EE229EA" w:rsidR="0090468C" w:rsidRDefault="003F2604" w:rsidP="3B05FCEC">
            <w:pPr>
              <w:jc w:val="both"/>
              <w:rPr>
                <w:rFonts w:ascii="Arial" w:eastAsia="Arial" w:hAnsi="Arial" w:cs="Arial"/>
              </w:rPr>
            </w:pPr>
            <w:r>
              <w:rPr>
                <w:rFonts w:ascii="Arial" w:eastAsia="Arial" w:hAnsi="Arial" w:cs="Arial"/>
              </w:rPr>
              <w:t>Gabriel Niño</w:t>
            </w:r>
          </w:p>
        </w:tc>
      </w:tr>
      <w:tr w:rsidR="00334282" w:rsidRPr="00AE60B6" w14:paraId="6BD76DDC" w14:textId="77777777" w:rsidTr="3B05FCEC">
        <w:tc>
          <w:tcPr>
            <w:tcW w:w="2207" w:type="dxa"/>
          </w:tcPr>
          <w:p w14:paraId="2F8272CC" w14:textId="163A15E3" w:rsidR="00334282" w:rsidRDefault="00334282" w:rsidP="3B05FCEC">
            <w:pPr>
              <w:jc w:val="both"/>
              <w:rPr>
                <w:rFonts w:ascii="Arial" w:eastAsia="Arial" w:hAnsi="Arial" w:cs="Arial"/>
              </w:rPr>
            </w:pPr>
            <w:r>
              <w:rPr>
                <w:rFonts w:ascii="Arial" w:eastAsia="Arial" w:hAnsi="Arial" w:cs="Arial"/>
              </w:rPr>
              <w:t>05/10/2020</w:t>
            </w:r>
          </w:p>
        </w:tc>
        <w:tc>
          <w:tcPr>
            <w:tcW w:w="2207" w:type="dxa"/>
          </w:tcPr>
          <w:p w14:paraId="3A7AC8D6" w14:textId="4DF3159A" w:rsidR="00334282" w:rsidRDefault="00334282" w:rsidP="003038F4">
            <w:pPr>
              <w:jc w:val="center"/>
              <w:rPr>
                <w:rFonts w:ascii="Arial" w:eastAsia="Arial" w:hAnsi="Arial" w:cs="Arial"/>
              </w:rPr>
            </w:pPr>
            <w:r>
              <w:rPr>
                <w:rFonts w:ascii="Arial" w:eastAsia="Arial" w:hAnsi="Arial" w:cs="Arial"/>
              </w:rPr>
              <w:t>1.03</w:t>
            </w:r>
          </w:p>
        </w:tc>
        <w:tc>
          <w:tcPr>
            <w:tcW w:w="2207" w:type="dxa"/>
          </w:tcPr>
          <w:p w14:paraId="13779396" w14:textId="3B364E6F" w:rsidR="00334282" w:rsidRDefault="00334282" w:rsidP="3B05FCEC">
            <w:pPr>
              <w:jc w:val="both"/>
              <w:rPr>
                <w:rFonts w:ascii="Arial" w:eastAsia="Arial" w:hAnsi="Arial" w:cs="Arial"/>
              </w:rPr>
            </w:pPr>
            <w:r>
              <w:rPr>
                <w:rFonts w:ascii="Arial" w:eastAsia="Arial" w:hAnsi="Arial" w:cs="Arial"/>
              </w:rPr>
              <w:t>Supuestos y restricciones</w:t>
            </w:r>
          </w:p>
        </w:tc>
        <w:tc>
          <w:tcPr>
            <w:tcW w:w="2207" w:type="dxa"/>
          </w:tcPr>
          <w:p w14:paraId="6D658CCC" w14:textId="0FA43E43" w:rsidR="00334282" w:rsidRDefault="003F2604" w:rsidP="3B05FCEC">
            <w:pPr>
              <w:jc w:val="both"/>
              <w:rPr>
                <w:rFonts w:ascii="Arial" w:eastAsia="Arial" w:hAnsi="Arial" w:cs="Arial"/>
              </w:rPr>
            </w:pPr>
            <w:r>
              <w:rPr>
                <w:rFonts w:ascii="Arial" w:eastAsia="Arial" w:hAnsi="Arial" w:cs="Arial"/>
              </w:rPr>
              <w:t>Gabriel Niño</w:t>
            </w:r>
          </w:p>
        </w:tc>
      </w:tr>
      <w:tr w:rsidR="00334282" w:rsidRPr="00AE60B6" w14:paraId="57E1149B" w14:textId="77777777" w:rsidTr="3B05FCEC">
        <w:tc>
          <w:tcPr>
            <w:tcW w:w="2207" w:type="dxa"/>
          </w:tcPr>
          <w:p w14:paraId="18408801" w14:textId="13482029" w:rsidR="00334282" w:rsidRDefault="00334282" w:rsidP="3B05FCEC">
            <w:pPr>
              <w:jc w:val="both"/>
              <w:rPr>
                <w:rFonts w:ascii="Arial" w:eastAsia="Arial" w:hAnsi="Arial" w:cs="Arial"/>
              </w:rPr>
            </w:pPr>
            <w:r>
              <w:rPr>
                <w:rFonts w:ascii="Arial" w:eastAsia="Arial" w:hAnsi="Arial" w:cs="Arial"/>
              </w:rPr>
              <w:t>05/10/2020</w:t>
            </w:r>
          </w:p>
        </w:tc>
        <w:tc>
          <w:tcPr>
            <w:tcW w:w="2207" w:type="dxa"/>
          </w:tcPr>
          <w:p w14:paraId="7EAE5DC9" w14:textId="40132F77" w:rsidR="00334282" w:rsidRDefault="00334282" w:rsidP="003038F4">
            <w:pPr>
              <w:jc w:val="center"/>
              <w:rPr>
                <w:rFonts w:ascii="Arial" w:eastAsia="Arial" w:hAnsi="Arial" w:cs="Arial"/>
              </w:rPr>
            </w:pPr>
            <w:r>
              <w:rPr>
                <w:rFonts w:ascii="Arial" w:eastAsia="Arial" w:hAnsi="Arial" w:cs="Arial"/>
              </w:rPr>
              <w:t>1.04</w:t>
            </w:r>
          </w:p>
        </w:tc>
        <w:tc>
          <w:tcPr>
            <w:tcW w:w="2207" w:type="dxa"/>
          </w:tcPr>
          <w:p w14:paraId="0250ED8C" w14:textId="59238CE4" w:rsidR="00334282" w:rsidRDefault="008C2E36" w:rsidP="3B05FCEC">
            <w:pPr>
              <w:jc w:val="both"/>
              <w:rPr>
                <w:rFonts w:ascii="Arial" w:eastAsia="Arial" w:hAnsi="Arial" w:cs="Arial"/>
              </w:rPr>
            </w:pPr>
            <w:r>
              <w:rPr>
                <w:rFonts w:ascii="Arial" w:eastAsia="Arial" w:hAnsi="Arial" w:cs="Arial"/>
              </w:rPr>
              <w:t>Glosario, Lenguajes y herramientas</w:t>
            </w:r>
          </w:p>
        </w:tc>
        <w:tc>
          <w:tcPr>
            <w:tcW w:w="2207" w:type="dxa"/>
          </w:tcPr>
          <w:p w14:paraId="75B5BB58" w14:textId="273315A6" w:rsidR="00334282" w:rsidRDefault="003F2604" w:rsidP="3B05FCEC">
            <w:pPr>
              <w:jc w:val="both"/>
              <w:rPr>
                <w:rFonts w:ascii="Arial" w:eastAsia="Arial" w:hAnsi="Arial" w:cs="Arial"/>
              </w:rPr>
            </w:pPr>
            <w:r>
              <w:rPr>
                <w:rFonts w:ascii="Arial" w:eastAsia="Arial" w:hAnsi="Arial" w:cs="Arial"/>
              </w:rPr>
              <w:t>John Gonzalez</w:t>
            </w:r>
          </w:p>
        </w:tc>
      </w:tr>
      <w:tr w:rsidR="008C2E36" w:rsidRPr="00AE60B6" w14:paraId="3B9B4234" w14:textId="77777777" w:rsidTr="3B05FCEC">
        <w:tc>
          <w:tcPr>
            <w:tcW w:w="2207" w:type="dxa"/>
          </w:tcPr>
          <w:p w14:paraId="07A92A41" w14:textId="5F162DC2" w:rsidR="008C2E36" w:rsidRDefault="008C2E36" w:rsidP="3B05FCEC">
            <w:pPr>
              <w:jc w:val="both"/>
              <w:rPr>
                <w:rFonts w:ascii="Arial" w:eastAsia="Arial" w:hAnsi="Arial" w:cs="Arial"/>
              </w:rPr>
            </w:pPr>
            <w:r>
              <w:rPr>
                <w:rFonts w:ascii="Arial" w:eastAsia="Arial" w:hAnsi="Arial" w:cs="Arial"/>
              </w:rPr>
              <w:t>05/10/2020</w:t>
            </w:r>
          </w:p>
        </w:tc>
        <w:tc>
          <w:tcPr>
            <w:tcW w:w="2207" w:type="dxa"/>
          </w:tcPr>
          <w:p w14:paraId="7FC6B8C8" w14:textId="4574CC60" w:rsidR="008C2E36" w:rsidRDefault="008C2E36" w:rsidP="003038F4">
            <w:pPr>
              <w:jc w:val="center"/>
              <w:rPr>
                <w:rFonts w:ascii="Arial" w:eastAsia="Arial" w:hAnsi="Arial" w:cs="Arial"/>
              </w:rPr>
            </w:pPr>
            <w:r>
              <w:rPr>
                <w:rFonts w:ascii="Arial" w:eastAsia="Arial" w:hAnsi="Arial" w:cs="Arial"/>
              </w:rPr>
              <w:t>1.05</w:t>
            </w:r>
          </w:p>
        </w:tc>
        <w:tc>
          <w:tcPr>
            <w:tcW w:w="2207" w:type="dxa"/>
          </w:tcPr>
          <w:p w14:paraId="05ABC134" w14:textId="76562AEC" w:rsidR="008C2E36" w:rsidRDefault="00F83836" w:rsidP="3B05FCEC">
            <w:pPr>
              <w:jc w:val="both"/>
              <w:rPr>
                <w:rFonts w:ascii="Arial" w:eastAsia="Arial" w:hAnsi="Arial" w:cs="Arial"/>
              </w:rPr>
            </w:pPr>
            <w:r>
              <w:rPr>
                <w:rFonts w:ascii="Arial" w:eastAsia="Arial" w:hAnsi="Arial" w:cs="Arial"/>
              </w:rPr>
              <w:t>Organización del proyecto y comunicación</w:t>
            </w:r>
          </w:p>
        </w:tc>
        <w:tc>
          <w:tcPr>
            <w:tcW w:w="2207" w:type="dxa"/>
          </w:tcPr>
          <w:p w14:paraId="291F94C6" w14:textId="23DE6B48" w:rsidR="008C2E36" w:rsidRDefault="003F2604" w:rsidP="3B05FCEC">
            <w:pPr>
              <w:jc w:val="both"/>
              <w:rPr>
                <w:rFonts w:ascii="Arial" w:eastAsia="Arial" w:hAnsi="Arial" w:cs="Arial"/>
              </w:rPr>
            </w:pPr>
            <w:r>
              <w:rPr>
                <w:rFonts w:ascii="Arial" w:eastAsia="Arial" w:hAnsi="Arial" w:cs="Arial"/>
              </w:rPr>
              <w:t>Juan Afanador</w:t>
            </w:r>
          </w:p>
        </w:tc>
      </w:tr>
      <w:tr w:rsidR="00F83836" w:rsidRPr="00AE60B6" w14:paraId="0337C344" w14:textId="77777777" w:rsidTr="3B05FCEC">
        <w:tc>
          <w:tcPr>
            <w:tcW w:w="2207" w:type="dxa"/>
          </w:tcPr>
          <w:p w14:paraId="401D09D1" w14:textId="0367BF73" w:rsidR="00F83836" w:rsidRDefault="00F83836" w:rsidP="3B05FCEC">
            <w:pPr>
              <w:jc w:val="both"/>
              <w:rPr>
                <w:rFonts w:ascii="Arial" w:eastAsia="Arial" w:hAnsi="Arial" w:cs="Arial"/>
              </w:rPr>
            </w:pPr>
            <w:r>
              <w:rPr>
                <w:rFonts w:ascii="Arial" w:eastAsia="Arial" w:hAnsi="Arial" w:cs="Arial"/>
              </w:rPr>
              <w:t>06/10/2020</w:t>
            </w:r>
          </w:p>
        </w:tc>
        <w:tc>
          <w:tcPr>
            <w:tcW w:w="2207" w:type="dxa"/>
          </w:tcPr>
          <w:p w14:paraId="350E6C45" w14:textId="6703B7EB" w:rsidR="00F83836" w:rsidRDefault="00F83836" w:rsidP="003038F4">
            <w:pPr>
              <w:jc w:val="center"/>
              <w:rPr>
                <w:rFonts w:ascii="Arial" w:eastAsia="Arial" w:hAnsi="Arial" w:cs="Arial"/>
              </w:rPr>
            </w:pPr>
            <w:r>
              <w:rPr>
                <w:rFonts w:ascii="Arial" w:eastAsia="Arial" w:hAnsi="Arial" w:cs="Arial"/>
              </w:rPr>
              <w:t>1.06</w:t>
            </w:r>
          </w:p>
        </w:tc>
        <w:tc>
          <w:tcPr>
            <w:tcW w:w="2207" w:type="dxa"/>
          </w:tcPr>
          <w:p w14:paraId="055C68A3" w14:textId="1A5F795B" w:rsidR="00F83836" w:rsidRDefault="00F83836" w:rsidP="3B05FCEC">
            <w:pPr>
              <w:jc w:val="both"/>
              <w:rPr>
                <w:rFonts w:ascii="Arial" w:eastAsia="Arial" w:hAnsi="Arial" w:cs="Arial"/>
              </w:rPr>
            </w:pPr>
            <w:r>
              <w:rPr>
                <w:rFonts w:ascii="Arial" w:eastAsia="Arial" w:hAnsi="Arial" w:cs="Arial"/>
              </w:rPr>
              <w:t xml:space="preserve">Métodos y herramientas de estimación </w:t>
            </w:r>
          </w:p>
        </w:tc>
        <w:tc>
          <w:tcPr>
            <w:tcW w:w="2207" w:type="dxa"/>
          </w:tcPr>
          <w:p w14:paraId="4526F953" w14:textId="305DD781" w:rsidR="00F83836" w:rsidRDefault="003F2604" w:rsidP="3B05FCEC">
            <w:pPr>
              <w:jc w:val="both"/>
              <w:rPr>
                <w:rFonts w:ascii="Arial" w:eastAsia="Arial" w:hAnsi="Arial" w:cs="Arial"/>
              </w:rPr>
            </w:pPr>
            <w:r>
              <w:rPr>
                <w:rFonts w:ascii="Arial" w:eastAsia="Arial" w:hAnsi="Arial" w:cs="Arial"/>
              </w:rPr>
              <w:t>Santiago Roa, Juan Afanador</w:t>
            </w:r>
          </w:p>
        </w:tc>
      </w:tr>
      <w:tr w:rsidR="00F83836" w:rsidRPr="00AE60B6" w14:paraId="02E3FE76" w14:textId="77777777" w:rsidTr="3B05FCEC">
        <w:tc>
          <w:tcPr>
            <w:tcW w:w="2207" w:type="dxa"/>
          </w:tcPr>
          <w:p w14:paraId="57318736" w14:textId="62AC9C6C" w:rsidR="00F83836" w:rsidRDefault="00AB74A1" w:rsidP="3B05FCEC">
            <w:pPr>
              <w:jc w:val="both"/>
              <w:rPr>
                <w:rFonts w:ascii="Arial" w:eastAsia="Arial" w:hAnsi="Arial" w:cs="Arial"/>
              </w:rPr>
            </w:pPr>
            <w:r>
              <w:rPr>
                <w:rFonts w:ascii="Arial" w:eastAsia="Arial" w:hAnsi="Arial" w:cs="Arial"/>
              </w:rPr>
              <w:t>06/10/2020</w:t>
            </w:r>
          </w:p>
        </w:tc>
        <w:tc>
          <w:tcPr>
            <w:tcW w:w="2207" w:type="dxa"/>
          </w:tcPr>
          <w:p w14:paraId="221D011B" w14:textId="34CC0D65" w:rsidR="00F83836" w:rsidRDefault="00AB74A1" w:rsidP="003038F4">
            <w:pPr>
              <w:jc w:val="center"/>
              <w:rPr>
                <w:rFonts w:ascii="Arial" w:eastAsia="Arial" w:hAnsi="Arial" w:cs="Arial"/>
              </w:rPr>
            </w:pPr>
            <w:r>
              <w:rPr>
                <w:rFonts w:ascii="Arial" w:eastAsia="Arial" w:hAnsi="Arial" w:cs="Arial"/>
              </w:rPr>
              <w:t>1.07</w:t>
            </w:r>
          </w:p>
        </w:tc>
        <w:tc>
          <w:tcPr>
            <w:tcW w:w="2207" w:type="dxa"/>
          </w:tcPr>
          <w:p w14:paraId="4DC01E28" w14:textId="7313CB67" w:rsidR="00F83836" w:rsidRDefault="00AB74A1" w:rsidP="3B05FCEC">
            <w:pPr>
              <w:jc w:val="both"/>
              <w:rPr>
                <w:rFonts w:ascii="Arial" w:eastAsia="Arial" w:hAnsi="Arial" w:cs="Arial"/>
              </w:rPr>
            </w:pPr>
            <w:r>
              <w:rPr>
                <w:rFonts w:ascii="Arial" w:eastAsia="Arial" w:hAnsi="Arial" w:cs="Arial"/>
              </w:rPr>
              <w:t xml:space="preserve">Administración de requisitos, </w:t>
            </w:r>
            <w:r w:rsidR="00B5109C">
              <w:rPr>
                <w:rFonts w:ascii="Arial" w:eastAsia="Arial" w:hAnsi="Arial" w:cs="Arial"/>
              </w:rPr>
              <w:t>Cierre del proyecto</w:t>
            </w:r>
          </w:p>
        </w:tc>
        <w:tc>
          <w:tcPr>
            <w:tcW w:w="2207" w:type="dxa"/>
          </w:tcPr>
          <w:p w14:paraId="5E51CAF5" w14:textId="77E2F3B5" w:rsidR="00F83836" w:rsidRDefault="003F2604" w:rsidP="3B05FCEC">
            <w:pPr>
              <w:jc w:val="both"/>
              <w:rPr>
                <w:rFonts w:ascii="Arial" w:eastAsia="Arial" w:hAnsi="Arial" w:cs="Arial"/>
              </w:rPr>
            </w:pPr>
            <w:r>
              <w:rPr>
                <w:rFonts w:ascii="Arial" w:eastAsia="Arial" w:hAnsi="Arial" w:cs="Arial"/>
              </w:rPr>
              <w:t>Gabriel Niño, John Gonzalez</w:t>
            </w:r>
          </w:p>
        </w:tc>
      </w:tr>
      <w:tr w:rsidR="00AB74A1" w:rsidRPr="00AE60B6" w14:paraId="3E0DFEB5" w14:textId="77777777" w:rsidTr="3B05FCEC">
        <w:tc>
          <w:tcPr>
            <w:tcW w:w="2207" w:type="dxa"/>
          </w:tcPr>
          <w:p w14:paraId="4E8530A1" w14:textId="2B5DA4BC" w:rsidR="00AB74A1" w:rsidRDefault="00AB74A1" w:rsidP="3B05FCEC">
            <w:pPr>
              <w:jc w:val="both"/>
              <w:rPr>
                <w:rFonts w:ascii="Arial" w:eastAsia="Arial" w:hAnsi="Arial" w:cs="Arial"/>
              </w:rPr>
            </w:pPr>
            <w:r>
              <w:rPr>
                <w:rFonts w:ascii="Arial" w:eastAsia="Arial" w:hAnsi="Arial" w:cs="Arial"/>
              </w:rPr>
              <w:t>06/10/2020</w:t>
            </w:r>
          </w:p>
        </w:tc>
        <w:tc>
          <w:tcPr>
            <w:tcW w:w="2207" w:type="dxa"/>
          </w:tcPr>
          <w:p w14:paraId="66A781C7" w14:textId="3BF286E5" w:rsidR="00AB74A1" w:rsidRDefault="00AB74A1" w:rsidP="003038F4">
            <w:pPr>
              <w:jc w:val="center"/>
              <w:rPr>
                <w:rFonts w:ascii="Arial" w:eastAsia="Arial" w:hAnsi="Arial" w:cs="Arial"/>
              </w:rPr>
            </w:pPr>
            <w:r>
              <w:rPr>
                <w:rFonts w:ascii="Arial" w:eastAsia="Arial" w:hAnsi="Arial" w:cs="Arial"/>
              </w:rPr>
              <w:t>1.08</w:t>
            </w:r>
          </w:p>
        </w:tc>
        <w:tc>
          <w:tcPr>
            <w:tcW w:w="2207" w:type="dxa"/>
          </w:tcPr>
          <w:p w14:paraId="432AA1B5" w14:textId="427BF777" w:rsidR="00AB74A1" w:rsidRDefault="00B5109C" w:rsidP="3B05FCEC">
            <w:pPr>
              <w:jc w:val="both"/>
              <w:rPr>
                <w:rFonts w:ascii="Arial" w:eastAsia="Arial" w:hAnsi="Arial" w:cs="Arial"/>
              </w:rPr>
            </w:pPr>
            <w:r>
              <w:rPr>
                <w:rFonts w:ascii="Arial" w:eastAsia="Arial" w:hAnsi="Arial" w:cs="Arial"/>
              </w:rPr>
              <w:t>Análisis y administración de riesgos</w:t>
            </w:r>
          </w:p>
        </w:tc>
        <w:tc>
          <w:tcPr>
            <w:tcW w:w="2207" w:type="dxa"/>
          </w:tcPr>
          <w:p w14:paraId="558A849B" w14:textId="44381D4E" w:rsidR="00AB74A1" w:rsidRDefault="003038F4" w:rsidP="3B05FCEC">
            <w:pPr>
              <w:jc w:val="both"/>
              <w:rPr>
                <w:rFonts w:ascii="Arial" w:eastAsia="Arial" w:hAnsi="Arial" w:cs="Arial"/>
              </w:rPr>
            </w:pPr>
            <w:r>
              <w:rPr>
                <w:rFonts w:ascii="Arial" w:eastAsia="Arial" w:hAnsi="Arial" w:cs="Arial"/>
              </w:rPr>
              <w:t>Gabriel Niño, Santiago Roa</w:t>
            </w:r>
          </w:p>
        </w:tc>
      </w:tr>
      <w:tr w:rsidR="003F2604" w:rsidRPr="00AE60B6" w14:paraId="6A387B47" w14:textId="77777777" w:rsidTr="3B05FCEC">
        <w:tc>
          <w:tcPr>
            <w:tcW w:w="2207" w:type="dxa"/>
          </w:tcPr>
          <w:p w14:paraId="0E038FAA" w14:textId="72D0AC08" w:rsidR="003F2604" w:rsidRDefault="003F2604" w:rsidP="3B05FCEC">
            <w:pPr>
              <w:jc w:val="both"/>
              <w:rPr>
                <w:rFonts w:ascii="Arial" w:eastAsia="Arial" w:hAnsi="Arial" w:cs="Arial"/>
              </w:rPr>
            </w:pPr>
            <w:r>
              <w:rPr>
                <w:rFonts w:ascii="Arial" w:eastAsia="Arial" w:hAnsi="Arial" w:cs="Arial"/>
              </w:rPr>
              <w:t>06/10/2020</w:t>
            </w:r>
          </w:p>
        </w:tc>
        <w:tc>
          <w:tcPr>
            <w:tcW w:w="2207" w:type="dxa"/>
          </w:tcPr>
          <w:p w14:paraId="39AB19B7" w14:textId="458A00C6" w:rsidR="003F2604" w:rsidRDefault="003F2604" w:rsidP="003038F4">
            <w:pPr>
              <w:jc w:val="center"/>
              <w:rPr>
                <w:rFonts w:ascii="Arial" w:eastAsia="Arial" w:hAnsi="Arial" w:cs="Arial"/>
              </w:rPr>
            </w:pPr>
            <w:r>
              <w:rPr>
                <w:rFonts w:ascii="Arial" w:eastAsia="Arial" w:hAnsi="Arial" w:cs="Arial"/>
              </w:rPr>
              <w:t>1.09</w:t>
            </w:r>
          </w:p>
        </w:tc>
        <w:tc>
          <w:tcPr>
            <w:tcW w:w="2207" w:type="dxa"/>
          </w:tcPr>
          <w:p w14:paraId="74065AB8" w14:textId="6A186619" w:rsidR="003F2604" w:rsidRDefault="003F2604" w:rsidP="3B05FCEC">
            <w:pPr>
              <w:jc w:val="both"/>
              <w:rPr>
                <w:rFonts w:ascii="Arial" w:eastAsia="Arial" w:hAnsi="Arial" w:cs="Arial"/>
              </w:rPr>
            </w:pPr>
            <w:r>
              <w:rPr>
                <w:rFonts w:ascii="Arial" w:eastAsia="Arial" w:hAnsi="Arial" w:cs="Arial"/>
              </w:rPr>
              <w:t>Control de calidad</w:t>
            </w:r>
          </w:p>
        </w:tc>
        <w:tc>
          <w:tcPr>
            <w:tcW w:w="2207" w:type="dxa"/>
          </w:tcPr>
          <w:p w14:paraId="32D32B7F" w14:textId="6A8A74F6" w:rsidR="003F2604" w:rsidRDefault="003038F4" w:rsidP="3B05FCEC">
            <w:pPr>
              <w:jc w:val="both"/>
              <w:rPr>
                <w:rFonts w:ascii="Arial" w:eastAsia="Arial" w:hAnsi="Arial" w:cs="Arial"/>
              </w:rPr>
            </w:pPr>
            <w:r>
              <w:rPr>
                <w:rFonts w:ascii="Arial" w:eastAsia="Arial" w:hAnsi="Arial" w:cs="Arial"/>
              </w:rPr>
              <w:t xml:space="preserve">Stiven Gonzalez, </w:t>
            </w:r>
          </w:p>
        </w:tc>
      </w:tr>
      <w:tr w:rsidR="003F2604" w:rsidRPr="00AE60B6" w14:paraId="1C137615" w14:textId="77777777" w:rsidTr="3B05FCEC">
        <w:tc>
          <w:tcPr>
            <w:tcW w:w="2207" w:type="dxa"/>
          </w:tcPr>
          <w:p w14:paraId="1EAC1CB5" w14:textId="39B47B1C" w:rsidR="003F2604" w:rsidRDefault="003F2604" w:rsidP="3B05FCEC">
            <w:pPr>
              <w:jc w:val="both"/>
              <w:rPr>
                <w:rFonts w:ascii="Arial" w:eastAsia="Arial" w:hAnsi="Arial" w:cs="Arial"/>
              </w:rPr>
            </w:pPr>
            <w:r>
              <w:rPr>
                <w:rFonts w:ascii="Arial" w:eastAsia="Arial" w:hAnsi="Arial" w:cs="Arial"/>
              </w:rPr>
              <w:t>06/10/2020</w:t>
            </w:r>
          </w:p>
        </w:tc>
        <w:tc>
          <w:tcPr>
            <w:tcW w:w="2207" w:type="dxa"/>
          </w:tcPr>
          <w:p w14:paraId="4BD61F13" w14:textId="3AD416EB" w:rsidR="003F2604" w:rsidRDefault="003F2604" w:rsidP="003038F4">
            <w:pPr>
              <w:jc w:val="center"/>
              <w:rPr>
                <w:rFonts w:ascii="Arial" w:eastAsia="Arial" w:hAnsi="Arial" w:cs="Arial"/>
              </w:rPr>
            </w:pPr>
            <w:r>
              <w:rPr>
                <w:rFonts w:ascii="Arial" w:eastAsia="Arial" w:hAnsi="Arial" w:cs="Arial"/>
              </w:rPr>
              <w:t>2.0</w:t>
            </w:r>
          </w:p>
        </w:tc>
        <w:tc>
          <w:tcPr>
            <w:tcW w:w="2207" w:type="dxa"/>
          </w:tcPr>
          <w:p w14:paraId="7072F524" w14:textId="2B5396A5" w:rsidR="003F2604" w:rsidRDefault="003F2604" w:rsidP="3B05FCEC">
            <w:pPr>
              <w:jc w:val="both"/>
              <w:rPr>
                <w:rFonts w:ascii="Arial" w:eastAsia="Arial" w:hAnsi="Arial" w:cs="Arial"/>
              </w:rPr>
            </w:pPr>
            <w:r>
              <w:rPr>
                <w:rFonts w:ascii="Arial" w:eastAsia="Arial" w:hAnsi="Arial" w:cs="Arial"/>
              </w:rPr>
              <w:t>Historial de cambios</w:t>
            </w:r>
          </w:p>
        </w:tc>
        <w:tc>
          <w:tcPr>
            <w:tcW w:w="2207" w:type="dxa"/>
          </w:tcPr>
          <w:p w14:paraId="05334CBC" w14:textId="7AF7C41A" w:rsidR="003F2604" w:rsidRDefault="003038F4" w:rsidP="3B05FCEC">
            <w:pPr>
              <w:jc w:val="both"/>
              <w:rPr>
                <w:rFonts w:ascii="Arial" w:eastAsia="Arial" w:hAnsi="Arial" w:cs="Arial"/>
              </w:rPr>
            </w:pPr>
            <w:r>
              <w:rPr>
                <w:rFonts w:ascii="Arial" w:eastAsia="Arial" w:hAnsi="Arial" w:cs="Arial"/>
              </w:rPr>
              <w:t>Juan Afanador</w:t>
            </w:r>
          </w:p>
        </w:tc>
      </w:tr>
    </w:tbl>
    <w:p w14:paraId="7926508C" w14:textId="3BCA1C00" w:rsidR="00443E9C" w:rsidRPr="00092FF2" w:rsidRDefault="00FB7202" w:rsidP="00FB7202">
      <w:pPr>
        <w:pStyle w:val="Descripcin"/>
        <w:jc w:val="center"/>
        <w:rPr>
          <w:rFonts w:ascii="Arial" w:eastAsia="Arial" w:hAnsi="Arial" w:cs="Arial"/>
          <w:color w:val="auto"/>
        </w:rPr>
      </w:pPr>
      <w:bookmarkStart w:id="1" w:name="_Toc50542906"/>
      <w:r w:rsidRPr="00092FF2">
        <w:rPr>
          <w:rFonts w:ascii="Arial" w:hAnsi="Arial" w:cs="Arial"/>
          <w:color w:val="auto"/>
        </w:rPr>
        <w:t xml:space="preserve">Tabla </w:t>
      </w:r>
      <w:r w:rsidRPr="00092FF2">
        <w:rPr>
          <w:rFonts w:ascii="Arial" w:hAnsi="Arial" w:cs="Arial"/>
          <w:color w:val="auto"/>
        </w:rPr>
        <w:fldChar w:fldCharType="begin"/>
      </w:r>
      <w:r w:rsidRPr="00092FF2">
        <w:rPr>
          <w:rFonts w:ascii="Arial" w:hAnsi="Arial" w:cs="Arial"/>
          <w:color w:val="auto"/>
        </w:rPr>
        <w:instrText xml:space="preserve"> SEQ Tabla \* ARABIC </w:instrText>
      </w:r>
      <w:r w:rsidRPr="00092FF2">
        <w:rPr>
          <w:rFonts w:ascii="Arial" w:hAnsi="Arial" w:cs="Arial"/>
          <w:color w:val="auto"/>
        </w:rPr>
        <w:fldChar w:fldCharType="separate"/>
      </w:r>
      <w:r w:rsidRPr="00092FF2">
        <w:rPr>
          <w:rFonts w:ascii="Arial" w:hAnsi="Arial" w:cs="Arial"/>
          <w:noProof/>
          <w:color w:val="auto"/>
        </w:rPr>
        <w:t>1</w:t>
      </w:r>
      <w:r w:rsidRPr="00092FF2">
        <w:rPr>
          <w:rFonts w:ascii="Arial" w:hAnsi="Arial" w:cs="Arial"/>
          <w:color w:val="auto"/>
        </w:rPr>
        <w:fldChar w:fldCharType="end"/>
      </w:r>
      <w:r w:rsidRPr="00092FF2">
        <w:rPr>
          <w:rFonts w:ascii="Arial" w:hAnsi="Arial" w:cs="Arial"/>
          <w:color w:val="auto"/>
        </w:rPr>
        <w:t xml:space="preserve"> Historial de cambios</w:t>
      </w:r>
      <w:bookmarkEnd w:id="1"/>
    </w:p>
    <w:p w14:paraId="33510680" w14:textId="5D3D1063" w:rsidR="006339F0" w:rsidRPr="00AE60B6" w:rsidRDefault="006339F0" w:rsidP="3B05FCEC">
      <w:pPr>
        <w:rPr>
          <w:rFonts w:ascii="Arial" w:eastAsia="Arial" w:hAnsi="Arial" w:cs="Arial"/>
          <w:color w:val="2F5496" w:themeColor="accent1" w:themeShade="BF"/>
        </w:rPr>
      </w:pPr>
      <w:r w:rsidRPr="3B05FCEC">
        <w:rPr>
          <w:rFonts w:ascii="Arial" w:eastAsia="Arial" w:hAnsi="Arial" w:cs="Arial"/>
        </w:rPr>
        <w:br w:type="page"/>
      </w:r>
    </w:p>
    <w:p w14:paraId="7AE5EFAE" w14:textId="507ABFF3" w:rsidR="001714F9" w:rsidRPr="00AE60B6" w:rsidRDefault="0F8EBCF8" w:rsidP="006339F0">
      <w:pPr>
        <w:pStyle w:val="Ttulo1"/>
        <w:rPr>
          <w:rFonts w:ascii="Arial" w:eastAsia="Arial" w:hAnsi="Arial" w:cs="Arial"/>
          <w:sz w:val="24"/>
          <w:szCs w:val="24"/>
        </w:rPr>
      </w:pPr>
      <w:bookmarkStart w:id="2" w:name="_Toc50534640"/>
      <w:r w:rsidRPr="268321E6">
        <w:rPr>
          <w:rFonts w:ascii="Arial" w:eastAsia="Arial" w:hAnsi="Arial" w:cs="Arial"/>
          <w:sz w:val="24"/>
          <w:szCs w:val="24"/>
        </w:rPr>
        <w:lastRenderedPageBreak/>
        <w:t>Resumen</w:t>
      </w:r>
      <w:bookmarkEnd w:id="2"/>
    </w:p>
    <w:p w14:paraId="7A150BE3" w14:textId="0544D30E" w:rsidR="6561A3AF" w:rsidRDefault="6561A3AF" w:rsidP="268321E6">
      <w:pPr>
        <w:jc w:val="both"/>
      </w:pPr>
      <w:r w:rsidRPr="268321E6">
        <w:rPr>
          <w:rFonts w:ascii="Arial" w:eastAsia="Arial" w:hAnsi="Arial" w:cs="Arial"/>
          <w:lang w:val="es-ES"/>
        </w:rPr>
        <w:t xml:space="preserve">En el documento se </w:t>
      </w:r>
      <w:r w:rsidR="00E41F09">
        <w:rPr>
          <w:rFonts w:ascii="Arial" w:eastAsia="Arial" w:hAnsi="Arial" w:cs="Arial"/>
          <w:lang w:val="es-ES"/>
        </w:rPr>
        <w:t xml:space="preserve">da a </w:t>
      </w:r>
      <w:r w:rsidR="00E32725">
        <w:rPr>
          <w:rFonts w:ascii="Arial" w:eastAsia="Arial" w:hAnsi="Arial" w:cs="Arial"/>
          <w:lang w:val="es-ES"/>
        </w:rPr>
        <w:t>conoce</w:t>
      </w:r>
      <w:r w:rsidR="00E41F09">
        <w:rPr>
          <w:rFonts w:ascii="Arial" w:eastAsia="Arial" w:hAnsi="Arial" w:cs="Arial"/>
          <w:lang w:val="es-ES"/>
        </w:rPr>
        <w:t>r</w:t>
      </w:r>
      <w:r w:rsidRPr="268321E6">
        <w:rPr>
          <w:rFonts w:ascii="Arial" w:eastAsia="Arial" w:hAnsi="Arial" w:cs="Arial"/>
          <w:lang w:val="es-ES"/>
        </w:rPr>
        <w:t xml:space="preserve"> el proyecto </w:t>
      </w:r>
      <w:proofErr w:type="spellStart"/>
      <w:r w:rsidRPr="268321E6">
        <w:rPr>
          <w:rFonts w:ascii="Arial" w:eastAsia="Arial" w:hAnsi="Arial" w:cs="Arial"/>
          <w:lang w:val="es-ES"/>
        </w:rPr>
        <w:t>BuenVecino</w:t>
      </w:r>
      <w:proofErr w:type="spellEnd"/>
      <w:r w:rsidRPr="268321E6">
        <w:rPr>
          <w:rFonts w:ascii="Arial" w:eastAsia="Arial" w:hAnsi="Arial" w:cs="Arial"/>
          <w:lang w:val="es-ES"/>
        </w:rPr>
        <w:t>, el cual es desarrollado por el grupo ECO, conformado por estudiantes de la Pontificia Universidad Javeriana. El aplicativo busca enfocarse en la población universitaria la cual carece de una residencia permanente y busca hospedarse en algún lugar de acuerdo con sus necesidades y locación especifica.</w:t>
      </w:r>
    </w:p>
    <w:p w14:paraId="4034EEDA" w14:textId="2303E2F6" w:rsidR="6561A3AF" w:rsidRDefault="6561A3AF" w:rsidP="268321E6">
      <w:pPr>
        <w:jc w:val="both"/>
      </w:pPr>
      <w:r w:rsidRPr="268321E6">
        <w:rPr>
          <w:rFonts w:ascii="Arial" w:eastAsia="Arial" w:hAnsi="Arial" w:cs="Arial"/>
          <w:lang w:val="es-ES"/>
        </w:rPr>
        <w:t xml:space="preserve"> </w:t>
      </w:r>
    </w:p>
    <w:p w14:paraId="1A156841" w14:textId="0E9B033C" w:rsidR="6561A3AF" w:rsidRDefault="6561A3AF" w:rsidP="268321E6">
      <w:pPr>
        <w:jc w:val="both"/>
      </w:pPr>
      <w:r w:rsidRPr="268321E6">
        <w:rPr>
          <w:rFonts w:ascii="Arial" w:eastAsia="Arial" w:hAnsi="Arial" w:cs="Arial"/>
          <w:lang w:val="es-ES"/>
        </w:rPr>
        <w:t>Es necesario tener en cuenta todas las necesidades y objetivos del proyecto, por esto mismo en el documento se especifican todos los requisitos planteados por el docente para poder llevar a cabo el proyecto de la mejor manera, por medio de una constante comunicación y control de procesos.</w:t>
      </w:r>
    </w:p>
    <w:p w14:paraId="2A226706" w14:textId="513C47EF" w:rsidR="6561A3AF" w:rsidRDefault="6561A3AF" w:rsidP="268321E6">
      <w:pPr>
        <w:jc w:val="both"/>
      </w:pPr>
      <w:r w:rsidRPr="268321E6">
        <w:rPr>
          <w:rFonts w:ascii="Arial" w:eastAsia="Arial" w:hAnsi="Arial" w:cs="Arial"/>
          <w:lang w:val="es-ES"/>
        </w:rPr>
        <w:t xml:space="preserve"> </w:t>
      </w:r>
    </w:p>
    <w:p w14:paraId="2D280B2C" w14:textId="3D4880CC" w:rsidR="6561A3AF" w:rsidRDefault="6561A3AF" w:rsidP="268321E6">
      <w:pPr>
        <w:jc w:val="both"/>
      </w:pPr>
      <w:r w:rsidRPr="268321E6">
        <w:rPr>
          <w:rFonts w:ascii="Arial" w:eastAsia="Arial" w:hAnsi="Arial" w:cs="Arial"/>
          <w:lang w:val="es-ES"/>
        </w:rPr>
        <w:t>Para poder llevar a cabo este proyecto es necesario una excelente gestión del tiempo, herramientas de administración y control que permitan realizar avances periódicos significativos, adicional a ello es altamente eficiente el establecer un flujo de trabajo y un modelo de ciclo de vida los cuales recaigan en la idea y contexto de la idea.</w:t>
      </w:r>
    </w:p>
    <w:p w14:paraId="7192895C" w14:textId="7DFC5226" w:rsidR="6561A3AF" w:rsidRDefault="6561A3AF" w:rsidP="268321E6">
      <w:pPr>
        <w:jc w:val="both"/>
      </w:pPr>
      <w:r w:rsidRPr="268321E6">
        <w:rPr>
          <w:rFonts w:ascii="Arial" w:eastAsia="Arial" w:hAnsi="Arial" w:cs="Arial"/>
          <w:lang w:val="es-ES"/>
        </w:rPr>
        <w:t xml:space="preserve"> </w:t>
      </w:r>
    </w:p>
    <w:p w14:paraId="74ABF1BB" w14:textId="33B9CBDF" w:rsidR="6561A3AF" w:rsidRDefault="6561A3AF" w:rsidP="268321E6">
      <w:pPr>
        <w:jc w:val="both"/>
      </w:pPr>
      <w:r w:rsidRPr="268321E6">
        <w:rPr>
          <w:rFonts w:ascii="Arial" w:eastAsia="Arial" w:hAnsi="Arial" w:cs="Arial"/>
          <w:lang w:val="es-ES"/>
        </w:rPr>
        <w:t xml:space="preserve">Este proyecto se desarrolla </w:t>
      </w:r>
      <w:r w:rsidR="00FD04E3">
        <w:rPr>
          <w:rFonts w:ascii="Arial" w:eastAsia="Arial" w:hAnsi="Arial" w:cs="Arial"/>
          <w:lang w:val="es-ES"/>
        </w:rPr>
        <w:t>con el</w:t>
      </w:r>
      <w:r w:rsidRPr="268321E6">
        <w:rPr>
          <w:rFonts w:ascii="Arial" w:eastAsia="Arial" w:hAnsi="Arial" w:cs="Arial"/>
          <w:lang w:val="es-ES"/>
        </w:rPr>
        <w:t xml:space="preserve"> objetivo </w:t>
      </w:r>
      <w:r w:rsidR="00FD04E3">
        <w:rPr>
          <w:rFonts w:ascii="Arial" w:eastAsia="Arial" w:hAnsi="Arial" w:cs="Arial"/>
          <w:lang w:val="es-ES"/>
        </w:rPr>
        <w:t>de</w:t>
      </w:r>
      <w:r w:rsidRPr="268321E6">
        <w:rPr>
          <w:rFonts w:ascii="Arial" w:eastAsia="Arial" w:hAnsi="Arial" w:cs="Arial"/>
          <w:lang w:val="es-ES"/>
        </w:rPr>
        <w:t xml:space="preserve"> crear interés en aquellos que deseen entender el proceso de trabajo del grupo Eco, sus metodologías y herramientas usadas para poder crear el proyecto </w:t>
      </w:r>
      <w:proofErr w:type="spellStart"/>
      <w:r w:rsidRPr="268321E6">
        <w:rPr>
          <w:rFonts w:ascii="Arial" w:eastAsia="Arial" w:hAnsi="Arial" w:cs="Arial"/>
          <w:lang w:val="es-ES"/>
        </w:rPr>
        <w:t>BuenVecino</w:t>
      </w:r>
      <w:proofErr w:type="spellEnd"/>
      <w:r w:rsidRPr="268321E6">
        <w:rPr>
          <w:rFonts w:ascii="Arial" w:eastAsia="Arial" w:hAnsi="Arial" w:cs="Arial"/>
          <w:lang w:val="es-ES"/>
        </w:rPr>
        <w:t xml:space="preserve"> y el paso a paso de la producción partiendo desde la idea.</w:t>
      </w:r>
    </w:p>
    <w:p w14:paraId="24210AE2" w14:textId="508D9E8A" w:rsidR="268321E6" w:rsidRDefault="268321E6" w:rsidP="268321E6">
      <w:pPr>
        <w:jc w:val="both"/>
        <w:rPr>
          <w:rFonts w:ascii="Arial" w:eastAsia="Arial" w:hAnsi="Arial" w:cs="Arial"/>
        </w:rPr>
      </w:pPr>
    </w:p>
    <w:p w14:paraId="4C212897" w14:textId="77777777" w:rsidR="00A32BAD" w:rsidRPr="00AE60B6" w:rsidRDefault="00A32BAD" w:rsidP="3B05FCEC">
      <w:pPr>
        <w:jc w:val="both"/>
        <w:rPr>
          <w:rFonts w:ascii="Arial" w:eastAsia="Arial" w:hAnsi="Arial" w:cs="Arial"/>
        </w:rPr>
      </w:pPr>
    </w:p>
    <w:p w14:paraId="51AEEFBE" w14:textId="77777777" w:rsidR="00A32BAD" w:rsidRPr="00AE60B6" w:rsidRDefault="00A32BAD" w:rsidP="3B05FCEC">
      <w:pPr>
        <w:jc w:val="both"/>
        <w:rPr>
          <w:rFonts w:ascii="Arial" w:eastAsia="Arial" w:hAnsi="Arial" w:cs="Arial"/>
        </w:rPr>
      </w:pPr>
    </w:p>
    <w:p w14:paraId="3D7FB509" w14:textId="77777777" w:rsidR="00D91132" w:rsidRPr="00AE60B6" w:rsidRDefault="00D91132" w:rsidP="3B05FCEC">
      <w:pPr>
        <w:jc w:val="both"/>
        <w:rPr>
          <w:rFonts w:ascii="Arial" w:eastAsia="Arial" w:hAnsi="Arial" w:cs="Arial"/>
          <w:color w:val="2F5496" w:themeColor="accent1" w:themeShade="BF"/>
        </w:rPr>
      </w:pPr>
    </w:p>
    <w:p w14:paraId="4BD4585F" w14:textId="0B30BC10" w:rsidR="00F95163" w:rsidRPr="00AE60B6" w:rsidRDefault="00F95163" w:rsidP="3B05FCEC">
      <w:pPr>
        <w:jc w:val="both"/>
        <w:rPr>
          <w:rFonts w:ascii="Arial" w:eastAsia="Arial" w:hAnsi="Arial" w:cs="Arial"/>
          <w:color w:val="2F5496" w:themeColor="accent1" w:themeShade="BF"/>
        </w:rPr>
      </w:pPr>
    </w:p>
    <w:p w14:paraId="4B54CC29" w14:textId="77777777" w:rsidR="006339F0" w:rsidRPr="00AE60B6" w:rsidRDefault="006339F0" w:rsidP="3B05FCEC">
      <w:pPr>
        <w:rPr>
          <w:rFonts w:ascii="Arial" w:eastAsia="Arial" w:hAnsi="Arial" w:cs="Arial"/>
        </w:rPr>
      </w:pPr>
      <w:r w:rsidRPr="3B05FCEC">
        <w:rPr>
          <w:rFonts w:ascii="Arial" w:eastAsia="Arial" w:hAnsi="Arial" w:cs="Arial"/>
        </w:rPr>
        <w:br w:type="page"/>
      </w:r>
    </w:p>
    <w:p w14:paraId="428B7C41" w14:textId="0C3386B1" w:rsidR="001714F9" w:rsidRPr="00AE60B6" w:rsidRDefault="037C5526" w:rsidP="006339F0">
      <w:pPr>
        <w:pStyle w:val="Ttulo1"/>
        <w:rPr>
          <w:rFonts w:ascii="Arial" w:eastAsia="Arial" w:hAnsi="Arial" w:cs="Arial"/>
          <w:sz w:val="24"/>
          <w:szCs w:val="24"/>
        </w:rPr>
      </w:pPr>
      <w:bookmarkStart w:id="3" w:name="_Toc50534641"/>
      <w:r w:rsidRPr="3B05FCEC">
        <w:rPr>
          <w:rFonts w:ascii="Arial" w:eastAsia="Arial" w:hAnsi="Arial" w:cs="Arial"/>
          <w:sz w:val="24"/>
          <w:szCs w:val="24"/>
        </w:rPr>
        <w:lastRenderedPageBreak/>
        <w:t>Tabla de contenidos</w:t>
      </w:r>
      <w:bookmarkEnd w:id="3"/>
    </w:p>
    <w:sdt>
      <w:sdtPr>
        <w:rPr>
          <w:rFonts w:asciiTheme="minorHAnsi" w:eastAsiaTheme="minorHAnsi" w:hAnsiTheme="minorHAnsi" w:cstheme="minorBidi"/>
          <w:color w:val="auto"/>
          <w:sz w:val="24"/>
          <w:szCs w:val="24"/>
          <w:lang w:val="es-ES" w:eastAsia="en-US"/>
        </w:rPr>
        <w:id w:val="1545491554"/>
        <w:docPartObj>
          <w:docPartGallery w:val="Table of Contents"/>
          <w:docPartUnique/>
        </w:docPartObj>
      </w:sdtPr>
      <w:sdtEndPr>
        <w:rPr>
          <w:rFonts w:ascii="Arial" w:hAnsi="Arial" w:cs="Arial"/>
          <w:b/>
          <w:bCs/>
        </w:rPr>
      </w:sdtEndPr>
      <w:sdtContent>
        <w:p w14:paraId="51D01FC9" w14:textId="3D8D70DE" w:rsidR="00CE69C6" w:rsidRPr="00B97AC6" w:rsidRDefault="00CE69C6" w:rsidP="005B55E2">
          <w:pPr>
            <w:pStyle w:val="TtuloTDC"/>
            <w:tabs>
              <w:tab w:val="left" w:pos="2025"/>
            </w:tabs>
            <w:rPr>
              <w:rFonts w:ascii="Arial" w:hAnsi="Arial" w:cs="Arial"/>
              <w:sz w:val="24"/>
              <w:szCs w:val="24"/>
            </w:rPr>
          </w:pPr>
        </w:p>
        <w:p w14:paraId="7BCC98E4" w14:textId="3B6FD312" w:rsidR="00735704" w:rsidRPr="00B97AC6" w:rsidRDefault="00CE69C6">
          <w:pPr>
            <w:pStyle w:val="TDC1"/>
            <w:tabs>
              <w:tab w:val="left" w:pos="440"/>
              <w:tab w:val="right" w:leader="dot" w:pos="8828"/>
            </w:tabs>
            <w:rPr>
              <w:rFonts w:ascii="Arial" w:hAnsi="Arial" w:cs="Arial"/>
              <w:sz w:val="24"/>
              <w:szCs w:val="24"/>
            </w:rPr>
          </w:pPr>
          <w:r w:rsidRPr="00A21059">
            <w:rPr>
              <w:rFonts w:ascii="Arial" w:hAnsi="Arial" w:cs="Arial"/>
              <w:sz w:val="24"/>
              <w:szCs w:val="24"/>
            </w:rPr>
            <w:fldChar w:fldCharType="begin"/>
          </w:r>
          <w:r w:rsidRPr="00A21059">
            <w:rPr>
              <w:rFonts w:ascii="Arial" w:hAnsi="Arial" w:cs="Arial"/>
              <w:sz w:val="24"/>
              <w:szCs w:val="24"/>
            </w:rPr>
            <w:instrText xml:space="preserve"> TOC \o "1-3" \h \z \u </w:instrText>
          </w:r>
          <w:r w:rsidRPr="00A21059">
            <w:rPr>
              <w:rFonts w:ascii="Arial" w:hAnsi="Arial" w:cs="Arial"/>
              <w:sz w:val="24"/>
              <w:szCs w:val="24"/>
            </w:rPr>
            <w:fldChar w:fldCharType="separate"/>
          </w:r>
          <w:hyperlink w:anchor="_Toc50534639" w:history="1">
            <w:r w:rsidR="00735704" w:rsidRPr="00B97AC6">
              <w:rPr>
                <w:rStyle w:val="Hipervnculo"/>
                <w:rFonts w:ascii="Arial" w:eastAsia="Arial" w:hAnsi="Arial" w:cs="Arial"/>
                <w:sz w:val="24"/>
                <w:szCs w:val="24"/>
              </w:rPr>
              <w:t>1</w:t>
            </w:r>
            <w:r w:rsidR="00735704" w:rsidRPr="00B97AC6">
              <w:rPr>
                <w:rFonts w:ascii="Arial" w:hAnsi="Arial" w:cs="Arial"/>
                <w:sz w:val="24"/>
                <w:szCs w:val="24"/>
              </w:rPr>
              <w:tab/>
            </w:r>
            <w:r w:rsidR="00735704" w:rsidRPr="00B97AC6">
              <w:rPr>
                <w:rStyle w:val="Hipervnculo"/>
                <w:rFonts w:ascii="Arial" w:eastAsia="Arial" w:hAnsi="Arial" w:cs="Arial"/>
                <w:sz w:val="24"/>
                <w:szCs w:val="24"/>
              </w:rPr>
              <w:t>Historial de cambi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3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w:t>
            </w:r>
            <w:r w:rsidR="00735704" w:rsidRPr="00B97AC6">
              <w:rPr>
                <w:rFonts w:ascii="Arial" w:hAnsi="Arial" w:cs="Arial"/>
                <w:webHidden/>
                <w:sz w:val="24"/>
                <w:szCs w:val="24"/>
              </w:rPr>
              <w:fldChar w:fldCharType="end"/>
            </w:r>
          </w:hyperlink>
        </w:p>
        <w:p w14:paraId="731255B1" w14:textId="1CF216CA" w:rsidR="00735704" w:rsidRPr="00B97AC6" w:rsidRDefault="00CF07E7">
          <w:pPr>
            <w:pStyle w:val="TDC1"/>
            <w:tabs>
              <w:tab w:val="left" w:pos="440"/>
              <w:tab w:val="right" w:leader="dot" w:pos="8828"/>
            </w:tabs>
            <w:rPr>
              <w:rFonts w:ascii="Arial" w:hAnsi="Arial" w:cs="Arial"/>
              <w:sz w:val="24"/>
              <w:szCs w:val="24"/>
            </w:rPr>
          </w:pPr>
          <w:hyperlink w:anchor="_Toc50534640" w:history="1">
            <w:r w:rsidR="00735704" w:rsidRPr="00B97AC6">
              <w:rPr>
                <w:rStyle w:val="Hipervnculo"/>
                <w:rFonts w:ascii="Arial" w:eastAsia="Arial" w:hAnsi="Arial" w:cs="Arial"/>
                <w:sz w:val="24"/>
                <w:szCs w:val="24"/>
              </w:rPr>
              <w:t>2</w:t>
            </w:r>
            <w:r w:rsidR="00735704" w:rsidRPr="00B97AC6">
              <w:rPr>
                <w:rFonts w:ascii="Arial" w:hAnsi="Arial" w:cs="Arial"/>
                <w:sz w:val="24"/>
                <w:szCs w:val="24"/>
              </w:rPr>
              <w:tab/>
            </w:r>
            <w:r w:rsidR="00735704" w:rsidRPr="00B97AC6">
              <w:rPr>
                <w:rStyle w:val="Hipervnculo"/>
                <w:rFonts w:ascii="Arial" w:eastAsia="Arial" w:hAnsi="Arial" w:cs="Arial"/>
                <w:sz w:val="24"/>
                <w:szCs w:val="24"/>
              </w:rPr>
              <w:t>Resume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w:t>
            </w:r>
            <w:r w:rsidR="00735704" w:rsidRPr="00B97AC6">
              <w:rPr>
                <w:rFonts w:ascii="Arial" w:hAnsi="Arial" w:cs="Arial"/>
                <w:webHidden/>
                <w:sz w:val="24"/>
                <w:szCs w:val="24"/>
              </w:rPr>
              <w:fldChar w:fldCharType="end"/>
            </w:r>
          </w:hyperlink>
        </w:p>
        <w:p w14:paraId="216E52AD" w14:textId="286E85AE" w:rsidR="00735704" w:rsidRPr="00B97AC6" w:rsidRDefault="00CF07E7">
          <w:pPr>
            <w:pStyle w:val="TDC1"/>
            <w:tabs>
              <w:tab w:val="left" w:pos="440"/>
              <w:tab w:val="right" w:leader="dot" w:pos="8828"/>
            </w:tabs>
            <w:rPr>
              <w:rFonts w:ascii="Arial" w:hAnsi="Arial" w:cs="Arial"/>
              <w:sz w:val="24"/>
              <w:szCs w:val="24"/>
            </w:rPr>
          </w:pPr>
          <w:hyperlink w:anchor="_Toc50534641" w:history="1">
            <w:r w:rsidR="00735704" w:rsidRPr="00B97AC6">
              <w:rPr>
                <w:rStyle w:val="Hipervnculo"/>
                <w:rFonts w:ascii="Arial" w:eastAsia="Arial" w:hAnsi="Arial" w:cs="Arial"/>
                <w:sz w:val="24"/>
                <w:szCs w:val="24"/>
              </w:rPr>
              <w:t>3</w:t>
            </w:r>
            <w:r w:rsidR="00735704" w:rsidRPr="00B97AC6">
              <w:rPr>
                <w:rFonts w:ascii="Arial" w:hAnsi="Arial" w:cs="Arial"/>
                <w:sz w:val="24"/>
                <w:szCs w:val="24"/>
              </w:rPr>
              <w:tab/>
            </w:r>
            <w:r w:rsidR="00735704" w:rsidRPr="00B97AC6">
              <w:rPr>
                <w:rStyle w:val="Hipervnculo"/>
                <w:rFonts w:ascii="Arial" w:eastAsia="Arial" w:hAnsi="Arial" w:cs="Arial"/>
                <w:sz w:val="24"/>
                <w:szCs w:val="24"/>
              </w:rPr>
              <w:t>Tabla de contenid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w:t>
            </w:r>
            <w:r w:rsidR="00735704" w:rsidRPr="00B97AC6">
              <w:rPr>
                <w:rFonts w:ascii="Arial" w:hAnsi="Arial" w:cs="Arial"/>
                <w:webHidden/>
                <w:sz w:val="24"/>
                <w:szCs w:val="24"/>
              </w:rPr>
              <w:fldChar w:fldCharType="end"/>
            </w:r>
          </w:hyperlink>
        </w:p>
        <w:p w14:paraId="20667591" w14:textId="57E7A779" w:rsidR="00735704" w:rsidRPr="00B97AC6" w:rsidRDefault="00CF07E7">
          <w:pPr>
            <w:pStyle w:val="TDC1"/>
            <w:tabs>
              <w:tab w:val="left" w:pos="440"/>
              <w:tab w:val="right" w:leader="dot" w:pos="8828"/>
            </w:tabs>
            <w:rPr>
              <w:rFonts w:ascii="Arial" w:hAnsi="Arial" w:cs="Arial"/>
              <w:sz w:val="24"/>
              <w:szCs w:val="24"/>
            </w:rPr>
          </w:pPr>
          <w:hyperlink w:anchor="_Toc50534642" w:history="1">
            <w:r w:rsidR="00735704" w:rsidRPr="00B97AC6">
              <w:rPr>
                <w:rStyle w:val="Hipervnculo"/>
                <w:rFonts w:ascii="Arial" w:eastAsia="Arial" w:hAnsi="Arial" w:cs="Arial"/>
                <w:sz w:val="24"/>
                <w:szCs w:val="24"/>
              </w:rPr>
              <w:t>4</w:t>
            </w:r>
            <w:r w:rsidR="00735704" w:rsidRPr="00B97AC6">
              <w:rPr>
                <w:rFonts w:ascii="Arial" w:hAnsi="Arial" w:cs="Arial"/>
                <w:sz w:val="24"/>
                <w:szCs w:val="24"/>
              </w:rPr>
              <w:tab/>
            </w:r>
            <w:r w:rsidR="00735704" w:rsidRPr="00B97AC6">
              <w:rPr>
                <w:rStyle w:val="Hipervnculo"/>
                <w:rFonts w:ascii="Arial" w:eastAsia="Arial" w:hAnsi="Arial" w:cs="Arial"/>
                <w:sz w:val="24"/>
                <w:szCs w:val="24"/>
              </w:rPr>
              <w:t>Lista de figur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6</w:t>
            </w:r>
            <w:r w:rsidR="00735704" w:rsidRPr="00B97AC6">
              <w:rPr>
                <w:rFonts w:ascii="Arial" w:hAnsi="Arial" w:cs="Arial"/>
                <w:webHidden/>
                <w:sz w:val="24"/>
                <w:szCs w:val="24"/>
              </w:rPr>
              <w:fldChar w:fldCharType="end"/>
            </w:r>
          </w:hyperlink>
        </w:p>
        <w:p w14:paraId="15B8F06E" w14:textId="25392AC8" w:rsidR="00735704" w:rsidRPr="00B97AC6" w:rsidRDefault="00CF07E7">
          <w:pPr>
            <w:pStyle w:val="TDC1"/>
            <w:tabs>
              <w:tab w:val="left" w:pos="440"/>
              <w:tab w:val="right" w:leader="dot" w:pos="8828"/>
            </w:tabs>
            <w:rPr>
              <w:rFonts w:ascii="Arial" w:hAnsi="Arial" w:cs="Arial"/>
              <w:sz w:val="24"/>
              <w:szCs w:val="24"/>
            </w:rPr>
          </w:pPr>
          <w:hyperlink w:anchor="_Toc50534643" w:history="1">
            <w:r w:rsidR="00735704" w:rsidRPr="00B97AC6">
              <w:rPr>
                <w:rStyle w:val="Hipervnculo"/>
                <w:rFonts w:ascii="Arial" w:eastAsia="Arial" w:hAnsi="Arial" w:cs="Arial"/>
                <w:sz w:val="24"/>
                <w:szCs w:val="24"/>
              </w:rPr>
              <w:t>5</w:t>
            </w:r>
            <w:r w:rsidR="00735704" w:rsidRPr="00B97AC6">
              <w:rPr>
                <w:rFonts w:ascii="Arial" w:hAnsi="Arial" w:cs="Arial"/>
                <w:sz w:val="24"/>
                <w:szCs w:val="24"/>
              </w:rPr>
              <w:tab/>
            </w:r>
            <w:r w:rsidR="00735704" w:rsidRPr="00B97AC6">
              <w:rPr>
                <w:rStyle w:val="Hipervnculo"/>
                <w:rFonts w:ascii="Arial" w:eastAsia="Arial" w:hAnsi="Arial" w:cs="Arial"/>
                <w:sz w:val="24"/>
                <w:szCs w:val="24"/>
              </w:rPr>
              <w:t>Lista de tabl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6</w:t>
            </w:r>
            <w:r w:rsidR="00735704" w:rsidRPr="00B97AC6">
              <w:rPr>
                <w:rFonts w:ascii="Arial" w:hAnsi="Arial" w:cs="Arial"/>
                <w:webHidden/>
                <w:sz w:val="24"/>
                <w:szCs w:val="24"/>
              </w:rPr>
              <w:fldChar w:fldCharType="end"/>
            </w:r>
          </w:hyperlink>
        </w:p>
        <w:p w14:paraId="72EC5AA3" w14:textId="119B5641" w:rsidR="00735704" w:rsidRPr="00B97AC6" w:rsidRDefault="00CF07E7">
          <w:pPr>
            <w:pStyle w:val="TDC1"/>
            <w:tabs>
              <w:tab w:val="left" w:pos="440"/>
              <w:tab w:val="right" w:leader="dot" w:pos="8828"/>
            </w:tabs>
            <w:rPr>
              <w:rFonts w:ascii="Arial" w:hAnsi="Arial" w:cs="Arial"/>
              <w:sz w:val="24"/>
              <w:szCs w:val="24"/>
            </w:rPr>
          </w:pPr>
          <w:hyperlink w:anchor="_Toc50534644" w:history="1">
            <w:r w:rsidR="00735704" w:rsidRPr="00B97AC6">
              <w:rPr>
                <w:rStyle w:val="Hipervnculo"/>
                <w:rFonts w:ascii="Arial" w:eastAsia="Arial" w:hAnsi="Arial" w:cs="Arial"/>
                <w:sz w:val="24"/>
                <w:szCs w:val="24"/>
              </w:rPr>
              <w:t>6</w:t>
            </w:r>
            <w:r w:rsidR="00735704" w:rsidRPr="00B97AC6">
              <w:rPr>
                <w:rFonts w:ascii="Arial" w:hAnsi="Arial" w:cs="Arial"/>
                <w:sz w:val="24"/>
                <w:szCs w:val="24"/>
              </w:rPr>
              <w:tab/>
            </w:r>
            <w:r w:rsidR="00735704" w:rsidRPr="00B97AC6">
              <w:rPr>
                <w:rStyle w:val="Hipervnculo"/>
                <w:rFonts w:ascii="Arial" w:eastAsia="Arial" w:hAnsi="Arial" w:cs="Arial"/>
                <w:sz w:val="24"/>
                <w:szCs w:val="24"/>
              </w:rPr>
              <w:t>Vista general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7</w:t>
            </w:r>
            <w:r w:rsidR="00735704" w:rsidRPr="00B97AC6">
              <w:rPr>
                <w:rFonts w:ascii="Arial" w:hAnsi="Arial" w:cs="Arial"/>
                <w:webHidden/>
                <w:sz w:val="24"/>
                <w:szCs w:val="24"/>
              </w:rPr>
              <w:fldChar w:fldCharType="end"/>
            </w:r>
          </w:hyperlink>
        </w:p>
        <w:p w14:paraId="705E25A2" w14:textId="229B0D55" w:rsidR="00735704" w:rsidRPr="00B97AC6" w:rsidRDefault="00CF07E7">
          <w:pPr>
            <w:pStyle w:val="TDC2"/>
            <w:tabs>
              <w:tab w:val="left" w:pos="880"/>
              <w:tab w:val="right" w:leader="dot" w:pos="8828"/>
            </w:tabs>
            <w:rPr>
              <w:rFonts w:ascii="Arial" w:hAnsi="Arial" w:cs="Arial"/>
              <w:sz w:val="24"/>
              <w:szCs w:val="24"/>
            </w:rPr>
          </w:pPr>
          <w:hyperlink w:anchor="_Toc50534645" w:history="1">
            <w:r w:rsidR="00735704" w:rsidRPr="00B97AC6">
              <w:rPr>
                <w:rStyle w:val="Hipervnculo"/>
                <w:rFonts w:ascii="Arial" w:eastAsia="Arial" w:hAnsi="Arial" w:cs="Arial"/>
                <w:sz w:val="24"/>
                <w:szCs w:val="24"/>
              </w:rPr>
              <w:t>6.1</w:t>
            </w:r>
            <w:r w:rsidR="00735704" w:rsidRPr="00B97AC6">
              <w:rPr>
                <w:rFonts w:ascii="Arial" w:hAnsi="Arial" w:cs="Arial"/>
                <w:sz w:val="24"/>
                <w:szCs w:val="24"/>
              </w:rPr>
              <w:tab/>
            </w:r>
            <w:r w:rsidR="00735704" w:rsidRPr="00B97AC6">
              <w:rPr>
                <w:rStyle w:val="Hipervnculo"/>
                <w:rFonts w:ascii="Arial" w:eastAsia="Arial" w:hAnsi="Arial" w:cs="Arial"/>
                <w:sz w:val="24"/>
                <w:szCs w:val="24"/>
              </w:rPr>
              <w:t>Visión del produ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7</w:t>
            </w:r>
            <w:r w:rsidR="00735704" w:rsidRPr="00B97AC6">
              <w:rPr>
                <w:rFonts w:ascii="Arial" w:hAnsi="Arial" w:cs="Arial"/>
                <w:webHidden/>
                <w:sz w:val="24"/>
                <w:szCs w:val="24"/>
              </w:rPr>
              <w:fldChar w:fldCharType="end"/>
            </w:r>
          </w:hyperlink>
        </w:p>
        <w:p w14:paraId="66D6B2F5" w14:textId="4E5F9ACC" w:rsidR="00735704" w:rsidRPr="00B97AC6" w:rsidRDefault="00CF07E7">
          <w:pPr>
            <w:pStyle w:val="TDC2"/>
            <w:tabs>
              <w:tab w:val="left" w:pos="880"/>
              <w:tab w:val="right" w:leader="dot" w:pos="8828"/>
            </w:tabs>
            <w:rPr>
              <w:rFonts w:ascii="Arial" w:hAnsi="Arial" w:cs="Arial"/>
              <w:sz w:val="24"/>
              <w:szCs w:val="24"/>
            </w:rPr>
          </w:pPr>
          <w:hyperlink w:anchor="_Toc50534646" w:history="1">
            <w:r w:rsidR="00735704" w:rsidRPr="00B97AC6">
              <w:rPr>
                <w:rStyle w:val="Hipervnculo"/>
                <w:rFonts w:ascii="Arial" w:eastAsia="Arial" w:hAnsi="Arial" w:cs="Arial"/>
                <w:sz w:val="24"/>
                <w:szCs w:val="24"/>
              </w:rPr>
              <w:t>6.2</w:t>
            </w:r>
            <w:r w:rsidR="00735704" w:rsidRPr="00B97AC6">
              <w:rPr>
                <w:rFonts w:ascii="Arial" w:hAnsi="Arial" w:cs="Arial"/>
                <w:sz w:val="24"/>
                <w:szCs w:val="24"/>
              </w:rPr>
              <w:tab/>
            </w:r>
            <w:r w:rsidR="00735704" w:rsidRPr="00B97AC6">
              <w:rPr>
                <w:rStyle w:val="Hipervnculo"/>
                <w:rFonts w:ascii="Arial" w:eastAsia="Arial" w:hAnsi="Arial" w:cs="Arial"/>
                <w:sz w:val="24"/>
                <w:szCs w:val="24"/>
              </w:rPr>
              <w:t>Propósito, alcance y objetiv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7</w:t>
            </w:r>
            <w:r w:rsidR="00735704" w:rsidRPr="00B97AC6">
              <w:rPr>
                <w:rFonts w:ascii="Arial" w:hAnsi="Arial" w:cs="Arial"/>
                <w:webHidden/>
                <w:sz w:val="24"/>
                <w:szCs w:val="24"/>
              </w:rPr>
              <w:fldChar w:fldCharType="end"/>
            </w:r>
          </w:hyperlink>
        </w:p>
        <w:p w14:paraId="559C4BA0" w14:textId="71D21D52" w:rsidR="00735704" w:rsidRPr="00B97AC6" w:rsidRDefault="00CF07E7">
          <w:pPr>
            <w:pStyle w:val="TDC2"/>
            <w:tabs>
              <w:tab w:val="left" w:pos="880"/>
              <w:tab w:val="right" w:leader="dot" w:pos="8828"/>
            </w:tabs>
            <w:rPr>
              <w:rFonts w:ascii="Arial" w:hAnsi="Arial" w:cs="Arial"/>
              <w:sz w:val="24"/>
              <w:szCs w:val="24"/>
            </w:rPr>
          </w:pPr>
          <w:hyperlink w:anchor="_Toc50534647" w:history="1">
            <w:r w:rsidR="00735704" w:rsidRPr="00B97AC6">
              <w:rPr>
                <w:rStyle w:val="Hipervnculo"/>
                <w:rFonts w:ascii="Arial" w:eastAsia="Arial" w:hAnsi="Arial" w:cs="Arial"/>
                <w:sz w:val="24"/>
                <w:szCs w:val="24"/>
              </w:rPr>
              <w:t>6.3</w:t>
            </w:r>
            <w:r w:rsidR="00735704" w:rsidRPr="00B97AC6">
              <w:rPr>
                <w:rFonts w:ascii="Arial" w:hAnsi="Arial" w:cs="Arial"/>
                <w:sz w:val="24"/>
                <w:szCs w:val="24"/>
              </w:rPr>
              <w:tab/>
            </w:r>
            <w:r w:rsidR="00735704" w:rsidRPr="00B97AC6">
              <w:rPr>
                <w:rStyle w:val="Hipervnculo"/>
                <w:rFonts w:ascii="Arial" w:eastAsia="Arial" w:hAnsi="Arial" w:cs="Arial"/>
                <w:sz w:val="24"/>
                <w:szCs w:val="24"/>
              </w:rPr>
              <w:t>Supuestos y restriccion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8</w:t>
            </w:r>
            <w:r w:rsidR="00735704" w:rsidRPr="00B97AC6">
              <w:rPr>
                <w:rFonts w:ascii="Arial" w:hAnsi="Arial" w:cs="Arial"/>
                <w:webHidden/>
                <w:sz w:val="24"/>
                <w:szCs w:val="24"/>
              </w:rPr>
              <w:fldChar w:fldCharType="end"/>
            </w:r>
          </w:hyperlink>
        </w:p>
        <w:p w14:paraId="680E252B" w14:textId="22214E5A" w:rsidR="00735704" w:rsidRPr="00B97AC6" w:rsidRDefault="00CF07E7">
          <w:pPr>
            <w:pStyle w:val="TDC2"/>
            <w:tabs>
              <w:tab w:val="left" w:pos="880"/>
              <w:tab w:val="right" w:leader="dot" w:pos="8828"/>
            </w:tabs>
            <w:rPr>
              <w:rFonts w:ascii="Arial" w:hAnsi="Arial" w:cs="Arial"/>
              <w:sz w:val="24"/>
              <w:szCs w:val="24"/>
            </w:rPr>
          </w:pPr>
          <w:hyperlink w:anchor="_Toc50534648" w:history="1">
            <w:r w:rsidR="00735704" w:rsidRPr="00B97AC6">
              <w:rPr>
                <w:rStyle w:val="Hipervnculo"/>
                <w:rFonts w:ascii="Arial" w:eastAsia="Arial" w:hAnsi="Arial" w:cs="Arial"/>
                <w:sz w:val="24"/>
                <w:szCs w:val="24"/>
              </w:rPr>
              <w:t>6.4</w:t>
            </w:r>
            <w:r w:rsidR="00735704" w:rsidRPr="00B97AC6">
              <w:rPr>
                <w:rFonts w:ascii="Arial" w:hAnsi="Arial" w:cs="Arial"/>
                <w:sz w:val="24"/>
                <w:szCs w:val="24"/>
              </w:rPr>
              <w:tab/>
            </w:r>
            <w:r w:rsidR="00735704" w:rsidRPr="00B97AC6">
              <w:rPr>
                <w:rStyle w:val="Hipervnculo"/>
                <w:rFonts w:ascii="Arial" w:eastAsia="Arial" w:hAnsi="Arial" w:cs="Arial"/>
                <w:sz w:val="24"/>
                <w:szCs w:val="24"/>
              </w:rPr>
              <w:t>Entregabl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8</w:t>
            </w:r>
            <w:r w:rsidR="00735704" w:rsidRPr="00B97AC6">
              <w:rPr>
                <w:rFonts w:ascii="Arial" w:hAnsi="Arial" w:cs="Arial"/>
                <w:webHidden/>
                <w:sz w:val="24"/>
                <w:szCs w:val="24"/>
              </w:rPr>
              <w:fldChar w:fldCharType="end"/>
            </w:r>
          </w:hyperlink>
        </w:p>
        <w:p w14:paraId="01B4DFFB" w14:textId="00499ED5" w:rsidR="00735704" w:rsidRPr="00B97AC6" w:rsidRDefault="00CF07E7">
          <w:pPr>
            <w:pStyle w:val="TDC2"/>
            <w:tabs>
              <w:tab w:val="left" w:pos="880"/>
              <w:tab w:val="right" w:leader="dot" w:pos="8828"/>
            </w:tabs>
            <w:rPr>
              <w:rFonts w:ascii="Arial" w:hAnsi="Arial" w:cs="Arial"/>
              <w:sz w:val="24"/>
              <w:szCs w:val="24"/>
            </w:rPr>
          </w:pPr>
          <w:hyperlink w:anchor="_Toc50534649" w:history="1">
            <w:r w:rsidR="00735704" w:rsidRPr="00B97AC6">
              <w:rPr>
                <w:rStyle w:val="Hipervnculo"/>
                <w:rFonts w:ascii="Arial" w:eastAsia="Arial" w:hAnsi="Arial" w:cs="Arial"/>
                <w:sz w:val="24"/>
                <w:szCs w:val="24"/>
              </w:rPr>
              <w:t>6.5</w:t>
            </w:r>
            <w:r w:rsidR="00735704" w:rsidRPr="00B97AC6">
              <w:rPr>
                <w:rFonts w:ascii="Arial" w:hAnsi="Arial" w:cs="Arial"/>
                <w:sz w:val="24"/>
                <w:szCs w:val="24"/>
              </w:rPr>
              <w:tab/>
            </w:r>
            <w:r w:rsidR="00735704" w:rsidRPr="00B97AC6">
              <w:rPr>
                <w:rStyle w:val="Hipervnculo"/>
                <w:rFonts w:ascii="Arial" w:eastAsia="Arial" w:hAnsi="Arial" w:cs="Arial"/>
                <w:sz w:val="24"/>
                <w:szCs w:val="24"/>
              </w:rPr>
              <w:t>Evolución del pla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4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9</w:t>
            </w:r>
            <w:r w:rsidR="00735704" w:rsidRPr="00B97AC6">
              <w:rPr>
                <w:rFonts w:ascii="Arial" w:hAnsi="Arial" w:cs="Arial"/>
                <w:webHidden/>
                <w:sz w:val="24"/>
                <w:szCs w:val="24"/>
              </w:rPr>
              <w:fldChar w:fldCharType="end"/>
            </w:r>
          </w:hyperlink>
        </w:p>
        <w:p w14:paraId="13014F3E" w14:textId="61243A6F" w:rsidR="00735704" w:rsidRPr="00B97AC6" w:rsidRDefault="00CF07E7">
          <w:pPr>
            <w:pStyle w:val="TDC2"/>
            <w:tabs>
              <w:tab w:val="left" w:pos="880"/>
              <w:tab w:val="right" w:leader="dot" w:pos="8828"/>
            </w:tabs>
            <w:rPr>
              <w:rFonts w:ascii="Arial" w:hAnsi="Arial" w:cs="Arial"/>
              <w:sz w:val="24"/>
              <w:szCs w:val="24"/>
            </w:rPr>
          </w:pPr>
          <w:hyperlink w:anchor="_Toc50534650" w:history="1">
            <w:r w:rsidR="00735704" w:rsidRPr="00B97AC6">
              <w:rPr>
                <w:rStyle w:val="Hipervnculo"/>
                <w:rFonts w:ascii="Arial" w:eastAsia="Arial" w:hAnsi="Arial" w:cs="Arial"/>
                <w:sz w:val="24"/>
                <w:szCs w:val="24"/>
              </w:rPr>
              <w:t>6.6</w:t>
            </w:r>
            <w:r w:rsidR="00735704" w:rsidRPr="00B97AC6">
              <w:rPr>
                <w:rFonts w:ascii="Arial" w:hAnsi="Arial" w:cs="Arial"/>
                <w:sz w:val="24"/>
                <w:szCs w:val="24"/>
              </w:rPr>
              <w:tab/>
            </w:r>
            <w:r w:rsidR="00735704" w:rsidRPr="00B97AC6">
              <w:rPr>
                <w:rStyle w:val="Hipervnculo"/>
                <w:rFonts w:ascii="Arial" w:eastAsia="Arial" w:hAnsi="Arial" w:cs="Arial"/>
                <w:sz w:val="24"/>
                <w:szCs w:val="24"/>
              </w:rPr>
              <w:t>Glosari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0</w:t>
            </w:r>
            <w:r w:rsidR="00735704" w:rsidRPr="00B97AC6">
              <w:rPr>
                <w:rFonts w:ascii="Arial" w:hAnsi="Arial" w:cs="Arial"/>
                <w:webHidden/>
                <w:sz w:val="24"/>
                <w:szCs w:val="24"/>
              </w:rPr>
              <w:fldChar w:fldCharType="end"/>
            </w:r>
          </w:hyperlink>
        </w:p>
        <w:p w14:paraId="3449B3B3" w14:textId="11711E16" w:rsidR="00735704" w:rsidRPr="00B97AC6" w:rsidRDefault="00CF07E7">
          <w:pPr>
            <w:pStyle w:val="TDC1"/>
            <w:tabs>
              <w:tab w:val="left" w:pos="440"/>
              <w:tab w:val="right" w:leader="dot" w:pos="8828"/>
            </w:tabs>
            <w:rPr>
              <w:rFonts w:ascii="Arial" w:hAnsi="Arial" w:cs="Arial"/>
              <w:sz w:val="24"/>
              <w:szCs w:val="24"/>
            </w:rPr>
          </w:pPr>
          <w:hyperlink w:anchor="_Toc50534651" w:history="1">
            <w:r w:rsidR="00735704" w:rsidRPr="00B97AC6">
              <w:rPr>
                <w:rStyle w:val="Hipervnculo"/>
                <w:rFonts w:ascii="Arial" w:eastAsia="Arial" w:hAnsi="Arial" w:cs="Arial"/>
                <w:sz w:val="24"/>
                <w:szCs w:val="24"/>
              </w:rPr>
              <w:t>7</w:t>
            </w:r>
            <w:r w:rsidR="00735704" w:rsidRPr="00B97AC6">
              <w:rPr>
                <w:rFonts w:ascii="Arial" w:hAnsi="Arial" w:cs="Arial"/>
                <w:sz w:val="24"/>
                <w:szCs w:val="24"/>
              </w:rPr>
              <w:tab/>
            </w:r>
            <w:r w:rsidR="00735704" w:rsidRPr="00B97AC6">
              <w:rPr>
                <w:rStyle w:val="Hipervnculo"/>
                <w:rFonts w:ascii="Arial" w:eastAsia="Arial" w:hAnsi="Arial" w:cs="Arial"/>
                <w:sz w:val="24"/>
                <w:szCs w:val="24"/>
              </w:rPr>
              <w:t>Context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1</w:t>
            </w:r>
            <w:r w:rsidR="00735704" w:rsidRPr="00B97AC6">
              <w:rPr>
                <w:rFonts w:ascii="Arial" w:hAnsi="Arial" w:cs="Arial"/>
                <w:webHidden/>
                <w:sz w:val="24"/>
                <w:szCs w:val="24"/>
              </w:rPr>
              <w:fldChar w:fldCharType="end"/>
            </w:r>
          </w:hyperlink>
        </w:p>
        <w:p w14:paraId="0A7FB106" w14:textId="50F3B950" w:rsidR="00735704" w:rsidRPr="00B97AC6" w:rsidRDefault="00CF07E7">
          <w:pPr>
            <w:pStyle w:val="TDC2"/>
            <w:tabs>
              <w:tab w:val="left" w:pos="880"/>
              <w:tab w:val="right" w:leader="dot" w:pos="8828"/>
            </w:tabs>
            <w:rPr>
              <w:rFonts w:ascii="Arial" w:hAnsi="Arial" w:cs="Arial"/>
              <w:sz w:val="24"/>
              <w:szCs w:val="24"/>
            </w:rPr>
          </w:pPr>
          <w:hyperlink w:anchor="_Toc50534652" w:history="1">
            <w:r w:rsidR="00735704" w:rsidRPr="00B97AC6">
              <w:rPr>
                <w:rStyle w:val="Hipervnculo"/>
                <w:rFonts w:ascii="Arial" w:eastAsia="Arial" w:hAnsi="Arial" w:cs="Arial"/>
                <w:sz w:val="24"/>
                <w:szCs w:val="24"/>
              </w:rPr>
              <w:t>7.1</w:t>
            </w:r>
            <w:r w:rsidR="00735704" w:rsidRPr="00B97AC6">
              <w:rPr>
                <w:rFonts w:ascii="Arial" w:hAnsi="Arial" w:cs="Arial"/>
                <w:sz w:val="24"/>
                <w:szCs w:val="24"/>
              </w:rPr>
              <w:tab/>
            </w:r>
            <w:r w:rsidR="00735704" w:rsidRPr="00B97AC6">
              <w:rPr>
                <w:rStyle w:val="Hipervnculo"/>
                <w:rFonts w:ascii="Arial" w:eastAsia="Arial" w:hAnsi="Arial" w:cs="Arial"/>
                <w:sz w:val="24"/>
                <w:szCs w:val="24"/>
              </w:rPr>
              <w:t>Modelo de ciclo de vida</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1</w:t>
            </w:r>
            <w:r w:rsidR="00735704" w:rsidRPr="00B97AC6">
              <w:rPr>
                <w:rFonts w:ascii="Arial" w:hAnsi="Arial" w:cs="Arial"/>
                <w:webHidden/>
                <w:sz w:val="24"/>
                <w:szCs w:val="24"/>
              </w:rPr>
              <w:fldChar w:fldCharType="end"/>
            </w:r>
          </w:hyperlink>
        </w:p>
        <w:p w14:paraId="5FB6E23C" w14:textId="7A8845CA" w:rsidR="00735704" w:rsidRPr="00B97AC6" w:rsidRDefault="00CF07E7">
          <w:pPr>
            <w:pStyle w:val="TDC3"/>
            <w:tabs>
              <w:tab w:val="left" w:pos="1320"/>
              <w:tab w:val="right" w:leader="dot" w:pos="8828"/>
            </w:tabs>
            <w:rPr>
              <w:rFonts w:ascii="Arial" w:hAnsi="Arial" w:cs="Arial"/>
              <w:sz w:val="24"/>
              <w:szCs w:val="24"/>
            </w:rPr>
          </w:pPr>
          <w:hyperlink w:anchor="_Toc50534653" w:history="1">
            <w:r w:rsidR="00735704" w:rsidRPr="00B97AC6">
              <w:rPr>
                <w:rStyle w:val="Hipervnculo"/>
                <w:rFonts w:ascii="Arial" w:eastAsia="Arial" w:hAnsi="Arial" w:cs="Arial"/>
                <w:sz w:val="24"/>
                <w:szCs w:val="24"/>
              </w:rPr>
              <w:t>7.1.1</w:t>
            </w:r>
            <w:r w:rsidR="00735704" w:rsidRPr="00B97AC6">
              <w:rPr>
                <w:rFonts w:ascii="Arial" w:hAnsi="Arial" w:cs="Arial"/>
                <w:sz w:val="24"/>
                <w:szCs w:val="24"/>
              </w:rPr>
              <w:tab/>
            </w:r>
            <w:r w:rsidR="00735704" w:rsidRPr="00B97AC6">
              <w:rPr>
                <w:rStyle w:val="Hipervnculo"/>
                <w:rFonts w:ascii="Arial" w:eastAsia="Arial" w:hAnsi="Arial" w:cs="Arial"/>
                <w:sz w:val="24"/>
                <w:szCs w:val="24"/>
              </w:rPr>
              <w:t xml:space="preserve">Metodologías agiles: </w:t>
            </w:r>
            <w:r w:rsidR="00735704" w:rsidRPr="00B97AC6">
              <w:rPr>
                <w:rStyle w:val="Hipervnculo"/>
                <w:rFonts w:ascii="Arial" w:eastAsia="Arial" w:hAnsi="Arial" w:cs="Arial"/>
                <w:i/>
                <w:sz w:val="24"/>
                <w:szCs w:val="24"/>
              </w:rPr>
              <w:t>Scrum</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1</w:t>
            </w:r>
            <w:r w:rsidR="00735704" w:rsidRPr="00B97AC6">
              <w:rPr>
                <w:rFonts w:ascii="Arial" w:hAnsi="Arial" w:cs="Arial"/>
                <w:webHidden/>
                <w:sz w:val="24"/>
                <w:szCs w:val="24"/>
              </w:rPr>
              <w:fldChar w:fldCharType="end"/>
            </w:r>
          </w:hyperlink>
        </w:p>
        <w:p w14:paraId="0611F456" w14:textId="6D3D1AB5" w:rsidR="00735704" w:rsidRPr="00B97AC6" w:rsidRDefault="00CF07E7">
          <w:pPr>
            <w:pStyle w:val="TDC3"/>
            <w:tabs>
              <w:tab w:val="left" w:pos="1320"/>
              <w:tab w:val="right" w:leader="dot" w:pos="8828"/>
            </w:tabs>
            <w:rPr>
              <w:rFonts w:ascii="Arial" w:hAnsi="Arial" w:cs="Arial"/>
              <w:sz w:val="24"/>
              <w:szCs w:val="24"/>
            </w:rPr>
          </w:pPr>
          <w:hyperlink w:anchor="_Toc50534654" w:history="1">
            <w:r w:rsidR="00735704" w:rsidRPr="00B97AC6">
              <w:rPr>
                <w:rStyle w:val="Hipervnculo"/>
                <w:rFonts w:ascii="Arial" w:eastAsia="Arial" w:hAnsi="Arial" w:cs="Arial"/>
                <w:sz w:val="24"/>
                <w:szCs w:val="24"/>
              </w:rPr>
              <w:t>7.1.2</w:t>
            </w:r>
            <w:r w:rsidR="00735704" w:rsidRPr="00B97AC6">
              <w:rPr>
                <w:rFonts w:ascii="Arial" w:hAnsi="Arial" w:cs="Arial"/>
                <w:sz w:val="24"/>
                <w:szCs w:val="24"/>
              </w:rPr>
              <w:tab/>
            </w:r>
            <w:r w:rsidR="00735704" w:rsidRPr="00B97AC6">
              <w:rPr>
                <w:rStyle w:val="Hipervnculo"/>
                <w:rFonts w:ascii="Arial" w:eastAsia="Arial" w:hAnsi="Arial" w:cs="Arial"/>
                <w:i/>
                <w:sz w:val="24"/>
                <w:szCs w:val="24"/>
              </w:rPr>
              <w:t>Extreme</w:t>
            </w:r>
            <w:r w:rsidR="00735704" w:rsidRPr="00B97AC6">
              <w:rPr>
                <w:rStyle w:val="Hipervnculo"/>
                <w:rFonts w:ascii="Arial" w:eastAsia="Arial" w:hAnsi="Arial" w:cs="Arial"/>
                <w:sz w:val="24"/>
                <w:szCs w:val="24"/>
              </w:rPr>
              <w:t xml:space="preserve"> </w:t>
            </w:r>
            <w:r w:rsidR="00735704" w:rsidRPr="00B97AC6">
              <w:rPr>
                <w:rStyle w:val="Hipervnculo"/>
                <w:rFonts w:ascii="Arial" w:eastAsia="Arial" w:hAnsi="Arial" w:cs="Arial"/>
                <w:i/>
                <w:sz w:val="24"/>
                <w:szCs w:val="24"/>
              </w:rPr>
              <w:t>programming</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2</w:t>
            </w:r>
            <w:r w:rsidR="00735704" w:rsidRPr="00B97AC6">
              <w:rPr>
                <w:rFonts w:ascii="Arial" w:hAnsi="Arial" w:cs="Arial"/>
                <w:webHidden/>
                <w:sz w:val="24"/>
                <w:szCs w:val="24"/>
              </w:rPr>
              <w:fldChar w:fldCharType="end"/>
            </w:r>
          </w:hyperlink>
        </w:p>
        <w:p w14:paraId="79D7473A" w14:textId="4516D741" w:rsidR="00735704" w:rsidRPr="00B97AC6" w:rsidRDefault="00CF07E7">
          <w:pPr>
            <w:pStyle w:val="TDC3"/>
            <w:tabs>
              <w:tab w:val="left" w:pos="1320"/>
              <w:tab w:val="right" w:leader="dot" w:pos="8828"/>
            </w:tabs>
            <w:rPr>
              <w:rFonts w:ascii="Arial" w:hAnsi="Arial" w:cs="Arial"/>
              <w:sz w:val="24"/>
              <w:szCs w:val="24"/>
            </w:rPr>
          </w:pPr>
          <w:hyperlink w:anchor="_Toc50534655" w:history="1">
            <w:r w:rsidR="00735704" w:rsidRPr="00B97AC6">
              <w:rPr>
                <w:rStyle w:val="Hipervnculo"/>
                <w:rFonts w:ascii="Arial" w:eastAsia="Arial" w:hAnsi="Arial" w:cs="Arial"/>
                <w:sz w:val="24"/>
                <w:szCs w:val="24"/>
              </w:rPr>
              <w:t>7.1.3</w:t>
            </w:r>
            <w:r w:rsidR="00735704" w:rsidRPr="00B97AC6">
              <w:rPr>
                <w:rFonts w:ascii="Arial" w:hAnsi="Arial" w:cs="Arial"/>
                <w:sz w:val="24"/>
                <w:szCs w:val="24"/>
              </w:rPr>
              <w:tab/>
            </w:r>
            <w:r w:rsidR="00735704" w:rsidRPr="00B97AC6">
              <w:rPr>
                <w:rStyle w:val="Hipervnculo"/>
                <w:rFonts w:ascii="Arial" w:eastAsia="Arial" w:hAnsi="Arial" w:cs="Arial"/>
                <w:sz w:val="24"/>
                <w:szCs w:val="24"/>
              </w:rPr>
              <w:t>Kanba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3</w:t>
            </w:r>
            <w:r w:rsidR="00735704" w:rsidRPr="00B97AC6">
              <w:rPr>
                <w:rFonts w:ascii="Arial" w:hAnsi="Arial" w:cs="Arial"/>
                <w:webHidden/>
                <w:sz w:val="24"/>
                <w:szCs w:val="24"/>
              </w:rPr>
              <w:fldChar w:fldCharType="end"/>
            </w:r>
          </w:hyperlink>
        </w:p>
        <w:p w14:paraId="52D480EB" w14:textId="63E54E91" w:rsidR="00735704" w:rsidRPr="00B97AC6" w:rsidRDefault="00CF07E7">
          <w:pPr>
            <w:pStyle w:val="TDC3"/>
            <w:tabs>
              <w:tab w:val="left" w:pos="1320"/>
              <w:tab w:val="right" w:leader="dot" w:pos="8828"/>
            </w:tabs>
            <w:rPr>
              <w:rFonts w:ascii="Arial" w:hAnsi="Arial" w:cs="Arial"/>
              <w:sz w:val="24"/>
              <w:szCs w:val="24"/>
            </w:rPr>
          </w:pPr>
          <w:hyperlink w:anchor="_Toc50534656" w:history="1">
            <w:r w:rsidR="00735704" w:rsidRPr="00B97AC6">
              <w:rPr>
                <w:rStyle w:val="Hipervnculo"/>
                <w:rFonts w:ascii="Arial" w:eastAsia="Arial" w:hAnsi="Arial" w:cs="Arial"/>
                <w:sz w:val="24"/>
                <w:szCs w:val="24"/>
              </w:rPr>
              <w:t>7.1.4</w:t>
            </w:r>
            <w:r w:rsidR="00735704" w:rsidRPr="00B97AC6">
              <w:rPr>
                <w:rFonts w:ascii="Arial" w:hAnsi="Arial" w:cs="Arial"/>
                <w:sz w:val="24"/>
                <w:szCs w:val="24"/>
              </w:rPr>
              <w:tab/>
            </w:r>
            <w:r w:rsidR="00735704" w:rsidRPr="00B97AC6">
              <w:rPr>
                <w:rStyle w:val="Hipervnculo"/>
                <w:rFonts w:ascii="Arial" w:eastAsia="Arial" w:hAnsi="Arial" w:cs="Arial"/>
                <w:sz w:val="24"/>
                <w:szCs w:val="24"/>
              </w:rPr>
              <w:t>Metodología seleccionada</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3</w:t>
            </w:r>
            <w:r w:rsidR="00735704" w:rsidRPr="00B97AC6">
              <w:rPr>
                <w:rFonts w:ascii="Arial" w:hAnsi="Arial" w:cs="Arial"/>
                <w:webHidden/>
                <w:sz w:val="24"/>
                <w:szCs w:val="24"/>
              </w:rPr>
              <w:fldChar w:fldCharType="end"/>
            </w:r>
          </w:hyperlink>
        </w:p>
        <w:p w14:paraId="3D629329" w14:textId="0154B906" w:rsidR="00735704" w:rsidRPr="00B97AC6" w:rsidRDefault="00CF07E7">
          <w:pPr>
            <w:pStyle w:val="TDC2"/>
            <w:tabs>
              <w:tab w:val="left" w:pos="880"/>
              <w:tab w:val="right" w:leader="dot" w:pos="8828"/>
            </w:tabs>
            <w:rPr>
              <w:rFonts w:ascii="Arial" w:hAnsi="Arial" w:cs="Arial"/>
              <w:sz w:val="24"/>
              <w:szCs w:val="24"/>
            </w:rPr>
          </w:pPr>
          <w:hyperlink w:anchor="_Toc50534657" w:history="1">
            <w:r w:rsidR="00735704" w:rsidRPr="00B97AC6">
              <w:rPr>
                <w:rStyle w:val="Hipervnculo"/>
                <w:rFonts w:ascii="Arial" w:eastAsia="Arial" w:hAnsi="Arial" w:cs="Arial"/>
                <w:sz w:val="24"/>
                <w:szCs w:val="24"/>
              </w:rPr>
              <w:t>7.2</w:t>
            </w:r>
            <w:r w:rsidR="00735704" w:rsidRPr="00B97AC6">
              <w:rPr>
                <w:rFonts w:ascii="Arial" w:hAnsi="Arial" w:cs="Arial"/>
                <w:sz w:val="24"/>
                <w:szCs w:val="24"/>
              </w:rPr>
              <w:tab/>
            </w:r>
            <w:r w:rsidR="00735704" w:rsidRPr="00B97AC6">
              <w:rPr>
                <w:rStyle w:val="Hipervnculo"/>
                <w:rFonts w:ascii="Arial" w:eastAsia="Arial" w:hAnsi="Arial" w:cs="Arial"/>
                <w:sz w:val="24"/>
                <w:szCs w:val="24"/>
              </w:rPr>
              <w:t>Lenguajes y herramient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4</w:t>
            </w:r>
            <w:r w:rsidR="00735704" w:rsidRPr="00B97AC6">
              <w:rPr>
                <w:rFonts w:ascii="Arial" w:hAnsi="Arial" w:cs="Arial"/>
                <w:webHidden/>
                <w:sz w:val="24"/>
                <w:szCs w:val="24"/>
              </w:rPr>
              <w:fldChar w:fldCharType="end"/>
            </w:r>
          </w:hyperlink>
        </w:p>
        <w:p w14:paraId="09B452EE" w14:textId="04DD79CC" w:rsidR="00735704" w:rsidRPr="00B97AC6" w:rsidRDefault="00CF07E7">
          <w:pPr>
            <w:pStyle w:val="TDC3"/>
            <w:tabs>
              <w:tab w:val="left" w:pos="1320"/>
              <w:tab w:val="right" w:leader="dot" w:pos="8828"/>
            </w:tabs>
            <w:rPr>
              <w:rFonts w:ascii="Arial" w:hAnsi="Arial" w:cs="Arial"/>
              <w:sz w:val="24"/>
              <w:szCs w:val="24"/>
            </w:rPr>
          </w:pPr>
          <w:hyperlink w:anchor="_Toc50534658" w:history="1">
            <w:r w:rsidR="00735704" w:rsidRPr="00B97AC6">
              <w:rPr>
                <w:rStyle w:val="Hipervnculo"/>
                <w:rFonts w:ascii="Arial" w:eastAsia="Arial" w:hAnsi="Arial" w:cs="Arial"/>
                <w:sz w:val="24"/>
                <w:szCs w:val="24"/>
              </w:rPr>
              <w:t>7.2.1</w:t>
            </w:r>
            <w:r w:rsidR="00735704" w:rsidRPr="00B97AC6">
              <w:rPr>
                <w:rFonts w:ascii="Arial" w:hAnsi="Arial" w:cs="Arial"/>
                <w:sz w:val="24"/>
                <w:szCs w:val="24"/>
              </w:rPr>
              <w:tab/>
            </w:r>
            <w:r w:rsidR="00735704" w:rsidRPr="00B97AC6">
              <w:rPr>
                <w:rStyle w:val="Hipervnculo"/>
                <w:rFonts w:ascii="Arial" w:eastAsia="Arial" w:hAnsi="Arial" w:cs="Arial"/>
                <w:sz w:val="24"/>
                <w:szCs w:val="24"/>
              </w:rPr>
              <w:t>Herramientas y lenguajes de desarroll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4</w:t>
            </w:r>
            <w:r w:rsidR="00735704" w:rsidRPr="00B97AC6">
              <w:rPr>
                <w:rFonts w:ascii="Arial" w:hAnsi="Arial" w:cs="Arial"/>
                <w:webHidden/>
                <w:sz w:val="24"/>
                <w:szCs w:val="24"/>
              </w:rPr>
              <w:fldChar w:fldCharType="end"/>
            </w:r>
          </w:hyperlink>
        </w:p>
        <w:p w14:paraId="65DE2F6D" w14:textId="73DA9250" w:rsidR="00735704" w:rsidRPr="00B97AC6" w:rsidRDefault="00CF07E7">
          <w:pPr>
            <w:pStyle w:val="TDC3"/>
            <w:tabs>
              <w:tab w:val="left" w:pos="1320"/>
              <w:tab w:val="right" w:leader="dot" w:pos="8828"/>
            </w:tabs>
            <w:rPr>
              <w:rFonts w:ascii="Arial" w:hAnsi="Arial" w:cs="Arial"/>
              <w:sz w:val="24"/>
              <w:szCs w:val="24"/>
            </w:rPr>
          </w:pPr>
          <w:hyperlink w:anchor="_Toc50534659" w:history="1">
            <w:r w:rsidR="00735704" w:rsidRPr="00B97AC6">
              <w:rPr>
                <w:rStyle w:val="Hipervnculo"/>
                <w:rFonts w:ascii="Arial" w:eastAsia="Arial" w:hAnsi="Arial" w:cs="Arial"/>
                <w:sz w:val="24"/>
                <w:szCs w:val="24"/>
              </w:rPr>
              <w:t>7.2.2</w:t>
            </w:r>
            <w:r w:rsidR="00735704" w:rsidRPr="00B97AC6">
              <w:rPr>
                <w:rFonts w:ascii="Arial" w:hAnsi="Arial" w:cs="Arial"/>
                <w:sz w:val="24"/>
                <w:szCs w:val="24"/>
              </w:rPr>
              <w:tab/>
            </w:r>
            <w:r w:rsidR="00735704" w:rsidRPr="00B97AC6">
              <w:rPr>
                <w:rStyle w:val="Hipervnculo"/>
                <w:rFonts w:ascii="Arial" w:eastAsia="Arial" w:hAnsi="Arial" w:cs="Arial"/>
                <w:sz w:val="24"/>
                <w:szCs w:val="24"/>
              </w:rPr>
              <w:t>Desarrollo Web</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5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4</w:t>
            </w:r>
            <w:r w:rsidR="00735704" w:rsidRPr="00B97AC6">
              <w:rPr>
                <w:rFonts w:ascii="Arial" w:hAnsi="Arial" w:cs="Arial"/>
                <w:webHidden/>
                <w:sz w:val="24"/>
                <w:szCs w:val="24"/>
              </w:rPr>
              <w:fldChar w:fldCharType="end"/>
            </w:r>
          </w:hyperlink>
        </w:p>
        <w:p w14:paraId="17CE66EE" w14:textId="48294B08" w:rsidR="00735704" w:rsidRPr="00B97AC6" w:rsidRDefault="00CF07E7">
          <w:pPr>
            <w:pStyle w:val="TDC3"/>
            <w:tabs>
              <w:tab w:val="left" w:pos="1320"/>
              <w:tab w:val="right" w:leader="dot" w:pos="8828"/>
            </w:tabs>
            <w:rPr>
              <w:rFonts w:ascii="Arial" w:hAnsi="Arial" w:cs="Arial"/>
              <w:sz w:val="24"/>
              <w:szCs w:val="24"/>
            </w:rPr>
          </w:pPr>
          <w:hyperlink w:anchor="_Toc50534660" w:history="1">
            <w:r w:rsidR="00735704" w:rsidRPr="00B97AC6">
              <w:rPr>
                <w:rStyle w:val="Hipervnculo"/>
                <w:rFonts w:ascii="Arial" w:eastAsia="Arial" w:hAnsi="Arial" w:cs="Arial"/>
                <w:sz w:val="24"/>
                <w:szCs w:val="24"/>
              </w:rPr>
              <w:t>7.2.3</w:t>
            </w:r>
            <w:r w:rsidR="00735704" w:rsidRPr="00B97AC6">
              <w:rPr>
                <w:rFonts w:ascii="Arial" w:hAnsi="Arial" w:cs="Arial"/>
                <w:sz w:val="24"/>
                <w:szCs w:val="24"/>
              </w:rPr>
              <w:tab/>
            </w:r>
            <w:r w:rsidR="00735704" w:rsidRPr="00B97AC6">
              <w:rPr>
                <w:rStyle w:val="Hipervnculo"/>
                <w:rFonts w:ascii="Arial" w:eastAsia="Arial" w:hAnsi="Arial" w:cs="Arial"/>
                <w:sz w:val="24"/>
                <w:szCs w:val="24"/>
              </w:rPr>
              <w:t>Herramientas de control de versiones y hosting de version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7</w:t>
            </w:r>
            <w:r w:rsidR="00735704" w:rsidRPr="00B97AC6">
              <w:rPr>
                <w:rFonts w:ascii="Arial" w:hAnsi="Arial" w:cs="Arial"/>
                <w:webHidden/>
                <w:sz w:val="24"/>
                <w:szCs w:val="24"/>
              </w:rPr>
              <w:fldChar w:fldCharType="end"/>
            </w:r>
          </w:hyperlink>
        </w:p>
        <w:p w14:paraId="644F7560" w14:textId="602C4FF3" w:rsidR="00735704" w:rsidRPr="00B97AC6" w:rsidRDefault="00CF07E7">
          <w:pPr>
            <w:pStyle w:val="TDC3"/>
            <w:tabs>
              <w:tab w:val="left" w:pos="1320"/>
              <w:tab w:val="right" w:leader="dot" w:pos="8828"/>
            </w:tabs>
            <w:rPr>
              <w:rFonts w:ascii="Arial" w:hAnsi="Arial" w:cs="Arial"/>
              <w:sz w:val="24"/>
              <w:szCs w:val="24"/>
            </w:rPr>
          </w:pPr>
          <w:hyperlink w:anchor="_Toc50534661" w:history="1">
            <w:r w:rsidR="00735704" w:rsidRPr="00B97AC6">
              <w:rPr>
                <w:rStyle w:val="Hipervnculo"/>
                <w:rFonts w:ascii="Arial" w:eastAsia="Arial" w:hAnsi="Arial" w:cs="Arial"/>
                <w:sz w:val="24"/>
                <w:szCs w:val="24"/>
              </w:rPr>
              <w:t>7.2.4</w:t>
            </w:r>
            <w:r w:rsidR="00735704" w:rsidRPr="00B97AC6">
              <w:rPr>
                <w:rFonts w:ascii="Arial" w:hAnsi="Arial" w:cs="Arial"/>
                <w:sz w:val="24"/>
                <w:szCs w:val="24"/>
              </w:rPr>
              <w:tab/>
            </w:r>
            <w:r w:rsidR="00735704" w:rsidRPr="00B97AC6">
              <w:rPr>
                <w:rStyle w:val="Hipervnculo"/>
                <w:rFonts w:ascii="Arial" w:eastAsia="Arial" w:hAnsi="Arial" w:cs="Arial"/>
                <w:sz w:val="24"/>
                <w:szCs w:val="24"/>
              </w:rPr>
              <w:t>Herramientas de Modelad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8</w:t>
            </w:r>
            <w:r w:rsidR="00735704" w:rsidRPr="00B97AC6">
              <w:rPr>
                <w:rFonts w:ascii="Arial" w:hAnsi="Arial" w:cs="Arial"/>
                <w:webHidden/>
                <w:sz w:val="24"/>
                <w:szCs w:val="24"/>
              </w:rPr>
              <w:fldChar w:fldCharType="end"/>
            </w:r>
          </w:hyperlink>
        </w:p>
        <w:p w14:paraId="5756D790" w14:textId="1CFB623D" w:rsidR="00735704" w:rsidRPr="00B97AC6" w:rsidRDefault="00CF07E7">
          <w:pPr>
            <w:pStyle w:val="TDC3"/>
            <w:tabs>
              <w:tab w:val="left" w:pos="1320"/>
              <w:tab w:val="right" w:leader="dot" w:pos="8828"/>
            </w:tabs>
            <w:rPr>
              <w:rFonts w:ascii="Arial" w:hAnsi="Arial" w:cs="Arial"/>
              <w:sz w:val="24"/>
              <w:szCs w:val="24"/>
            </w:rPr>
          </w:pPr>
          <w:hyperlink w:anchor="_Toc50534662" w:history="1">
            <w:r w:rsidR="00735704" w:rsidRPr="00B97AC6">
              <w:rPr>
                <w:rStyle w:val="Hipervnculo"/>
                <w:rFonts w:ascii="Arial" w:eastAsia="Arial" w:hAnsi="Arial" w:cs="Arial"/>
                <w:sz w:val="24"/>
                <w:szCs w:val="24"/>
              </w:rPr>
              <w:t>7.2.5</w:t>
            </w:r>
            <w:r w:rsidR="00735704" w:rsidRPr="00B97AC6">
              <w:rPr>
                <w:rFonts w:ascii="Arial" w:hAnsi="Arial" w:cs="Arial"/>
                <w:sz w:val="24"/>
                <w:szCs w:val="24"/>
              </w:rPr>
              <w:tab/>
            </w:r>
            <w:r w:rsidR="00735704" w:rsidRPr="00B97AC6">
              <w:rPr>
                <w:rStyle w:val="Hipervnculo"/>
                <w:rFonts w:ascii="Arial" w:eastAsia="Arial" w:hAnsi="Arial" w:cs="Arial"/>
                <w:sz w:val="24"/>
                <w:szCs w:val="24"/>
              </w:rPr>
              <w:t>Manejo de document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19</w:t>
            </w:r>
            <w:r w:rsidR="00735704" w:rsidRPr="00B97AC6">
              <w:rPr>
                <w:rFonts w:ascii="Arial" w:hAnsi="Arial" w:cs="Arial"/>
                <w:webHidden/>
                <w:sz w:val="24"/>
                <w:szCs w:val="24"/>
              </w:rPr>
              <w:fldChar w:fldCharType="end"/>
            </w:r>
          </w:hyperlink>
        </w:p>
        <w:p w14:paraId="39989A89" w14:textId="2760DF5C" w:rsidR="00735704" w:rsidRPr="00B97AC6" w:rsidRDefault="00CF07E7">
          <w:pPr>
            <w:pStyle w:val="TDC3"/>
            <w:tabs>
              <w:tab w:val="left" w:pos="1320"/>
              <w:tab w:val="right" w:leader="dot" w:pos="8828"/>
            </w:tabs>
            <w:rPr>
              <w:rFonts w:ascii="Arial" w:hAnsi="Arial" w:cs="Arial"/>
              <w:sz w:val="24"/>
              <w:szCs w:val="24"/>
            </w:rPr>
          </w:pPr>
          <w:hyperlink w:anchor="_Toc50534663" w:history="1">
            <w:r w:rsidR="00735704" w:rsidRPr="00B97AC6">
              <w:rPr>
                <w:rStyle w:val="Hipervnculo"/>
                <w:rFonts w:ascii="Arial" w:eastAsia="Arial" w:hAnsi="Arial" w:cs="Arial"/>
                <w:sz w:val="24"/>
                <w:szCs w:val="24"/>
              </w:rPr>
              <w:t>7.2.6</w:t>
            </w:r>
            <w:r w:rsidR="00735704" w:rsidRPr="00B97AC6">
              <w:rPr>
                <w:rFonts w:ascii="Arial" w:hAnsi="Arial" w:cs="Arial"/>
                <w:sz w:val="24"/>
                <w:szCs w:val="24"/>
              </w:rPr>
              <w:tab/>
            </w:r>
            <w:r w:rsidR="00735704" w:rsidRPr="00B97AC6">
              <w:rPr>
                <w:rStyle w:val="Hipervnculo"/>
                <w:rFonts w:ascii="Arial" w:eastAsia="Arial" w:hAnsi="Arial" w:cs="Arial"/>
                <w:sz w:val="24"/>
                <w:szCs w:val="24"/>
              </w:rPr>
              <w:t>Manej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0</w:t>
            </w:r>
            <w:r w:rsidR="00735704" w:rsidRPr="00B97AC6">
              <w:rPr>
                <w:rFonts w:ascii="Arial" w:hAnsi="Arial" w:cs="Arial"/>
                <w:webHidden/>
                <w:sz w:val="24"/>
                <w:szCs w:val="24"/>
              </w:rPr>
              <w:fldChar w:fldCharType="end"/>
            </w:r>
          </w:hyperlink>
        </w:p>
        <w:p w14:paraId="2E6D50D6" w14:textId="06C48D80" w:rsidR="00735704" w:rsidRPr="00B97AC6" w:rsidRDefault="00CF07E7">
          <w:pPr>
            <w:pStyle w:val="TDC2"/>
            <w:tabs>
              <w:tab w:val="left" w:pos="880"/>
              <w:tab w:val="right" w:leader="dot" w:pos="8828"/>
            </w:tabs>
            <w:rPr>
              <w:rFonts w:ascii="Arial" w:hAnsi="Arial" w:cs="Arial"/>
              <w:sz w:val="24"/>
              <w:szCs w:val="24"/>
            </w:rPr>
          </w:pPr>
          <w:hyperlink w:anchor="_Toc50534664" w:history="1">
            <w:r w:rsidR="00735704" w:rsidRPr="00B97AC6">
              <w:rPr>
                <w:rStyle w:val="Hipervnculo"/>
                <w:rFonts w:ascii="Arial" w:eastAsia="Arial" w:hAnsi="Arial" w:cs="Arial"/>
                <w:sz w:val="24"/>
                <w:szCs w:val="24"/>
              </w:rPr>
              <w:t>7.3</w:t>
            </w:r>
            <w:r w:rsidR="00735704" w:rsidRPr="00B97AC6">
              <w:rPr>
                <w:rFonts w:ascii="Arial" w:hAnsi="Arial" w:cs="Arial"/>
                <w:sz w:val="24"/>
                <w:szCs w:val="24"/>
              </w:rPr>
              <w:tab/>
            </w:r>
            <w:r w:rsidR="00735704" w:rsidRPr="00B97AC6">
              <w:rPr>
                <w:rStyle w:val="Hipervnculo"/>
                <w:rFonts w:ascii="Arial" w:eastAsia="Arial" w:hAnsi="Arial" w:cs="Arial"/>
                <w:sz w:val="24"/>
                <w:szCs w:val="24"/>
              </w:rPr>
              <w:t>Plan de aceptación del produ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0</w:t>
            </w:r>
            <w:r w:rsidR="00735704" w:rsidRPr="00B97AC6">
              <w:rPr>
                <w:rFonts w:ascii="Arial" w:hAnsi="Arial" w:cs="Arial"/>
                <w:webHidden/>
                <w:sz w:val="24"/>
                <w:szCs w:val="24"/>
              </w:rPr>
              <w:fldChar w:fldCharType="end"/>
            </w:r>
          </w:hyperlink>
        </w:p>
        <w:p w14:paraId="32C2FE21" w14:textId="6B2F0EF2" w:rsidR="00735704" w:rsidRPr="00B97AC6" w:rsidRDefault="00CF07E7">
          <w:pPr>
            <w:pStyle w:val="TDC3"/>
            <w:tabs>
              <w:tab w:val="left" w:pos="1320"/>
              <w:tab w:val="right" w:leader="dot" w:pos="8828"/>
            </w:tabs>
            <w:rPr>
              <w:rFonts w:ascii="Arial" w:hAnsi="Arial" w:cs="Arial"/>
              <w:sz w:val="24"/>
              <w:szCs w:val="24"/>
            </w:rPr>
          </w:pPr>
          <w:hyperlink w:anchor="_Toc50534665" w:history="1">
            <w:r w:rsidR="00735704" w:rsidRPr="00B97AC6">
              <w:rPr>
                <w:rStyle w:val="Hipervnculo"/>
                <w:rFonts w:ascii="Arial" w:eastAsia="Arial" w:hAnsi="Arial" w:cs="Arial"/>
                <w:sz w:val="24"/>
                <w:szCs w:val="24"/>
              </w:rPr>
              <w:t>7.3.1</w:t>
            </w:r>
            <w:r w:rsidR="00735704" w:rsidRPr="00B97AC6">
              <w:rPr>
                <w:rFonts w:ascii="Arial" w:hAnsi="Arial" w:cs="Arial"/>
                <w:sz w:val="24"/>
                <w:szCs w:val="24"/>
              </w:rPr>
              <w:tab/>
            </w:r>
            <w:r w:rsidR="00735704" w:rsidRPr="00B97AC6">
              <w:rPr>
                <w:rStyle w:val="Hipervnculo"/>
                <w:rFonts w:ascii="Arial" w:eastAsia="Arial" w:hAnsi="Arial" w:cs="Arial"/>
                <w:sz w:val="24"/>
                <w:szCs w:val="24"/>
              </w:rPr>
              <w:t>Entregabl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0</w:t>
            </w:r>
            <w:r w:rsidR="00735704" w:rsidRPr="00B97AC6">
              <w:rPr>
                <w:rFonts w:ascii="Arial" w:hAnsi="Arial" w:cs="Arial"/>
                <w:webHidden/>
                <w:sz w:val="24"/>
                <w:szCs w:val="24"/>
              </w:rPr>
              <w:fldChar w:fldCharType="end"/>
            </w:r>
          </w:hyperlink>
        </w:p>
        <w:p w14:paraId="7D9C1066" w14:textId="2C6D4DCF" w:rsidR="00735704" w:rsidRPr="00B97AC6" w:rsidRDefault="00CF07E7">
          <w:pPr>
            <w:pStyle w:val="TDC2"/>
            <w:tabs>
              <w:tab w:val="left" w:pos="880"/>
              <w:tab w:val="right" w:leader="dot" w:pos="8828"/>
            </w:tabs>
            <w:rPr>
              <w:rFonts w:ascii="Arial" w:hAnsi="Arial" w:cs="Arial"/>
              <w:sz w:val="24"/>
              <w:szCs w:val="24"/>
            </w:rPr>
          </w:pPr>
          <w:hyperlink w:anchor="_Toc50534666" w:history="1">
            <w:r w:rsidR="00735704" w:rsidRPr="00B97AC6">
              <w:rPr>
                <w:rStyle w:val="Hipervnculo"/>
                <w:rFonts w:ascii="Arial" w:eastAsia="Arial" w:hAnsi="Arial" w:cs="Arial"/>
                <w:sz w:val="24"/>
                <w:szCs w:val="24"/>
              </w:rPr>
              <w:t>7.4</w:t>
            </w:r>
            <w:r w:rsidR="00735704" w:rsidRPr="00B97AC6">
              <w:rPr>
                <w:rFonts w:ascii="Arial" w:hAnsi="Arial" w:cs="Arial"/>
                <w:sz w:val="24"/>
                <w:szCs w:val="24"/>
              </w:rPr>
              <w:tab/>
            </w:r>
            <w:r w:rsidR="00735704" w:rsidRPr="00B97AC6">
              <w:rPr>
                <w:rStyle w:val="Hipervnculo"/>
                <w:rFonts w:ascii="Arial" w:eastAsia="Arial" w:hAnsi="Arial" w:cs="Arial"/>
                <w:sz w:val="24"/>
                <w:szCs w:val="24"/>
              </w:rPr>
              <w:t>Organización del proyecto y comunic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1</w:t>
            </w:r>
            <w:r w:rsidR="00735704" w:rsidRPr="00B97AC6">
              <w:rPr>
                <w:rFonts w:ascii="Arial" w:hAnsi="Arial" w:cs="Arial"/>
                <w:webHidden/>
                <w:sz w:val="24"/>
                <w:szCs w:val="24"/>
              </w:rPr>
              <w:fldChar w:fldCharType="end"/>
            </w:r>
          </w:hyperlink>
        </w:p>
        <w:p w14:paraId="672E2625" w14:textId="0ADE49A6" w:rsidR="00735704" w:rsidRPr="00B97AC6" w:rsidRDefault="00CF07E7">
          <w:pPr>
            <w:pStyle w:val="TDC3"/>
            <w:tabs>
              <w:tab w:val="left" w:pos="1320"/>
              <w:tab w:val="right" w:leader="dot" w:pos="8828"/>
            </w:tabs>
            <w:rPr>
              <w:rFonts w:ascii="Arial" w:hAnsi="Arial" w:cs="Arial"/>
              <w:sz w:val="24"/>
              <w:szCs w:val="24"/>
            </w:rPr>
          </w:pPr>
          <w:hyperlink w:anchor="_Toc50534667" w:history="1">
            <w:r w:rsidR="00735704" w:rsidRPr="00B97AC6">
              <w:rPr>
                <w:rStyle w:val="Hipervnculo"/>
                <w:rFonts w:ascii="Arial" w:eastAsia="Arial" w:hAnsi="Arial" w:cs="Arial"/>
                <w:sz w:val="24"/>
                <w:szCs w:val="24"/>
                <w:lang w:val="en-US"/>
              </w:rPr>
              <w:t>7.4.1</w:t>
            </w:r>
            <w:r w:rsidR="00735704" w:rsidRPr="00B97AC6">
              <w:rPr>
                <w:rFonts w:ascii="Arial" w:hAnsi="Arial" w:cs="Arial"/>
                <w:sz w:val="24"/>
                <w:szCs w:val="24"/>
              </w:rPr>
              <w:tab/>
            </w:r>
            <w:r w:rsidR="00735704" w:rsidRPr="00B97AC6">
              <w:rPr>
                <w:rStyle w:val="Hipervnculo"/>
                <w:rFonts w:ascii="Arial" w:eastAsia="Arial" w:hAnsi="Arial" w:cs="Arial"/>
                <w:sz w:val="24"/>
                <w:szCs w:val="24"/>
              </w:rPr>
              <w:t xml:space="preserve">Interfaces externas o </w:t>
            </w:r>
            <w:r w:rsidR="00735704" w:rsidRPr="00B97AC6">
              <w:rPr>
                <w:rStyle w:val="Hipervnculo"/>
                <w:rFonts w:ascii="Arial" w:eastAsia="Arial" w:hAnsi="Arial" w:cs="Arial"/>
                <w:i/>
                <w:sz w:val="24"/>
                <w:szCs w:val="24"/>
              </w:rPr>
              <w:t>stakeholde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1</w:t>
            </w:r>
            <w:r w:rsidR="00735704" w:rsidRPr="00B97AC6">
              <w:rPr>
                <w:rFonts w:ascii="Arial" w:hAnsi="Arial" w:cs="Arial"/>
                <w:webHidden/>
                <w:sz w:val="24"/>
                <w:szCs w:val="24"/>
              </w:rPr>
              <w:fldChar w:fldCharType="end"/>
            </w:r>
          </w:hyperlink>
        </w:p>
        <w:p w14:paraId="707A347A" w14:textId="5F1C7A5F" w:rsidR="00735704" w:rsidRPr="00B97AC6" w:rsidRDefault="00CF07E7">
          <w:pPr>
            <w:pStyle w:val="TDC3"/>
            <w:tabs>
              <w:tab w:val="left" w:pos="1320"/>
              <w:tab w:val="right" w:leader="dot" w:pos="8828"/>
            </w:tabs>
            <w:rPr>
              <w:rFonts w:ascii="Arial" w:hAnsi="Arial" w:cs="Arial"/>
              <w:sz w:val="24"/>
              <w:szCs w:val="24"/>
            </w:rPr>
          </w:pPr>
          <w:hyperlink w:anchor="_Toc50534668" w:history="1">
            <w:r w:rsidR="00735704" w:rsidRPr="00B97AC6">
              <w:rPr>
                <w:rStyle w:val="Hipervnculo"/>
                <w:rFonts w:ascii="Arial" w:eastAsia="Arial" w:hAnsi="Arial" w:cs="Arial"/>
                <w:sz w:val="24"/>
                <w:szCs w:val="24"/>
              </w:rPr>
              <w:t>7.4.2</w:t>
            </w:r>
            <w:r w:rsidR="00735704" w:rsidRPr="00B97AC6">
              <w:rPr>
                <w:rFonts w:ascii="Arial" w:hAnsi="Arial" w:cs="Arial"/>
                <w:sz w:val="24"/>
                <w:szCs w:val="24"/>
              </w:rPr>
              <w:tab/>
            </w:r>
            <w:r w:rsidR="00735704" w:rsidRPr="00B97AC6">
              <w:rPr>
                <w:rStyle w:val="Hipervnculo"/>
                <w:rFonts w:ascii="Arial" w:eastAsia="Arial" w:hAnsi="Arial" w:cs="Arial"/>
                <w:sz w:val="24"/>
                <w:szCs w:val="24"/>
              </w:rPr>
              <w:t>Organigrama y descripción de role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2</w:t>
            </w:r>
            <w:r w:rsidR="00735704" w:rsidRPr="00B97AC6">
              <w:rPr>
                <w:rFonts w:ascii="Arial" w:hAnsi="Arial" w:cs="Arial"/>
                <w:webHidden/>
                <w:sz w:val="24"/>
                <w:szCs w:val="24"/>
              </w:rPr>
              <w:fldChar w:fldCharType="end"/>
            </w:r>
          </w:hyperlink>
        </w:p>
        <w:p w14:paraId="1B3C20C3" w14:textId="0F3817A5" w:rsidR="00735704" w:rsidRPr="00B97AC6" w:rsidRDefault="00CF07E7">
          <w:pPr>
            <w:pStyle w:val="TDC1"/>
            <w:tabs>
              <w:tab w:val="left" w:pos="440"/>
              <w:tab w:val="right" w:leader="dot" w:pos="8828"/>
            </w:tabs>
            <w:rPr>
              <w:rFonts w:ascii="Arial" w:hAnsi="Arial" w:cs="Arial"/>
              <w:sz w:val="24"/>
              <w:szCs w:val="24"/>
            </w:rPr>
          </w:pPr>
          <w:hyperlink w:anchor="_Toc50534669" w:history="1">
            <w:r w:rsidR="00735704" w:rsidRPr="00B97AC6">
              <w:rPr>
                <w:rStyle w:val="Hipervnculo"/>
                <w:rFonts w:ascii="Arial" w:eastAsia="Arial" w:hAnsi="Arial" w:cs="Arial"/>
                <w:sz w:val="24"/>
                <w:szCs w:val="24"/>
              </w:rPr>
              <w:t>8</w:t>
            </w:r>
            <w:r w:rsidR="00735704" w:rsidRPr="00B97AC6">
              <w:rPr>
                <w:rFonts w:ascii="Arial" w:hAnsi="Arial" w:cs="Arial"/>
                <w:sz w:val="24"/>
                <w:szCs w:val="24"/>
              </w:rPr>
              <w:tab/>
            </w:r>
            <w:r w:rsidR="00735704" w:rsidRPr="00B97AC6">
              <w:rPr>
                <w:rStyle w:val="Hipervnculo"/>
                <w:rFonts w:ascii="Arial" w:eastAsia="Arial" w:hAnsi="Arial" w:cs="Arial"/>
                <w:sz w:val="24"/>
                <w:szCs w:val="24"/>
              </w:rPr>
              <w:t>Administración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6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7</w:t>
            </w:r>
            <w:r w:rsidR="00735704" w:rsidRPr="00B97AC6">
              <w:rPr>
                <w:rFonts w:ascii="Arial" w:hAnsi="Arial" w:cs="Arial"/>
                <w:webHidden/>
                <w:sz w:val="24"/>
                <w:szCs w:val="24"/>
              </w:rPr>
              <w:fldChar w:fldCharType="end"/>
            </w:r>
          </w:hyperlink>
        </w:p>
        <w:p w14:paraId="6CC196CE" w14:textId="00239147" w:rsidR="00735704" w:rsidRPr="00B97AC6" w:rsidRDefault="00CF07E7">
          <w:pPr>
            <w:pStyle w:val="TDC2"/>
            <w:tabs>
              <w:tab w:val="left" w:pos="880"/>
              <w:tab w:val="right" w:leader="dot" w:pos="8828"/>
            </w:tabs>
            <w:rPr>
              <w:rFonts w:ascii="Arial" w:hAnsi="Arial" w:cs="Arial"/>
              <w:sz w:val="24"/>
              <w:szCs w:val="24"/>
            </w:rPr>
          </w:pPr>
          <w:hyperlink w:anchor="_Toc50534670" w:history="1">
            <w:r w:rsidR="00735704" w:rsidRPr="00B97AC6">
              <w:rPr>
                <w:rStyle w:val="Hipervnculo"/>
                <w:rFonts w:ascii="Arial" w:eastAsia="Arial" w:hAnsi="Arial" w:cs="Arial"/>
                <w:sz w:val="24"/>
                <w:szCs w:val="24"/>
              </w:rPr>
              <w:t>8.1</w:t>
            </w:r>
            <w:r w:rsidR="00735704" w:rsidRPr="00B97AC6">
              <w:rPr>
                <w:rFonts w:ascii="Arial" w:hAnsi="Arial" w:cs="Arial"/>
                <w:sz w:val="24"/>
                <w:szCs w:val="24"/>
              </w:rPr>
              <w:tab/>
            </w:r>
            <w:r w:rsidR="00735704" w:rsidRPr="00B97AC6">
              <w:rPr>
                <w:rStyle w:val="Hipervnculo"/>
                <w:rFonts w:ascii="Arial" w:eastAsia="Arial" w:hAnsi="Arial" w:cs="Arial"/>
                <w:sz w:val="24"/>
                <w:szCs w:val="24"/>
              </w:rPr>
              <w:t>Métodos y herramientas de Estim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7</w:t>
            </w:r>
            <w:r w:rsidR="00735704" w:rsidRPr="00B97AC6">
              <w:rPr>
                <w:rFonts w:ascii="Arial" w:hAnsi="Arial" w:cs="Arial"/>
                <w:webHidden/>
                <w:sz w:val="24"/>
                <w:szCs w:val="24"/>
              </w:rPr>
              <w:fldChar w:fldCharType="end"/>
            </w:r>
          </w:hyperlink>
        </w:p>
        <w:p w14:paraId="59C33EFE" w14:textId="42532D5F" w:rsidR="00735704" w:rsidRPr="00B97AC6" w:rsidRDefault="00CF07E7">
          <w:pPr>
            <w:pStyle w:val="TDC3"/>
            <w:tabs>
              <w:tab w:val="left" w:pos="1320"/>
              <w:tab w:val="right" w:leader="dot" w:pos="8828"/>
            </w:tabs>
            <w:rPr>
              <w:rFonts w:ascii="Arial" w:hAnsi="Arial" w:cs="Arial"/>
              <w:sz w:val="24"/>
              <w:szCs w:val="24"/>
            </w:rPr>
          </w:pPr>
          <w:hyperlink w:anchor="_Toc50534671" w:history="1">
            <w:r w:rsidR="00735704" w:rsidRPr="00B97AC6">
              <w:rPr>
                <w:rStyle w:val="Hipervnculo"/>
                <w:rFonts w:ascii="Arial" w:eastAsia="Arial" w:hAnsi="Arial" w:cs="Arial"/>
                <w:sz w:val="24"/>
                <w:szCs w:val="24"/>
              </w:rPr>
              <w:t>8.1.1</w:t>
            </w:r>
            <w:r w:rsidR="00735704" w:rsidRPr="00B97AC6">
              <w:rPr>
                <w:rFonts w:ascii="Arial" w:hAnsi="Arial" w:cs="Arial"/>
                <w:sz w:val="24"/>
                <w:szCs w:val="24"/>
              </w:rPr>
              <w:tab/>
            </w:r>
            <w:r w:rsidR="00735704" w:rsidRPr="00B97AC6">
              <w:rPr>
                <w:rStyle w:val="Hipervnculo"/>
                <w:rFonts w:ascii="Arial" w:eastAsia="Arial" w:hAnsi="Arial" w:cs="Arial"/>
                <w:i/>
                <w:sz w:val="24"/>
                <w:szCs w:val="24"/>
              </w:rPr>
              <w:t>Planning</w:t>
            </w:r>
            <w:r w:rsidR="00735704" w:rsidRPr="00B97AC6">
              <w:rPr>
                <w:rStyle w:val="Hipervnculo"/>
                <w:rFonts w:ascii="Arial" w:eastAsia="Arial" w:hAnsi="Arial" w:cs="Arial"/>
                <w:sz w:val="24"/>
                <w:szCs w:val="24"/>
              </w:rPr>
              <w:t xml:space="preserve"> </w:t>
            </w:r>
            <w:r w:rsidR="00735704" w:rsidRPr="00B97AC6">
              <w:rPr>
                <w:rStyle w:val="Hipervnculo"/>
                <w:rFonts w:ascii="Arial" w:eastAsia="Arial" w:hAnsi="Arial" w:cs="Arial"/>
                <w:i/>
                <w:sz w:val="24"/>
                <w:szCs w:val="24"/>
              </w:rPr>
              <w:t>Poke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7</w:t>
            </w:r>
            <w:r w:rsidR="00735704" w:rsidRPr="00B97AC6">
              <w:rPr>
                <w:rFonts w:ascii="Arial" w:hAnsi="Arial" w:cs="Arial"/>
                <w:webHidden/>
                <w:sz w:val="24"/>
                <w:szCs w:val="24"/>
              </w:rPr>
              <w:fldChar w:fldCharType="end"/>
            </w:r>
          </w:hyperlink>
        </w:p>
        <w:p w14:paraId="32546E51" w14:textId="2C307624" w:rsidR="00735704" w:rsidRPr="00B97AC6" w:rsidRDefault="00CF07E7">
          <w:pPr>
            <w:pStyle w:val="TDC2"/>
            <w:tabs>
              <w:tab w:val="left" w:pos="880"/>
              <w:tab w:val="right" w:leader="dot" w:pos="8828"/>
            </w:tabs>
            <w:rPr>
              <w:rFonts w:ascii="Arial" w:hAnsi="Arial" w:cs="Arial"/>
              <w:sz w:val="24"/>
              <w:szCs w:val="24"/>
            </w:rPr>
          </w:pPr>
          <w:hyperlink w:anchor="_Toc50534672" w:history="1">
            <w:r w:rsidR="00735704" w:rsidRPr="00B97AC6">
              <w:rPr>
                <w:rStyle w:val="Hipervnculo"/>
                <w:rFonts w:ascii="Arial" w:eastAsia="Arial" w:hAnsi="Arial" w:cs="Arial"/>
                <w:sz w:val="24"/>
                <w:szCs w:val="24"/>
              </w:rPr>
              <w:t>8.2</w:t>
            </w:r>
            <w:r w:rsidR="00735704" w:rsidRPr="00B97AC6">
              <w:rPr>
                <w:rFonts w:ascii="Arial" w:hAnsi="Arial" w:cs="Arial"/>
                <w:sz w:val="24"/>
                <w:szCs w:val="24"/>
              </w:rPr>
              <w:tab/>
            </w:r>
            <w:r w:rsidR="00735704" w:rsidRPr="00B97AC6">
              <w:rPr>
                <w:rStyle w:val="Hipervnculo"/>
                <w:rFonts w:ascii="Arial" w:eastAsia="Arial" w:hAnsi="Arial" w:cs="Arial"/>
                <w:sz w:val="24"/>
                <w:szCs w:val="24"/>
              </w:rPr>
              <w:t>Inici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9</w:t>
            </w:r>
            <w:r w:rsidR="00735704" w:rsidRPr="00B97AC6">
              <w:rPr>
                <w:rFonts w:ascii="Arial" w:hAnsi="Arial" w:cs="Arial"/>
                <w:webHidden/>
                <w:sz w:val="24"/>
                <w:szCs w:val="24"/>
              </w:rPr>
              <w:fldChar w:fldCharType="end"/>
            </w:r>
          </w:hyperlink>
        </w:p>
        <w:p w14:paraId="6C18DD4F" w14:textId="1C8D115D" w:rsidR="00735704" w:rsidRPr="00B97AC6" w:rsidRDefault="00CF07E7">
          <w:pPr>
            <w:pStyle w:val="TDC3"/>
            <w:tabs>
              <w:tab w:val="left" w:pos="1320"/>
              <w:tab w:val="right" w:leader="dot" w:pos="8828"/>
            </w:tabs>
            <w:rPr>
              <w:rFonts w:ascii="Arial" w:hAnsi="Arial" w:cs="Arial"/>
              <w:sz w:val="24"/>
              <w:szCs w:val="24"/>
            </w:rPr>
          </w:pPr>
          <w:hyperlink w:anchor="_Toc50534673" w:history="1">
            <w:r w:rsidR="00735704" w:rsidRPr="00B97AC6">
              <w:rPr>
                <w:rStyle w:val="Hipervnculo"/>
                <w:rFonts w:ascii="Arial" w:eastAsia="Arial" w:hAnsi="Arial" w:cs="Arial"/>
                <w:sz w:val="24"/>
                <w:szCs w:val="24"/>
              </w:rPr>
              <w:t>8.2.1</w:t>
            </w:r>
            <w:r w:rsidR="00735704" w:rsidRPr="00B97AC6">
              <w:rPr>
                <w:rFonts w:ascii="Arial" w:hAnsi="Arial" w:cs="Arial"/>
                <w:sz w:val="24"/>
                <w:szCs w:val="24"/>
              </w:rPr>
              <w:tab/>
            </w:r>
            <w:r w:rsidR="00735704" w:rsidRPr="00B97AC6">
              <w:rPr>
                <w:rStyle w:val="Hipervnculo"/>
                <w:rFonts w:ascii="Arial" w:eastAsia="Arial" w:hAnsi="Arial" w:cs="Arial"/>
                <w:sz w:val="24"/>
                <w:szCs w:val="24"/>
              </w:rPr>
              <w:t>Plan de capacit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29</w:t>
            </w:r>
            <w:r w:rsidR="00735704" w:rsidRPr="00B97AC6">
              <w:rPr>
                <w:rFonts w:ascii="Arial" w:hAnsi="Arial" w:cs="Arial"/>
                <w:webHidden/>
                <w:sz w:val="24"/>
                <w:szCs w:val="24"/>
              </w:rPr>
              <w:fldChar w:fldCharType="end"/>
            </w:r>
          </w:hyperlink>
        </w:p>
        <w:p w14:paraId="10EF0F45" w14:textId="49160184" w:rsidR="00735704" w:rsidRPr="00B97AC6" w:rsidRDefault="00CF07E7">
          <w:pPr>
            <w:pStyle w:val="TDC3"/>
            <w:tabs>
              <w:tab w:val="left" w:pos="1320"/>
              <w:tab w:val="right" w:leader="dot" w:pos="8828"/>
            </w:tabs>
            <w:rPr>
              <w:rFonts w:ascii="Arial" w:hAnsi="Arial" w:cs="Arial"/>
              <w:sz w:val="24"/>
              <w:szCs w:val="24"/>
            </w:rPr>
          </w:pPr>
          <w:hyperlink w:anchor="_Toc50534674" w:history="1">
            <w:r w:rsidR="00735704" w:rsidRPr="00B97AC6">
              <w:rPr>
                <w:rStyle w:val="Hipervnculo"/>
                <w:rFonts w:ascii="Arial" w:eastAsia="Arial" w:hAnsi="Arial" w:cs="Arial"/>
                <w:sz w:val="24"/>
                <w:szCs w:val="24"/>
              </w:rPr>
              <w:t>8.2.2</w:t>
            </w:r>
            <w:r w:rsidR="00735704" w:rsidRPr="00B97AC6">
              <w:rPr>
                <w:rFonts w:ascii="Arial" w:hAnsi="Arial" w:cs="Arial"/>
                <w:sz w:val="24"/>
                <w:szCs w:val="24"/>
              </w:rPr>
              <w:tab/>
            </w:r>
            <w:r w:rsidR="00735704" w:rsidRPr="00B97AC6">
              <w:rPr>
                <w:rStyle w:val="Hipervnculo"/>
                <w:rFonts w:ascii="Arial" w:eastAsia="Arial" w:hAnsi="Arial" w:cs="Arial"/>
                <w:sz w:val="24"/>
                <w:szCs w:val="24"/>
              </w:rPr>
              <w:t>Infraestructura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0</w:t>
            </w:r>
            <w:r w:rsidR="00735704" w:rsidRPr="00B97AC6">
              <w:rPr>
                <w:rFonts w:ascii="Arial" w:hAnsi="Arial" w:cs="Arial"/>
                <w:webHidden/>
                <w:sz w:val="24"/>
                <w:szCs w:val="24"/>
              </w:rPr>
              <w:fldChar w:fldCharType="end"/>
            </w:r>
          </w:hyperlink>
        </w:p>
        <w:p w14:paraId="3E298F60" w14:textId="7D80D680" w:rsidR="00735704" w:rsidRPr="00B97AC6" w:rsidRDefault="00CF07E7">
          <w:pPr>
            <w:pStyle w:val="TDC3"/>
            <w:tabs>
              <w:tab w:val="left" w:pos="1320"/>
              <w:tab w:val="right" w:leader="dot" w:pos="8828"/>
            </w:tabs>
            <w:rPr>
              <w:rFonts w:ascii="Arial" w:hAnsi="Arial" w:cs="Arial"/>
              <w:sz w:val="24"/>
              <w:szCs w:val="24"/>
            </w:rPr>
          </w:pPr>
          <w:hyperlink w:anchor="_Toc50534675" w:history="1">
            <w:r w:rsidR="00735704" w:rsidRPr="00B97AC6">
              <w:rPr>
                <w:rStyle w:val="Hipervnculo"/>
                <w:rFonts w:ascii="Arial" w:eastAsia="Arial" w:hAnsi="Arial" w:cs="Arial"/>
                <w:sz w:val="24"/>
                <w:szCs w:val="24"/>
              </w:rPr>
              <w:t>8.2.3</w:t>
            </w:r>
            <w:r w:rsidR="00735704" w:rsidRPr="00B97AC6">
              <w:rPr>
                <w:rFonts w:ascii="Arial" w:hAnsi="Arial" w:cs="Arial"/>
                <w:sz w:val="24"/>
                <w:szCs w:val="24"/>
              </w:rPr>
              <w:tab/>
            </w:r>
            <w:r w:rsidR="00735704" w:rsidRPr="00B97AC6">
              <w:rPr>
                <w:rStyle w:val="Hipervnculo"/>
                <w:rFonts w:ascii="Arial" w:eastAsia="Arial" w:hAnsi="Arial" w:cs="Arial"/>
                <w:sz w:val="24"/>
                <w:szCs w:val="24"/>
              </w:rPr>
              <w:t>Tareas para realiza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5B6E3063" w14:textId="23371E8B" w:rsidR="00735704" w:rsidRPr="00B97AC6" w:rsidRDefault="00CF07E7">
          <w:pPr>
            <w:pStyle w:val="TDC2"/>
            <w:tabs>
              <w:tab w:val="left" w:pos="880"/>
              <w:tab w:val="right" w:leader="dot" w:pos="8828"/>
            </w:tabs>
            <w:rPr>
              <w:rFonts w:ascii="Arial" w:hAnsi="Arial" w:cs="Arial"/>
              <w:sz w:val="24"/>
              <w:szCs w:val="24"/>
            </w:rPr>
          </w:pPr>
          <w:hyperlink w:anchor="_Toc50534676" w:history="1">
            <w:r w:rsidR="00735704" w:rsidRPr="00B97AC6">
              <w:rPr>
                <w:rStyle w:val="Hipervnculo"/>
                <w:rFonts w:ascii="Arial" w:eastAsia="Arial" w:hAnsi="Arial" w:cs="Arial"/>
                <w:sz w:val="24"/>
                <w:szCs w:val="24"/>
              </w:rPr>
              <w:t>8.3</w:t>
            </w:r>
            <w:r w:rsidR="00735704" w:rsidRPr="00B97AC6">
              <w:rPr>
                <w:rFonts w:ascii="Arial" w:hAnsi="Arial" w:cs="Arial"/>
                <w:sz w:val="24"/>
                <w:szCs w:val="24"/>
              </w:rPr>
              <w:tab/>
            </w:r>
            <w:r w:rsidR="00735704" w:rsidRPr="00B97AC6">
              <w:rPr>
                <w:rStyle w:val="Hipervnculo"/>
                <w:rFonts w:ascii="Arial" w:eastAsia="Arial" w:hAnsi="Arial" w:cs="Arial"/>
                <w:sz w:val="24"/>
                <w:szCs w:val="24"/>
              </w:rPr>
              <w:t>Planes de trabaj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2D432FFD" w14:textId="52D17B13" w:rsidR="00735704" w:rsidRPr="00B97AC6" w:rsidRDefault="00CF07E7">
          <w:pPr>
            <w:pStyle w:val="TDC3"/>
            <w:tabs>
              <w:tab w:val="left" w:pos="1320"/>
              <w:tab w:val="right" w:leader="dot" w:pos="8828"/>
            </w:tabs>
            <w:rPr>
              <w:rFonts w:ascii="Arial" w:hAnsi="Arial" w:cs="Arial"/>
              <w:sz w:val="24"/>
              <w:szCs w:val="24"/>
            </w:rPr>
          </w:pPr>
          <w:hyperlink w:anchor="_Toc50534677" w:history="1">
            <w:r w:rsidR="00735704" w:rsidRPr="00B97AC6">
              <w:rPr>
                <w:rStyle w:val="Hipervnculo"/>
                <w:rFonts w:ascii="Arial" w:eastAsia="Arial" w:hAnsi="Arial" w:cs="Arial"/>
                <w:sz w:val="24"/>
                <w:szCs w:val="24"/>
              </w:rPr>
              <w:t>8.3.1</w:t>
            </w:r>
            <w:r w:rsidR="00735704" w:rsidRPr="00B97AC6">
              <w:rPr>
                <w:rFonts w:ascii="Arial" w:hAnsi="Arial" w:cs="Arial"/>
                <w:sz w:val="24"/>
                <w:szCs w:val="24"/>
              </w:rPr>
              <w:tab/>
            </w:r>
            <w:r w:rsidR="00735704" w:rsidRPr="00B97AC6">
              <w:rPr>
                <w:rStyle w:val="Hipervnculo"/>
                <w:rFonts w:ascii="Arial" w:eastAsia="Arial" w:hAnsi="Arial" w:cs="Arial"/>
                <w:sz w:val="24"/>
                <w:szCs w:val="24"/>
              </w:rPr>
              <w:t>Estructura de descomposición de tareas (WB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0594D794" w14:textId="33242F96" w:rsidR="00735704" w:rsidRPr="00B97AC6" w:rsidRDefault="00CF07E7">
          <w:pPr>
            <w:pStyle w:val="TDC3"/>
            <w:tabs>
              <w:tab w:val="left" w:pos="1320"/>
              <w:tab w:val="right" w:leader="dot" w:pos="8828"/>
            </w:tabs>
            <w:rPr>
              <w:rFonts w:ascii="Arial" w:hAnsi="Arial" w:cs="Arial"/>
              <w:sz w:val="24"/>
              <w:szCs w:val="24"/>
            </w:rPr>
          </w:pPr>
          <w:hyperlink w:anchor="_Toc50534678" w:history="1">
            <w:r w:rsidR="00735704" w:rsidRPr="00B97AC6">
              <w:rPr>
                <w:rStyle w:val="Hipervnculo"/>
                <w:rFonts w:ascii="Arial" w:eastAsia="Arial" w:hAnsi="Arial" w:cs="Arial"/>
                <w:sz w:val="24"/>
                <w:szCs w:val="24"/>
              </w:rPr>
              <w:t>8.3.2</w:t>
            </w:r>
            <w:r w:rsidR="00735704" w:rsidRPr="00B97AC6">
              <w:rPr>
                <w:rFonts w:ascii="Arial" w:hAnsi="Arial" w:cs="Arial"/>
                <w:sz w:val="24"/>
                <w:szCs w:val="24"/>
              </w:rPr>
              <w:tab/>
            </w:r>
            <w:r w:rsidR="00735704" w:rsidRPr="00B97AC6">
              <w:rPr>
                <w:rStyle w:val="Hipervnculo"/>
                <w:rFonts w:ascii="Arial" w:eastAsia="Arial" w:hAnsi="Arial" w:cs="Arial"/>
                <w:sz w:val="24"/>
                <w:szCs w:val="24"/>
              </w:rPr>
              <w:t>Calendarización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2</w:t>
            </w:r>
            <w:r w:rsidR="00735704" w:rsidRPr="00B97AC6">
              <w:rPr>
                <w:rFonts w:ascii="Arial" w:hAnsi="Arial" w:cs="Arial"/>
                <w:webHidden/>
                <w:sz w:val="24"/>
                <w:szCs w:val="24"/>
              </w:rPr>
              <w:fldChar w:fldCharType="end"/>
            </w:r>
          </w:hyperlink>
        </w:p>
        <w:p w14:paraId="3A1EF400" w14:textId="5CE7FE7F" w:rsidR="00735704" w:rsidRPr="00B97AC6" w:rsidRDefault="00CF07E7">
          <w:pPr>
            <w:pStyle w:val="TDC3"/>
            <w:tabs>
              <w:tab w:val="left" w:pos="1320"/>
              <w:tab w:val="right" w:leader="dot" w:pos="8828"/>
            </w:tabs>
            <w:rPr>
              <w:rFonts w:ascii="Arial" w:hAnsi="Arial" w:cs="Arial"/>
              <w:sz w:val="24"/>
              <w:szCs w:val="24"/>
            </w:rPr>
          </w:pPr>
          <w:hyperlink w:anchor="_Toc50534679" w:history="1">
            <w:r w:rsidR="00735704" w:rsidRPr="00B97AC6">
              <w:rPr>
                <w:rStyle w:val="Hipervnculo"/>
                <w:rFonts w:ascii="Arial" w:eastAsia="Arial" w:hAnsi="Arial" w:cs="Arial"/>
                <w:sz w:val="24"/>
                <w:szCs w:val="24"/>
              </w:rPr>
              <w:t>8.3.3</w:t>
            </w:r>
            <w:r w:rsidR="00735704" w:rsidRPr="00B97AC6">
              <w:rPr>
                <w:rFonts w:ascii="Arial" w:hAnsi="Arial" w:cs="Arial"/>
                <w:sz w:val="24"/>
                <w:szCs w:val="24"/>
              </w:rPr>
              <w:tab/>
            </w:r>
            <w:r w:rsidR="00735704" w:rsidRPr="00B97AC6">
              <w:rPr>
                <w:rStyle w:val="Hipervnculo"/>
                <w:rFonts w:ascii="Arial" w:eastAsia="Arial" w:hAnsi="Arial" w:cs="Arial"/>
                <w:sz w:val="24"/>
                <w:szCs w:val="24"/>
              </w:rPr>
              <w:t>Presupuesto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7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3</w:t>
            </w:r>
            <w:r w:rsidR="00735704" w:rsidRPr="00B97AC6">
              <w:rPr>
                <w:rFonts w:ascii="Arial" w:hAnsi="Arial" w:cs="Arial"/>
                <w:webHidden/>
                <w:sz w:val="24"/>
                <w:szCs w:val="24"/>
              </w:rPr>
              <w:fldChar w:fldCharType="end"/>
            </w:r>
          </w:hyperlink>
        </w:p>
        <w:p w14:paraId="5083766C" w14:textId="4AFF3C8F" w:rsidR="00735704" w:rsidRPr="00B97AC6" w:rsidRDefault="00CF07E7">
          <w:pPr>
            <w:pStyle w:val="TDC1"/>
            <w:tabs>
              <w:tab w:val="left" w:pos="440"/>
              <w:tab w:val="right" w:leader="dot" w:pos="8828"/>
            </w:tabs>
            <w:rPr>
              <w:rFonts w:ascii="Arial" w:hAnsi="Arial" w:cs="Arial"/>
              <w:sz w:val="24"/>
              <w:szCs w:val="24"/>
            </w:rPr>
          </w:pPr>
          <w:hyperlink w:anchor="_Toc50534680" w:history="1">
            <w:r w:rsidR="00735704" w:rsidRPr="00B97AC6">
              <w:rPr>
                <w:rStyle w:val="Hipervnculo"/>
                <w:rFonts w:ascii="Arial" w:eastAsia="Arial" w:hAnsi="Arial" w:cs="Arial"/>
                <w:sz w:val="24"/>
                <w:szCs w:val="24"/>
              </w:rPr>
              <w:t>9</w:t>
            </w:r>
            <w:r w:rsidR="00735704" w:rsidRPr="00B97AC6">
              <w:rPr>
                <w:rFonts w:ascii="Arial" w:hAnsi="Arial" w:cs="Arial"/>
                <w:sz w:val="24"/>
                <w:szCs w:val="24"/>
              </w:rPr>
              <w:tab/>
            </w:r>
            <w:r w:rsidR="00735704" w:rsidRPr="00B97AC6">
              <w:rPr>
                <w:rStyle w:val="Hipervnculo"/>
                <w:rFonts w:ascii="Arial" w:eastAsia="Arial" w:hAnsi="Arial" w:cs="Arial"/>
                <w:sz w:val="24"/>
                <w:szCs w:val="24"/>
              </w:rPr>
              <w:t>Monitoreo y control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5E62DF94" w14:textId="15D298F6" w:rsidR="00735704" w:rsidRPr="00B97AC6" w:rsidRDefault="00CF07E7">
          <w:pPr>
            <w:pStyle w:val="TDC2"/>
            <w:tabs>
              <w:tab w:val="left" w:pos="880"/>
              <w:tab w:val="right" w:leader="dot" w:pos="8828"/>
            </w:tabs>
            <w:rPr>
              <w:rFonts w:ascii="Arial" w:hAnsi="Arial" w:cs="Arial"/>
              <w:sz w:val="24"/>
              <w:szCs w:val="24"/>
            </w:rPr>
          </w:pPr>
          <w:hyperlink w:anchor="_Toc50534681" w:history="1">
            <w:r w:rsidR="00735704" w:rsidRPr="00B97AC6">
              <w:rPr>
                <w:rStyle w:val="Hipervnculo"/>
                <w:rFonts w:ascii="Arial" w:eastAsia="Arial" w:hAnsi="Arial" w:cs="Arial"/>
                <w:sz w:val="24"/>
                <w:szCs w:val="24"/>
              </w:rPr>
              <w:t>9.1</w:t>
            </w:r>
            <w:r w:rsidR="00735704" w:rsidRPr="00B97AC6">
              <w:rPr>
                <w:rFonts w:ascii="Arial" w:hAnsi="Arial" w:cs="Arial"/>
                <w:sz w:val="24"/>
                <w:szCs w:val="24"/>
              </w:rPr>
              <w:tab/>
            </w:r>
            <w:r w:rsidR="00735704" w:rsidRPr="00B97AC6">
              <w:rPr>
                <w:rStyle w:val="Hipervnculo"/>
                <w:rFonts w:ascii="Arial" w:eastAsia="Arial" w:hAnsi="Arial" w:cs="Arial"/>
                <w:sz w:val="24"/>
                <w:szCs w:val="24"/>
              </w:rPr>
              <w:t>Administración de requisit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12282283" w14:textId="1F35D58F" w:rsidR="00735704" w:rsidRPr="00B97AC6" w:rsidRDefault="00CF07E7">
          <w:pPr>
            <w:pStyle w:val="TDC2"/>
            <w:tabs>
              <w:tab w:val="left" w:pos="880"/>
              <w:tab w:val="right" w:leader="dot" w:pos="8828"/>
            </w:tabs>
            <w:rPr>
              <w:rFonts w:ascii="Arial" w:hAnsi="Arial" w:cs="Arial"/>
              <w:sz w:val="24"/>
              <w:szCs w:val="24"/>
            </w:rPr>
          </w:pPr>
          <w:hyperlink w:anchor="_Toc50534682" w:history="1">
            <w:r w:rsidR="00735704" w:rsidRPr="00B97AC6">
              <w:rPr>
                <w:rStyle w:val="Hipervnculo"/>
                <w:rFonts w:ascii="Arial" w:eastAsia="Arial" w:hAnsi="Arial" w:cs="Arial"/>
                <w:sz w:val="24"/>
                <w:szCs w:val="24"/>
              </w:rPr>
              <w:t>9.2</w:t>
            </w:r>
            <w:r w:rsidR="00735704" w:rsidRPr="00B97AC6">
              <w:rPr>
                <w:rFonts w:ascii="Arial" w:hAnsi="Arial" w:cs="Arial"/>
                <w:sz w:val="24"/>
                <w:szCs w:val="24"/>
              </w:rPr>
              <w:tab/>
            </w:r>
            <w:r w:rsidR="00735704" w:rsidRPr="00B97AC6">
              <w:rPr>
                <w:rStyle w:val="Hipervnculo"/>
                <w:rFonts w:ascii="Arial" w:eastAsia="Arial" w:hAnsi="Arial" w:cs="Arial"/>
                <w:sz w:val="24"/>
                <w:szCs w:val="24"/>
              </w:rPr>
              <w:t>Monitoreo y control del progres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28C0A4BA" w14:textId="14101AFF" w:rsidR="00735704" w:rsidRPr="00B97AC6" w:rsidRDefault="00CF07E7">
          <w:pPr>
            <w:pStyle w:val="TDC3"/>
            <w:tabs>
              <w:tab w:val="left" w:pos="1320"/>
              <w:tab w:val="right" w:leader="dot" w:pos="8828"/>
            </w:tabs>
            <w:rPr>
              <w:rFonts w:ascii="Arial" w:hAnsi="Arial" w:cs="Arial"/>
              <w:sz w:val="24"/>
              <w:szCs w:val="24"/>
            </w:rPr>
          </w:pPr>
          <w:hyperlink w:anchor="_Toc50534683" w:history="1">
            <w:r w:rsidR="00735704" w:rsidRPr="00B97AC6">
              <w:rPr>
                <w:rStyle w:val="Hipervnculo"/>
                <w:rFonts w:ascii="Arial" w:eastAsia="Arial" w:hAnsi="Arial" w:cs="Arial"/>
                <w:sz w:val="24"/>
                <w:szCs w:val="24"/>
              </w:rPr>
              <w:t>9.2.1</w:t>
            </w:r>
            <w:r w:rsidR="00735704" w:rsidRPr="00B97AC6">
              <w:rPr>
                <w:rFonts w:ascii="Arial" w:hAnsi="Arial" w:cs="Arial"/>
                <w:sz w:val="24"/>
                <w:szCs w:val="24"/>
              </w:rPr>
              <w:tab/>
            </w:r>
            <w:r w:rsidR="00735704" w:rsidRPr="00B97AC6">
              <w:rPr>
                <w:rStyle w:val="Hipervnculo"/>
                <w:rFonts w:ascii="Arial" w:eastAsia="Arial" w:hAnsi="Arial" w:cs="Arial"/>
                <w:sz w:val="24"/>
                <w:szCs w:val="24"/>
              </w:rPr>
              <w:t>Medidas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4</w:t>
            </w:r>
            <w:r w:rsidR="00735704" w:rsidRPr="00B97AC6">
              <w:rPr>
                <w:rFonts w:ascii="Arial" w:hAnsi="Arial" w:cs="Arial"/>
                <w:webHidden/>
                <w:sz w:val="24"/>
                <w:szCs w:val="24"/>
              </w:rPr>
              <w:fldChar w:fldCharType="end"/>
            </w:r>
          </w:hyperlink>
        </w:p>
        <w:p w14:paraId="017C42B3" w14:textId="5D03E3D7" w:rsidR="00735704" w:rsidRPr="00B97AC6" w:rsidRDefault="00CF07E7">
          <w:pPr>
            <w:pStyle w:val="TDC3"/>
            <w:tabs>
              <w:tab w:val="left" w:pos="1320"/>
              <w:tab w:val="right" w:leader="dot" w:pos="8828"/>
            </w:tabs>
            <w:rPr>
              <w:rFonts w:ascii="Arial" w:hAnsi="Arial" w:cs="Arial"/>
              <w:sz w:val="24"/>
              <w:szCs w:val="24"/>
            </w:rPr>
          </w:pPr>
          <w:hyperlink w:anchor="_Toc50534684" w:history="1">
            <w:r w:rsidR="00735704" w:rsidRPr="00B97AC6">
              <w:rPr>
                <w:rStyle w:val="Hipervnculo"/>
                <w:rFonts w:ascii="Arial" w:eastAsia="Arial" w:hAnsi="Arial" w:cs="Arial"/>
                <w:sz w:val="24"/>
                <w:szCs w:val="24"/>
              </w:rPr>
              <w:t>9.2.2</w:t>
            </w:r>
            <w:r w:rsidR="00735704" w:rsidRPr="00B97AC6">
              <w:rPr>
                <w:rFonts w:ascii="Arial" w:hAnsi="Arial" w:cs="Arial"/>
                <w:sz w:val="24"/>
                <w:szCs w:val="24"/>
              </w:rPr>
              <w:tab/>
            </w:r>
            <w:r w:rsidR="00735704" w:rsidRPr="00B97AC6">
              <w:rPr>
                <w:rStyle w:val="Hipervnculo"/>
                <w:rFonts w:ascii="Arial" w:eastAsia="Arial" w:hAnsi="Arial" w:cs="Arial"/>
                <w:sz w:val="24"/>
                <w:szCs w:val="24"/>
              </w:rPr>
              <w:t>Actividades para realizar</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5</w:t>
            </w:r>
            <w:r w:rsidR="00735704" w:rsidRPr="00B97AC6">
              <w:rPr>
                <w:rFonts w:ascii="Arial" w:hAnsi="Arial" w:cs="Arial"/>
                <w:webHidden/>
                <w:sz w:val="24"/>
                <w:szCs w:val="24"/>
              </w:rPr>
              <w:fldChar w:fldCharType="end"/>
            </w:r>
          </w:hyperlink>
        </w:p>
        <w:p w14:paraId="17177950" w14:textId="3CD3276C" w:rsidR="00735704" w:rsidRPr="00B97AC6" w:rsidRDefault="00CF07E7">
          <w:pPr>
            <w:pStyle w:val="TDC3"/>
            <w:tabs>
              <w:tab w:val="left" w:pos="1320"/>
              <w:tab w:val="right" w:leader="dot" w:pos="8828"/>
            </w:tabs>
            <w:rPr>
              <w:rFonts w:ascii="Arial" w:hAnsi="Arial" w:cs="Arial"/>
              <w:sz w:val="24"/>
              <w:szCs w:val="24"/>
            </w:rPr>
          </w:pPr>
          <w:hyperlink w:anchor="_Toc50534685" w:history="1">
            <w:r w:rsidR="00735704" w:rsidRPr="00B97AC6">
              <w:rPr>
                <w:rStyle w:val="Hipervnculo"/>
                <w:rFonts w:ascii="Arial" w:eastAsia="Arial" w:hAnsi="Arial" w:cs="Arial"/>
                <w:sz w:val="24"/>
                <w:szCs w:val="24"/>
              </w:rPr>
              <w:t>9.2.3</w:t>
            </w:r>
            <w:r w:rsidR="00735704" w:rsidRPr="00B97AC6">
              <w:rPr>
                <w:rFonts w:ascii="Arial" w:hAnsi="Arial" w:cs="Arial"/>
                <w:sz w:val="24"/>
                <w:szCs w:val="24"/>
              </w:rPr>
              <w:tab/>
            </w:r>
            <w:r w:rsidR="00735704" w:rsidRPr="00B97AC6">
              <w:rPr>
                <w:rStyle w:val="Hipervnculo"/>
                <w:rFonts w:ascii="Arial" w:eastAsia="Arial" w:hAnsi="Arial" w:cs="Arial"/>
                <w:sz w:val="24"/>
                <w:szCs w:val="24"/>
              </w:rPr>
              <w:t>Acciones correctiv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5</w:t>
            </w:r>
            <w:r w:rsidR="00735704" w:rsidRPr="00B97AC6">
              <w:rPr>
                <w:rFonts w:ascii="Arial" w:hAnsi="Arial" w:cs="Arial"/>
                <w:webHidden/>
                <w:sz w:val="24"/>
                <w:szCs w:val="24"/>
              </w:rPr>
              <w:fldChar w:fldCharType="end"/>
            </w:r>
          </w:hyperlink>
        </w:p>
        <w:p w14:paraId="7A95B2F3" w14:textId="5561085A" w:rsidR="00735704" w:rsidRPr="00B97AC6" w:rsidRDefault="00CF07E7">
          <w:pPr>
            <w:pStyle w:val="TDC2"/>
            <w:tabs>
              <w:tab w:val="left" w:pos="880"/>
              <w:tab w:val="right" w:leader="dot" w:pos="8828"/>
            </w:tabs>
            <w:rPr>
              <w:rFonts w:ascii="Arial" w:hAnsi="Arial" w:cs="Arial"/>
              <w:sz w:val="24"/>
              <w:szCs w:val="24"/>
            </w:rPr>
          </w:pPr>
          <w:hyperlink w:anchor="_Toc50534686" w:history="1">
            <w:r w:rsidR="00735704" w:rsidRPr="00B97AC6">
              <w:rPr>
                <w:rStyle w:val="Hipervnculo"/>
                <w:rFonts w:ascii="Arial" w:eastAsia="Arial" w:hAnsi="Arial" w:cs="Arial"/>
                <w:sz w:val="24"/>
                <w:szCs w:val="24"/>
              </w:rPr>
              <w:t>9.3</w:t>
            </w:r>
            <w:r w:rsidR="00735704" w:rsidRPr="00B97AC6">
              <w:rPr>
                <w:rFonts w:ascii="Arial" w:hAnsi="Arial" w:cs="Arial"/>
                <w:sz w:val="24"/>
                <w:szCs w:val="24"/>
              </w:rPr>
              <w:tab/>
            </w:r>
            <w:r w:rsidR="00735704" w:rsidRPr="00B97AC6">
              <w:rPr>
                <w:rStyle w:val="Hipervnculo"/>
                <w:rFonts w:ascii="Arial" w:eastAsia="Arial" w:hAnsi="Arial" w:cs="Arial"/>
                <w:sz w:val="24"/>
                <w:szCs w:val="24"/>
              </w:rPr>
              <w:t>Cierre del proye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6</w:t>
            </w:r>
            <w:r w:rsidR="00735704" w:rsidRPr="00B97AC6">
              <w:rPr>
                <w:rFonts w:ascii="Arial" w:hAnsi="Arial" w:cs="Arial"/>
                <w:webHidden/>
                <w:sz w:val="24"/>
                <w:szCs w:val="24"/>
              </w:rPr>
              <w:fldChar w:fldCharType="end"/>
            </w:r>
          </w:hyperlink>
        </w:p>
        <w:p w14:paraId="5BFF0528" w14:textId="58863E41" w:rsidR="00735704" w:rsidRPr="00B97AC6" w:rsidRDefault="00CF07E7">
          <w:pPr>
            <w:pStyle w:val="TDC1"/>
            <w:tabs>
              <w:tab w:val="left" w:pos="660"/>
              <w:tab w:val="right" w:leader="dot" w:pos="8828"/>
            </w:tabs>
            <w:rPr>
              <w:rFonts w:ascii="Arial" w:hAnsi="Arial" w:cs="Arial"/>
              <w:sz w:val="24"/>
              <w:szCs w:val="24"/>
            </w:rPr>
          </w:pPr>
          <w:hyperlink w:anchor="_Toc50534687" w:history="1">
            <w:r w:rsidR="00735704" w:rsidRPr="00B97AC6">
              <w:rPr>
                <w:rStyle w:val="Hipervnculo"/>
                <w:rFonts w:ascii="Arial" w:eastAsia="Arial" w:hAnsi="Arial" w:cs="Arial"/>
                <w:sz w:val="24"/>
                <w:szCs w:val="24"/>
              </w:rPr>
              <w:t>10</w:t>
            </w:r>
            <w:r w:rsidR="00735704" w:rsidRPr="00B97AC6">
              <w:rPr>
                <w:rFonts w:ascii="Arial" w:hAnsi="Arial" w:cs="Arial"/>
                <w:sz w:val="24"/>
                <w:szCs w:val="24"/>
              </w:rPr>
              <w:tab/>
            </w:r>
            <w:r w:rsidR="00735704" w:rsidRPr="00B97AC6">
              <w:rPr>
                <w:rStyle w:val="Hipervnculo"/>
                <w:rFonts w:ascii="Arial" w:eastAsia="Arial" w:hAnsi="Arial" w:cs="Arial"/>
                <w:sz w:val="24"/>
                <w:szCs w:val="24"/>
              </w:rPr>
              <w:t>Entrega del product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39</w:t>
            </w:r>
            <w:r w:rsidR="00735704" w:rsidRPr="00B97AC6">
              <w:rPr>
                <w:rFonts w:ascii="Arial" w:hAnsi="Arial" w:cs="Arial"/>
                <w:webHidden/>
                <w:sz w:val="24"/>
                <w:szCs w:val="24"/>
              </w:rPr>
              <w:fldChar w:fldCharType="end"/>
            </w:r>
          </w:hyperlink>
        </w:p>
        <w:p w14:paraId="6175AEEA" w14:textId="4F540E65" w:rsidR="00735704" w:rsidRPr="00B97AC6" w:rsidRDefault="00CF07E7">
          <w:pPr>
            <w:pStyle w:val="TDC1"/>
            <w:tabs>
              <w:tab w:val="left" w:pos="660"/>
              <w:tab w:val="right" w:leader="dot" w:pos="8828"/>
            </w:tabs>
            <w:rPr>
              <w:rFonts w:ascii="Arial" w:hAnsi="Arial" w:cs="Arial"/>
              <w:sz w:val="24"/>
              <w:szCs w:val="24"/>
            </w:rPr>
          </w:pPr>
          <w:hyperlink w:anchor="_Toc50534688" w:history="1">
            <w:r w:rsidR="00735704" w:rsidRPr="00B97AC6">
              <w:rPr>
                <w:rStyle w:val="Hipervnculo"/>
                <w:rFonts w:ascii="Arial" w:eastAsia="Arial" w:hAnsi="Arial" w:cs="Arial"/>
                <w:sz w:val="24"/>
                <w:szCs w:val="24"/>
              </w:rPr>
              <w:t>11</w:t>
            </w:r>
            <w:r w:rsidR="00735704" w:rsidRPr="00B97AC6">
              <w:rPr>
                <w:rFonts w:ascii="Arial" w:hAnsi="Arial" w:cs="Arial"/>
                <w:sz w:val="24"/>
                <w:szCs w:val="24"/>
              </w:rPr>
              <w:tab/>
            </w:r>
            <w:r w:rsidR="00735704" w:rsidRPr="00B97AC6">
              <w:rPr>
                <w:rStyle w:val="Hipervnculo"/>
                <w:rFonts w:ascii="Arial" w:eastAsia="Arial" w:hAnsi="Arial" w:cs="Arial"/>
                <w:sz w:val="24"/>
                <w:szCs w:val="24"/>
              </w:rPr>
              <w:t>Procesos de soporte</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7AC4299C" w14:textId="4F81FF19" w:rsidR="00735704" w:rsidRPr="00B97AC6" w:rsidRDefault="00CF07E7">
          <w:pPr>
            <w:pStyle w:val="TDC2"/>
            <w:tabs>
              <w:tab w:val="left" w:pos="880"/>
              <w:tab w:val="right" w:leader="dot" w:pos="8828"/>
            </w:tabs>
            <w:rPr>
              <w:rFonts w:ascii="Arial" w:hAnsi="Arial" w:cs="Arial"/>
              <w:sz w:val="24"/>
              <w:szCs w:val="24"/>
            </w:rPr>
          </w:pPr>
          <w:hyperlink w:anchor="_Toc50534689" w:history="1">
            <w:r w:rsidR="00735704" w:rsidRPr="00B97AC6">
              <w:rPr>
                <w:rStyle w:val="Hipervnculo"/>
                <w:rFonts w:ascii="Arial" w:eastAsia="Arial" w:hAnsi="Arial" w:cs="Arial"/>
                <w:sz w:val="24"/>
                <w:szCs w:val="24"/>
              </w:rPr>
              <w:t>11.1</w:t>
            </w:r>
            <w:r w:rsidR="00735704" w:rsidRPr="00B97AC6">
              <w:rPr>
                <w:rFonts w:ascii="Arial" w:hAnsi="Arial" w:cs="Arial"/>
                <w:sz w:val="24"/>
                <w:szCs w:val="24"/>
              </w:rPr>
              <w:tab/>
            </w:r>
            <w:r w:rsidR="00735704" w:rsidRPr="00B97AC6">
              <w:rPr>
                <w:rStyle w:val="Hipervnculo"/>
                <w:rFonts w:ascii="Arial" w:eastAsia="Arial" w:hAnsi="Arial" w:cs="Arial"/>
                <w:sz w:val="24"/>
                <w:szCs w:val="24"/>
              </w:rPr>
              <w:t>Ambiente de trabaj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8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527D475F" w14:textId="5730ED8E" w:rsidR="00735704" w:rsidRPr="00B97AC6" w:rsidRDefault="00CF07E7">
          <w:pPr>
            <w:pStyle w:val="TDC3"/>
            <w:tabs>
              <w:tab w:val="left" w:pos="1320"/>
              <w:tab w:val="right" w:leader="dot" w:pos="8828"/>
            </w:tabs>
            <w:rPr>
              <w:rFonts w:ascii="Arial" w:hAnsi="Arial" w:cs="Arial"/>
              <w:sz w:val="24"/>
              <w:szCs w:val="24"/>
            </w:rPr>
          </w:pPr>
          <w:hyperlink w:anchor="_Toc50534690" w:history="1">
            <w:r w:rsidR="00735704" w:rsidRPr="00B97AC6">
              <w:rPr>
                <w:rStyle w:val="Hipervnculo"/>
                <w:rFonts w:ascii="Arial" w:eastAsia="Arial" w:hAnsi="Arial" w:cs="Arial"/>
                <w:sz w:val="24"/>
                <w:szCs w:val="24"/>
              </w:rPr>
              <w:t>11.1.1</w:t>
            </w:r>
            <w:r w:rsidR="00735704" w:rsidRPr="00B97AC6">
              <w:rPr>
                <w:rFonts w:ascii="Arial" w:hAnsi="Arial" w:cs="Arial"/>
                <w:sz w:val="24"/>
                <w:szCs w:val="24"/>
              </w:rPr>
              <w:tab/>
            </w:r>
            <w:r w:rsidR="00735704" w:rsidRPr="00B97AC6">
              <w:rPr>
                <w:rStyle w:val="Hipervnculo"/>
                <w:rFonts w:ascii="Arial" w:eastAsia="Arial" w:hAnsi="Arial" w:cs="Arial"/>
                <w:sz w:val="24"/>
                <w:szCs w:val="24"/>
              </w:rPr>
              <w:t>Reglas de trabaj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2B27F189" w14:textId="412D3FA2" w:rsidR="00735704" w:rsidRPr="00B97AC6" w:rsidRDefault="00CF07E7">
          <w:pPr>
            <w:pStyle w:val="TDC3"/>
            <w:tabs>
              <w:tab w:val="left" w:pos="1320"/>
              <w:tab w:val="right" w:leader="dot" w:pos="8828"/>
            </w:tabs>
            <w:rPr>
              <w:rFonts w:ascii="Arial" w:hAnsi="Arial" w:cs="Arial"/>
              <w:sz w:val="24"/>
              <w:szCs w:val="24"/>
            </w:rPr>
          </w:pPr>
          <w:hyperlink w:anchor="_Toc50534691" w:history="1">
            <w:r w:rsidR="00735704" w:rsidRPr="00B97AC6">
              <w:rPr>
                <w:rStyle w:val="Hipervnculo"/>
                <w:rFonts w:ascii="Arial" w:eastAsia="Arial" w:hAnsi="Arial" w:cs="Arial"/>
                <w:sz w:val="24"/>
                <w:szCs w:val="24"/>
                <w:lang w:val="es-ES"/>
              </w:rPr>
              <w:t>11.1.2</w:t>
            </w:r>
            <w:r w:rsidR="00735704" w:rsidRPr="00B97AC6">
              <w:rPr>
                <w:rFonts w:ascii="Arial" w:hAnsi="Arial" w:cs="Arial"/>
                <w:sz w:val="24"/>
                <w:szCs w:val="24"/>
              </w:rPr>
              <w:tab/>
            </w:r>
            <w:r w:rsidR="00735704" w:rsidRPr="00B97AC6">
              <w:rPr>
                <w:rStyle w:val="Hipervnculo"/>
                <w:rFonts w:ascii="Arial" w:hAnsi="Arial" w:cs="Arial"/>
                <w:sz w:val="24"/>
                <w:szCs w:val="24"/>
                <w:lang w:val="es-ES"/>
              </w:rPr>
              <w:t>Excusas válid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0</w:t>
            </w:r>
            <w:r w:rsidR="00735704" w:rsidRPr="00B97AC6">
              <w:rPr>
                <w:rFonts w:ascii="Arial" w:hAnsi="Arial" w:cs="Arial"/>
                <w:webHidden/>
                <w:sz w:val="24"/>
                <w:szCs w:val="24"/>
              </w:rPr>
              <w:fldChar w:fldCharType="end"/>
            </w:r>
          </w:hyperlink>
        </w:p>
        <w:p w14:paraId="3669EF6F" w14:textId="3CC38479" w:rsidR="00735704" w:rsidRPr="00B97AC6" w:rsidRDefault="00CF07E7">
          <w:pPr>
            <w:pStyle w:val="TDC3"/>
            <w:tabs>
              <w:tab w:val="left" w:pos="1320"/>
              <w:tab w:val="right" w:leader="dot" w:pos="8828"/>
            </w:tabs>
            <w:rPr>
              <w:rFonts w:ascii="Arial" w:hAnsi="Arial" w:cs="Arial"/>
              <w:sz w:val="24"/>
              <w:szCs w:val="24"/>
            </w:rPr>
          </w:pPr>
          <w:hyperlink w:anchor="_Toc50534692" w:history="1">
            <w:r w:rsidR="00735704" w:rsidRPr="00B97AC6">
              <w:rPr>
                <w:rStyle w:val="Hipervnculo"/>
                <w:rFonts w:ascii="Arial" w:eastAsia="Arial" w:hAnsi="Arial" w:cs="Arial"/>
                <w:sz w:val="24"/>
                <w:szCs w:val="24"/>
                <w:lang w:val="es-ES"/>
              </w:rPr>
              <w:t>11.1.3</w:t>
            </w:r>
            <w:r w:rsidR="00735704" w:rsidRPr="00B97AC6">
              <w:rPr>
                <w:rFonts w:ascii="Arial" w:hAnsi="Arial" w:cs="Arial"/>
                <w:sz w:val="24"/>
                <w:szCs w:val="24"/>
              </w:rPr>
              <w:tab/>
            </w:r>
            <w:r w:rsidR="00735704" w:rsidRPr="00B97AC6">
              <w:rPr>
                <w:rStyle w:val="Hipervnculo"/>
                <w:rFonts w:ascii="Arial" w:hAnsi="Arial" w:cs="Arial"/>
                <w:sz w:val="24"/>
                <w:szCs w:val="24"/>
                <w:lang w:val="es-ES"/>
              </w:rPr>
              <w:t>Sanciones</w:t>
            </w:r>
            <w:r w:rsidR="00735704" w:rsidRPr="00B97AC6">
              <w:rPr>
                <w:rStyle w:val="Hipervnculo"/>
                <w:rFonts w:ascii="Arial" w:eastAsia="Arial" w:hAnsi="Arial" w:cs="Arial"/>
                <w:sz w:val="24"/>
                <w:szCs w:val="24"/>
                <w:lang w:val="es-ES"/>
              </w:rPr>
              <w:t xml:space="preserve"> y acciones correctiv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191346ED" w14:textId="1669715C" w:rsidR="00735704" w:rsidRPr="00B97AC6" w:rsidRDefault="00CF07E7">
          <w:pPr>
            <w:pStyle w:val="TDC2"/>
            <w:tabs>
              <w:tab w:val="left" w:pos="880"/>
              <w:tab w:val="right" w:leader="dot" w:pos="8828"/>
            </w:tabs>
            <w:rPr>
              <w:rFonts w:ascii="Arial" w:hAnsi="Arial" w:cs="Arial"/>
              <w:sz w:val="24"/>
              <w:szCs w:val="24"/>
            </w:rPr>
          </w:pPr>
          <w:hyperlink w:anchor="_Toc50534693" w:history="1">
            <w:r w:rsidR="00735704" w:rsidRPr="00B97AC6">
              <w:rPr>
                <w:rStyle w:val="Hipervnculo"/>
                <w:rFonts w:ascii="Arial" w:eastAsia="Arial" w:hAnsi="Arial" w:cs="Arial"/>
                <w:sz w:val="24"/>
                <w:szCs w:val="24"/>
              </w:rPr>
              <w:t>11.2</w:t>
            </w:r>
            <w:r w:rsidR="00735704" w:rsidRPr="00B97AC6">
              <w:rPr>
                <w:rFonts w:ascii="Arial" w:hAnsi="Arial" w:cs="Arial"/>
                <w:sz w:val="24"/>
                <w:szCs w:val="24"/>
              </w:rPr>
              <w:tab/>
            </w:r>
            <w:r w:rsidR="00735704" w:rsidRPr="00B97AC6">
              <w:rPr>
                <w:rStyle w:val="Hipervnculo"/>
                <w:rFonts w:ascii="Arial" w:eastAsia="Arial" w:hAnsi="Arial" w:cs="Arial"/>
                <w:sz w:val="24"/>
                <w:szCs w:val="24"/>
              </w:rPr>
              <w:t>Análisis y administración de riesg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13949E29" w14:textId="4B393D5B" w:rsidR="00735704" w:rsidRPr="00B97AC6" w:rsidRDefault="00CF07E7">
          <w:pPr>
            <w:pStyle w:val="TDC3"/>
            <w:tabs>
              <w:tab w:val="left" w:pos="1320"/>
              <w:tab w:val="right" w:leader="dot" w:pos="8828"/>
            </w:tabs>
            <w:rPr>
              <w:rFonts w:ascii="Arial" w:hAnsi="Arial" w:cs="Arial"/>
              <w:sz w:val="24"/>
              <w:szCs w:val="24"/>
            </w:rPr>
          </w:pPr>
          <w:hyperlink w:anchor="_Toc50534694" w:history="1">
            <w:r w:rsidR="00735704" w:rsidRPr="00B97AC6">
              <w:rPr>
                <w:rStyle w:val="Hipervnculo"/>
                <w:rFonts w:ascii="Arial" w:eastAsia="Arial" w:hAnsi="Arial" w:cs="Arial"/>
                <w:sz w:val="24"/>
                <w:szCs w:val="24"/>
              </w:rPr>
              <w:t>11.2.1</w:t>
            </w:r>
            <w:r w:rsidR="00735704" w:rsidRPr="00B97AC6">
              <w:rPr>
                <w:rFonts w:ascii="Arial" w:hAnsi="Arial" w:cs="Arial"/>
                <w:sz w:val="24"/>
                <w:szCs w:val="24"/>
              </w:rPr>
              <w:tab/>
            </w:r>
            <w:r w:rsidR="00735704" w:rsidRPr="00B97AC6">
              <w:rPr>
                <w:rStyle w:val="Hipervnculo"/>
                <w:rFonts w:ascii="Arial" w:eastAsia="Arial" w:hAnsi="Arial" w:cs="Arial"/>
                <w:sz w:val="24"/>
                <w:szCs w:val="24"/>
              </w:rPr>
              <w:t>Proceso de identificación de riesg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478436E1" w14:textId="3D51D834" w:rsidR="00735704" w:rsidRPr="00B97AC6" w:rsidRDefault="00CF07E7">
          <w:pPr>
            <w:pStyle w:val="TDC3"/>
            <w:tabs>
              <w:tab w:val="left" w:pos="1320"/>
              <w:tab w:val="right" w:leader="dot" w:pos="8828"/>
            </w:tabs>
            <w:rPr>
              <w:rFonts w:ascii="Arial" w:hAnsi="Arial" w:cs="Arial"/>
              <w:sz w:val="24"/>
              <w:szCs w:val="24"/>
            </w:rPr>
          </w:pPr>
          <w:hyperlink w:anchor="_Toc50534695" w:history="1">
            <w:r w:rsidR="00735704" w:rsidRPr="00B97AC6">
              <w:rPr>
                <w:rStyle w:val="Hipervnculo"/>
                <w:rFonts w:ascii="Arial" w:eastAsia="Arial" w:hAnsi="Arial" w:cs="Arial"/>
                <w:sz w:val="24"/>
                <w:szCs w:val="24"/>
              </w:rPr>
              <w:t>11.2.2</w:t>
            </w:r>
            <w:r w:rsidR="00735704" w:rsidRPr="00B97AC6">
              <w:rPr>
                <w:rFonts w:ascii="Arial" w:hAnsi="Arial" w:cs="Arial"/>
                <w:sz w:val="24"/>
                <w:szCs w:val="24"/>
              </w:rPr>
              <w:tab/>
            </w:r>
            <w:r w:rsidR="00735704" w:rsidRPr="00B97AC6">
              <w:rPr>
                <w:rStyle w:val="Hipervnculo"/>
                <w:rFonts w:ascii="Arial" w:eastAsia="Arial" w:hAnsi="Arial" w:cs="Arial"/>
                <w:sz w:val="24"/>
                <w:szCs w:val="24"/>
              </w:rPr>
              <w:t>Clasificación de riesg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5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1</w:t>
            </w:r>
            <w:r w:rsidR="00735704" w:rsidRPr="00B97AC6">
              <w:rPr>
                <w:rFonts w:ascii="Arial" w:hAnsi="Arial" w:cs="Arial"/>
                <w:webHidden/>
                <w:sz w:val="24"/>
                <w:szCs w:val="24"/>
              </w:rPr>
              <w:fldChar w:fldCharType="end"/>
            </w:r>
          </w:hyperlink>
        </w:p>
        <w:p w14:paraId="363A211E" w14:textId="07977B01" w:rsidR="00735704" w:rsidRPr="00B97AC6" w:rsidRDefault="00CF07E7">
          <w:pPr>
            <w:pStyle w:val="TDC3"/>
            <w:tabs>
              <w:tab w:val="left" w:pos="1320"/>
              <w:tab w:val="right" w:leader="dot" w:pos="8828"/>
            </w:tabs>
            <w:rPr>
              <w:rFonts w:ascii="Arial" w:hAnsi="Arial" w:cs="Arial"/>
              <w:sz w:val="24"/>
              <w:szCs w:val="24"/>
            </w:rPr>
          </w:pPr>
          <w:hyperlink w:anchor="_Toc50534696" w:history="1">
            <w:r w:rsidR="00735704" w:rsidRPr="00B97AC6">
              <w:rPr>
                <w:rStyle w:val="Hipervnculo"/>
                <w:rFonts w:ascii="Arial" w:eastAsia="Arial" w:hAnsi="Arial" w:cs="Arial"/>
                <w:sz w:val="24"/>
                <w:szCs w:val="24"/>
              </w:rPr>
              <w:t>11.2.3</w:t>
            </w:r>
            <w:r w:rsidR="00735704" w:rsidRPr="00B97AC6">
              <w:rPr>
                <w:rFonts w:ascii="Arial" w:hAnsi="Arial" w:cs="Arial"/>
                <w:sz w:val="24"/>
                <w:szCs w:val="24"/>
              </w:rPr>
              <w:tab/>
            </w:r>
            <w:r w:rsidR="00735704" w:rsidRPr="00B97AC6">
              <w:rPr>
                <w:rStyle w:val="Hipervnculo"/>
                <w:rFonts w:ascii="Arial" w:eastAsia="Arial" w:hAnsi="Arial" w:cs="Arial"/>
                <w:sz w:val="24"/>
                <w:szCs w:val="24"/>
              </w:rPr>
              <w:t>Tratamiento del riesgo</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6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2</w:t>
            </w:r>
            <w:r w:rsidR="00735704" w:rsidRPr="00B97AC6">
              <w:rPr>
                <w:rFonts w:ascii="Arial" w:hAnsi="Arial" w:cs="Arial"/>
                <w:webHidden/>
                <w:sz w:val="24"/>
                <w:szCs w:val="24"/>
              </w:rPr>
              <w:fldChar w:fldCharType="end"/>
            </w:r>
          </w:hyperlink>
        </w:p>
        <w:p w14:paraId="6F154B65" w14:textId="1737CBEF" w:rsidR="00735704" w:rsidRPr="00B97AC6" w:rsidRDefault="00CF07E7">
          <w:pPr>
            <w:pStyle w:val="TDC3"/>
            <w:tabs>
              <w:tab w:val="left" w:pos="1320"/>
              <w:tab w:val="right" w:leader="dot" w:pos="8828"/>
            </w:tabs>
            <w:rPr>
              <w:rFonts w:ascii="Arial" w:hAnsi="Arial" w:cs="Arial"/>
              <w:sz w:val="24"/>
              <w:szCs w:val="24"/>
            </w:rPr>
          </w:pPr>
          <w:hyperlink w:anchor="_Toc50534697" w:history="1">
            <w:r w:rsidR="00735704" w:rsidRPr="00B97AC6">
              <w:rPr>
                <w:rStyle w:val="Hipervnculo"/>
                <w:rFonts w:ascii="Arial" w:eastAsia="Arial" w:hAnsi="Arial" w:cs="Arial"/>
                <w:sz w:val="24"/>
                <w:szCs w:val="24"/>
              </w:rPr>
              <w:t>11.2.4</w:t>
            </w:r>
            <w:r w:rsidR="00735704" w:rsidRPr="00B97AC6">
              <w:rPr>
                <w:rFonts w:ascii="Arial" w:hAnsi="Arial" w:cs="Arial"/>
                <w:sz w:val="24"/>
                <w:szCs w:val="24"/>
              </w:rPr>
              <w:tab/>
            </w:r>
            <w:r w:rsidR="00735704" w:rsidRPr="00B97AC6">
              <w:rPr>
                <w:rStyle w:val="Hipervnculo"/>
                <w:rFonts w:ascii="Arial" w:eastAsia="Arial" w:hAnsi="Arial" w:cs="Arial"/>
                <w:sz w:val="24"/>
                <w:szCs w:val="24"/>
              </w:rPr>
              <w:t>Riesgos identificad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7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2</w:t>
            </w:r>
            <w:r w:rsidR="00735704" w:rsidRPr="00B97AC6">
              <w:rPr>
                <w:rFonts w:ascii="Arial" w:hAnsi="Arial" w:cs="Arial"/>
                <w:webHidden/>
                <w:sz w:val="24"/>
                <w:szCs w:val="24"/>
              </w:rPr>
              <w:fldChar w:fldCharType="end"/>
            </w:r>
          </w:hyperlink>
        </w:p>
        <w:p w14:paraId="1EFA572E" w14:textId="5BDB4BD6" w:rsidR="00735704" w:rsidRPr="00B97AC6" w:rsidRDefault="00CF07E7">
          <w:pPr>
            <w:pStyle w:val="TDC2"/>
            <w:tabs>
              <w:tab w:val="left" w:pos="880"/>
              <w:tab w:val="right" w:leader="dot" w:pos="8828"/>
            </w:tabs>
            <w:rPr>
              <w:rFonts w:ascii="Arial" w:hAnsi="Arial" w:cs="Arial"/>
              <w:sz w:val="24"/>
              <w:szCs w:val="24"/>
            </w:rPr>
          </w:pPr>
          <w:hyperlink w:anchor="_Toc50534698" w:history="1">
            <w:r w:rsidR="00735704" w:rsidRPr="00B97AC6">
              <w:rPr>
                <w:rStyle w:val="Hipervnculo"/>
                <w:rFonts w:ascii="Arial" w:eastAsia="Arial" w:hAnsi="Arial" w:cs="Arial"/>
                <w:sz w:val="24"/>
                <w:szCs w:val="24"/>
              </w:rPr>
              <w:t>11.3</w:t>
            </w:r>
            <w:r w:rsidR="00735704" w:rsidRPr="00B97AC6">
              <w:rPr>
                <w:rFonts w:ascii="Arial" w:hAnsi="Arial" w:cs="Arial"/>
                <w:sz w:val="24"/>
                <w:szCs w:val="24"/>
              </w:rPr>
              <w:tab/>
            </w:r>
            <w:r w:rsidR="00735704" w:rsidRPr="00B97AC6">
              <w:rPr>
                <w:rStyle w:val="Hipervnculo"/>
                <w:rFonts w:ascii="Arial" w:eastAsia="Arial" w:hAnsi="Arial" w:cs="Arial"/>
                <w:sz w:val="24"/>
                <w:szCs w:val="24"/>
              </w:rPr>
              <w:t>Administración de configuración y documentación</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8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3</w:t>
            </w:r>
            <w:r w:rsidR="00735704" w:rsidRPr="00B97AC6">
              <w:rPr>
                <w:rFonts w:ascii="Arial" w:hAnsi="Arial" w:cs="Arial"/>
                <w:webHidden/>
                <w:sz w:val="24"/>
                <w:szCs w:val="24"/>
              </w:rPr>
              <w:fldChar w:fldCharType="end"/>
            </w:r>
          </w:hyperlink>
        </w:p>
        <w:p w14:paraId="04EF525C" w14:textId="4B3BCA13" w:rsidR="00735704" w:rsidRPr="00B97AC6" w:rsidRDefault="00CF07E7">
          <w:pPr>
            <w:pStyle w:val="TDC2"/>
            <w:tabs>
              <w:tab w:val="left" w:pos="880"/>
              <w:tab w:val="right" w:leader="dot" w:pos="8828"/>
            </w:tabs>
            <w:rPr>
              <w:rFonts w:ascii="Arial" w:hAnsi="Arial" w:cs="Arial"/>
              <w:sz w:val="24"/>
              <w:szCs w:val="24"/>
            </w:rPr>
          </w:pPr>
          <w:hyperlink w:anchor="_Toc50534699" w:history="1">
            <w:r w:rsidR="00735704" w:rsidRPr="00B97AC6">
              <w:rPr>
                <w:rStyle w:val="Hipervnculo"/>
                <w:rFonts w:ascii="Arial" w:eastAsia="Arial" w:hAnsi="Arial" w:cs="Arial"/>
                <w:sz w:val="24"/>
                <w:szCs w:val="24"/>
              </w:rPr>
              <w:t>11.4</w:t>
            </w:r>
            <w:r w:rsidR="00735704" w:rsidRPr="00B97AC6">
              <w:rPr>
                <w:rFonts w:ascii="Arial" w:hAnsi="Arial" w:cs="Arial"/>
                <w:sz w:val="24"/>
                <w:szCs w:val="24"/>
              </w:rPr>
              <w:tab/>
            </w:r>
            <w:r w:rsidR="00735704" w:rsidRPr="00B97AC6">
              <w:rPr>
                <w:rStyle w:val="Hipervnculo"/>
                <w:rFonts w:ascii="Arial" w:eastAsia="Arial" w:hAnsi="Arial" w:cs="Arial"/>
                <w:sz w:val="24"/>
                <w:szCs w:val="24"/>
              </w:rPr>
              <w:t>Control de calidad</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699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4</w:t>
            </w:r>
            <w:r w:rsidR="00735704" w:rsidRPr="00B97AC6">
              <w:rPr>
                <w:rFonts w:ascii="Arial" w:hAnsi="Arial" w:cs="Arial"/>
                <w:webHidden/>
                <w:sz w:val="24"/>
                <w:szCs w:val="24"/>
              </w:rPr>
              <w:fldChar w:fldCharType="end"/>
            </w:r>
          </w:hyperlink>
        </w:p>
        <w:p w14:paraId="6C37544F" w14:textId="47034FFB" w:rsidR="00735704" w:rsidRPr="00B97AC6" w:rsidRDefault="00CF07E7" w:rsidP="002F7320">
          <w:pPr>
            <w:pStyle w:val="TDC3"/>
            <w:tabs>
              <w:tab w:val="left" w:pos="1320"/>
              <w:tab w:val="right" w:leader="dot" w:pos="8828"/>
            </w:tabs>
            <w:ind w:left="1320" w:hanging="880"/>
            <w:rPr>
              <w:rFonts w:ascii="Arial" w:hAnsi="Arial" w:cs="Arial"/>
              <w:sz w:val="24"/>
              <w:szCs w:val="24"/>
            </w:rPr>
          </w:pPr>
          <w:hyperlink w:anchor="_Toc50534700" w:history="1">
            <w:r w:rsidR="00735704" w:rsidRPr="00B97AC6">
              <w:rPr>
                <w:rStyle w:val="Hipervnculo"/>
                <w:rFonts w:ascii="Arial" w:hAnsi="Arial" w:cs="Arial"/>
                <w:sz w:val="24"/>
                <w:szCs w:val="24"/>
              </w:rPr>
              <w:t>11.4.1</w:t>
            </w:r>
            <w:r w:rsidR="00735704" w:rsidRPr="00B97AC6">
              <w:rPr>
                <w:rFonts w:ascii="Arial" w:hAnsi="Arial" w:cs="Arial"/>
                <w:sz w:val="24"/>
                <w:szCs w:val="24"/>
              </w:rPr>
              <w:tab/>
            </w:r>
            <w:r w:rsidR="00735704" w:rsidRPr="00B97AC6">
              <w:rPr>
                <w:rStyle w:val="Hipervnculo"/>
                <w:rFonts w:ascii="Arial" w:hAnsi="Arial" w:cs="Arial"/>
                <w:sz w:val="24"/>
                <w:szCs w:val="24"/>
              </w:rPr>
              <w:t>Medidas de Calidad:</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0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4</w:t>
            </w:r>
            <w:r w:rsidR="00735704" w:rsidRPr="00B97AC6">
              <w:rPr>
                <w:rFonts w:ascii="Arial" w:hAnsi="Arial" w:cs="Arial"/>
                <w:webHidden/>
                <w:sz w:val="24"/>
                <w:szCs w:val="24"/>
              </w:rPr>
              <w:fldChar w:fldCharType="end"/>
            </w:r>
          </w:hyperlink>
        </w:p>
        <w:p w14:paraId="21AA4014" w14:textId="626C85A0" w:rsidR="00735704" w:rsidRPr="00B97AC6" w:rsidRDefault="00CF07E7">
          <w:pPr>
            <w:pStyle w:val="TDC3"/>
            <w:tabs>
              <w:tab w:val="left" w:pos="1320"/>
              <w:tab w:val="right" w:leader="dot" w:pos="8828"/>
            </w:tabs>
            <w:rPr>
              <w:rFonts w:ascii="Arial" w:hAnsi="Arial" w:cs="Arial"/>
              <w:sz w:val="24"/>
              <w:szCs w:val="24"/>
            </w:rPr>
          </w:pPr>
          <w:hyperlink w:anchor="_Toc50534701" w:history="1">
            <w:r w:rsidR="00735704" w:rsidRPr="00B97AC6">
              <w:rPr>
                <w:rStyle w:val="Hipervnculo"/>
                <w:rFonts w:ascii="Arial" w:eastAsia="Arial" w:hAnsi="Arial" w:cs="Arial"/>
                <w:sz w:val="24"/>
                <w:szCs w:val="24"/>
              </w:rPr>
              <w:t>11.4.2</w:t>
            </w:r>
            <w:r w:rsidR="00735704" w:rsidRPr="00B97AC6">
              <w:rPr>
                <w:rFonts w:ascii="Arial" w:hAnsi="Arial" w:cs="Arial"/>
                <w:sz w:val="24"/>
                <w:szCs w:val="24"/>
              </w:rPr>
              <w:tab/>
            </w:r>
            <w:r w:rsidR="00735704" w:rsidRPr="00B97AC6">
              <w:rPr>
                <w:rStyle w:val="Hipervnculo"/>
                <w:rFonts w:ascii="Arial" w:hAnsi="Arial" w:cs="Arial"/>
                <w:sz w:val="24"/>
                <w:szCs w:val="24"/>
              </w:rPr>
              <w:t>Proceso para control de calidad de los document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1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5</w:t>
            </w:r>
            <w:r w:rsidR="00735704" w:rsidRPr="00B97AC6">
              <w:rPr>
                <w:rFonts w:ascii="Arial" w:hAnsi="Arial" w:cs="Arial"/>
                <w:webHidden/>
                <w:sz w:val="24"/>
                <w:szCs w:val="24"/>
              </w:rPr>
              <w:fldChar w:fldCharType="end"/>
            </w:r>
          </w:hyperlink>
        </w:p>
        <w:p w14:paraId="1B690FF7" w14:textId="3AB7C6DA" w:rsidR="00735704" w:rsidRPr="00B97AC6" w:rsidRDefault="00CF07E7">
          <w:pPr>
            <w:pStyle w:val="TDC3"/>
            <w:tabs>
              <w:tab w:val="left" w:pos="1320"/>
              <w:tab w:val="right" w:leader="dot" w:pos="8828"/>
            </w:tabs>
            <w:rPr>
              <w:rFonts w:ascii="Arial" w:hAnsi="Arial" w:cs="Arial"/>
              <w:sz w:val="24"/>
              <w:szCs w:val="24"/>
            </w:rPr>
          </w:pPr>
          <w:hyperlink w:anchor="_Toc50534702" w:history="1">
            <w:r w:rsidR="00735704" w:rsidRPr="00B97AC6">
              <w:rPr>
                <w:rStyle w:val="Hipervnculo"/>
                <w:rFonts w:ascii="Arial" w:hAnsi="Arial" w:cs="Arial"/>
                <w:sz w:val="24"/>
                <w:szCs w:val="24"/>
              </w:rPr>
              <w:t>11.4.3</w:t>
            </w:r>
            <w:r w:rsidR="00735704" w:rsidRPr="00B97AC6">
              <w:rPr>
                <w:rFonts w:ascii="Arial" w:hAnsi="Arial" w:cs="Arial"/>
                <w:sz w:val="24"/>
                <w:szCs w:val="24"/>
              </w:rPr>
              <w:tab/>
            </w:r>
            <w:r w:rsidR="00735704" w:rsidRPr="00B97AC6">
              <w:rPr>
                <w:rStyle w:val="Hipervnculo"/>
                <w:rFonts w:ascii="Arial" w:hAnsi="Arial" w:cs="Arial"/>
                <w:sz w:val="24"/>
                <w:szCs w:val="24"/>
              </w:rPr>
              <w:t>Proceso para control de calidad de software:</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2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5</w:t>
            </w:r>
            <w:r w:rsidR="00735704" w:rsidRPr="00B97AC6">
              <w:rPr>
                <w:rFonts w:ascii="Arial" w:hAnsi="Arial" w:cs="Arial"/>
                <w:webHidden/>
                <w:sz w:val="24"/>
                <w:szCs w:val="24"/>
              </w:rPr>
              <w:fldChar w:fldCharType="end"/>
            </w:r>
          </w:hyperlink>
        </w:p>
        <w:p w14:paraId="28964243" w14:textId="3C0338C5" w:rsidR="00735704" w:rsidRPr="00B97AC6" w:rsidRDefault="00CF07E7">
          <w:pPr>
            <w:pStyle w:val="TDC1"/>
            <w:tabs>
              <w:tab w:val="left" w:pos="660"/>
              <w:tab w:val="right" w:leader="dot" w:pos="8828"/>
            </w:tabs>
            <w:rPr>
              <w:rFonts w:ascii="Arial" w:hAnsi="Arial" w:cs="Arial"/>
              <w:sz w:val="24"/>
              <w:szCs w:val="24"/>
            </w:rPr>
          </w:pPr>
          <w:hyperlink w:anchor="_Toc50534703" w:history="1">
            <w:r w:rsidR="00735704" w:rsidRPr="00B97AC6">
              <w:rPr>
                <w:rStyle w:val="Hipervnculo"/>
                <w:rFonts w:ascii="Arial" w:eastAsia="Arial" w:hAnsi="Arial" w:cs="Arial"/>
                <w:sz w:val="24"/>
                <w:szCs w:val="24"/>
              </w:rPr>
              <w:t>12</w:t>
            </w:r>
            <w:r w:rsidR="00735704" w:rsidRPr="00B97AC6">
              <w:rPr>
                <w:rFonts w:ascii="Arial" w:hAnsi="Arial" w:cs="Arial"/>
                <w:sz w:val="24"/>
                <w:szCs w:val="24"/>
              </w:rPr>
              <w:tab/>
            </w:r>
            <w:r w:rsidR="00735704" w:rsidRPr="00B97AC6">
              <w:rPr>
                <w:rStyle w:val="Hipervnculo"/>
                <w:rFonts w:ascii="Arial" w:eastAsia="Arial" w:hAnsi="Arial" w:cs="Arial"/>
                <w:sz w:val="24"/>
                <w:szCs w:val="24"/>
              </w:rPr>
              <w:t>Anexo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3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7</w:t>
            </w:r>
            <w:r w:rsidR="00735704" w:rsidRPr="00B97AC6">
              <w:rPr>
                <w:rFonts w:ascii="Arial" w:hAnsi="Arial" w:cs="Arial"/>
                <w:webHidden/>
                <w:sz w:val="24"/>
                <w:szCs w:val="24"/>
              </w:rPr>
              <w:fldChar w:fldCharType="end"/>
            </w:r>
          </w:hyperlink>
        </w:p>
        <w:p w14:paraId="2778BB6A" w14:textId="75E00E04" w:rsidR="00735704" w:rsidRPr="00B97AC6" w:rsidRDefault="00CF07E7">
          <w:pPr>
            <w:pStyle w:val="TDC1"/>
            <w:tabs>
              <w:tab w:val="left" w:pos="660"/>
              <w:tab w:val="right" w:leader="dot" w:pos="8828"/>
            </w:tabs>
            <w:rPr>
              <w:rFonts w:ascii="Arial" w:hAnsi="Arial" w:cs="Arial"/>
              <w:sz w:val="24"/>
              <w:szCs w:val="24"/>
            </w:rPr>
          </w:pPr>
          <w:hyperlink w:anchor="_Toc50534704" w:history="1">
            <w:r w:rsidR="00735704" w:rsidRPr="00B97AC6">
              <w:rPr>
                <w:rStyle w:val="Hipervnculo"/>
                <w:rFonts w:ascii="Arial" w:eastAsia="Arial" w:hAnsi="Arial" w:cs="Arial"/>
                <w:sz w:val="24"/>
                <w:szCs w:val="24"/>
              </w:rPr>
              <w:t>13</w:t>
            </w:r>
            <w:r w:rsidR="00735704" w:rsidRPr="00B97AC6">
              <w:rPr>
                <w:rFonts w:ascii="Arial" w:hAnsi="Arial" w:cs="Arial"/>
                <w:sz w:val="24"/>
                <w:szCs w:val="24"/>
              </w:rPr>
              <w:tab/>
            </w:r>
            <w:r w:rsidR="00735704" w:rsidRPr="00B97AC6">
              <w:rPr>
                <w:rStyle w:val="Hipervnculo"/>
                <w:rFonts w:ascii="Arial" w:eastAsia="Arial" w:hAnsi="Arial" w:cs="Arial"/>
                <w:sz w:val="24"/>
                <w:szCs w:val="24"/>
              </w:rPr>
              <w:t>Referencias</w:t>
            </w:r>
            <w:r w:rsidR="00735704" w:rsidRPr="00B97AC6">
              <w:rPr>
                <w:rFonts w:ascii="Arial" w:hAnsi="Arial" w:cs="Arial"/>
                <w:webHidden/>
                <w:sz w:val="24"/>
                <w:szCs w:val="24"/>
              </w:rPr>
              <w:tab/>
            </w:r>
            <w:r w:rsidR="00735704" w:rsidRPr="00B97AC6">
              <w:rPr>
                <w:rFonts w:ascii="Arial" w:hAnsi="Arial" w:cs="Arial"/>
                <w:webHidden/>
                <w:sz w:val="24"/>
                <w:szCs w:val="24"/>
              </w:rPr>
              <w:fldChar w:fldCharType="begin"/>
            </w:r>
            <w:r w:rsidR="00735704" w:rsidRPr="00B97AC6">
              <w:rPr>
                <w:rFonts w:ascii="Arial" w:hAnsi="Arial" w:cs="Arial"/>
                <w:webHidden/>
                <w:sz w:val="24"/>
                <w:szCs w:val="24"/>
              </w:rPr>
              <w:instrText xml:space="preserve"> PAGEREF _Toc50534704 \h </w:instrText>
            </w:r>
            <w:r w:rsidR="00735704" w:rsidRPr="00B97AC6">
              <w:rPr>
                <w:rFonts w:ascii="Arial" w:hAnsi="Arial" w:cs="Arial"/>
                <w:webHidden/>
                <w:sz w:val="24"/>
                <w:szCs w:val="24"/>
              </w:rPr>
            </w:r>
            <w:r w:rsidR="00735704" w:rsidRPr="00B97AC6">
              <w:rPr>
                <w:rFonts w:ascii="Arial" w:hAnsi="Arial" w:cs="Arial"/>
                <w:webHidden/>
                <w:sz w:val="24"/>
                <w:szCs w:val="24"/>
              </w:rPr>
              <w:fldChar w:fldCharType="separate"/>
            </w:r>
            <w:r w:rsidR="00735704" w:rsidRPr="00B97AC6">
              <w:rPr>
                <w:rFonts w:ascii="Arial" w:hAnsi="Arial" w:cs="Arial"/>
                <w:webHidden/>
                <w:sz w:val="24"/>
                <w:szCs w:val="24"/>
              </w:rPr>
              <w:t>48</w:t>
            </w:r>
            <w:r w:rsidR="00735704" w:rsidRPr="00B97AC6">
              <w:rPr>
                <w:rFonts w:ascii="Arial" w:hAnsi="Arial" w:cs="Arial"/>
                <w:webHidden/>
                <w:sz w:val="24"/>
                <w:szCs w:val="24"/>
              </w:rPr>
              <w:fldChar w:fldCharType="end"/>
            </w:r>
          </w:hyperlink>
        </w:p>
        <w:p w14:paraId="38603DA8" w14:textId="721F299F" w:rsidR="00CE69C6" w:rsidRDefault="00CE69C6">
          <w:r w:rsidRPr="00A21059">
            <w:rPr>
              <w:rFonts w:ascii="Arial" w:hAnsi="Arial" w:cs="Arial"/>
              <w:b/>
              <w:bCs/>
              <w:lang w:val="es-ES"/>
            </w:rPr>
            <w:fldChar w:fldCharType="end"/>
          </w:r>
        </w:p>
      </w:sdtContent>
    </w:sdt>
    <w:p w14:paraId="39F84A56" w14:textId="77777777" w:rsidR="001714F9" w:rsidRPr="00AE60B6" w:rsidRDefault="001714F9" w:rsidP="3B05FCEC">
      <w:pPr>
        <w:jc w:val="both"/>
        <w:rPr>
          <w:rFonts w:ascii="Arial" w:eastAsia="Arial" w:hAnsi="Arial" w:cs="Arial"/>
        </w:rPr>
      </w:pPr>
    </w:p>
    <w:p w14:paraId="2D9FA07E" w14:textId="0F290E26" w:rsidR="001714F9" w:rsidRPr="00AE60B6" w:rsidRDefault="037C5526" w:rsidP="006339F0">
      <w:pPr>
        <w:pStyle w:val="Ttulo1"/>
        <w:rPr>
          <w:rFonts w:ascii="Arial" w:eastAsia="Arial" w:hAnsi="Arial" w:cs="Arial"/>
          <w:sz w:val="24"/>
          <w:szCs w:val="24"/>
        </w:rPr>
      </w:pPr>
      <w:bookmarkStart w:id="4" w:name="_Toc50534642"/>
      <w:r w:rsidRPr="3B05FCEC">
        <w:rPr>
          <w:rFonts w:ascii="Arial" w:eastAsia="Arial" w:hAnsi="Arial" w:cs="Arial"/>
          <w:sz w:val="24"/>
          <w:szCs w:val="24"/>
        </w:rPr>
        <w:t>Lista de figuras</w:t>
      </w:r>
      <w:bookmarkEnd w:id="4"/>
    </w:p>
    <w:p w14:paraId="55F7B776" w14:textId="613FDCB6" w:rsidR="00504745" w:rsidRDefault="00BD080D">
      <w:pPr>
        <w:pStyle w:val="Tabladeilustraciones"/>
        <w:tabs>
          <w:tab w:val="right" w:leader="dot" w:pos="8828"/>
        </w:tabs>
        <w:rPr>
          <w:rFonts w:eastAsiaTheme="minorEastAsia"/>
          <w:noProof/>
          <w:sz w:val="22"/>
          <w:szCs w:val="22"/>
          <w:lang w:val="es-CO" w:eastAsia="es-CO"/>
        </w:rPr>
      </w:pPr>
      <w:r>
        <w:fldChar w:fldCharType="begin"/>
      </w:r>
      <w:r>
        <w:instrText xml:space="preserve"> TOC \h \z \c "Figura" </w:instrText>
      </w:r>
      <w:r>
        <w:fldChar w:fldCharType="separate"/>
      </w:r>
      <w:hyperlink w:anchor="_Toc50574221" w:history="1">
        <w:r w:rsidR="00504745" w:rsidRPr="00681B4F">
          <w:rPr>
            <w:rStyle w:val="Hipervnculo"/>
            <w:rFonts w:ascii="Arial" w:hAnsi="Arial" w:cs="Arial"/>
            <w:noProof/>
          </w:rPr>
          <w:t>Figura 1 Modelo de ciclo de vida ECO</w:t>
        </w:r>
        <w:r w:rsidR="00504745">
          <w:rPr>
            <w:noProof/>
            <w:webHidden/>
          </w:rPr>
          <w:tab/>
        </w:r>
        <w:r w:rsidR="00504745">
          <w:rPr>
            <w:noProof/>
            <w:webHidden/>
          </w:rPr>
          <w:fldChar w:fldCharType="begin"/>
        </w:r>
        <w:r w:rsidR="00504745">
          <w:rPr>
            <w:noProof/>
            <w:webHidden/>
          </w:rPr>
          <w:instrText xml:space="preserve"> PAGEREF _Toc50574221 \h </w:instrText>
        </w:r>
        <w:r w:rsidR="00504745">
          <w:rPr>
            <w:noProof/>
            <w:webHidden/>
          </w:rPr>
        </w:r>
        <w:r w:rsidR="00504745">
          <w:rPr>
            <w:noProof/>
            <w:webHidden/>
          </w:rPr>
          <w:fldChar w:fldCharType="separate"/>
        </w:r>
        <w:r w:rsidR="00504745">
          <w:rPr>
            <w:noProof/>
            <w:webHidden/>
          </w:rPr>
          <w:t>14</w:t>
        </w:r>
        <w:r w:rsidR="00504745">
          <w:rPr>
            <w:noProof/>
            <w:webHidden/>
          </w:rPr>
          <w:fldChar w:fldCharType="end"/>
        </w:r>
      </w:hyperlink>
    </w:p>
    <w:p w14:paraId="1B4607FB" w14:textId="110B5CAC" w:rsidR="00504745" w:rsidRDefault="00CF07E7">
      <w:pPr>
        <w:pStyle w:val="Tabladeilustraciones"/>
        <w:tabs>
          <w:tab w:val="right" w:leader="dot" w:pos="8828"/>
        </w:tabs>
        <w:rPr>
          <w:rFonts w:eastAsiaTheme="minorEastAsia"/>
          <w:noProof/>
          <w:sz w:val="22"/>
          <w:szCs w:val="22"/>
          <w:lang w:val="es-CO" w:eastAsia="es-CO"/>
        </w:rPr>
      </w:pPr>
      <w:hyperlink w:anchor="_Toc50574222" w:history="1">
        <w:r w:rsidR="00504745" w:rsidRPr="00681B4F">
          <w:rPr>
            <w:rStyle w:val="Hipervnculo"/>
            <w:rFonts w:ascii="Arial" w:hAnsi="Arial" w:cs="Arial"/>
            <w:noProof/>
          </w:rPr>
          <w:t>Figura 2 Organigrama equipo de trabajo ECO</w:t>
        </w:r>
        <w:r w:rsidR="00504745">
          <w:rPr>
            <w:noProof/>
            <w:webHidden/>
          </w:rPr>
          <w:tab/>
        </w:r>
        <w:r w:rsidR="00504745">
          <w:rPr>
            <w:noProof/>
            <w:webHidden/>
          </w:rPr>
          <w:fldChar w:fldCharType="begin"/>
        </w:r>
        <w:r w:rsidR="00504745">
          <w:rPr>
            <w:noProof/>
            <w:webHidden/>
          </w:rPr>
          <w:instrText xml:space="preserve"> PAGEREF _Toc50574222 \h </w:instrText>
        </w:r>
        <w:r w:rsidR="00504745">
          <w:rPr>
            <w:noProof/>
            <w:webHidden/>
          </w:rPr>
        </w:r>
        <w:r w:rsidR="00504745">
          <w:rPr>
            <w:noProof/>
            <w:webHidden/>
          </w:rPr>
          <w:fldChar w:fldCharType="separate"/>
        </w:r>
        <w:r w:rsidR="00504745">
          <w:rPr>
            <w:noProof/>
            <w:webHidden/>
          </w:rPr>
          <w:t>23</w:t>
        </w:r>
        <w:r w:rsidR="00504745">
          <w:rPr>
            <w:noProof/>
            <w:webHidden/>
          </w:rPr>
          <w:fldChar w:fldCharType="end"/>
        </w:r>
      </w:hyperlink>
    </w:p>
    <w:p w14:paraId="68ACE10D" w14:textId="5D877BF2" w:rsidR="00504745" w:rsidRDefault="00CF07E7">
      <w:pPr>
        <w:pStyle w:val="Tabladeilustraciones"/>
        <w:tabs>
          <w:tab w:val="right" w:leader="dot" w:pos="8828"/>
        </w:tabs>
        <w:rPr>
          <w:rFonts w:eastAsiaTheme="minorEastAsia"/>
          <w:noProof/>
          <w:sz w:val="22"/>
          <w:szCs w:val="22"/>
          <w:lang w:val="es-CO" w:eastAsia="es-CO"/>
        </w:rPr>
      </w:pPr>
      <w:hyperlink w:anchor="_Toc50574223" w:history="1">
        <w:r w:rsidR="00504745" w:rsidRPr="00681B4F">
          <w:rPr>
            <w:rStyle w:val="Hipervnculo"/>
            <w:rFonts w:ascii="Arial" w:hAnsi="Arial" w:cs="Arial"/>
            <w:noProof/>
          </w:rPr>
          <w:t>Figura 3 Planning Poker Sprint</w:t>
        </w:r>
        <w:r w:rsidR="00504745">
          <w:rPr>
            <w:noProof/>
            <w:webHidden/>
          </w:rPr>
          <w:tab/>
        </w:r>
        <w:r w:rsidR="00504745">
          <w:rPr>
            <w:noProof/>
            <w:webHidden/>
          </w:rPr>
          <w:fldChar w:fldCharType="begin"/>
        </w:r>
        <w:r w:rsidR="00504745">
          <w:rPr>
            <w:noProof/>
            <w:webHidden/>
          </w:rPr>
          <w:instrText xml:space="preserve"> PAGEREF _Toc50574223 \h </w:instrText>
        </w:r>
        <w:r w:rsidR="00504745">
          <w:rPr>
            <w:noProof/>
            <w:webHidden/>
          </w:rPr>
        </w:r>
        <w:r w:rsidR="00504745">
          <w:rPr>
            <w:noProof/>
            <w:webHidden/>
          </w:rPr>
          <w:fldChar w:fldCharType="separate"/>
        </w:r>
        <w:r w:rsidR="00504745">
          <w:rPr>
            <w:noProof/>
            <w:webHidden/>
          </w:rPr>
          <w:t>28</w:t>
        </w:r>
        <w:r w:rsidR="00504745">
          <w:rPr>
            <w:noProof/>
            <w:webHidden/>
          </w:rPr>
          <w:fldChar w:fldCharType="end"/>
        </w:r>
      </w:hyperlink>
    </w:p>
    <w:p w14:paraId="4B42AAC1" w14:textId="62C075C9" w:rsidR="00504745" w:rsidRDefault="00CF07E7">
      <w:pPr>
        <w:pStyle w:val="Tabladeilustraciones"/>
        <w:tabs>
          <w:tab w:val="right" w:leader="dot" w:pos="8828"/>
        </w:tabs>
        <w:rPr>
          <w:rFonts w:eastAsiaTheme="minorEastAsia"/>
          <w:noProof/>
          <w:sz w:val="22"/>
          <w:szCs w:val="22"/>
          <w:lang w:val="es-CO" w:eastAsia="es-CO"/>
        </w:rPr>
      </w:pPr>
      <w:hyperlink w:anchor="_Toc50574224" w:history="1">
        <w:r w:rsidR="00504745" w:rsidRPr="00681B4F">
          <w:rPr>
            <w:rStyle w:val="Hipervnculo"/>
            <w:rFonts w:ascii="Arial" w:hAnsi="Arial" w:cs="Arial"/>
            <w:noProof/>
          </w:rPr>
          <w:t>Figura 6 Diagrama de Gantt</w:t>
        </w:r>
        <w:r w:rsidR="00504745">
          <w:rPr>
            <w:noProof/>
            <w:webHidden/>
          </w:rPr>
          <w:tab/>
        </w:r>
        <w:r w:rsidR="00504745">
          <w:rPr>
            <w:noProof/>
            <w:webHidden/>
          </w:rPr>
          <w:fldChar w:fldCharType="begin"/>
        </w:r>
        <w:r w:rsidR="00504745">
          <w:rPr>
            <w:noProof/>
            <w:webHidden/>
          </w:rPr>
          <w:instrText xml:space="preserve"> PAGEREF _Toc50574224 \h </w:instrText>
        </w:r>
        <w:r w:rsidR="00504745">
          <w:rPr>
            <w:noProof/>
            <w:webHidden/>
          </w:rPr>
        </w:r>
        <w:r w:rsidR="00504745">
          <w:rPr>
            <w:noProof/>
            <w:webHidden/>
          </w:rPr>
          <w:fldChar w:fldCharType="separate"/>
        </w:r>
        <w:r w:rsidR="00504745">
          <w:rPr>
            <w:noProof/>
            <w:webHidden/>
          </w:rPr>
          <w:t>34</w:t>
        </w:r>
        <w:r w:rsidR="00504745">
          <w:rPr>
            <w:noProof/>
            <w:webHidden/>
          </w:rPr>
          <w:fldChar w:fldCharType="end"/>
        </w:r>
      </w:hyperlink>
    </w:p>
    <w:p w14:paraId="579D91B1" w14:textId="1BF4D16D" w:rsidR="00504745" w:rsidRDefault="00CF07E7">
      <w:pPr>
        <w:pStyle w:val="Tabladeilustraciones"/>
        <w:tabs>
          <w:tab w:val="right" w:leader="dot" w:pos="8828"/>
        </w:tabs>
        <w:rPr>
          <w:rFonts w:eastAsiaTheme="minorEastAsia"/>
          <w:noProof/>
          <w:sz w:val="22"/>
          <w:szCs w:val="22"/>
          <w:lang w:val="es-CO" w:eastAsia="es-CO"/>
        </w:rPr>
      </w:pPr>
      <w:hyperlink w:anchor="_Toc50574225" w:history="1">
        <w:r w:rsidR="00504745" w:rsidRPr="00681B4F">
          <w:rPr>
            <w:rStyle w:val="Hipervnculo"/>
            <w:rFonts w:ascii="Arial" w:hAnsi="Arial" w:cs="Arial"/>
            <w:noProof/>
          </w:rPr>
          <w:t>Figura 7 Diagrama BPMN Modificar Requisitos</w:t>
        </w:r>
        <w:r w:rsidR="00504745">
          <w:rPr>
            <w:noProof/>
            <w:webHidden/>
          </w:rPr>
          <w:tab/>
        </w:r>
        <w:r w:rsidR="00504745">
          <w:rPr>
            <w:noProof/>
            <w:webHidden/>
          </w:rPr>
          <w:fldChar w:fldCharType="begin"/>
        </w:r>
        <w:r w:rsidR="00504745">
          <w:rPr>
            <w:noProof/>
            <w:webHidden/>
          </w:rPr>
          <w:instrText xml:space="preserve"> PAGEREF _Toc50574225 \h </w:instrText>
        </w:r>
        <w:r w:rsidR="00504745">
          <w:rPr>
            <w:noProof/>
            <w:webHidden/>
          </w:rPr>
        </w:r>
        <w:r w:rsidR="00504745">
          <w:rPr>
            <w:noProof/>
            <w:webHidden/>
          </w:rPr>
          <w:fldChar w:fldCharType="separate"/>
        </w:r>
        <w:r w:rsidR="00504745">
          <w:rPr>
            <w:noProof/>
            <w:webHidden/>
          </w:rPr>
          <w:t>35</w:t>
        </w:r>
        <w:r w:rsidR="00504745">
          <w:rPr>
            <w:noProof/>
            <w:webHidden/>
          </w:rPr>
          <w:fldChar w:fldCharType="end"/>
        </w:r>
      </w:hyperlink>
    </w:p>
    <w:p w14:paraId="52EB1C80" w14:textId="05330790" w:rsidR="00504745" w:rsidRDefault="00CF07E7">
      <w:pPr>
        <w:pStyle w:val="Tabladeilustraciones"/>
        <w:tabs>
          <w:tab w:val="right" w:leader="dot" w:pos="8828"/>
        </w:tabs>
        <w:rPr>
          <w:rFonts w:eastAsiaTheme="minorEastAsia"/>
          <w:noProof/>
          <w:sz w:val="22"/>
          <w:szCs w:val="22"/>
          <w:lang w:val="es-CO" w:eastAsia="es-CO"/>
        </w:rPr>
      </w:pPr>
      <w:hyperlink w:anchor="_Toc50574226" w:history="1">
        <w:r w:rsidR="00504745" w:rsidRPr="00681B4F">
          <w:rPr>
            <w:rStyle w:val="Hipervnculo"/>
            <w:rFonts w:ascii="Arial" w:hAnsi="Arial" w:cs="Arial"/>
            <w:noProof/>
          </w:rPr>
          <w:t>Figura 8 Diagrama BPMN Identificación de Riesgos</w:t>
        </w:r>
        <w:r w:rsidR="00504745">
          <w:rPr>
            <w:noProof/>
            <w:webHidden/>
          </w:rPr>
          <w:tab/>
        </w:r>
        <w:r w:rsidR="00504745">
          <w:rPr>
            <w:noProof/>
            <w:webHidden/>
          </w:rPr>
          <w:fldChar w:fldCharType="begin"/>
        </w:r>
        <w:r w:rsidR="00504745">
          <w:rPr>
            <w:noProof/>
            <w:webHidden/>
          </w:rPr>
          <w:instrText xml:space="preserve"> PAGEREF _Toc50574226 \h </w:instrText>
        </w:r>
        <w:r w:rsidR="00504745">
          <w:rPr>
            <w:noProof/>
            <w:webHidden/>
          </w:rPr>
        </w:r>
        <w:r w:rsidR="00504745">
          <w:rPr>
            <w:noProof/>
            <w:webHidden/>
          </w:rPr>
          <w:fldChar w:fldCharType="separate"/>
        </w:r>
        <w:r w:rsidR="00504745">
          <w:rPr>
            <w:noProof/>
            <w:webHidden/>
          </w:rPr>
          <w:t>42</w:t>
        </w:r>
        <w:r w:rsidR="00504745">
          <w:rPr>
            <w:noProof/>
            <w:webHidden/>
          </w:rPr>
          <w:fldChar w:fldCharType="end"/>
        </w:r>
      </w:hyperlink>
    </w:p>
    <w:p w14:paraId="20B1353E" w14:textId="0004081B" w:rsidR="00504745" w:rsidRDefault="00CF07E7">
      <w:pPr>
        <w:pStyle w:val="Tabladeilustraciones"/>
        <w:tabs>
          <w:tab w:val="right" w:leader="dot" w:pos="8828"/>
        </w:tabs>
        <w:rPr>
          <w:rFonts w:eastAsiaTheme="minorEastAsia"/>
          <w:noProof/>
          <w:sz w:val="22"/>
          <w:szCs w:val="22"/>
          <w:lang w:val="es-CO" w:eastAsia="es-CO"/>
        </w:rPr>
      </w:pPr>
      <w:hyperlink w:anchor="_Toc50574227" w:history="1">
        <w:r w:rsidR="00504745" w:rsidRPr="00681B4F">
          <w:rPr>
            <w:rStyle w:val="Hipervnculo"/>
            <w:rFonts w:ascii="Arial" w:hAnsi="Arial" w:cs="Arial"/>
            <w:noProof/>
          </w:rPr>
          <w:t>Figura 9 Diagrama BPMN control de cambios</w:t>
        </w:r>
        <w:r w:rsidR="00504745">
          <w:rPr>
            <w:noProof/>
            <w:webHidden/>
          </w:rPr>
          <w:tab/>
        </w:r>
        <w:r w:rsidR="00504745">
          <w:rPr>
            <w:noProof/>
            <w:webHidden/>
          </w:rPr>
          <w:fldChar w:fldCharType="begin"/>
        </w:r>
        <w:r w:rsidR="00504745">
          <w:rPr>
            <w:noProof/>
            <w:webHidden/>
          </w:rPr>
          <w:instrText xml:space="preserve"> PAGEREF _Toc50574227 \h </w:instrText>
        </w:r>
        <w:r w:rsidR="00504745">
          <w:rPr>
            <w:noProof/>
            <w:webHidden/>
          </w:rPr>
        </w:r>
        <w:r w:rsidR="00504745">
          <w:rPr>
            <w:noProof/>
            <w:webHidden/>
          </w:rPr>
          <w:fldChar w:fldCharType="separate"/>
        </w:r>
        <w:r w:rsidR="00504745">
          <w:rPr>
            <w:noProof/>
            <w:webHidden/>
          </w:rPr>
          <w:t>45</w:t>
        </w:r>
        <w:r w:rsidR="00504745">
          <w:rPr>
            <w:noProof/>
            <w:webHidden/>
          </w:rPr>
          <w:fldChar w:fldCharType="end"/>
        </w:r>
      </w:hyperlink>
    </w:p>
    <w:p w14:paraId="49543DBA" w14:textId="5D30A12E" w:rsidR="00504745" w:rsidRDefault="00CF07E7">
      <w:pPr>
        <w:pStyle w:val="Tabladeilustraciones"/>
        <w:tabs>
          <w:tab w:val="right" w:leader="dot" w:pos="8828"/>
        </w:tabs>
        <w:rPr>
          <w:rFonts w:eastAsiaTheme="minorEastAsia"/>
          <w:noProof/>
          <w:sz w:val="22"/>
          <w:szCs w:val="22"/>
          <w:lang w:val="es-CO" w:eastAsia="es-CO"/>
        </w:rPr>
      </w:pPr>
      <w:hyperlink w:anchor="_Toc50574228" w:history="1">
        <w:r w:rsidR="00504745" w:rsidRPr="00681B4F">
          <w:rPr>
            <w:rStyle w:val="Hipervnculo"/>
            <w:rFonts w:ascii="Arial" w:hAnsi="Arial" w:cs="Arial"/>
            <w:noProof/>
          </w:rPr>
          <w:t>Figura 10 Diagrama BPMN control de calidad de la documentación</w:t>
        </w:r>
        <w:r w:rsidR="00504745">
          <w:rPr>
            <w:noProof/>
            <w:webHidden/>
          </w:rPr>
          <w:tab/>
        </w:r>
        <w:r w:rsidR="00504745">
          <w:rPr>
            <w:noProof/>
            <w:webHidden/>
          </w:rPr>
          <w:fldChar w:fldCharType="begin"/>
        </w:r>
        <w:r w:rsidR="00504745">
          <w:rPr>
            <w:noProof/>
            <w:webHidden/>
          </w:rPr>
          <w:instrText xml:space="preserve"> PAGEREF _Toc50574228 \h </w:instrText>
        </w:r>
        <w:r w:rsidR="00504745">
          <w:rPr>
            <w:noProof/>
            <w:webHidden/>
          </w:rPr>
        </w:r>
        <w:r w:rsidR="00504745">
          <w:rPr>
            <w:noProof/>
            <w:webHidden/>
          </w:rPr>
          <w:fldChar w:fldCharType="separate"/>
        </w:r>
        <w:r w:rsidR="00504745">
          <w:rPr>
            <w:noProof/>
            <w:webHidden/>
          </w:rPr>
          <w:t>46</w:t>
        </w:r>
        <w:r w:rsidR="00504745">
          <w:rPr>
            <w:noProof/>
            <w:webHidden/>
          </w:rPr>
          <w:fldChar w:fldCharType="end"/>
        </w:r>
      </w:hyperlink>
    </w:p>
    <w:p w14:paraId="3FD0D6DF" w14:textId="41C99F96" w:rsidR="00504745" w:rsidRDefault="00CF07E7">
      <w:pPr>
        <w:pStyle w:val="Tabladeilustraciones"/>
        <w:tabs>
          <w:tab w:val="right" w:leader="dot" w:pos="8828"/>
        </w:tabs>
        <w:rPr>
          <w:rFonts w:eastAsiaTheme="minorEastAsia"/>
          <w:noProof/>
          <w:sz w:val="22"/>
          <w:szCs w:val="22"/>
          <w:lang w:val="es-CO" w:eastAsia="es-CO"/>
        </w:rPr>
      </w:pPr>
      <w:hyperlink w:anchor="_Toc50574229" w:history="1">
        <w:r w:rsidR="00504745" w:rsidRPr="00681B4F">
          <w:rPr>
            <w:rStyle w:val="Hipervnculo"/>
            <w:rFonts w:ascii="Arial" w:hAnsi="Arial" w:cs="Arial"/>
            <w:noProof/>
          </w:rPr>
          <w:t>Figura 11 Diagrama BPMN control de calidad del Software</w:t>
        </w:r>
        <w:r w:rsidR="00504745">
          <w:rPr>
            <w:noProof/>
            <w:webHidden/>
          </w:rPr>
          <w:tab/>
        </w:r>
        <w:r w:rsidR="00504745">
          <w:rPr>
            <w:noProof/>
            <w:webHidden/>
          </w:rPr>
          <w:fldChar w:fldCharType="begin"/>
        </w:r>
        <w:r w:rsidR="00504745">
          <w:rPr>
            <w:noProof/>
            <w:webHidden/>
          </w:rPr>
          <w:instrText xml:space="preserve"> PAGEREF _Toc50574229 \h </w:instrText>
        </w:r>
        <w:r w:rsidR="00504745">
          <w:rPr>
            <w:noProof/>
            <w:webHidden/>
          </w:rPr>
        </w:r>
        <w:r w:rsidR="00504745">
          <w:rPr>
            <w:noProof/>
            <w:webHidden/>
          </w:rPr>
          <w:fldChar w:fldCharType="separate"/>
        </w:r>
        <w:r w:rsidR="00504745">
          <w:rPr>
            <w:noProof/>
            <w:webHidden/>
          </w:rPr>
          <w:t>47</w:t>
        </w:r>
        <w:r w:rsidR="00504745">
          <w:rPr>
            <w:noProof/>
            <w:webHidden/>
          </w:rPr>
          <w:fldChar w:fldCharType="end"/>
        </w:r>
      </w:hyperlink>
    </w:p>
    <w:p w14:paraId="639950C0" w14:textId="117B1AE2" w:rsidR="00713F38" w:rsidRPr="00BD080D" w:rsidRDefault="00BD080D">
      <w:r>
        <w:fldChar w:fldCharType="end"/>
      </w:r>
    </w:p>
    <w:p w14:paraId="6585327E" w14:textId="55E5D8DA" w:rsidR="001714F9" w:rsidRPr="00AE60B6" w:rsidRDefault="037C5526" w:rsidP="009F6D8B">
      <w:pPr>
        <w:pStyle w:val="Ttulo1"/>
        <w:rPr>
          <w:rFonts w:ascii="Arial" w:eastAsia="Arial" w:hAnsi="Arial" w:cs="Arial"/>
          <w:sz w:val="24"/>
          <w:szCs w:val="24"/>
        </w:rPr>
      </w:pPr>
      <w:bookmarkStart w:id="5" w:name="_Toc50534643"/>
      <w:r w:rsidRPr="3B05FCEC">
        <w:rPr>
          <w:rFonts w:ascii="Arial" w:eastAsia="Arial" w:hAnsi="Arial" w:cs="Arial"/>
          <w:sz w:val="24"/>
          <w:szCs w:val="24"/>
        </w:rPr>
        <w:t>Lista de tablas</w:t>
      </w:r>
      <w:bookmarkEnd w:id="5"/>
    </w:p>
    <w:p w14:paraId="41EF096E" w14:textId="77777777" w:rsidR="001714F9" w:rsidRPr="00AE60B6" w:rsidRDefault="001714F9" w:rsidP="3B05FCEC">
      <w:pPr>
        <w:jc w:val="both"/>
        <w:rPr>
          <w:rFonts w:ascii="Arial" w:eastAsia="Arial" w:hAnsi="Arial" w:cs="Arial"/>
        </w:rPr>
      </w:pPr>
    </w:p>
    <w:p w14:paraId="0B6B9700" w14:textId="00DCB4A1" w:rsidR="00EA59BB" w:rsidRDefault="00BD5DE6">
      <w:pPr>
        <w:pStyle w:val="Tabladeilustraciones"/>
        <w:tabs>
          <w:tab w:val="right" w:leader="dot" w:pos="8828"/>
        </w:tabs>
        <w:rPr>
          <w:rFonts w:eastAsiaTheme="minorEastAsia"/>
          <w:noProof/>
          <w:sz w:val="22"/>
          <w:szCs w:val="22"/>
          <w:lang w:val="es-CO" w:eastAsia="es-CO"/>
        </w:rPr>
      </w:pPr>
      <w:r>
        <w:rPr>
          <w:rFonts w:ascii="Arial" w:eastAsia="Arial" w:hAnsi="Arial" w:cs="Arial"/>
        </w:rPr>
        <w:fldChar w:fldCharType="begin"/>
      </w:r>
      <w:r>
        <w:rPr>
          <w:rFonts w:ascii="Arial" w:eastAsia="Arial" w:hAnsi="Arial" w:cs="Arial"/>
        </w:rPr>
        <w:instrText xml:space="preserve"> TOC \h \z \c "Tabla" </w:instrText>
      </w:r>
      <w:r>
        <w:rPr>
          <w:rFonts w:ascii="Arial" w:eastAsia="Arial" w:hAnsi="Arial" w:cs="Arial"/>
        </w:rPr>
        <w:fldChar w:fldCharType="separate"/>
      </w:r>
      <w:hyperlink w:anchor="_Toc50542906" w:history="1">
        <w:r w:rsidR="00EA59BB" w:rsidRPr="00D31150">
          <w:rPr>
            <w:rStyle w:val="Hipervnculo"/>
            <w:rFonts w:ascii="Arial" w:hAnsi="Arial" w:cs="Arial"/>
            <w:noProof/>
          </w:rPr>
          <w:t>Tabla 1 Historial de cambios</w:t>
        </w:r>
        <w:r w:rsidR="00EA59BB">
          <w:rPr>
            <w:noProof/>
            <w:webHidden/>
          </w:rPr>
          <w:tab/>
        </w:r>
        <w:r w:rsidR="00EA59BB">
          <w:rPr>
            <w:noProof/>
            <w:webHidden/>
          </w:rPr>
          <w:fldChar w:fldCharType="begin"/>
        </w:r>
        <w:r w:rsidR="00EA59BB">
          <w:rPr>
            <w:noProof/>
            <w:webHidden/>
          </w:rPr>
          <w:instrText xml:space="preserve"> PAGEREF _Toc50542906 \h </w:instrText>
        </w:r>
        <w:r w:rsidR="00EA59BB">
          <w:rPr>
            <w:noProof/>
            <w:webHidden/>
          </w:rPr>
        </w:r>
        <w:r w:rsidR="00EA59BB">
          <w:rPr>
            <w:noProof/>
            <w:webHidden/>
          </w:rPr>
          <w:fldChar w:fldCharType="separate"/>
        </w:r>
        <w:r w:rsidR="00EA59BB">
          <w:rPr>
            <w:noProof/>
            <w:webHidden/>
          </w:rPr>
          <w:t>2</w:t>
        </w:r>
        <w:r w:rsidR="00EA59BB">
          <w:rPr>
            <w:noProof/>
            <w:webHidden/>
          </w:rPr>
          <w:fldChar w:fldCharType="end"/>
        </w:r>
      </w:hyperlink>
    </w:p>
    <w:p w14:paraId="398C9C30" w14:textId="2ABCD89A" w:rsidR="00EA59BB" w:rsidRDefault="00CF07E7">
      <w:pPr>
        <w:pStyle w:val="Tabladeilustraciones"/>
        <w:tabs>
          <w:tab w:val="right" w:leader="dot" w:pos="8828"/>
        </w:tabs>
        <w:rPr>
          <w:rFonts w:eastAsiaTheme="minorEastAsia"/>
          <w:noProof/>
          <w:sz w:val="22"/>
          <w:szCs w:val="22"/>
          <w:lang w:val="es-CO" w:eastAsia="es-CO"/>
        </w:rPr>
      </w:pPr>
      <w:hyperlink w:anchor="_Toc50542907" w:history="1">
        <w:r w:rsidR="00EA59BB" w:rsidRPr="00D31150">
          <w:rPr>
            <w:rStyle w:val="Hipervnculo"/>
            <w:rFonts w:ascii="Arial" w:hAnsi="Arial" w:cs="Arial"/>
            <w:noProof/>
          </w:rPr>
          <w:t>Tabla 2 Entregables del proyecto</w:t>
        </w:r>
        <w:r w:rsidR="00EA59BB">
          <w:rPr>
            <w:noProof/>
            <w:webHidden/>
          </w:rPr>
          <w:tab/>
        </w:r>
        <w:r w:rsidR="00EA59BB">
          <w:rPr>
            <w:noProof/>
            <w:webHidden/>
          </w:rPr>
          <w:fldChar w:fldCharType="begin"/>
        </w:r>
        <w:r w:rsidR="00EA59BB">
          <w:rPr>
            <w:noProof/>
            <w:webHidden/>
          </w:rPr>
          <w:instrText xml:space="preserve"> PAGEREF _Toc50542907 \h </w:instrText>
        </w:r>
        <w:r w:rsidR="00EA59BB">
          <w:rPr>
            <w:noProof/>
            <w:webHidden/>
          </w:rPr>
        </w:r>
        <w:r w:rsidR="00EA59BB">
          <w:rPr>
            <w:noProof/>
            <w:webHidden/>
          </w:rPr>
          <w:fldChar w:fldCharType="separate"/>
        </w:r>
        <w:r w:rsidR="00EA59BB">
          <w:rPr>
            <w:noProof/>
            <w:webHidden/>
          </w:rPr>
          <w:t>9</w:t>
        </w:r>
        <w:r w:rsidR="00EA59BB">
          <w:rPr>
            <w:noProof/>
            <w:webHidden/>
          </w:rPr>
          <w:fldChar w:fldCharType="end"/>
        </w:r>
      </w:hyperlink>
    </w:p>
    <w:p w14:paraId="6250B853" w14:textId="5BE71872" w:rsidR="00EA59BB" w:rsidRDefault="00CF07E7">
      <w:pPr>
        <w:pStyle w:val="Tabladeilustraciones"/>
        <w:tabs>
          <w:tab w:val="right" w:leader="dot" w:pos="8828"/>
        </w:tabs>
        <w:rPr>
          <w:rFonts w:eastAsiaTheme="minorEastAsia"/>
          <w:noProof/>
          <w:sz w:val="22"/>
          <w:szCs w:val="22"/>
          <w:lang w:val="es-CO" w:eastAsia="es-CO"/>
        </w:rPr>
      </w:pPr>
      <w:hyperlink w:anchor="_Toc50542908" w:history="1">
        <w:r w:rsidR="00EA59BB" w:rsidRPr="00D31150">
          <w:rPr>
            <w:rStyle w:val="Hipervnculo"/>
            <w:rFonts w:ascii="Arial" w:hAnsi="Arial" w:cs="Arial"/>
            <w:noProof/>
          </w:rPr>
          <w:t>Tabla 3 Glosario</w:t>
        </w:r>
        <w:r w:rsidR="00EA59BB">
          <w:rPr>
            <w:noProof/>
            <w:webHidden/>
          </w:rPr>
          <w:tab/>
        </w:r>
        <w:r w:rsidR="00EA59BB">
          <w:rPr>
            <w:noProof/>
            <w:webHidden/>
          </w:rPr>
          <w:fldChar w:fldCharType="begin"/>
        </w:r>
        <w:r w:rsidR="00EA59BB">
          <w:rPr>
            <w:noProof/>
            <w:webHidden/>
          </w:rPr>
          <w:instrText xml:space="preserve"> PAGEREF _Toc50542908 \h </w:instrText>
        </w:r>
        <w:r w:rsidR="00EA59BB">
          <w:rPr>
            <w:noProof/>
            <w:webHidden/>
          </w:rPr>
        </w:r>
        <w:r w:rsidR="00EA59BB">
          <w:rPr>
            <w:noProof/>
            <w:webHidden/>
          </w:rPr>
          <w:fldChar w:fldCharType="separate"/>
        </w:r>
        <w:r w:rsidR="00EA59BB">
          <w:rPr>
            <w:noProof/>
            <w:webHidden/>
          </w:rPr>
          <w:t>10</w:t>
        </w:r>
        <w:r w:rsidR="00EA59BB">
          <w:rPr>
            <w:noProof/>
            <w:webHidden/>
          </w:rPr>
          <w:fldChar w:fldCharType="end"/>
        </w:r>
      </w:hyperlink>
    </w:p>
    <w:p w14:paraId="4DBC2EA7" w14:textId="23411BAD" w:rsidR="00EA59BB" w:rsidRDefault="00CF07E7">
      <w:pPr>
        <w:pStyle w:val="Tabladeilustraciones"/>
        <w:tabs>
          <w:tab w:val="right" w:leader="dot" w:pos="8828"/>
        </w:tabs>
        <w:rPr>
          <w:rFonts w:eastAsiaTheme="minorEastAsia"/>
          <w:noProof/>
          <w:sz w:val="22"/>
          <w:szCs w:val="22"/>
          <w:lang w:val="es-CO" w:eastAsia="es-CO"/>
        </w:rPr>
      </w:pPr>
      <w:hyperlink w:anchor="_Toc50542909" w:history="1">
        <w:r w:rsidR="00EA59BB" w:rsidRPr="00D31150">
          <w:rPr>
            <w:rStyle w:val="Hipervnculo"/>
            <w:rFonts w:ascii="Arial" w:hAnsi="Arial" w:cs="Arial"/>
            <w:noProof/>
          </w:rPr>
          <w:t>Tabla 4 Entregables con criterios y herramientas</w:t>
        </w:r>
        <w:r w:rsidR="00EA59BB">
          <w:rPr>
            <w:noProof/>
            <w:webHidden/>
          </w:rPr>
          <w:tab/>
        </w:r>
        <w:r w:rsidR="00EA59BB">
          <w:rPr>
            <w:noProof/>
            <w:webHidden/>
          </w:rPr>
          <w:fldChar w:fldCharType="begin"/>
        </w:r>
        <w:r w:rsidR="00EA59BB">
          <w:rPr>
            <w:noProof/>
            <w:webHidden/>
          </w:rPr>
          <w:instrText xml:space="preserve"> PAGEREF _Toc50542909 \h </w:instrText>
        </w:r>
        <w:r w:rsidR="00EA59BB">
          <w:rPr>
            <w:noProof/>
            <w:webHidden/>
          </w:rPr>
        </w:r>
        <w:r w:rsidR="00EA59BB">
          <w:rPr>
            <w:noProof/>
            <w:webHidden/>
          </w:rPr>
          <w:fldChar w:fldCharType="separate"/>
        </w:r>
        <w:r w:rsidR="00EA59BB">
          <w:rPr>
            <w:noProof/>
            <w:webHidden/>
          </w:rPr>
          <w:t>21</w:t>
        </w:r>
        <w:r w:rsidR="00EA59BB">
          <w:rPr>
            <w:noProof/>
            <w:webHidden/>
          </w:rPr>
          <w:fldChar w:fldCharType="end"/>
        </w:r>
      </w:hyperlink>
    </w:p>
    <w:p w14:paraId="4756A917" w14:textId="51C018D3" w:rsidR="00EA59BB" w:rsidRDefault="00CF07E7">
      <w:pPr>
        <w:pStyle w:val="Tabladeilustraciones"/>
        <w:tabs>
          <w:tab w:val="right" w:leader="dot" w:pos="8828"/>
        </w:tabs>
        <w:rPr>
          <w:rFonts w:eastAsiaTheme="minorEastAsia"/>
          <w:noProof/>
          <w:sz w:val="22"/>
          <w:szCs w:val="22"/>
          <w:lang w:val="es-CO" w:eastAsia="es-CO"/>
        </w:rPr>
      </w:pPr>
      <w:hyperlink w:anchor="_Toc50542910" w:history="1">
        <w:r w:rsidR="00EA59BB" w:rsidRPr="00D31150">
          <w:rPr>
            <w:rStyle w:val="Hipervnculo"/>
            <w:rFonts w:ascii="Arial" w:hAnsi="Arial" w:cs="Arial"/>
            <w:noProof/>
          </w:rPr>
          <w:t>Tabla 5 Skateholders</w:t>
        </w:r>
        <w:r w:rsidR="00EA59BB">
          <w:rPr>
            <w:noProof/>
            <w:webHidden/>
          </w:rPr>
          <w:tab/>
        </w:r>
        <w:r w:rsidR="00EA59BB">
          <w:rPr>
            <w:noProof/>
            <w:webHidden/>
          </w:rPr>
          <w:fldChar w:fldCharType="begin"/>
        </w:r>
        <w:r w:rsidR="00EA59BB">
          <w:rPr>
            <w:noProof/>
            <w:webHidden/>
          </w:rPr>
          <w:instrText xml:space="preserve"> PAGEREF _Toc50542910 \h </w:instrText>
        </w:r>
        <w:r w:rsidR="00EA59BB">
          <w:rPr>
            <w:noProof/>
            <w:webHidden/>
          </w:rPr>
        </w:r>
        <w:r w:rsidR="00EA59BB">
          <w:rPr>
            <w:noProof/>
            <w:webHidden/>
          </w:rPr>
          <w:fldChar w:fldCharType="separate"/>
        </w:r>
        <w:r w:rsidR="00EA59BB">
          <w:rPr>
            <w:noProof/>
            <w:webHidden/>
          </w:rPr>
          <w:t>22</w:t>
        </w:r>
        <w:r w:rsidR="00EA59BB">
          <w:rPr>
            <w:noProof/>
            <w:webHidden/>
          </w:rPr>
          <w:fldChar w:fldCharType="end"/>
        </w:r>
      </w:hyperlink>
    </w:p>
    <w:p w14:paraId="62A1AAD3" w14:textId="2E4FBC7C" w:rsidR="00EA59BB" w:rsidRDefault="00CF07E7">
      <w:pPr>
        <w:pStyle w:val="Tabladeilustraciones"/>
        <w:tabs>
          <w:tab w:val="right" w:leader="dot" w:pos="8828"/>
        </w:tabs>
        <w:rPr>
          <w:rFonts w:eastAsiaTheme="minorEastAsia"/>
          <w:noProof/>
          <w:sz w:val="22"/>
          <w:szCs w:val="22"/>
          <w:lang w:val="es-CO" w:eastAsia="es-CO"/>
        </w:rPr>
      </w:pPr>
      <w:hyperlink w:anchor="_Toc50542911" w:history="1">
        <w:r w:rsidR="00EA59BB" w:rsidRPr="00D31150">
          <w:rPr>
            <w:rStyle w:val="Hipervnculo"/>
            <w:rFonts w:ascii="Arial" w:hAnsi="Arial" w:cs="Arial"/>
            <w:noProof/>
          </w:rPr>
          <w:t>Tabla 6 Descripción de roles</w:t>
        </w:r>
        <w:r w:rsidR="00EA59BB">
          <w:rPr>
            <w:noProof/>
            <w:webHidden/>
          </w:rPr>
          <w:tab/>
        </w:r>
        <w:r w:rsidR="00EA59BB">
          <w:rPr>
            <w:noProof/>
            <w:webHidden/>
          </w:rPr>
          <w:fldChar w:fldCharType="begin"/>
        </w:r>
        <w:r w:rsidR="00EA59BB">
          <w:rPr>
            <w:noProof/>
            <w:webHidden/>
          </w:rPr>
          <w:instrText xml:space="preserve"> PAGEREF _Toc50542911 \h </w:instrText>
        </w:r>
        <w:r w:rsidR="00EA59BB">
          <w:rPr>
            <w:noProof/>
            <w:webHidden/>
          </w:rPr>
        </w:r>
        <w:r w:rsidR="00EA59BB">
          <w:rPr>
            <w:noProof/>
            <w:webHidden/>
          </w:rPr>
          <w:fldChar w:fldCharType="separate"/>
        </w:r>
        <w:r w:rsidR="00EA59BB">
          <w:rPr>
            <w:noProof/>
            <w:webHidden/>
          </w:rPr>
          <w:t>27</w:t>
        </w:r>
        <w:r w:rsidR="00EA59BB">
          <w:rPr>
            <w:noProof/>
            <w:webHidden/>
          </w:rPr>
          <w:fldChar w:fldCharType="end"/>
        </w:r>
      </w:hyperlink>
    </w:p>
    <w:p w14:paraId="6F2347D3" w14:textId="6F122E8C" w:rsidR="00EA59BB" w:rsidRDefault="00CF07E7">
      <w:pPr>
        <w:pStyle w:val="Tabladeilustraciones"/>
        <w:tabs>
          <w:tab w:val="right" w:leader="dot" w:pos="8828"/>
        </w:tabs>
        <w:rPr>
          <w:rFonts w:eastAsiaTheme="minorEastAsia"/>
          <w:noProof/>
          <w:sz w:val="22"/>
          <w:szCs w:val="22"/>
          <w:lang w:val="es-CO" w:eastAsia="es-CO"/>
        </w:rPr>
      </w:pPr>
      <w:hyperlink w:anchor="_Toc50542912" w:history="1">
        <w:r w:rsidR="00EA59BB" w:rsidRPr="00D31150">
          <w:rPr>
            <w:rStyle w:val="Hipervnculo"/>
            <w:rFonts w:ascii="Arial" w:hAnsi="Arial" w:cs="Arial"/>
            <w:noProof/>
          </w:rPr>
          <w:t>Tabla 7 Herramientas de Software</w:t>
        </w:r>
        <w:r w:rsidR="00EA59BB">
          <w:rPr>
            <w:noProof/>
            <w:webHidden/>
          </w:rPr>
          <w:tab/>
        </w:r>
        <w:r w:rsidR="00EA59BB">
          <w:rPr>
            <w:noProof/>
            <w:webHidden/>
          </w:rPr>
          <w:fldChar w:fldCharType="begin"/>
        </w:r>
        <w:r w:rsidR="00EA59BB">
          <w:rPr>
            <w:noProof/>
            <w:webHidden/>
          </w:rPr>
          <w:instrText xml:space="preserve"> PAGEREF _Toc50542912 \h </w:instrText>
        </w:r>
        <w:r w:rsidR="00EA59BB">
          <w:rPr>
            <w:noProof/>
            <w:webHidden/>
          </w:rPr>
        </w:r>
        <w:r w:rsidR="00EA59BB">
          <w:rPr>
            <w:noProof/>
            <w:webHidden/>
          </w:rPr>
          <w:fldChar w:fldCharType="separate"/>
        </w:r>
        <w:r w:rsidR="00EA59BB">
          <w:rPr>
            <w:noProof/>
            <w:webHidden/>
          </w:rPr>
          <w:t>31</w:t>
        </w:r>
        <w:r w:rsidR="00EA59BB">
          <w:rPr>
            <w:noProof/>
            <w:webHidden/>
          </w:rPr>
          <w:fldChar w:fldCharType="end"/>
        </w:r>
      </w:hyperlink>
    </w:p>
    <w:p w14:paraId="37876E6D" w14:textId="108773D4" w:rsidR="00EA59BB" w:rsidRDefault="00CF07E7">
      <w:pPr>
        <w:pStyle w:val="Tabladeilustraciones"/>
        <w:tabs>
          <w:tab w:val="right" w:leader="dot" w:pos="8828"/>
        </w:tabs>
        <w:rPr>
          <w:rFonts w:eastAsiaTheme="minorEastAsia"/>
          <w:noProof/>
          <w:sz w:val="22"/>
          <w:szCs w:val="22"/>
          <w:lang w:val="es-CO" w:eastAsia="es-CO"/>
        </w:rPr>
      </w:pPr>
      <w:hyperlink w:anchor="_Toc50542913" w:history="1">
        <w:r w:rsidR="00EA59BB" w:rsidRPr="00D31150">
          <w:rPr>
            <w:rStyle w:val="Hipervnculo"/>
            <w:rFonts w:ascii="Arial" w:hAnsi="Arial" w:cs="Arial"/>
            <w:noProof/>
          </w:rPr>
          <w:t>Tabla 8 Infraestructura de Hardware</w:t>
        </w:r>
        <w:r w:rsidR="00EA59BB">
          <w:rPr>
            <w:noProof/>
            <w:webHidden/>
          </w:rPr>
          <w:tab/>
        </w:r>
        <w:r w:rsidR="00EA59BB">
          <w:rPr>
            <w:noProof/>
            <w:webHidden/>
          </w:rPr>
          <w:fldChar w:fldCharType="begin"/>
        </w:r>
        <w:r w:rsidR="00EA59BB">
          <w:rPr>
            <w:noProof/>
            <w:webHidden/>
          </w:rPr>
          <w:instrText xml:space="preserve"> PAGEREF _Toc50542913 \h </w:instrText>
        </w:r>
        <w:r w:rsidR="00EA59BB">
          <w:rPr>
            <w:noProof/>
            <w:webHidden/>
          </w:rPr>
        </w:r>
        <w:r w:rsidR="00EA59BB">
          <w:rPr>
            <w:noProof/>
            <w:webHidden/>
          </w:rPr>
          <w:fldChar w:fldCharType="separate"/>
        </w:r>
        <w:r w:rsidR="00EA59BB">
          <w:rPr>
            <w:noProof/>
            <w:webHidden/>
          </w:rPr>
          <w:t>32</w:t>
        </w:r>
        <w:r w:rsidR="00EA59BB">
          <w:rPr>
            <w:noProof/>
            <w:webHidden/>
          </w:rPr>
          <w:fldChar w:fldCharType="end"/>
        </w:r>
      </w:hyperlink>
    </w:p>
    <w:p w14:paraId="61A42057" w14:textId="2A677240" w:rsidR="00EA59BB" w:rsidRDefault="00CF07E7">
      <w:pPr>
        <w:pStyle w:val="Tabladeilustraciones"/>
        <w:tabs>
          <w:tab w:val="right" w:leader="dot" w:pos="8828"/>
        </w:tabs>
        <w:rPr>
          <w:rFonts w:eastAsiaTheme="minorEastAsia"/>
          <w:noProof/>
          <w:sz w:val="22"/>
          <w:szCs w:val="22"/>
          <w:lang w:val="es-CO" w:eastAsia="es-CO"/>
        </w:rPr>
      </w:pPr>
      <w:hyperlink w:anchor="_Toc50542914" w:history="1">
        <w:r w:rsidR="00EA59BB" w:rsidRPr="00D31150">
          <w:rPr>
            <w:rStyle w:val="Hipervnculo"/>
            <w:rFonts w:ascii="Arial" w:hAnsi="Arial" w:cs="Arial"/>
            <w:noProof/>
          </w:rPr>
          <w:t>Tabla 9 Acciones correctivas</w:t>
        </w:r>
        <w:r w:rsidR="00EA59BB">
          <w:rPr>
            <w:noProof/>
            <w:webHidden/>
          </w:rPr>
          <w:tab/>
        </w:r>
        <w:r w:rsidR="00EA59BB">
          <w:rPr>
            <w:noProof/>
            <w:webHidden/>
          </w:rPr>
          <w:fldChar w:fldCharType="begin"/>
        </w:r>
        <w:r w:rsidR="00EA59BB">
          <w:rPr>
            <w:noProof/>
            <w:webHidden/>
          </w:rPr>
          <w:instrText xml:space="preserve"> PAGEREF _Toc50542914 \h </w:instrText>
        </w:r>
        <w:r w:rsidR="00EA59BB">
          <w:rPr>
            <w:noProof/>
            <w:webHidden/>
          </w:rPr>
        </w:r>
        <w:r w:rsidR="00EA59BB">
          <w:rPr>
            <w:noProof/>
            <w:webHidden/>
          </w:rPr>
          <w:fldChar w:fldCharType="separate"/>
        </w:r>
        <w:r w:rsidR="00EA59BB">
          <w:rPr>
            <w:noProof/>
            <w:webHidden/>
          </w:rPr>
          <w:t>36</w:t>
        </w:r>
        <w:r w:rsidR="00EA59BB">
          <w:rPr>
            <w:noProof/>
            <w:webHidden/>
          </w:rPr>
          <w:fldChar w:fldCharType="end"/>
        </w:r>
      </w:hyperlink>
    </w:p>
    <w:p w14:paraId="70799427" w14:textId="365C1AFB" w:rsidR="00EA59BB" w:rsidRDefault="00CF07E7">
      <w:pPr>
        <w:pStyle w:val="Tabladeilustraciones"/>
        <w:tabs>
          <w:tab w:val="right" w:leader="dot" w:pos="8828"/>
        </w:tabs>
        <w:rPr>
          <w:rFonts w:eastAsiaTheme="minorEastAsia"/>
          <w:noProof/>
          <w:sz w:val="22"/>
          <w:szCs w:val="22"/>
          <w:lang w:val="es-CO" w:eastAsia="es-CO"/>
        </w:rPr>
      </w:pPr>
      <w:hyperlink w:anchor="_Toc50542915" w:history="1">
        <w:r w:rsidR="00EA59BB" w:rsidRPr="00D31150">
          <w:rPr>
            <w:rStyle w:val="Hipervnculo"/>
            <w:rFonts w:ascii="Arial" w:hAnsi="Arial" w:cs="Arial"/>
            <w:noProof/>
          </w:rPr>
          <w:t>Tabla 10 Ítems de configuración</w:t>
        </w:r>
        <w:r w:rsidR="00EA59BB">
          <w:rPr>
            <w:noProof/>
            <w:webHidden/>
          </w:rPr>
          <w:tab/>
        </w:r>
        <w:r w:rsidR="00EA59BB">
          <w:rPr>
            <w:noProof/>
            <w:webHidden/>
          </w:rPr>
          <w:fldChar w:fldCharType="begin"/>
        </w:r>
        <w:r w:rsidR="00EA59BB">
          <w:rPr>
            <w:noProof/>
            <w:webHidden/>
          </w:rPr>
          <w:instrText xml:space="preserve"> PAGEREF _Toc50542915 \h </w:instrText>
        </w:r>
        <w:r w:rsidR="00EA59BB">
          <w:rPr>
            <w:noProof/>
            <w:webHidden/>
          </w:rPr>
        </w:r>
        <w:r w:rsidR="00EA59BB">
          <w:rPr>
            <w:noProof/>
            <w:webHidden/>
          </w:rPr>
          <w:fldChar w:fldCharType="separate"/>
        </w:r>
        <w:r w:rsidR="00EA59BB">
          <w:rPr>
            <w:noProof/>
            <w:webHidden/>
          </w:rPr>
          <w:t>44</w:t>
        </w:r>
        <w:r w:rsidR="00EA59BB">
          <w:rPr>
            <w:noProof/>
            <w:webHidden/>
          </w:rPr>
          <w:fldChar w:fldCharType="end"/>
        </w:r>
      </w:hyperlink>
    </w:p>
    <w:p w14:paraId="67165DB3" w14:textId="2E6C2EA0" w:rsidR="009F6D8B" w:rsidRPr="00AE60B6" w:rsidRDefault="00BD5DE6" w:rsidP="3B05FCEC">
      <w:pPr>
        <w:jc w:val="both"/>
        <w:rPr>
          <w:rFonts w:ascii="Arial" w:eastAsia="Arial" w:hAnsi="Arial" w:cs="Arial"/>
        </w:rPr>
      </w:pPr>
      <w:r>
        <w:rPr>
          <w:rFonts w:ascii="Arial" w:eastAsia="Arial" w:hAnsi="Arial" w:cs="Arial"/>
        </w:rPr>
        <w:fldChar w:fldCharType="end"/>
      </w:r>
      <w:r w:rsidR="001714F9" w:rsidRPr="3B05FCEC">
        <w:rPr>
          <w:rFonts w:ascii="Arial" w:eastAsia="Arial" w:hAnsi="Arial" w:cs="Arial"/>
        </w:rPr>
        <w:br w:type="page"/>
      </w:r>
    </w:p>
    <w:p w14:paraId="787F5744" w14:textId="5A737613" w:rsidR="001714F9" w:rsidRPr="00AE60B6" w:rsidRDefault="037C5526" w:rsidP="41489030">
      <w:pPr>
        <w:pStyle w:val="Ttulo1"/>
        <w:rPr>
          <w:rFonts w:ascii="Arial" w:eastAsia="Arial" w:hAnsi="Arial" w:cs="Arial"/>
          <w:sz w:val="24"/>
          <w:szCs w:val="24"/>
        </w:rPr>
      </w:pPr>
      <w:bookmarkStart w:id="6" w:name="_Toc50534644"/>
      <w:r w:rsidRPr="3B05FCEC">
        <w:rPr>
          <w:rFonts w:ascii="Arial" w:eastAsia="Arial" w:hAnsi="Arial" w:cs="Arial"/>
          <w:sz w:val="24"/>
          <w:szCs w:val="24"/>
        </w:rPr>
        <w:lastRenderedPageBreak/>
        <w:t>Vista general del proyect</w:t>
      </w:r>
      <w:r w:rsidR="28BA8C36" w:rsidRPr="3B05FCEC">
        <w:rPr>
          <w:rFonts w:ascii="Arial" w:eastAsia="Arial" w:hAnsi="Arial" w:cs="Arial"/>
          <w:sz w:val="24"/>
          <w:szCs w:val="24"/>
        </w:rPr>
        <w:t>o</w:t>
      </w:r>
      <w:bookmarkEnd w:id="6"/>
    </w:p>
    <w:p w14:paraId="69E16CD2" w14:textId="4E2C972C" w:rsidR="002658F0" w:rsidRPr="00AE60B6" w:rsidRDefault="037C5526" w:rsidP="002658F0">
      <w:pPr>
        <w:pStyle w:val="Ttulo2"/>
        <w:rPr>
          <w:rFonts w:ascii="Arial" w:eastAsia="Arial" w:hAnsi="Arial" w:cs="Arial"/>
          <w:sz w:val="24"/>
          <w:szCs w:val="24"/>
        </w:rPr>
      </w:pPr>
      <w:bookmarkStart w:id="7" w:name="_Ref472766364"/>
      <w:bookmarkStart w:id="8" w:name="_Toc50534645"/>
      <w:r w:rsidRPr="3B05FCEC">
        <w:rPr>
          <w:rFonts w:ascii="Arial" w:eastAsia="Arial" w:hAnsi="Arial" w:cs="Arial"/>
          <w:sz w:val="24"/>
          <w:szCs w:val="24"/>
        </w:rPr>
        <w:t>Visión del producto</w:t>
      </w:r>
      <w:bookmarkEnd w:id="7"/>
      <w:bookmarkEnd w:id="8"/>
    </w:p>
    <w:p w14:paraId="373FB27D" w14:textId="4983789B" w:rsidR="45433C7C" w:rsidRPr="00AE60B6" w:rsidRDefault="45433C7C" w:rsidP="3B05FCEC">
      <w:pPr>
        <w:rPr>
          <w:rFonts w:ascii="Arial" w:eastAsia="Arial" w:hAnsi="Arial" w:cs="Arial"/>
        </w:rPr>
      </w:pPr>
    </w:p>
    <w:p w14:paraId="0494BD6F" w14:textId="2DAC6029" w:rsidR="00074F59" w:rsidRDefault="7BFFE036" w:rsidP="3B05FCEC">
      <w:pPr>
        <w:spacing w:line="259" w:lineRule="auto"/>
        <w:jc w:val="both"/>
        <w:rPr>
          <w:rFonts w:ascii="Arial" w:eastAsia="Arial" w:hAnsi="Arial" w:cs="Arial"/>
        </w:rPr>
      </w:pPr>
      <w:r w:rsidRPr="3B05FCEC">
        <w:rPr>
          <w:rFonts w:ascii="Arial" w:eastAsia="Arial" w:hAnsi="Arial" w:cs="Arial"/>
        </w:rPr>
        <w:t xml:space="preserve">Al ser </w:t>
      </w:r>
      <w:r w:rsidR="6F3F23C8" w:rsidRPr="3B05FCEC">
        <w:rPr>
          <w:rFonts w:ascii="Arial" w:eastAsia="Arial" w:hAnsi="Arial" w:cs="Arial"/>
        </w:rPr>
        <w:t>B</w:t>
      </w:r>
      <w:r w:rsidRPr="3B05FCEC">
        <w:rPr>
          <w:rFonts w:ascii="Arial" w:eastAsia="Arial" w:hAnsi="Arial" w:cs="Arial"/>
        </w:rPr>
        <w:t>ogot</w:t>
      </w:r>
      <w:r w:rsidR="6782CDC7" w:rsidRPr="3B05FCEC">
        <w:rPr>
          <w:rFonts w:ascii="Arial" w:eastAsia="Arial" w:hAnsi="Arial" w:cs="Arial"/>
        </w:rPr>
        <w:t>á</w:t>
      </w:r>
      <w:r w:rsidRPr="3B05FCEC">
        <w:rPr>
          <w:rFonts w:ascii="Arial" w:eastAsia="Arial" w:hAnsi="Arial" w:cs="Arial"/>
        </w:rPr>
        <w:t xml:space="preserve"> </w:t>
      </w:r>
      <w:r w:rsidR="40925813" w:rsidRPr="3B05FCEC">
        <w:rPr>
          <w:rFonts w:ascii="Arial" w:eastAsia="Arial" w:hAnsi="Arial" w:cs="Arial"/>
        </w:rPr>
        <w:t>la c</w:t>
      </w:r>
      <w:r w:rsidR="3FFA7533" w:rsidRPr="3B05FCEC">
        <w:rPr>
          <w:rFonts w:ascii="Arial" w:eastAsia="Arial" w:hAnsi="Arial" w:cs="Arial"/>
        </w:rPr>
        <w:t xml:space="preserve">apital </w:t>
      </w:r>
      <w:r w:rsidR="40925813" w:rsidRPr="3B05FCEC">
        <w:rPr>
          <w:rFonts w:ascii="Arial" w:eastAsia="Arial" w:hAnsi="Arial" w:cs="Arial"/>
        </w:rPr>
        <w:t xml:space="preserve">del </w:t>
      </w:r>
      <w:r w:rsidR="6777F9AA" w:rsidRPr="3B05FCEC">
        <w:rPr>
          <w:rFonts w:ascii="Arial" w:eastAsia="Arial" w:hAnsi="Arial" w:cs="Arial"/>
        </w:rPr>
        <w:t>país</w:t>
      </w:r>
      <w:r w:rsidR="40925813" w:rsidRPr="3B05FCEC">
        <w:rPr>
          <w:rFonts w:ascii="Arial" w:eastAsia="Arial" w:hAnsi="Arial" w:cs="Arial"/>
        </w:rPr>
        <w:t xml:space="preserve"> posee una importancia alta en diferentes aspectos sociales, como lo son el trabajo y la educación. </w:t>
      </w:r>
      <w:r w:rsidR="00B76675">
        <w:rPr>
          <w:rFonts w:ascii="Arial" w:eastAsia="Arial" w:hAnsi="Arial" w:cs="Arial"/>
        </w:rPr>
        <w:t xml:space="preserve">Respecto a </w:t>
      </w:r>
      <w:r w:rsidR="5325F331" w:rsidRPr="3B05FCEC">
        <w:rPr>
          <w:rFonts w:ascii="Arial" w:eastAsia="Arial" w:hAnsi="Arial" w:cs="Arial"/>
        </w:rPr>
        <w:t xml:space="preserve">esta </w:t>
      </w:r>
      <w:r w:rsidR="00B76675">
        <w:rPr>
          <w:rFonts w:ascii="Arial" w:eastAsia="Arial" w:hAnsi="Arial" w:cs="Arial"/>
        </w:rPr>
        <w:t>última</w:t>
      </w:r>
      <w:r w:rsidR="5325F331" w:rsidRPr="3B05FCEC">
        <w:rPr>
          <w:rFonts w:ascii="Arial" w:eastAsia="Arial" w:hAnsi="Arial" w:cs="Arial"/>
        </w:rPr>
        <w:t xml:space="preserve">, a la ciudad llega una enorme cantidad de personas en busca de educación universitaria. </w:t>
      </w:r>
      <w:r w:rsidR="4F58CA98" w:rsidRPr="3B05FCEC">
        <w:rPr>
          <w:rFonts w:ascii="Arial" w:eastAsia="Arial" w:hAnsi="Arial" w:cs="Arial"/>
        </w:rPr>
        <w:t>Esto</w:t>
      </w:r>
      <w:r w:rsidR="0C2EFF50" w:rsidRPr="3B05FCEC">
        <w:rPr>
          <w:rFonts w:ascii="Arial" w:eastAsia="Arial" w:hAnsi="Arial" w:cs="Arial"/>
        </w:rPr>
        <w:t xml:space="preserve"> ocasiona que el costo </w:t>
      </w:r>
      <w:r w:rsidR="62B5810E" w:rsidRPr="3B05FCEC">
        <w:rPr>
          <w:rFonts w:ascii="Arial" w:eastAsia="Arial" w:hAnsi="Arial" w:cs="Arial"/>
        </w:rPr>
        <w:t xml:space="preserve">general </w:t>
      </w:r>
      <w:r w:rsidR="0C2EFF50" w:rsidRPr="3B05FCEC">
        <w:rPr>
          <w:rFonts w:ascii="Arial" w:eastAsia="Arial" w:hAnsi="Arial" w:cs="Arial"/>
        </w:rPr>
        <w:t>de vida en la ciudad aumente</w:t>
      </w:r>
      <w:r w:rsidR="3F747F0E" w:rsidRPr="3B05FCEC">
        <w:rPr>
          <w:rFonts w:ascii="Arial" w:eastAsia="Arial" w:hAnsi="Arial" w:cs="Arial"/>
        </w:rPr>
        <w:t xml:space="preserve">, lo que aumenta de forma considerable </w:t>
      </w:r>
      <w:r w:rsidR="3A20E3CD" w:rsidRPr="3B05FCEC">
        <w:rPr>
          <w:rFonts w:ascii="Arial" w:eastAsia="Arial" w:hAnsi="Arial" w:cs="Arial"/>
        </w:rPr>
        <w:t xml:space="preserve">los costos relacionados a vivienda, siendo esta uno de los aspectos </w:t>
      </w:r>
      <w:r w:rsidR="003A5706" w:rsidRPr="3B05FCEC">
        <w:rPr>
          <w:rFonts w:ascii="Arial" w:eastAsia="Arial" w:hAnsi="Arial" w:cs="Arial"/>
        </w:rPr>
        <w:t>más</w:t>
      </w:r>
      <w:r w:rsidR="3A20E3CD" w:rsidRPr="3B05FCEC">
        <w:rPr>
          <w:rFonts w:ascii="Arial" w:eastAsia="Arial" w:hAnsi="Arial" w:cs="Arial"/>
        </w:rPr>
        <w:t xml:space="preserve"> importantes a la hora de migrar en busca de educación hacía la ciudad.</w:t>
      </w:r>
      <w:r w:rsidR="37E6DE21" w:rsidRPr="3B05FCEC">
        <w:rPr>
          <w:rFonts w:ascii="Arial" w:eastAsia="Arial" w:hAnsi="Arial" w:cs="Arial"/>
        </w:rPr>
        <w:t xml:space="preserve"> Por </w:t>
      </w:r>
      <w:r w:rsidR="44D6FE04" w:rsidRPr="3B05FCEC">
        <w:rPr>
          <w:rFonts w:ascii="Arial" w:eastAsia="Arial" w:hAnsi="Arial" w:cs="Arial"/>
        </w:rPr>
        <w:t>lo anteriormente mencionado</w:t>
      </w:r>
      <w:r w:rsidR="37E6DE21" w:rsidRPr="3B05FCEC">
        <w:rPr>
          <w:rFonts w:ascii="Arial" w:eastAsia="Arial" w:hAnsi="Arial" w:cs="Arial"/>
        </w:rPr>
        <w:t xml:space="preserve">, muchos universitarios buscan </w:t>
      </w:r>
      <w:r w:rsidR="04C5341B" w:rsidRPr="3B05FCEC">
        <w:rPr>
          <w:rFonts w:ascii="Arial" w:eastAsia="Arial" w:hAnsi="Arial" w:cs="Arial"/>
        </w:rPr>
        <w:t xml:space="preserve">opciones temporales de vivienda </w:t>
      </w:r>
      <w:r w:rsidR="16443623" w:rsidRPr="3B05FCEC">
        <w:rPr>
          <w:rFonts w:ascii="Arial" w:eastAsia="Arial" w:hAnsi="Arial" w:cs="Arial"/>
        </w:rPr>
        <w:t xml:space="preserve">que se ajusten a sus necesidades </w:t>
      </w:r>
      <w:r w:rsidR="04C5341B" w:rsidRPr="3B05FCEC">
        <w:rPr>
          <w:rFonts w:ascii="Arial" w:eastAsia="Arial" w:hAnsi="Arial" w:cs="Arial"/>
        </w:rPr>
        <w:t xml:space="preserve">económicas y que se encuentren lo </w:t>
      </w:r>
      <w:r w:rsidR="603688DD" w:rsidRPr="3B05FCEC">
        <w:rPr>
          <w:rFonts w:ascii="Arial" w:eastAsia="Arial" w:hAnsi="Arial" w:cs="Arial"/>
        </w:rPr>
        <w:t>más</w:t>
      </w:r>
      <w:r w:rsidR="04C5341B" w:rsidRPr="3B05FCEC">
        <w:rPr>
          <w:rFonts w:ascii="Arial" w:eastAsia="Arial" w:hAnsi="Arial" w:cs="Arial"/>
        </w:rPr>
        <w:t xml:space="preserve"> cercan</w:t>
      </w:r>
      <w:r w:rsidR="603688DD" w:rsidRPr="3B05FCEC">
        <w:rPr>
          <w:rFonts w:ascii="Arial" w:eastAsia="Arial" w:hAnsi="Arial" w:cs="Arial"/>
        </w:rPr>
        <w:t>as</w:t>
      </w:r>
      <w:r w:rsidR="04C5341B" w:rsidRPr="3B05FCEC">
        <w:rPr>
          <w:rFonts w:ascii="Arial" w:eastAsia="Arial" w:hAnsi="Arial" w:cs="Arial"/>
        </w:rPr>
        <w:t xml:space="preserve"> </w:t>
      </w:r>
      <w:r w:rsidR="603688DD" w:rsidRPr="3B05FCEC">
        <w:rPr>
          <w:rFonts w:ascii="Arial" w:eastAsia="Arial" w:hAnsi="Arial" w:cs="Arial"/>
        </w:rPr>
        <w:t xml:space="preserve">posible a la universidad donde </w:t>
      </w:r>
      <w:r w:rsidR="603688DD" w:rsidRPr="7C50B2FA">
        <w:rPr>
          <w:rFonts w:ascii="Arial" w:eastAsia="Arial" w:hAnsi="Arial" w:cs="Arial"/>
        </w:rPr>
        <w:t>estudiar</w:t>
      </w:r>
      <w:r w:rsidR="2D2E9CAB" w:rsidRPr="7C50B2FA">
        <w:rPr>
          <w:rFonts w:ascii="Arial" w:eastAsia="Arial" w:hAnsi="Arial" w:cs="Arial"/>
        </w:rPr>
        <w:t>á</w:t>
      </w:r>
      <w:r w:rsidR="603688DD" w:rsidRPr="7C50B2FA">
        <w:rPr>
          <w:rFonts w:ascii="Arial" w:eastAsia="Arial" w:hAnsi="Arial" w:cs="Arial"/>
        </w:rPr>
        <w:t>n.</w:t>
      </w:r>
    </w:p>
    <w:p w14:paraId="607F83EA" w14:textId="77777777" w:rsidR="00DD6971" w:rsidRDefault="00DD6971" w:rsidP="05175C41">
      <w:pPr>
        <w:spacing w:line="259" w:lineRule="auto"/>
        <w:jc w:val="both"/>
        <w:rPr>
          <w:rFonts w:ascii="Arial" w:eastAsia="Arial" w:hAnsi="Arial" w:cs="Arial"/>
        </w:rPr>
      </w:pPr>
    </w:p>
    <w:p w14:paraId="38BE06CC" w14:textId="40A8CD32" w:rsidR="7CB49833" w:rsidRPr="00AE60B6" w:rsidRDefault="2BB74354" w:rsidP="3B05FCEC">
      <w:pPr>
        <w:spacing w:line="259" w:lineRule="auto"/>
        <w:jc w:val="both"/>
        <w:rPr>
          <w:rFonts w:ascii="Arial" w:eastAsia="Arial" w:hAnsi="Arial" w:cs="Arial"/>
        </w:rPr>
      </w:pPr>
      <w:r w:rsidRPr="3B05FCEC">
        <w:rPr>
          <w:rFonts w:ascii="Arial" w:eastAsia="Arial" w:hAnsi="Arial" w:cs="Arial"/>
        </w:rPr>
        <w:t>E</w:t>
      </w:r>
      <w:r w:rsidR="5B75D178" w:rsidRPr="3B05FCEC">
        <w:rPr>
          <w:rFonts w:ascii="Arial" w:eastAsia="Arial" w:hAnsi="Arial" w:cs="Arial"/>
        </w:rPr>
        <w:t xml:space="preserve">l principal objetivo de </w:t>
      </w:r>
      <w:proofErr w:type="spellStart"/>
      <w:r w:rsidR="5B75D178" w:rsidRPr="3B05FCEC">
        <w:rPr>
          <w:rFonts w:ascii="Arial" w:eastAsia="Arial" w:hAnsi="Arial" w:cs="Arial"/>
        </w:rPr>
        <w:t>BuenVecino</w:t>
      </w:r>
      <w:proofErr w:type="spellEnd"/>
      <w:r w:rsidR="5B75D178" w:rsidRPr="3B05FCEC">
        <w:rPr>
          <w:rFonts w:ascii="Arial" w:eastAsia="Arial" w:hAnsi="Arial" w:cs="Arial"/>
        </w:rPr>
        <w:t xml:space="preserve">, es </w:t>
      </w:r>
      <w:r w:rsidR="4D77F19A" w:rsidRPr="3B05FCEC">
        <w:rPr>
          <w:rFonts w:ascii="Arial" w:eastAsia="Arial" w:hAnsi="Arial" w:cs="Arial"/>
        </w:rPr>
        <w:t xml:space="preserve">ser intermediario entre espacios de </w:t>
      </w:r>
      <w:r w:rsidR="4D77F19A" w:rsidRPr="3DF8A14D">
        <w:rPr>
          <w:rFonts w:ascii="Arial" w:eastAsia="Arial" w:hAnsi="Arial" w:cs="Arial"/>
        </w:rPr>
        <w:t>arrendamiento</w:t>
      </w:r>
      <w:r w:rsidR="4D77F19A" w:rsidRPr="3B05FCEC">
        <w:rPr>
          <w:rFonts w:ascii="Arial" w:eastAsia="Arial" w:hAnsi="Arial" w:cs="Arial"/>
        </w:rPr>
        <w:t xml:space="preserve"> y estudiantes de todas partes del país, ofreciendo </w:t>
      </w:r>
      <w:r w:rsidR="772D6623" w:rsidRPr="3B05FCEC">
        <w:rPr>
          <w:rFonts w:ascii="Arial" w:eastAsia="Arial" w:hAnsi="Arial" w:cs="Arial"/>
        </w:rPr>
        <w:t>lugar</w:t>
      </w:r>
      <w:r w:rsidR="4D77F19A" w:rsidRPr="3B05FCEC">
        <w:rPr>
          <w:rFonts w:ascii="Arial" w:eastAsia="Arial" w:hAnsi="Arial" w:cs="Arial"/>
        </w:rPr>
        <w:t>es</w:t>
      </w:r>
      <w:r w:rsidR="772D6623" w:rsidRPr="3B05FCEC">
        <w:rPr>
          <w:rFonts w:ascii="Arial" w:eastAsia="Arial" w:hAnsi="Arial" w:cs="Arial"/>
        </w:rPr>
        <w:t xml:space="preserve"> para </w:t>
      </w:r>
      <w:r w:rsidR="33FCBB8D" w:rsidRPr="3B05FCEC">
        <w:rPr>
          <w:rFonts w:ascii="Arial" w:eastAsia="Arial" w:hAnsi="Arial" w:cs="Arial"/>
        </w:rPr>
        <w:t>hospedarse</w:t>
      </w:r>
      <w:r w:rsidR="772D6623" w:rsidRPr="3B05FCEC">
        <w:rPr>
          <w:rFonts w:ascii="Arial" w:eastAsia="Arial" w:hAnsi="Arial" w:cs="Arial"/>
        </w:rPr>
        <w:t xml:space="preserve"> mientras estudian</w:t>
      </w:r>
      <w:r w:rsidR="5B75D178" w:rsidRPr="3B05FCEC">
        <w:rPr>
          <w:rFonts w:ascii="Arial" w:eastAsia="Arial" w:hAnsi="Arial" w:cs="Arial"/>
        </w:rPr>
        <w:t xml:space="preserve">, </w:t>
      </w:r>
      <w:r w:rsidR="22B1C88E" w:rsidRPr="3B05FCEC">
        <w:rPr>
          <w:rFonts w:ascii="Arial" w:eastAsia="Arial" w:hAnsi="Arial" w:cs="Arial"/>
        </w:rPr>
        <w:t>dicho</w:t>
      </w:r>
      <w:r w:rsidR="4D77F19A" w:rsidRPr="3B05FCEC">
        <w:rPr>
          <w:rFonts w:ascii="Arial" w:eastAsia="Arial" w:hAnsi="Arial" w:cs="Arial"/>
        </w:rPr>
        <w:t>s</w:t>
      </w:r>
      <w:r w:rsidR="22B1C88E" w:rsidRPr="3B05FCEC">
        <w:rPr>
          <w:rFonts w:ascii="Arial" w:eastAsia="Arial" w:hAnsi="Arial" w:cs="Arial"/>
        </w:rPr>
        <w:t xml:space="preserve"> lugar</w:t>
      </w:r>
      <w:r w:rsidR="4D77F19A" w:rsidRPr="3B05FCEC">
        <w:rPr>
          <w:rFonts w:ascii="Arial" w:eastAsia="Arial" w:hAnsi="Arial" w:cs="Arial"/>
        </w:rPr>
        <w:t>es</w:t>
      </w:r>
      <w:r w:rsidR="22B1C88E" w:rsidRPr="3B05FCEC">
        <w:rPr>
          <w:rFonts w:ascii="Arial" w:eastAsia="Arial" w:hAnsi="Arial" w:cs="Arial"/>
        </w:rPr>
        <w:t xml:space="preserve"> debe</w:t>
      </w:r>
      <w:r w:rsidR="4D77F19A" w:rsidRPr="3B05FCEC">
        <w:rPr>
          <w:rFonts w:ascii="Arial" w:eastAsia="Arial" w:hAnsi="Arial" w:cs="Arial"/>
        </w:rPr>
        <w:t>n</w:t>
      </w:r>
      <w:r w:rsidR="22B1C88E" w:rsidRPr="3B05FCEC">
        <w:rPr>
          <w:rFonts w:ascii="Arial" w:eastAsia="Arial" w:hAnsi="Arial" w:cs="Arial"/>
        </w:rPr>
        <w:t xml:space="preserve"> contar</w:t>
      </w:r>
      <w:r w:rsidR="0CF34AE1" w:rsidRPr="3B05FCEC">
        <w:rPr>
          <w:rFonts w:ascii="Arial" w:eastAsia="Arial" w:hAnsi="Arial" w:cs="Arial"/>
        </w:rPr>
        <w:t xml:space="preserve"> con las comodidades deseadas por el cliente, todo esto mediante una plataforma ágil y segura en la cual se garantice una buena experiencia</w:t>
      </w:r>
      <w:r w:rsidR="7F63A1C7" w:rsidRPr="3B05FCEC">
        <w:rPr>
          <w:rFonts w:ascii="Arial" w:eastAsia="Arial" w:hAnsi="Arial" w:cs="Arial"/>
        </w:rPr>
        <w:t xml:space="preserve"> de </w:t>
      </w:r>
      <w:r w:rsidR="0CF34AE1" w:rsidRPr="3B05FCEC">
        <w:rPr>
          <w:rFonts w:ascii="Arial" w:eastAsia="Arial" w:hAnsi="Arial" w:cs="Arial"/>
        </w:rPr>
        <w:t>hospedaje.</w:t>
      </w:r>
    </w:p>
    <w:p w14:paraId="63A77326" w14:textId="5F1F17C2" w:rsidR="001714F9" w:rsidRPr="00AE60B6" w:rsidRDefault="037C5526" w:rsidP="3B05FCEC">
      <w:pPr>
        <w:jc w:val="both"/>
        <w:rPr>
          <w:rFonts w:ascii="Arial" w:eastAsia="Arial" w:hAnsi="Arial" w:cs="Arial"/>
          <w:color w:val="2F5496" w:themeColor="accent1" w:themeShade="BF"/>
        </w:rPr>
      </w:pPr>
      <w:r w:rsidRPr="3B05FCEC">
        <w:rPr>
          <w:rFonts w:ascii="Arial" w:eastAsia="Arial" w:hAnsi="Arial" w:cs="Arial"/>
          <w:color w:val="2F5496" w:themeColor="accent1" w:themeShade="BF"/>
        </w:rPr>
        <w:t xml:space="preserve">. </w:t>
      </w:r>
    </w:p>
    <w:p w14:paraId="43D6FBD0" w14:textId="77777777" w:rsidR="0078529B" w:rsidRPr="00AE60B6" w:rsidRDefault="0078529B" w:rsidP="3B05FCEC">
      <w:pPr>
        <w:jc w:val="both"/>
        <w:rPr>
          <w:rFonts w:ascii="Arial" w:eastAsia="Arial" w:hAnsi="Arial" w:cs="Arial"/>
          <w:color w:val="2F5496" w:themeColor="accent1" w:themeShade="BF"/>
        </w:rPr>
      </w:pPr>
    </w:p>
    <w:p w14:paraId="57EB4AAE" w14:textId="32F5B035" w:rsidR="001714F9" w:rsidRPr="00AE60B6" w:rsidRDefault="037C5526" w:rsidP="009F6D8B">
      <w:pPr>
        <w:pStyle w:val="Ttulo2"/>
        <w:rPr>
          <w:rFonts w:ascii="Arial" w:eastAsia="Arial" w:hAnsi="Arial" w:cs="Arial"/>
          <w:sz w:val="24"/>
          <w:szCs w:val="24"/>
        </w:rPr>
      </w:pPr>
      <w:bookmarkStart w:id="9" w:name="_Ref472766373"/>
      <w:bookmarkStart w:id="10" w:name="OLE_LINK1"/>
      <w:bookmarkStart w:id="11" w:name="_Toc50534646"/>
      <w:r w:rsidRPr="3B05FCEC">
        <w:rPr>
          <w:rFonts w:ascii="Arial" w:eastAsia="Arial" w:hAnsi="Arial" w:cs="Arial"/>
          <w:sz w:val="24"/>
          <w:szCs w:val="24"/>
        </w:rPr>
        <w:t>Propósito, alcance y objetivos</w:t>
      </w:r>
      <w:bookmarkEnd w:id="9"/>
      <w:bookmarkEnd w:id="10"/>
      <w:bookmarkEnd w:id="11"/>
    </w:p>
    <w:p w14:paraId="789CEAFF" w14:textId="6F0EB8B0" w:rsidR="00F119C7" w:rsidRPr="00AE60B6" w:rsidRDefault="00F119C7" w:rsidP="3B05FCEC">
      <w:pPr>
        <w:jc w:val="both"/>
        <w:rPr>
          <w:rFonts w:ascii="Arial" w:eastAsia="Arial" w:hAnsi="Arial" w:cs="Arial"/>
        </w:rPr>
      </w:pPr>
    </w:p>
    <w:p w14:paraId="29D8A456" w14:textId="633E222D" w:rsidR="000075C9" w:rsidRPr="00AE60B6" w:rsidRDefault="67BFC78C" w:rsidP="000133A1">
      <w:pPr>
        <w:pStyle w:val="Prrafodelista"/>
        <w:numPr>
          <w:ilvl w:val="0"/>
          <w:numId w:val="4"/>
        </w:numPr>
        <w:jc w:val="both"/>
        <w:rPr>
          <w:rFonts w:ascii="Arial" w:eastAsia="Arial" w:hAnsi="Arial" w:cs="Arial"/>
        </w:rPr>
      </w:pPr>
      <w:r w:rsidRPr="3B05FCEC">
        <w:rPr>
          <w:rFonts w:ascii="Arial" w:eastAsia="Arial" w:hAnsi="Arial" w:cs="Arial"/>
          <w:b/>
          <w:bCs/>
        </w:rPr>
        <w:t>Propósito:</w:t>
      </w:r>
      <w:r w:rsidRPr="3B05FCEC">
        <w:rPr>
          <w:rFonts w:ascii="Arial" w:eastAsia="Arial" w:hAnsi="Arial" w:cs="Arial"/>
        </w:rPr>
        <w:t xml:space="preserve"> El proyecto </w:t>
      </w:r>
      <w:proofErr w:type="spellStart"/>
      <w:r w:rsidRPr="3B05FCEC">
        <w:rPr>
          <w:rFonts w:ascii="Arial" w:eastAsia="Arial" w:hAnsi="Arial" w:cs="Arial"/>
        </w:rPr>
        <w:t>BuenVecino</w:t>
      </w:r>
      <w:proofErr w:type="spellEnd"/>
      <w:r w:rsidRPr="3B05FCEC">
        <w:rPr>
          <w:rFonts w:ascii="Arial" w:eastAsia="Arial" w:hAnsi="Arial" w:cs="Arial"/>
        </w:rPr>
        <w:t xml:space="preserve"> se va a realizar con el objetivo de </w:t>
      </w:r>
      <w:r w:rsidR="5A039282" w:rsidRPr="3B05FCEC">
        <w:rPr>
          <w:rFonts w:ascii="Arial" w:eastAsia="Arial" w:hAnsi="Arial" w:cs="Arial"/>
        </w:rPr>
        <w:t xml:space="preserve">ofrecer una oportunidad </w:t>
      </w:r>
      <w:r w:rsidR="4138AA0A" w:rsidRPr="3B05FCEC">
        <w:rPr>
          <w:rFonts w:ascii="Arial" w:eastAsia="Arial" w:hAnsi="Arial" w:cs="Arial"/>
        </w:rPr>
        <w:t>rentable</w:t>
      </w:r>
      <w:r w:rsidR="5A039282" w:rsidRPr="3B05FCEC">
        <w:rPr>
          <w:rFonts w:ascii="Arial" w:eastAsia="Arial" w:hAnsi="Arial" w:cs="Arial"/>
        </w:rPr>
        <w:t xml:space="preserve"> para aquellas personas que dispongan de un espacio extra en sus hogares para </w:t>
      </w:r>
      <w:r w:rsidR="2262D912" w:rsidRPr="3B05FCEC">
        <w:rPr>
          <w:rFonts w:ascii="Arial" w:eastAsia="Arial" w:hAnsi="Arial" w:cs="Arial"/>
        </w:rPr>
        <w:t>alquilarlo por un determinado periodo</w:t>
      </w:r>
      <w:r w:rsidR="5A039282" w:rsidRPr="3B05FCEC">
        <w:rPr>
          <w:rFonts w:ascii="Arial" w:eastAsia="Arial" w:hAnsi="Arial" w:cs="Arial"/>
        </w:rPr>
        <w:t xml:space="preserve"> </w:t>
      </w:r>
      <w:r w:rsidR="2262D912" w:rsidRPr="3B05FCEC">
        <w:rPr>
          <w:rFonts w:ascii="Arial" w:eastAsia="Arial" w:hAnsi="Arial" w:cs="Arial"/>
        </w:rPr>
        <w:t>de tiempo</w:t>
      </w:r>
      <w:r w:rsidR="05C9D10D" w:rsidRPr="3B05FCEC">
        <w:rPr>
          <w:rFonts w:ascii="Arial" w:eastAsia="Arial" w:hAnsi="Arial" w:cs="Arial"/>
        </w:rPr>
        <w:t xml:space="preserve">. </w:t>
      </w:r>
      <w:proofErr w:type="spellStart"/>
      <w:r w:rsidR="05C9D10D" w:rsidRPr="3B05FCEC">
        <w:rPr>
          <w:rFonts w:ascii="Arial" w:eastAsia="Arial" w:hAnsi="Arial" w:cs="Arial"/>
        </w:rPr>
        <w:t>BuenVecino</w:t>
      </w:r>
      <w:proofErr w:type="spellEnd"/>
      <w:r w:rsidR="05C9D10D" w:rsidRPr="3B05FCEC">
        <w:rPr>
          <w:rFonts w:ascii="Arial" w:eastAsia="Arial" w:hAnsi="Arial" w:cs="Arial"/>
        </w:rPr>
        <w:t xml:space="preserve"> quiere invitar </w:t>
      </w:r>
      <w:r w:rsidR="3BB41143" w:rsidRPr="3B05FCEC">
        <w:rPr>
          <w:rFonts w:ascii="Arial" w:eastAsia="Arial" w:hAnsi="Arial" w:cs="Arial"/>
        </w:rPr>
        <w:t>a tod</w:t>
      </w:r>
      <w:r w:rsidR="0A36F6F4" w:rsidRPr="3B05FCEC">
        <w:rPr>
          <w:rFonts w:ascii="Arial" w:eastAsia="Arial" w:hAnsi="Arial" w:cs="Arial"/>
        </w:rPr>
        <w:t>o</w:t>
      </w:r>
      <w:r w:rsidR="3BB41143" w:rsidRPr="3B05FCEC">
        <w:rPr>
          <w:rFonts w:ascii="Arial" w:eastAsia="Arial" w:hAnsi="Arial" w:cs="Arial"/>
        </w:rPr>
        <w:t xml:space="preserve"> </w:t>
      </w:r>
      <w:r w:rsidR="0EF37B29" w:rsidRPr="3B05FCEC">
        <w:rPr>
          <w:rFonts w:ascii="Arial" w:eastAsia="Arial" w:hAnsi="Arial" w:cs="Arial"/>
        </w:rPr>
        <w:t>aquel estudiante universitario</w:t>
      </w:r>
      <w:r w:rsidR="3BB41143" w:rsidRPr="3B05FCEC">
        <w:rPr>
          <w:rFonts w:ascii="Arial" w:eastAsia="Arial" w:hAnsi="Arial" w:cs="Arial"/>
        </w:rPr>
        <w:t xml:space="preserve"> cuya necesidad sea la de buscar un sitio agradable</w:t>
      </w:r>
      <w:r w:rsidR="78A6BEFD" w:rsidRPr="3B05FCEC">
        <w:rPr>
          <w:rFonts w:ascii="Arial" w:eastAsia="Arial" w:hAnsi="Arial" w:cs="Arial"/>
        </w:rPr>
        <w:t xml:space="preserve"> y</w:t>
      </w:r>
      <w:r w:rsidR="53B8DDEA" w:rsidRPr="3B05FCEC">
        <w:rPr>
          <w:rFonts w:ascii="Arial" w:eastAsia="Arial" w:hAnsi="Arial" w:cs="Arial"/>
        </w:rPr>
        <w:t xml:space="preserve"> cómodo para </w:t>
      </w:r>
      <w:r w:rsidR="1EB7CE0E" w:rsidRPr="3B05FCEC">
        <w:rPr>
          <w:rFonts w:ascii="Arial" w:eastAsia="Arial" w:hAnsi="Arial" w:cs="Arial"/>
        </w:rPr>
        <w:t>hospedarse</w:t>
      </w:r>
      <w:r w:rsidR="109A6230" w:rsidRPr="3B05FCEC">
        <w:rPr>
          <w:rFonts w:ascii="Arial" w:eastAsia="Arial" w:hAnsi="Arial" w:cs="Arial"/>
        </w:rPr>
        <w:t xml:space="preserve"> por el tiempo que sea necesario.</w:t>
      </w:r>
    </w:p>
    <w:p w14:paraId="17000CEF" w14:textId="77777777" w:rsidR="00DD6971" w:rsidRPr="00DD6971" w:rsidRDefault="00DD6971" w:rsidP="00DD6971">
      <w:pPr>
        <w:ind w:left="360"/>
        <w:jc w:val="both"/>
        <w:rPr>
          <w:rFonts w:ascii="Arial" w:eastAsia="Arial" w:hAnsi="Arial" w:cs="Arial"/>
        </w:rPr>
      </w:pPr>
    </w:p>
    <w:p w14:paraId="3BFB0382" w14:textId="5062E1A6" w:rsidR="0066567F" w:rsidRDefault="109A6230" w:rsidP="000133A1">
      <w:pPr>
        <w:pStyle w:val="Prrafodelista"/>
        <w:numPr>
          <w:ilvl w:val="0"/>
          <w:numId w:val="4"/>
        </w:numPr>
        <w:jc w:val="both"/>
        <w:rPr>
          <w:rFonts w:eastAsiaTheme="minorEastAsia"/>
        </w:rPr>
      </w:pPr>
      <w:r w:rsidRPr="268321E6">
        <w:rPr>
          <w:rFonts w:ascii="Arial" w:eastAsia="Arial" w:hAnsi="Arial" w:cs="Arial"/>
          <w:b/>
          <w:bCs/>
        </w:rPr>
        <w:t xml:space="preserve">Alcance: </w:t>
      </w:r>
      <w:r w:rsidR="5655E98C" w:rsidRPr="268321E6">
        <w:rPr>
          <w:rFonts w:ascii="Arial" w:eastAsia="Arial" w:hAnsi="Arial" w:cs="Arial"/>
        </w:rPr>
        <w:t xml:space="preserve">Nuestro proyecto estará desarrollado </w:t>
      </w:r>
      <w:r w:rsidR="17CA9C9E" w:rsidRPr="268321E6">
        <w:rPr>
          <w:rFonts w:ascii="Arial" w:eastAsia="Arial" w:hAnsi="Arial" w:cs="Arial"/>
        </w:rPr>
        <w:t>en</w:t>
      </w:r>
      <w:r w:rsidR="5655E98C" w:rsidRPr="268321E6">
        <w:rPr>
          <w:rFonts w:ascii="Arial" w:eastAsia="Arial" w:hAnsi="Arial" w:cs="Arial"/>
        </w:rPr>
        <w:t xml:space="preserve"> plataforma web </w:t>
      </w:r>
      <w:r w:rsidR="17CA9C9E" w:rsidRPr="268321E6">
        <w:rPr>
          <w:rFonts w:ascii="Arial" w:eastAsia="Arial" w:hAnsi="Arial" w:cs="Arial"/>
        </w:rPr>
        <w:t xml:space="preserve">netamente </w:t>
      </w:r>
      <w:r w:rsidR="692981D3" w:rsidRPr="268321E6">
        <w:rPr>
          <w:rFonts w:ascii="Arial" w:eastAsia="Arial" w:hAnsi="Arial" w:cs="Arial"/>
        </w:rPr>
        <w:t>enfocada en estudiantes universitarios de la ciudad de Bogotá</w:t>
      </w:r>
      <w:r w:rsidR="72B06CC0" w:rsidRPr="268321E6">
        <w:rPr>
          <w:rFonts w:ascii="Arial" w:eastAsia="Arial" w:hAnsi="Arial" w:cs="Arial"/>
        </w:rPr>
        <w:t>.</w:t>
      </w:r>
      <w:r w:rsidR="2292B16E" w:rsidRPr="268321E6">
        <w:rPr>
          <w:rFonts w:ascii="Arial" w:eastAsia="Arial" w:hAnsi="Arial" w:cs="Arial"/>
        </w:rPr>
        <w:t xml:space="preserve"> A</w:t>
      </w:r>
      <w:r w:rsidR="0CFDB85E" w:rsidRPr="268321E6">
        <w:rPr>
          <w:rFonts w:ascii="Arial" w:eastAsia="Arial" w:hAnsi="Arial" w:cs="Arial"/>
        </w:rPr>
        <w:t>demás</w:t>
      </w:r>
      <w:r w:rsidR="2292B16E" w:rsidRPr="268321E6">
        <w:rPr>
          <w:rFonts w:ascii="Arial" w:eastAsia="Arial" w:hAnsi="Arial" w:cs="Arial"/>
        </w:rPr>
        <w:t xml:space="preserve">, </w:t>
      </w:r>
      <w:r w:rsidR="65BB9689" w:rsidRPr="268321E6">
        <w:rPr>
          <w:rFonts w:ascii="Arial" w:eastAsia="Arial" w:hAnsi="Arial" w:cs="Arial"/>
        </w:rPr>
        <w:t xml:space="preserve">se </w:t>
      </w:r>
      <w:r w:rsidR="3CA73521" w:rsidRPr="268321E6">
        <w:rPr>
          <w:rFonts w:ascii="Arial" w:eastAsia="Arial" w:hAnsi="Arial" w:cs="Arial"/>
        </w:rPr>
        <w:t>planea contar con una interfaz amigable tanto para nuestros socios como para nuestros clientes,</w:t>
      </w:r>
      <w:r w:rsidR="65BB9689" w:rsidRPr="268321E6">
        <w:rPr>
          <w:rFonts w:ascii="Arial" w:eastAsia="Arial" w:hAnsi="Arial" w:cs="Arial"/>
        </w:rPr>
        <w:t xml:space="preserve"> </w:t>
      </w:r>
      <w:r w:rsidR="440EAFB5" w:rsidRPr="268321E6">
        <w:rPr>
          <w:rFonts w:ascii="Arial" w:eastAsia="Arial" w:hAnsi="Arial" w:cs="Arial"/>
        </w:rPr>
        <w:t xml:space="preserve">esto es en </w:t>
      </w:r>
      <w:r w:rsidR="5C42B1CB" w:rsidRPr="268321E6">
        <w:rPr>
          <w:rFonts w:ascii="Arial" w:eastAsia="Arial" w:hAnsi="Arial" w:cs="Arial"/>
        </w:rPr>
        <w:t>busca</w:t>
      </w:r>
      <w:r w:rsidR="440EAFB5" w:rsidRPr="268321E6">
        <w:rPr>
          <w:rFonts w:ascii="Arial" w:eastAsia="Arial" w:hAnsi="Arial" w:cs="Arial"/>
        </w:rPr>
        <w:t xml:space="preserve"> de crear </w:t>
      </w:r>
      <w:r w:rsidR="65BB9689" w:rsidRPr="268321E6">
        <w:rPr>
          <w:rFonts w:ascii="Arial" w:eastAsia="Arial" w:hAnsi="Arial" w:cs="Arial"/>
        </w:rPr>
        <w:t xml:space="preserve">buena </w:t>
      </w:r>
      <w:r w:rsidR="6FAD1408" w:rsidRPr="268321E6">
        <w:rPr>
          <w:rFonts w:ascii="Arial" w:eastAsia="Arial" w:hAnsi="Arial" w:cs="Arial"/>
        </w:rPr>
        <w:t xml:space="preserve">relación con </w:t>
      </w:r>
      <w:r w:rsidR="4990DED2" w:rsidRPr="268321E6">
        <w:rPr>
          <w:rFonts w:ascii="Arial" w:eastAsia="Arial" w:hAnsi="Arial" w:cs="Arial"/>
        </w:rPr>
        <w:t>los usuarios</w:t>
      </w:r>
      <w:r w:rsidR="6FAD1408" w:rsidRPr="268321E6">
        <w:rPr>
          <w:rFonts w:ascii="Arial" w:eastAsia="Arial" w:hAnsi="Arial" w:cs="Arial"/>
        </w:rPr>
        <w:t xml:space="preserve"> para obtener una mayor satisfacción de est</w:t>
      </w:r>
      <w:r w:rsidR="662604CF" w:rsidRPr="268321E6">
        <w:rPr>
          <w:rFonts w:ascii="Arial" w:eastAsia="Arial" w:hAnsi="Arial" w:cs="Arial"/>
        </w:rPr>
        <w:t>os</w:t>
      </w:r>
      <w:r w:rsidR="6FAD1408" w:rsidRPr="268321E6">
        <w:rPr>
          <w:rFonts w:ascii="Arial" w:eastAsia="Arial" w:hAnsi="Arial" w:cs="Arial"/>
        </w:rPr>
        <w:t xml:space="preserve">. </w:t>
      </w:r>
      <w:r w:rsidR="75B4DAF5" w:rsidRPr="00061289">
        <w:rPr>
          <w:rFonts w:ascii="Arial" w:eastAsia="Arial" w:hAnsi="Arial" w:cs="Arial"/>
          <w:lang w:val="es-ES"/>
        </w:rPr>
        <w:t>Esta plataforma web contará con un chat de mensajes entre usuarios (arrendador y arrendatario), sin embargo, no contará con ningún tipo de soporte técnico</w:t>
      </w:r>
      <w:r w:rsidR="005218C7">
        <w:rPr>
          <w:rFonts w:ascii="Arial" w:eastAsia="Arial" w:hAnsi="Arial" w:cs="Arial"/>
          <w:lang w:val="es-ES"/>
        </w:rPr>
        <w:t xml:space="preserve"> debido al alcance del proyecto</w:t>
      </w:r>
      <w:r w:rsidR="53AAF4D2" w:rsidRPr="268321E6">
        <w:rPr>
          <w:rFonts w:ascii="Arial" w:eastAsia="Arial" w:hAnsi="Arial" w:cs="Arial"/>
        </w:rPr>
        <w:t>.</w:t>
      </w:r>
      <w:r w:rsidR="7B69E8BB" w:rsidRPr="268321E6">
        <w:rPr>
          <w:rFonts w:ascii="Arial" w:eastAsia="Arial" w:hAnsi="Arial" w:cs="Arial"/>
        </w:rPr>
        <w:t xml:space="preserve"> </w:t>
      </w:r>
      <w:r w:rsidR="53AAF4D2" w:rsidRPr="268321E6">
        <w:rPr>
          <w:rFonts w:ascii="Arial" w:eastAsia="Arial" w:hAnsi="Arial" w:cs="Arial"/>
        </w:rPr>
        <w:t xml:space="preserve">Será indispensable que la plataforma de </w:t>
      </w:r>
      <w:proofErr w:type="spellStart"/>
      <w:r w:rsidR="53AAF4D2" w:rsidRPr="268321E6">
        <w:rPr>
          <w:rFonts w:ascii="Arial" w:eastAsia="Arial" w:hAnsi="Arial" w:cs="Arial"/>
        </w:rPr>
        <w:t>BuenVecino</w:t>
      </w:r>
      <w:proofErr w:type="spellEnd"/>
      <w:r w:rsidR="53AAF4D2" w:rsidRPr="268321E6">
        <w:rPr>
          <w:rFonts w:ascii="Arial" w:eastAsia="Arial" w:hAnsi="Arial" w:cs="Arial"/>
        </w:rPr>
        <w:t xml:space="preserve"> </w:t>
      </w:r>
      <w:r w:rsidR="15E4B571" w:rsidRPr="268321E6">
        <w:rPr>
          <w:rFonts w:ascii="Arial" w:eastAsia="Arial" w:hAnsi="Arial" w:cs="Arial"/>
        </w:rPr>
        <w:t>cuente con</w:t>
      </w:r>
      <w:r w:rsidR="53AAF4D2" w:rsidRPr="268321E6">
        <w:rPr>
          <w:rFonts w:ascii="Arial" w:eastAsia="Arial" w:hAnsi="Arial" w:cs="Arial"/>
        </w:rPr>
        <w:t xml:space="preserve"> </w:t>
      </w:r>
      <w:r w:rsidR="15E4B571" w:rsidRPr="268321E6">
        <w:rPr>
          <w:rFonts w:ascii="Arial" w:eastAsia="Arial" w:hAnsi="Arial" w:cs="Arial"/>
        </w:rPr>
        <w:t>un espacio para efectuar transacciones monetarias.</w:t>
      </w:r>
      <w:r w:rsidR="7B69E8BB" w:rsidRPr="268321E6">
        <w:rPr>
          <w:rFonts w:ascii="Arial" w:eastAsia="Arial" w:hAnsi="Arial" w:cs="Arial"/>
        </w:rPr>
        <w:t xml:space="preserve"> </w:t>
      </w:r>
      <w:proofErr w:type="spellStart"/>
      <w:r w:rsidR="3CFFE61F" w:rsidRPr="268321E6">
        <w:rPr>
          <w:rFonts w:ascii="Arial" w:eastAsia="Arial" w:hAnsi="Arial" w:cs="Arial"/>
        </w:rPr>
        <w:t>BuenVecino</w:t>
      </w:r>
      <w:proofErr w:type="spellEnd"/>
      <w:r w:rsidR="3CFFE61F" w:rsidRPr="268321E6">
        <w:rPr>
          <w:rFonts w:ascii="Arial" w:eastAsia="Arial" w:hAnsi="Arial" w:cs="Arial"/>
        </w:rPr>
        <w:t xml:space="preserve"> contará con tres tipos de suscripción para nuestros socios clave, los </w:t>
      </w:r>
      <w:r w:rsidR="3CFFE61F" w:rsidRPr="268321E6">
        <w:rPr>
          <w:rFonts w:ascii="Arial" w:eastAsia="Arial" w:hAnsi="Arial" w:cs="Arial"/>
          <w:i/>
          <w:iCs/>
        </w:rPr>
        <w:t>arrendatarios</w:t>
      </w:r>
      <w:r w:rsidR="3CFFE61F" w:rsidRPr="268321E6">
        <w:rPr>
          <w:rFonts w:ascii="Arial" w:eastAsia="Arial" w:hAnsi="Arial" w:cs="Arial"/>
        </w:rPr>
        <w:t xml:space="preserve">. Los tipos de suscripción que se </w:t>
      </w:r>
      <w:r w:rsidR="318D2612" w:rsidRPr="268321E6">
        <w:rPr>
          <w:rFonts w:ascii="Arial" w:eastAsia="Arial" w:hAnsi="Arial" w:cs="Arial"/>
        </w:rPr>
        <w:t>manejaran son de tipo mensual, trimestral y anual.</w:t>
      </w:r>
    </w:p>
    <w:p w14:paraId="18E0B4A3" w14:textId="77777777" w:rsidR="00DD6971" w:rsidRPr="00DD6971" w:rsidRDefault="00DD6971" w:rsidP="00DD6971">
      <w:pPr>
        <w:jc w:val="both"/>
        <w:rPr>
          <w:rFonts w:ascii="Arial" w:eastAsia="Arial" w:hAnsi="Arial" w:cs="Arial"/>
        </w:rPr>
      </w:pPr>
    </w:p>
    <w:p w14:paraId="0BB996B9" w14:textId="0C5BF88C" w:rsidR="00260B75" w:rsidRPr="00AE60B6" w:rsidRDefault="480324A9" w:rsidP="000133A1">
      <w:pPr>
        <w:pStyle w:val="Prrafodelista"/>
        <w:numPr>
          <w:ilvl w:val="0"/>
          <w:numId w:val="4"/>
        </w:numPr>
        <w:jc w:val="both"/>
        <w:rPr>
          <w:rFonts w:ascii="Arial" w:eastAsia="Arial" w:hAnsi="Arial" w:cs="Arial"/>
        </w:rPr>
      </w:pPr>
      <w:r w:rsidRPr="3B05FCEC">
        <w:rPr>
          <w:rFonts w:ascii="Arial" w:eastAsia="Arial" w:hAnsi="Arial" w:cs="Arial"/>
          <w:b/>
          <w:bCs/>
        </w:rPr>
        <w:t>Objetivo</w:t>
      </w:r>
      <w:r w:rsidR="4C8D5B3A" w:rsidRPr="3B05FCEC">
        <w:rPr>
          <w:rFonts w:ascii="Arial" w:eastAsia="Arial" w:hAnsi="Arial" w:cs="Arial"/>
          <w:b/>
          <w:bCs/>
        </w:rPr>
        <w:t xml:space="preserve"> General:</w:t>
      </w:r>
      <w:r w:rsidR="006F46F1">
        <w:rPr>
          <w:rFonts w:ascii="Arial" w:eastAsia="Arial" w:hAnsi="Arial" w:cs="Arial"/>
          <w:b/>
        </w:rPr>
        <w:t xml:space="preserve"> </w:t>
      </w:r>
      <w:r w:rsidR="4C8D5B3A" w:rsidRPr="3B05FCEC">
        <w:rPr>
          <w:rFonts w:ascii="Arial" w:eastAsia="Arial" w:hAnsi="Arial" w:cs="Arial"/>
        </w:rPr>
        <w:t>Ofrecer una solución de vivienda temporal</w:t>
      </w:r>
      <w:r w:rsidR="5A8F82E6" w:rsidRPr="3B05FCEC">
        <w:rPr>
          <w:rFonts w:ascii="Arial" w:eastAsia="Arial" w:hAnsi="Arial" w:cs="Arial"/>
        </w:rPr>
        <w:t xml:space="preserve"> exclusivamente</w:t>
      </w:r>
      <w:r w:rsidR="4C8D5B3A" w:rsidRPr="3B05FCEC">
        <w:rPr>
          <w:rFonts w:ascii="Arial" w:eastAsia="Arial" w:hAnsi="Arial" w:cs="Arial"/>
        </w:rPr>
        <w:t xml:space="preserve"> para estudiantes universitarios y una</w:t>
      </w:r>
      <w:r w:rsidR="412EB64B" w:rsidRPr="3B05FCEC">
        <w:rPr>
          <w:rFonts w:ascii="Arial" w:eastAsia="Arial" w:hAnsi="Arial" w:cs="Arial"/>
        </w:rPr>
        <w:t xml:space="preserve"> oportunidad </w:t>
      </w:r>
      <w:r w:rsidR="583AADA6" w:rsidRPr="3B05FCEC">
        <w:rPr>
          <w:rFonts w:ascii="Arial" w:eastAsia="Arial" w:hAnsi="Arial" w:cs="Arial"/>
        </w:rPr>
        <w:t>económica</w:t>
      </w:r>
      <w:r w:rsidR="0D746728" w:rsidRPr="3B05FCEC">
        <w:rPr>
          <w:rFonts w:ascii="Arial" w:eastAsia="Arial" w:hAnsi="Arial" w:cs="Arial"/>
        </w:rPr>
        <w:t xml:space="preserve"> </w:t>
      </w:r>
      <w:r w:rsidR="0D746728" w:rsidRPr="3B05FCEC">
        <w:rPr>
          <w:rFonts w:ascii="Arial" w:eastAsia="Arial" w:hAnsi="Arial" w:cs="Arial"/>
        </w:rPr>
        <w:lastRenderedPageBreak/>
        <w:t>para aquellas personas que cue</w:t>
      </w:r>
      <w:r w:rsidR="11ED4927" w:rsidRPr="3B05FCEC">
        <w:rPr>
          <w:rFonts w:ascii="Arial" w:eastAsia="Arial" w:hAnsi="Arial" w:cs="Arial"/>
        </w:rPr>
        <w:t>nten con un espacio disponible en casa para compartir.</w:t>
      </w:r>
    </w:p>
    <w:p w14:paraId="1CAEE594" w14:textId="77777777" w:rsidR="00DD6971" w:rsidRPr="00DD6971" w:rsidRDefault="00DD6971" w:rsidP="00DD6971">
      <w:pPr>
        <w:jc w:val="both"/>
        <w:rPr>
          <w:rFonts w:ascii="Arial" w:eastAsia="Arial" w:hAnsi="Arial" w:cs="Arial"/>
        </w:rPr>
      </w:pPr>
    </w:p>
    <w:p w14:paraId="57149B40" w14:textId="7192E5BF" w:rsidR="00C22C45" w:rsidRPr="00AE60B6" w:rsidRDefault="2CF5F186" w:rsidP="000133A1">
      <w:pPr>
        <w:pStyle w:val="Prrafodelista"/>
        <w:numPr>
          <w:ilvl w:val="0"/>
          <w:numId w:val="4"/>
        </w:numPr>
        <w:jc w:val="both"/>
        <w:rPr>
          <w:rFonts w:ascii="Arial" w:eastAsia="Arial" w:hAnsi="Arial" w:cs="Arial"/>
        </w:rPr>
      </w:pPr>
      <w:r w:rsidRPr="3B05FCEC">
        <w:rPr>
          <w:rFonts w:ascii="Arial" w:eastAsia="Arial" w:hAnsi="Arial" w:cs="Arial"/>
          <w:b/>
          <w:bCs/>
        </w:rPr>
        <w:t xml:space="preserve">Objetivos </w:t>
      </w:r>
      <w:r w:rsidR="06652E43" w:rsidRPr="3B05FCEC">
        <w:rPr>
          <w:rFonts w:ascii="Arial" w:eastAsia="Arial" w:hAnsi="Arial" w:cs="Arial"/>
          <w:b/>
          <w:bCs/>
        </w:rPr>
        <w:t>Específicos</w:t>
      </w:r>
      <w:r w:rsidRPr="3B05FCEC">
        <w:rPr>
          <w:rFonts w:ascii="Arial" w:eastAsia="Arial" w:hAnsi="Arial" w:cs="Arial"/>
          <w:b/>
          <w:bCs/>
        </w:rPr>
        <w:t xml:space="preserve">: </w:t>
      </w:r>
    </w:p>
    <w:p w14:paraId="1E638E5F" w14:textId="5A84D4D1" w:rsidR="13F74C80" w:rsidRPr="00AE60B6" w:rsidRDefault="27016FCB" w:rsidP="000133A1">
      <w:pPr>
        <w:pStyle w:val="Prrafodelista"/>
        <w:numPr>
          <w:ilvl w:val="1"/>
          <w:numId w:val="4"/>
        </w:numPr>
        <w:jc w:val="both"/>
        <w:rPr>
          <w:rFonts w:ascii="Arial" w:eastAsia="Arial" w:hAnsi="Arial" w:cs="Arial"/>
        </w:rPr>
      </w:pPr>
      <w:r w:rsidRPr="3B05FCEC">
        <w:rPr>
          <w:rFonts w:ascii="Arial" w:eastAsia="Arial" w:hAnsi="Arial" w:cs="Arial"/>
        </w:rPr>
        <w:t>Guardar estructuradamente datos tanto de usuario como de vivienda</w:t>
      </w:r>
    </w:p>
    <w:p w14:paraId="5AFE1A7D" w14:textId="0D6AC450" w:rsidR="00160A17" w:rsidRPr="00AE60B6" w:rsidRDefault="353D881A" w:rsidP="000133A1">
      <w:pPr>
        <w:pStyle w:val="Prrafodelista"/>
        <w:numPr>
          <w:ilvl w:val="1"/>
          <w:numId w:val="4"/>
        </w:numPr>
        <w:jc w:val="both"/>
        <w:rPr>
          <w:rFonts w:ascii="Arial" w:eastAsia="Arial" w:hAnsi="Arial" w:cs="Arial"/>
        </w:rPr>
      </w:pPr>
      <w:r w:rsidRPr="268321E6">
        <w:rPr>
          <w:rFonts w:ascii="Arial" w:eastAsia="Arial" w:hAnsi="Arial" w:cs="Arial"/>
        </w:rPr>
        <w:t xml:space="preserve">Aplicar conceptos y metodologías vistas en Ingeniería de </w:t>
      </w:r>
      <w:r w:rsidRPr="268321E6">
        <w:rPr>
          <w:rFonts w:ascii="Arial" w:eastAsia="Arial" w:hAnsi="Arial" w:cs="Arial"/>
          <w:i/>
          <w:iCs/>
        </w:rPr>
        <w:t>software</w:t>
      </w:r>
    </w:p>
    <w:p w14:paraId="20603042" w14:textId="6A15C50B" w:rsidR="30730044" w:rsidRDefault="30730044" w:rsidP="000133A1">
      <w:pPr>
        <w:pStyle w:val="Prrafodelista"/>
        <w:numPr>
          <w:ilvl w:val="1"/>
          <w:numId w:val="4"/>
        </w:numPr>
        <w:jc w:val="both"/>
        <w:rPr>
          <w:rFonts w:eastAsiaTheme="minorEastAsia"/>
        </w:rPr>
      </w:pPr>
      <w:r w:rsidRPr="00061289">
        <w:rPr>
          <w:rFonts w:ascii="Arial" w:eastAsia="Arial" w:hAnsi="Arial" w:cs="Arial"/>
          <w:lang w:val="es-ES"/>
        </w:rPr>
        <w:t>Enviar notificaciones periódicas a los usuarios del sistema.</w:t>
      </w:r>
    </w:p>
    <w:p w14:paraId="34E3F8CA" w14:textId="245D1F03" w:rsidR="30730044" w:rsidRDefault="30730044" w:rsidP="000133A1">
      <w:pPr>
        <w:pStyle w:val="Prrafodelista"/>
        <w:numPr>
          <w:ilvl w:val="1"/>
          <w:numId w:val="4"/>
        </w:numPr>
        <w:rPr>
          <w:rFonts w:eastAsiaTheme="minorEastAsia"/>
          <w:lang w:val="es-ES"/>
        </w:rPr>
      </w:pPr>
      <w:r w:rsidRPr="00061289">
        <w:rPr>
          <w:rFonts w:ascii="Arial" w:eastAsia="Arial" w:hAnsi="Arial" w:cs="Arial"/>
          <w:lang w:val="es-ES"/>
        </w:rPr>
        <w:t xml:space="preserve">Investigar sobre métodos de </w:t>
      </w:r>
      <w:r w:rsidRPr="00061289">
        <w:rPr>
          <w:rFonts w:ascii="Arial" w:eastAsia="Arial" w:hAnsi="Arial" w:cs="Arial"/>
          <w:i/>
          <w:lang w:val="es-ES"/>
        </w:rPr>
        <w:t>geolocalización</w:t>
      </w:r>
      <w:r w:rsidRPr="00061289">
        <w:rPr>
          <w:rFonts w:ascii="Arial" w:eastAsia="Arial" w:hAnsi="Arial" w:cs="Arial"/>
          <w:lang w:val="es-ES"/>
        </w:rPr>
        <w:t xml:space="preserve"> e integración web y entregar información geográfica visual</w:t>
      </w:r>
    </w:p>
    <w:p w14:paraId="17A516F3" w14:textId="0CB2AEC3" w:rsidR="008837F5" w:rsidRPr="00AE60B6" w:rsidRDefault="660D660C" w:rsidP="000133A1">
      <w:pPr>
        <w:pStyle w:val="Prrafodelista"/>
        <w:numPr>
          <w:ilvl w:val="1"/>
          <w:numId w:val="4"/>
        </w:numPr>
        <w:jc w:val="both"/>
        <w:rPr>
          <w:rFonts w:ascii="Arial" w:eastAsia="Arial" w:hAnsi="Arial" w:cs="Arial"/>
        </w:rPr>
      </w:pPr>
      <w:r w:rsidRPr="3B05FCEC">
        <w:rPr>
          <w:rFonts w:ascii="Arial" w:eastAsia="Arial" w:hAnsi="Arial" w:cs="Arial"/>
        </w:rPr>
        <w:t>Generar pasarela de pago</w:t>
      </w:r>
      <w:r w:rsidR="05A9D3F3" w:rsidRPr="3B05FCEC">
        <w:rPr>
          <w:rFonts w:ascii="Arial" w:eastAsia="Arial" w:hAnsi="Arial" w:cs="Arial"/>
        </w:rPr>
        <w:t>.</w:t>
      </w:r>
    </w:p>
    <w:p w14:paraId="1F29EB12" w14:textId="1353FC9B" w:rsidR="0FE75249" w:rsidRPr="00AE60B6" w:rsidRDefault="0FE75249" w:rsidP="3B05FCEC">
      <w:pPr>
        <w:jc w:val="both"/>
        <w:rPr>
          <w:rFonts w:ascii="Arial" w:eastAsia="Arial" w:hAnsi="Arial" w:cs="Arial"/>
        </w:rPr>
      </w:pPr>
    </w:p>
    <w:p w14:paraId="753DAC11" w14:textId="4F0ED4E1" w:rsidR="00EB7BD2" w:rsidRPr="00AE60B6" w:rsidRDefault="037C5526" w:rsidP="00EB7BD2">
      <w:pPr>
        <w:pStyle w:val="Ttulo2"/>
        <w:rPr>
          <w:rFonts w:ascii="Arial" w:eastAsia="Arial" w:hAnsi="Arial" w:cs="Arial"/>
          <w:sz w:val="24"/>
          <w:szCs w:val="24"/>
        </w:rPr>
      </w:pPr>
      <w:bookmarkStart w:id="12" w:name="_Toc50534647"/>
      <w:r w:rsidRPr="3B05FCEC">
        <w:rPr>
          <w:rFonts w:ascii="Arial" w:eastAsia="Arial" w:hAnsi="Arial" w:cs="Arial"/>
          <w:sz w:val="24"/>
          <w:szCs w:val="24"/>
        </w:rPr>
        <w:t>Supuestos y restricciones</w:t>
      </w:r>
      <w:bookmarkEnd w:id="12"/>
    </w:p>
    <w:p w14:paraId="0A2C328E" w14:textId="35508AEF" w:rsidR="00EB7BD2" w:rsidRPr="00AE60B6" w:rsidRDefault="00EB7BD2" w:rsidP="3B05FCEC">
      <w:pPr>
        <w:rPr>
          <w:rFonts w:ascii="Arial" w:eastAsia="Arial" w:hAnsi="Arial" w:cs="Arial"/>
        </w:rPr>
      </w:pPr>
    </w:p>
    <w:p w14:paraId="59FEFCEA" w14:textId="48951F66" w:rsidR="001714F9" w:rsidRPr="00AE60B6" w:rsidRDefault="09E09F51" w:rsidP="3B05FCEC">
      <w:pPr>
        <w:jc w:val="both"/>
        <w:rPr>
          <w:rFonts w:ascii="Arial" w:eastAsia="Arial" w:hAnsi="Arial" w:cs="Arial"/>
          <w:b/>
          <w:bCs/>
        </w:rPr>
      </w:pPr>
      <w:r w:rsidRPr="3B05FCEC">
        <w:rPr>
          <w:rFonts w:ascii="Arial" w:eastAsia="Arial" w:hAnsi="Arial" w:cs="Arial"/>
          <w:b/>
          <w:bCs/>
        </w:rPr>
        <w:t>Supuestos:</w:t>
      </w:r>
    </w:p>
    <w:p w14:paraId="65EFD33F" w14:textId="2DBE48B8" w:rsidR="00EB7BD2" w:rsidRPr="00AE60B6" w:rsidRDefault="13ECA6B6" w:rsidP="000133A1">
      <w:pPr>
        <w:pStyle w:val="Prrafodelista"/>
        <w:numPr>
          <w:ilvl w:val="0"/>
          <w:numId w:val="5"/>
        </w:numPr>
        <w:jc w:val="both"/>
        <w:rPr>
          <w:rFonts w:ascii="Arial" w:eastAsia="Arial" w:hAnsi="Arial" w:cs="Arial"/>
        </w:rPr>
      </w:pPr>
      <w:r w:rsidRPr="3B05FCEC">
        <w:rPr>
          <w:rFonts w:ascii="Arial" w:eastAsia="Arial" w:hAnsi="Arial" w:cs="Arial"/>
        </w:rPr>
        <w:t xml:space="preserve">Los tiempos de entrega deben cumplirse de manera obligatoria siguiendo la </w:t>
      </w:r>
      <w:r w:rsidRPr="006A10CF">
        <w:rPr>
          <w:rFonts w:ascii="Arial" w:eastAsia="Arial" w:hAnsi="Arial" w:cs="Arial"/>
          <w:i/>
          <w:iCs/>
        </w:rPr>
        <w:t>diagramación</w:t>
      </w:r>
      <w:r w:rsidRPr="3B05FCEC">
        <w:rPr>
          <w:rFonts w:ascii="Arial" w:eastAsia="Arial" w:hAnsi="Arial" w:cs="Arial"/>
        </w:rPr>
        <w:t xml:space="preserve"> </w:t>
      </w:r>
      <w:r w:rsidRPr="00745B6E">
        <w:rPr>
          <w:rFonts w:ascii="Arial" w:eastAsia="Arial" w:hAnsi="Arial" w:cs="Arial"/>
          <w:i/>
          <w:iCs/>
        </w:rPr>
        <w:t>Gantt</w:t>
      </w:r>
      <w:r w:rsidR="008B7E6A" w:rsidRPr="3B05FCEC">
        <w:rPr>
          <w:rFonts w:ascii="Arial" w:eastAsia="Arial" w:hAnsi="Arial" w:cs="Arial"/>
        </w:rPr>
        <w:t>.</w:t>
      </w:r>
    </w:p>
    <w:p w14:paraId="0030EE38" w14:textId="562CEBDF" w:rsidR="008B7E6A" w:rsidRPr="00AE60B6" w:rsidRDefault="724C4FA4" w:rsidP="000133A1">
      <w:pPr>
        <w:pStyle w:val="Prrafodelista"/>
        <w:numPr>
          <w:ilvl w:val="0"/>
          <w:numId w:val="5"/>
        </w:numPr>
        <w:jc w:val="both"/>
        <w:rPr>
          <w:rFonts w:ascii="Arial" w:eastAsia="Arial" w:hAnsi="Arial" w:cs="Arial"/>
        </w:rPr>
      </w:pPr>
      <w:r w:rsidRPr="3B05FCEC">
        <w:rPr>
          <w:rFonts w:ascii="Arial" w:eastAsia="Arial" w:hAnsi="Arial" w:cs="Arial"/>
        </w:rPr>
        <w:t>Los roles de grupo están establecidos de manera uniforme y con cargas de trabajo equitativas.</w:t>
      </w:r>
    </w:p>
    <w:p w14:paraId="56CBAA7F" w14:textId="7B7BC903" w:rsidR="000075C9" w:rsidRPr="00AE60B6" w:rsidRDefault="5AC784D9" w:rsidP="000133A1">
      <w:pPr>
        <w:pStyle w:val="Prrafodelista"/>
        <w:numPr>
          <w:ilvl w:val="0"/>
          <w:numId w:val="5"/>
        </w:numPr>
        <w:jc w:val="both"/>
        <w:rPr>
          <w:rFonts w:ascii="Arial" w:eastAsia="Arial" w:hAnsi="Arial" w:cs="Arial"/>
        </w:rPr>
      </w:pPr>
      <w:r w:rsidRPr="3B05FCEC">
        <w:rPr>
          <w:rFonts w:ascii="Arial" w:eastAsia="Arial" w:hAnsi="Arial" w:cs="Arial"/>
        </w:rPr>
        <w:t xml:space="preserve">La base de datos utilizada para el proyecto será implementada únicamente bajo la plataforma </w:t>
      </w:r>
      <w:proofErr w:type="spellStart"/>
      <w:r w:rsidRPr="00202DF9">
        <w:rPr>
          <w:rFonts w:ascii="Arial" w:eastAsia="Arial" w:hAnsi="Arial" w:cs="Arial"/>
          <w:i/>
          <w:iCs/>
        </w:rPr>
        <w:t>Firebase</w:t>
      </w:r>
      <w:proofErr w:type="spellEnd"/>
      <w:r w:rsidRPr="3B05FCEC">
        <w:rPr>
          <w:rFonts w:ascii="Arial" w:eastAsia="Arial" w:hAnsi="Arial" w:cs="Arial"/>
        </w:rPr>
        <w:t>.</w:t>
      </w:r>
    </w:p>
    <w:p w14:paraId="12BF2373" w14:textId="3FCEB749" w:rsidR="009001E7" w:rsidRPr="00AE60B6" w:rsidRDefault="549AB4B5" w:rsidP="000133A1">
      <w:pPr>
        <w:pStyle w:val="Prrafodelista"/>
        <w:numPr>
          <w:ilvl w:val="0"/>
          <w:numId w:val="5"/>
        </w:numPr>
        <w:jc w:val="both"/>
        <w:rPr>
          <w:rFonts w:ascii="Arial" w:eastAsia="Arial" w:hAnsi="Arial" w:cs="Arial"/>
        </w:rPr>
      </w:pPr>
      <w:r w:rsidRPr="3B05FCEC">
        <w:rPr>
          <w:rFonts w:ascii="Arial" w:eastAsia="Arial" w:hAnsi="Arial" w:cs="Arial"/>
        </w:rPr>
        <w:t xml:space="preserve">El usuario debe contar con un equipo de </w:t>
      </w:r>
      <w:r w:rsidR="26FF032F" w:rsidRPr="3B05FCEC">
        <w:rPr>
          <w:rFonts w:ascii="Arial" w:eastAsia="Arial" w:hAnsi="Arial" w:cs="Arial"/>
        </w:rPr>
        <w:t>cómputo</w:t>
      </w:r>
      <w:r w:rsidRPr="3B05FCEC">
        <w:rPr>
          <w:rFonts w:ascii="Arial" w:eastAsia="Arial" w:hAnsi="Arial" w:cs="Arial"/>
        </w:rPr>
        <w:t xml:space="preserve"> o celular para acceder a la plataforma del proyecto.</w:t>
      </w:r>
    </w:p>
    <w:p w14:paraId="010DD025" w14:textId="38057ABE" w:rsidR="005B6316" w:rsidRPr="00AE60B6" w:rsidRDefault="3CF63204" w:rsidP="000133A1">
      <w:pPr>
        <w:pStyle w:val="Prrafodelista"/>
        <w:numPr>
          <w:ilvl w:val="0"/>
          <w:numId w:val="5"/>
        </w:numPr>
        <w:jc w:val="both"/>
        <w:rPr>
          <w:rFonts w:ascii="Arial" w:eastAsia="Arial" w:hAnsi="Arial" w:cs="Arial"/>
        </w:rPr>
      </w:pPr>
      <w:r w:rsidRPr="3B05FCEC">
        <w:rPr>
          <w:rFonts w:ascii="Arial" w:eastAsia="Arial" w:hAnsi="Arial" w:cs="Arial"/>
        </w:rPr>
        <w:t>Es necesario que el usuario cuente con una conexión a internet mientras usa la plataforma.</w:t>
      </w:r>
    </w:p>
    <w:p w14:paraId="6356AEEF" w14:textId="11A2C4F4" w:rsidR="00AC65E7" w:rsidRPr="00AE60B6" w:rsidRDefault="504C15BF" w:rsidP="000133A1">
      <w:pPr>
        <w:pStyle w:val="Prrafodelista"/>
        <w:numPr>
          <w:ilvl w:val="0"/>
          <w:numId w:val="5"/>
        </w:numPr>
        <w:jc w:val="both"/>
        <w:rPr>
          <w:rFonts w:ascii="Arial" w:eastAsia="Arial" w:hAnsi="Arial" w:cs="Arial"/>
        </w:rPr>
      </w:pPr>
      <w:r w:rsidRPr="3B05FCEC">
        <w:rPr>
          <w:rFonts w:ascii="Arial" w:eastAsia="Arial" w:hAnsi="Arial" w:cs="Arial"/>
        </w:rPr>
        <w:t>El usuario debe estar dispuesto a registrarse en la plataforma para poder realizar una reserva.</w:t>
      </w:r>
    </w:p>
    <w:p w14:paraId="2D112842" w14:textId="77777777" w:rsidR="000D085C" w:rsidRPr="00AE60B6" w:rsidRDefault="000D085C" w:rsidP="3B05FCEC">
      <w:pPr>
        <w:pStyle w:val="Prrafodelista"/>
        <w:jc w:val="both"/>
        <w:rPr>
          <w:rFonts w:ascii="Arial" w:eastAsia="Arial" w:hAnsi="Arial" w:cs="Arial"/>
        </w:rPr>
      </w:pPr>
    </w:p>
    <w:p w14:paraId="72C0655F" w14:textId="76D27640" w:rsidR="00EB7BD2" w:rsidRPr="00AE60B6" w:rsidRDefault="09E09F51" w:rsidP="3B05FCEC">
      <w:pPr>
        <w:jc w:val="both"/>
        <w:rPr>
          <w:rFonts w:ascii="Arial" w:eastAsia="Arial" w:hAnsi="Arial" w:cs="Arial"/>
          <w:b/>
          <w:bCs/>
        </w:rPr>
      </w:pPr>
      <w:r w:rsidRPr="3B05FCEC">
        <w:rPr>
          <w:rFonts w:ascii="Arial" w:eastAsia="Arial" w:hAnsi="Arial" w:cs="Arial"/>
          <w:b/>
          <w:bCs/>
        </w:rPr>
        <w:t>Restricciones:</w:t>
      </w:r>
    </w:p>
    <w:p w14:paraId="7C0577E3" w14:textId="77777777" w:rsidR="00AD37FA" w:rsidRPr="00AE60B6" w:rsidRDefault="00AD37FA" w:rsidP="3B05FCEC">
      <w:pPr>
        <w:jc w:val="both"/>
        <w:rPr>
          <w:rFonts w:ascii="Arial" w:eastAsia="Arial" w:hAnsi="Arial" w:cs="Arial"/>
          <w:b/>
          <w:bCs/>
        </w:rPr>
      </w:pPr>
    </w:p>
    <w:p w14:paraId="31878050" w14:textId="702EC9E4" w:rsidR="00AD37FA" w:rsidRPr="00AE60B6" w:rsidRDefault="3B54F212" w:rsidP="000133A1">
      <w:pPr>
        <w:pStyle w:val="Prrafodelista"/>
        <w:numPr>
          <w:ilvl w:val="0"/>
          <w:numId w:val="6"/>
        </w:numPr>
        <w:jc w:val="both"/>
        <w:rPr>
          <w:rFonts w:ascii="Arial" w:eastAsia="Arial" w:hAnsi="Arial" w:cs="Arial"/>
          <w:b/>
          <w:bCs/>
        </w:rPr>
      </w:pPr>
      <w:r w:rsidRPr="3B05FCEC">
        <w:rPr>
          <w:rFonts w:ascii="Arial" w:eastAsia="Arial" w:hAnsi="Arial" w:cs="Arial"/>
        </w:rPr>
        <w:t>El tiempo de planeación y desarrollo corresponde al segundo semestre</w:t>
      </w:r>
      <w:r w:rsidR="00953D95">
        <w:rPr>
          <w:rFonts w:ascii="Arial" w:eastAsia="Arial" w:hAnsi="Arial" w:cs="Arial"/>
        </w:rPr>
        <w:t xml:space="preserve"> académico</w:t>
      </w:r>
      <w:r w:rsidRPr="3B05FCEC">
        <w:rPr>
          <w:rFonts w:ascii="Arial" w:eastAsia="Arial" w:hAnsi="Arial" w:cs="Arial"/>
        </w:rPr>
        <w:t xml:space="preserve"> de 2020</w:t>
      </w:r>
      <w:r w:rsidR="0B7D15C1" w:rsidRPr="3B05FCEC">
        <w:rPr>
          <w:rFonts w:ascii="Arial" w:eastAsia="Arial" w:hAnsi="Arial" w:cs="Arial"/>
        </w:rPr>
        <w:t xml:space="preserve">, </w:t>
      </w:r>
      <w:r w:rsidR="6A567E79" w:rsidRPr="3B05FCEC">
        <w:rPr>
          <w:rFonts w:ascii="Arial" w:eastAsia="Arial" w:hAnsi="Arial" w:cs="Arial"/>
        </w:rPr>
        <w:t xml:space="preserve">los intervalos de tiempo para </w:t>
      </w:r>
      <w:r w:rsidR="77A7CB37" w:rsidRPr="3B05FCEC">
        <w:rPr>
          <w:rFonts w:ascii="Arial" w:eastAsia="Arial" w:hAnsi="Arial" w:cs="Arial"/>
        </w:rPr>
        <w:t xml:space="preserve">desarrollar los </w:t>
      </w:r>
      <w:r w:rsidR="77A7CB37" w:rsidRPr="006C7586">
        <w:rPr>
          <w:rFonts w:ascii="Arial" w:eastAsia="Arial" w:hAnsi="Arial" w:cs="Arial"/>
          <w:i/>
          <w:iCs/>
        </w:rPr>
        <w:t>Sprint</w:t>
      </w:r>
      <w:r w:rsidR="77A7CB37" w:rsidRPr="3B05FCEC">
        <w:rPr>
          <w:rFonts w:ascii="Arial" w:eastAsia="Arial" w:hAnsi="Arial" w:cs="Arial"/>
        </w:rPr>
        <w:t xml:space="preserve"> deben ser respetados para dar cabida a las presentaciones orales.</w:t>
      </w:r>
    </w:p>
    <w:p w14:paraId="73DA398D" w14:textId="17CCD7DF" w:rsidR="00AA51DF" w:rsidRPr="00AE60B6" w:rsidRDefault="3C3CD442" w:rsidP="000133A1">
      <w:pPr>
        <w:pStyle w:val="Prrafodelista"/>
        <w:numPr>
          <w:ilvl w:val="0"/>
          <w:numId w:val="6"/>
        </w:numPr>
        <w:jc w:val="both"/>
        <w:rPr>
          <w:rFonts w:ascii="Arial" w:eastAsia="Arial" w:hAnsi="Arial" w:cs="Arial"/>
          <w:b/>
          <w:bCs/>
        </w:rPr>
      </w:pPr>
      <w:r w:rsidRPr="3B05FCEC">
        <w:rPr>
          <w:rFonts w:ascii="Arial" w:eastAsia="Arial" w:hAnsi="Arial" w:cs="Arial"/>
        </w:rPr>
        <w:t xml:space="preserve">El proyecto únicamente </w:t>
      </w:r>
      <w:r w:rsidR="321EDC3A" w:rsidRPr="3B05FCEC">
        <w:rPr>
          <w:rFonts w:ascii="Arial" w:eastAsia="Arial" w:hAnsi="Arial" w:cs="Arial"/>
        </w:rPr>
        <w:t>funcionará como una plataforma Web, en cualquier dispositivo que pueda conectarse a una red de internet.</w:t>
      </w:r>
    </w:p>
    <w:p w14:paraId="2E4E070B" w14:textId="17CCD7DF" w:rsidR="00C9034C" w:rsidRPr="000D690A" w:rsidRDefault="404A2887" w:rsidP="000133A1">
      <w:pPr>
        <w:pStyle w:val="Prrafodelista"/>
        <w:numPr>
          <w:ilvl w:val="0"/>
          <w:numId w:val="6"/>
        </w:numPr>
        <w:jc w:val="both"/>
        <w:rPr>
          <w:rFonts w:ascii="Arial" w:eastAsia="Arial" w:hAnsi="Arial" w:cs="Arial"/>
          <w:b/>
          <w:bCs/>
        </w:rPr>
      </w:pPr>
      <w:r w:rsidRPr="268321E6">
        <w:rPr>
          <w:rFonts w:ascii="Arial" w:eastAsia="Arial" w:hAnsi="Arial" w:cs="Arial"/>
        </w:rPr>
        <w:t xml:space="preserve">Para ejecutar el proyecto el usuario debe contar con un navegador compatible con </w:t>
      </w:r>
      <w:r w:rsidRPr="268321E6">
        <w:rPr>
          <w:rFonts w:ascii="Arial" w:eastAsia="Arial" w:hAnsi="Arial" w:cs="Arial"/>
          <w:i/>
          <w:iCs/>
        </w:rPr>
        <w:t>JavaScript</w:t>
      </w:r>
    </w:p>
    <w:p w14:paraId="5A947B51" w14:textId="7DD7C645" w:rsidR="60F3FB8C" w:rsidRDefault="60F3FB8C" w:rsidP="000133A1">
      <w:pPr>
        <w:pStyle w:val="Prrafodelista"/>
        <w:numPr>
          <w:ilvl w:val="0"/>
          <w:numId w:val="6"/>
        </w:numPr>
        <w:jc w:val="both"/>
        <w:rPr>
          <w:rFonts w:eastAsiaTheme="minorEastAsia"/>
          <w:b/>
          <w:bCs/>
        </w:rPr>
      </w:pPr>
      <w:r w:rsidRPr="00061289">
        <w:rPr>
          <w:rFonts w:ascii="Arial" w:eastAsia="Arial" w:hAnsi="Arial" w:cs="Arial"/>
          <w:lang w:val="es-ES"/>
        </w:rPr>
        <w:t>Solo se garantiza el correcto despliegue de la parte grafica (</w:t>
      </w:r>
      <w:proofErr w:type="spellStart"/>
      <w:r w:rsidRPr="00061289">
        <w:rPr>
          <w:rFonts w:ascii="Arial" w:eastAsia="Arial" w:hAnsi="Arial" w:cs="Arial"/>
          <w:i/>
          <w:lang w:val="es-ES"/>
        </w:rPr>
        <w:t>frontend</w:t>
      </w:r>
      <w:proofErr w:type="spellEnd"/>
      <w:r w:rsidRPr="00061289">
        <w:rPr>
          <w:rFonts w:ascii="Arial" w:eastAsia="Arial" w:hAnsi="Arial" w:cs="Arial"/>
          <w:lang w:val="es-ES"/>
        </w:rPr>
        <w:t>) en el navegador Google Chrome.</w:t>
      </w:r>
    </w:p>
    <w:p w14:paraId="5F6AC873" w14:textId="6AC87A44" w:rsidR="00975E53" w:rsidRPr="00AE60B6" w:rsidRDefault="74524182" w:rsidP="000133A1">
      <w:pPr>
        <w:pStyle w:val="Prrafodelista"/>
        <w:numPr>
          <w:ilvl w:val="0"/>
          <w:numId w:val="6"/>
        </w:numPr>
        <w:jc w:val="both"/>
        <w:rPr>
          <w:rFonts w:ascii="Arial" w:eastAsia="Arial" w:hAnsi="Arial" w:cs="Arial"/>
          <w:b/>
          <w:bCs/>
        </w:rPr>
      </w:pPr>
      <w:r w:rsidRPr="3B05FCEC">
        <w:rPr>
          <w:rFonts w:ascii="Arial" w:eastAsia="Arial" w:hAnsi="Arial" w:cs="Arial"/>
        </w:rPr>
        <w:t>La plataforma únicamente estará disponible en Bogotá.</w:t>
      </w:r>
    </w:p>
    <w:p w14:paraId="6FD7A05E" w14:textId="77777777" w:rsidR="00A5137B" w:rsidRPr="00AE60B6" w:rsidRDefault="00A5137B" w:rsidP="3B05FCEC">
      <w:pPr>
        <w:jc w:val="both"/>
        <w:rPr>
          <w:rFonts w:ascii="Arial" w:eastAsia="Arial" w:hAnsi="Arial" w:cs="Arial"/>
        </w:rPr>
      </w:pPr>
    </w:p>
    <w:p w14:paraId="05D134A3" w14:textId="0F2093ED" w:rsidR="001714F9" w:rsidRPr="00AE60B6" w:rsidRDefault="037C5526" w:rsidP="00A5137B">
      <w:pPr>
        <w:pStyle w:val="Ttulo2"/>
        <w:rPr>
          <w:rFonts w:ascii="Arial" w:eastAsia="Arial" w:hAnsi="Arial" w:cs="Arial"/>
          <w:sz w:val="24"/>
          <w:szCs w:val="24"/>
        </w:rPr>
      </w:pPr>
      <w:bookmarkStart w:id="13" w:name="_Toc50534648"/>
      <w:r w:rsidRPr="3B05FCEC">
        <w:rPr>
          <w:rFonts w:ascii="Arial" w:eastAsia="Arial" w:hAnsi="Arial" w:cs="Arial"/>
          <w:sz w:val="24"/>
          <w:szCs w:val="24"/>
        </w:rPr>
        <w:t>Entregables</w:t>
      </w:r>
      <w:bookmarkEnd w:id="13"/>
    </w:p>
    <w:p w14:paraId="1BFF09A3" w14:textId="77777777" w:rsidR="00DD6971" w:rsidRPr="00DD6971" w:rsidRDefault="00DD6971" w:rsidP="00DD6971"/>
    <w:tbl>
      <w:tblPr>
        <w:tblW w:w="907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4679"/>
        <w:gridCol w:w="1416"/>
        <w:gridCol w:w="1420"/>
      </w:tblGrid>
      <w:tr w:rsidR="00783695" w:rsidRPr="00AE60B6" w14:paraId="7EF6FA5E"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D658CB"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Entregable</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0195F27"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Descripción</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8643B3A"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Dirigido a</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840F4AA" w14:textId="77777777" w:rsidR="00310524" w:rsidRPr="00AE60B6" w:rsidRDefault="51F39509" w:rsidP="3B05FCEC">
            <w:pPr>
              <w:widowControl w:val="0"/>
              <w:rPr>
                <w:rFonts w:ascii="Arial" w:eastAsia="Arial" w:hAnsi="Arial" w:cs="Arial"/>
                <w:b/>
                <w:bCs/>
                <w:color w:val="000000" w:themeColor="text1"/>
              </w:rPr>
            </w:pPr>
            <w:r w:rsidRPr="3B05FCEC">
              <w:rPr>
                <w:rFonts w:ascii="Arial" w:eastAsia="Arial" w:hAnsi="Arial" w:cs="Arial"/>
                <w:b/>
                <w:bCs/>
                <w:color w:val="000000" w:themeColor="text1"/>
              </w:rPr>
              <w:t>Fecha límite de entrega</w:t>
            </w:r>
          </w:p>
        </w:tc>
      </w:tr>
      <w:tr w:rsidR="00783695" w:rsidRPr="00AE60B6" w14:paraId="62E59C64" w14:textId="77777777" w:rsidTr="00C63837">
        <w:trPr>
          <w:trHeight w:val="31"/>
        </w:trPr>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3EFD578"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lastRenderedPageBreak/>
              <w:t>SPMP</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2DD3709" w14:textId="261E888D"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Documento </w:t>
            </w:r>
            <w:r w:rsidR="471998EB" w:rsidRPr="3B05FCEC">
              <w:rPr>
                <w:rFonts w:ascii="Arial" w:eastAsia="Arial" w:hAnsi="Arial" w:cs="Arial"/>
                <w:color w:val="000000" w:themeColor="text1"/>
              </w:rPr>
              <w:t>con</w:t>
            </w:r>
            <w:r w:rsidRPr="3B05FCEC">
              <w:rPr>
                <w:rFonts w:ascii="Arial" w:eastAsia="Arial" w:hAnsi="Arial" w:cs="Arial"/>
                <w:color w:val="000000" w:themeColor="text1"/>
              </w:rPr>
              <w:t xml:space="preserve"> </w:t>
            </w:r>
            <w:r w:rsidR="471998EB" w:rsidRPr="3B05FCEC">
              <w:rPr>
                <w:rFonts w:ascii="Arial" w:eastAsia="Arial" w:hAnsi="Arial" w:cs="Arial"/>
                <w:color w:val="000000" w:themeColor="text1"/>
              </w:rPr>
              <w:t>l</w:t>
            </w:r>
            <w:r w:rsidR="0BB5B941" w:rsidRPr="3B05FCEC">
              <w:rPr>
                <w:rFonts w:ascii="Arial" w:eastAsia="Arial" w:hAnsi="Arial" w:cs="Arial"/>
                <w:color w:val="000000" w:themeColor="text1"/>
              </w:rPr>
              <w:t xml:space="preserve">o referente a </w:t>
            </w:r>
            <w:r w:rsidRPr="3B05FCEC">
              <w:rPr>
                <w:rFonts w:ascii="Arial" w:eastAsia="Arial" w:hAnsi="Arial" w:cs="Arial"/>
                <w:color w:val="000000" w:themeColor="text1"/>
              </w:rPr>
              <w:t>la administración, planeación, vista general y contexto del proyecto.</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9510F5" w14:textId="4C1A2AE3" w:rsidR="00310524" w:rsidRPr="00AE60B6" w:rsidRDefault="522A72D3"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B88C28" w14:textId="0DFE38D6" w:rsidR="00310524" w:rsidRPr="00AE60B6" w:rsidRDefault="360ADF49" w:rsidP="3B05FCEC">
            <w:pPr>
              <w:widowControl w:val="0"/>
              <w:rPr>
                <w:rFonts w:ascii="Arial" w:eastAsia="Arial" w:hAnsi="Arial" w:cs="Arial"/>
                <w:color w:val="000000" w:themeColor="text1"/>
              </w:rPr>
            </w:pPr>
            <w:r w:rsidRPr="3B05FCEC">
              <w:rPr>
                <w:rFonts w:ascii="Arial" w:eastAsia="Arial" w:hAnsi="Arial" w:cs="Arial"/>
                <w:color w:val="000000" w:themeColor="text1"/>
              </w:rPr>
              <w:t>09/09/2020</w:t>
            </w:r>
          </w:p>
        </w:tc>
      </w:tr>
      <w:tr w:rsidR="00783695" w:rsidRPr="00AE60B6" w14:paraId="543812E4"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AD9B92"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SRS</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35F174" w14:textId="634280E8"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Documento con </w:t>
            </w:r>
            <w:r w:rsidR="0BB5B941" w:rsidRPr="3B05FCEC">
              <w:rPr>
                <w:rFonts w:ascii="Arial" w:eastAsia="Arial" w:hAnsi="Arial" w:cs="Arial"/>
                <w:color w:val="000000" w:themeColor="text1"/>
              </w:rPr>
              <w:t xml:space="preserve">lo referente a </w:t>
            </w:r>
            <w:r w:rsidRPr="3B05FCEC">
              <w:rPr>
                <w:rFonts w:ascii="Arial" w:eastAsia="Arial" w:hAnsi="Arial" w:cs="Arial"/>
                <w:color w:val="000000" w:themeColor="text1"/>
              </w:rPr>
              <w:t>la especificación de los requisitos del sistema</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7CB892" w14:textId="5E6924E3" w:rsidR="00310524" w:rsidRPr="00AE60B6" w:rsidRDefault="15273341"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3C1932E" w14:textId="6F43DA88" w:rsidR="00310524" w:rsidRPr="00AE60B6" w:rsidRDefault="3F8FEEF7" w:rsidP="3B05FCEC">
            <w:pPr>
              <w:widowControl w:val="0"/>
              <w:rPr>
                <w:rFonts w:ascii="Arial" w:eastAsia="Arial" w:hAnsi="Arial" w:cs="Arial"/>
                <w:color w:val="000000" w:themeColor="text1"/>
              </w:rPr>
            </w:pPr>
            <w:r w:rsidRPr="3B05FCEC">
              <w:rPr>
                <w:rFonts w:ascii="Arial" w:eastAsia="Arial" w:hAnsi="Arial" w:cs="Arial"/>
                <w:color w:val="000000" w:themeColor="text1"/>
              </w:rPr>
              <w:t>16/10/2020</w:t>
            </w:r>
          </w:p>
        </w:tc>
      </w:tr>
      <w:tr w:rsidR="00783695" w:rsidRPr="00AE60B6" w14:paraId="784C10B4"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639A41A"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Primer Prototipo</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C5922CE" w14:textId="1CBABEF1"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Prototipo </w:t>
            </w:r>
            <w:r w:rsidR="5BB51AAB" w:rsidRPr="3B05FCEC">
              <w:rPr>
                <w:rFonts w:ascii="Arial" w:eastAsia="Arial" w:hAnsi="Arial" w:cs="Arial"/>
                <w:color w:val="000000" w:themeColor="text1"/>
              </w:rPr>
              <w:t>funcional</w:t>
            </w:r>
            <w:r w:rsidRPr="3B05FCEC">
              <w:rPr>
                <w:rFonts w:ascii="Arial" w:eastAsia="Arial" w:hAnsi="Arial" w:cs="Arial"/>
                <w:color w:val="000000" w:themeColor="text1"/>
              </w:rPr>
              <w:t xml:space="preserve"> </w:t>
            </w:r>
            <w:r w:rsidR="5BB51AAB" w:rsidRPr="3B05FCEC">
              <w:rPr>
                <w:rFonts w:ascii="Arial" w:eastAsia="Arial" w:hAnsi="Arial" w:cs="Arial"/>
                <w:color w:val="000000" w:themeColor="text1"/>
              </w:rPr>
              <w:t>con la</w:t>
            </w:r>
            <w:r w:rsidRPr="3B05FCEC">
              <w:rPr>
                <w:rFonts w:ascii="Arial" w:eastAsia="Arial" w:hAnsi="Arial" w:cs="Arial"/>
                <w:color w:val="000000" w:themeColor="text1"/>
              </w:rPr>
              <w:t xml:space="preserve"> implementación del caso de uso más difícil.</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2991CDE" w14:textId="67DFE694" w:rsidR="00310524" w:rsidRPr="00AE60B6" w:rsidRDefault="60C32399"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6F53702" w14:textId="1F3A2FCE" w:rsidR="00310524" w:rsidRPr="00AE60B6" w:rsidRDefault="3F8FEEF7" w:rsidP="3B05FCEC">
            <w:pPr>
              <w:widowControl w:val="0"/>
              <w:rPr>
                <w:rFonts w:ascii="Arial" w:eastAsia="Arial" w:hAnsi="Arial" w:cs="Arial"/>
                <w:color w:val="000000" w:themeColor="text1"/>
              </w:rPr>
            </w:pPr>
            <w:r w:rsidRPr="3B05FCEC">
              <w:rPr>
                <w:rFonts w:ascii="Arial" w:eastAsia="Arial" w:hAnsi="Arial" w:cs="Arial"/>
                <w:color w:val="000000" w:themeColor="text1"/>
              </w:rPr>
              <w:t>16/10/2020</w:t>
            </w:r>
          </w:p>
        </w:tc>
      </w:tr>
      <w:tr w:rsidR="00783695" w:rsidRPr="00AE60B6" w14:paraId="27770680"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929C673"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SDD</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AEE365"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Documento con la descripción del diseño del software</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A568DAE" w14:textId="4691A55E" w:rsidR="00310524" w:rsidRPr="00AE60B6" w:rsidRDefault="60C32399"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862CF2" w14:textId="3761C0B4" w:rsidR="00310524" w:rsidRPr="00AE60B6" w:rsidRDefault="3F8FEEF7" w:rsidP="3B05FCEC">
            <w:pPr>
              <w:widowControl w:val="0"/>
              <w:rPr>
                <w:rFonts w:ascii="Arial" w:eastAsia="Arial" w:hAnsi="Arial" w:cs="Arial"/>
                <w:color w:val="000000" w:themeColor="text1"/>
              </w:rPr>
            </w:pPr>
            <w:r w:rsidRPr="3B05FCEC">
              <w:rPr>
                <w:rFonts w:ascii="Arial" w:eastAsia="Arial" w:hAnsi="Arial" w:cs="Arial"/>
                <w:color w:val="000000" w:themeColor="text1"/>
              </w:rPr>
              <w:t>Por definir</w:t>
            </w:r>
          </w:p>
        </w:tc>
      </w:tr>
      <w:tr w:rsidR="00783695" w:rsidRPr="00AE60B6" w14:paraId="310D5DBA" w14:textId="77777777" w:rsidTr="3B05FCE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C411406" w14:textId="77777777"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Segundo Prototipo</w:t>
            </w:r>
          </w:p>
        </w:tc>
        <w:tc>
          <w:tcPr>
            <w:tcW w:w="467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A9F483" w14:textId="36D2BAA3" w:rsidR="00310524" w:rsidRPr="00AE60B6" w:rsidRDefault="51F39509" w:rsidP="3B05FCEC">
            <w:pPr>
              <w:widowControl w:val="0"/>
              <w:rPr>
                <w:rFonts w:ascii="Arial" w:eastAsia="Arial" w:hAnsi="Arial" w:cs="Arial"/>
                <w:color w:val="000000" w:themeColor="text1"/>
              </w:rPr>
            </w:pPr>
            <w:r w:rsidRPr="3B05FCEC">
              <w:rPr>
                <w:rFonts w:ascii="Arial" w:eastAsia="Arial" w:hAnsi="Arial" w:cs="Arial"/>
                <w:color w:val="000000" w:themeColor="text1"/>
              </w:rPr>
              <w:t xml:space="preserve">Prototipo </w:t>
            </w:r>
            <w:r w:rsidR="5BB51AAB" w:rsidRPr="3B05FCEC">
              <w:rPr>
                <w:rFonts w:ascii="Arial" w:eastAsia="Arial" w:hAnsi="Arial" w:cs="Arial"/>
                <w:color w:val="000000" w:themeColor="text1"/>
              </w:rPr>
              <w:t>funcional con</w:t>
            </w:r>
            <w:r w:rsidRPr="3B05FCEC">
              <w:rPr>
                <w:rFonts w:ascii="Arial" w:eastAsia="Arial" w:hAnsi="Arial" w:cs="Arial"/>
                <w:color w:val="000000" w:themeColor="text1"/>
              </w:rPr>
              <w:t xml:space="preserve"> al menos el 70% de los casos de uso implementados</w:t>
            </w:r>
          </w:p>
        </w:tc>
        <w:tc>
          <w:tcPr>
            <w:tcW w:w="141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E160043" w14:textId="41FA4F2B" w:rsidR="00310524" w:rsidRPr="00AE60B6" w:rsidRDefault="60C32399" w:rsidP="3B05FCEC">
            <w:pPr>
              <w:widowControl w:val="0"/>
              <w:rPr>
                <w:rFonts w:ascii="Arial" w:eastAsia="Arial" w:hAnsi="Arial" w:cs="Arial"/>
                <w:color w:val="000000" w:themeColor="text1"/>
              </w:rPr>
            </w:pPr>
            <w:r w:rsidRPr="3B05FCEC">
              <w:rPr>
                <w:rFonts w:ascii="Arial" w:eastAsia="Arial" w:hAnsi="Arial" w:cs="Arial"/>
                <w:color w:val="000000" w:themeColor="text1"/>
              </w:rPr>
              <w:t>Profesor</w:t>
            </w:r>
          </w:p>
        </w:tc>
        <w:tc>
          <w:tcPr>
            <w:tcW w:w="14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988A28" w14:textId="6CB054BB" w:rsidR="00310524" w:rsidRPr="00AE60B6" w:rsidRDefault="3F8FEEF7" w:rsidP="3B05FCEC">
            <w:pPr>
              <w:keepNext/>
              <w:widowControl w:val="0"/>
              <w:rPr>
                <w:rFonts w:ascii="Arial" w:eastAsia="Arial" w:hAnsi="Arial" w:cs="Arial"/>
                <w:color w:val="000000" w:themeColor="text1"/>
              </w:rPr>
            </w:pPr>
            <w:r w:rsidRPr="3B05FCEC">
              <w:rPr>
                <w:rFonts w:ascii="Arial" w:eastAsia="Arial" w:hAnsi="Arial" w:cs="Arial"/>
                <w:color w:val="000000" w:themeColor="text1"/>
              </w:rPr>
              <w:t>Por definir</w:t>
            </w:r>
          </w:p>
          <w:p w14:paraId="4D14C66F" w14:textId="23A52A5E" w:rsidR="00310524" w:rsidRPr="00AE60B6" w:rsidRDefault="00310524" w:rsidP="3B05FCEC">
            <w:pPr>
              <w:keepNext/>
              <w:widowControl w:val="0"/>
              <w:rPr>
                <w:rFonts w:ascii="Arial" w:eastAsia="Arial" w:hAnsi="Arial" w:cs="Arial"/>
                <w:color w:val="000000" w:themeColor="text1"/>
              </w:rPr>
            </w:pPr>
          </w:p>
        </w:tc>
      </w:tr>
    </w:tbl>
    <w:p w14:paraId="5C956A72" w14:textId="7C81CF1A" w:rsidR="003728CC" w:rsidRPr="0087243D" w:rsidRDefault="0087243D" w:rsidP="0087243D">
      <w:pPr>
        <w:pStyle w:val="Descripcin"/>
        <w:jc w:val="center"/>
        <w:rPr>
          <w:rFonts w:ascii="Arial" w:eastAsia="Arial" w:hAnsi="Arial" w:cs="Arial"/>
          <w:color w:val="auto"/>
          <w:sz w:val="20"/>
          <w:szCs w:val="20"/>
        </w:rPr>
      </w:pPr>
      <w:bookmarkStart w:id="14" w:name="_Toc50542907"/>
      <w:r w:rsidRPr="0087243D">
        <w:rPr>
          <w:rFonts w:ascii="Arial" w:hAnsi="Arial" w:cs="Arial"/>
          <w:color w:val="auto"/>
        </w:rPr>
        <w:t xml:space="preserve">Tabla </w:t>
      </w:r>
      <w:r w:rsidRPr="0087243D">
        <w:rPr>
          <w:rFonts w:ascii="Arial" w:hAnsi="Arial" w:cs="Arial"/>
          <w:color w:val="auto"/>
        </w:rPr>
        <w:fldChar w:fldCharType="begin"/>
      </w:r>
      <w:r w:rsidRPr="0087243D">
        <w:rPr>
          <w:rFonts w:ascii="Arial" w:hAnsi="Arial" w:cs="Arial"/>
          <w:color w:val="auto"/>
        </w:rPr>
        <w:instrText xml:space="preserve"> SEQ Tabla \* ARABIC </w:instrText>
      </w:r>
      <w:r w:rsidRPr="0087243D">
        <w:rPr>
          <w:rFonts w:ascii="Arial" w:hAnsi="Arial" w:cs="Arial"/>
          <w:color w:val="auto"/>
        </w:rPr>
        <w:fldChar w:fldCharType="separate"/>
      </w:r>
      <w:r w:rsidRPr="0087243D">
        <w:rPr>
          <w:rFonts w:ascii="Arial" w:hAnsi="Arial" w:cs="Arial"/>
          <w:noProof/>
          <w:color w:val="auto"/>
        </w:rPr>
        <w:t>2</w:t>
      </w:r>
      <w:r w:rsidRPr="0087243D">
        <w:rPr>
          <w:rFonts w:ascii="Arial" w:hAnsi="Arial" w:cs="Arial"/>
          <w:color w:val="auto"/>
        </w:rPr>
        <w:fldChar w:fldCharType="end"/>
      </w:r>
      <w:r w:rsidRPr="0087243D">
        <w:rPr>
          <w:rFonts w:ascii="Arial" w:hAnsi="Arial" w:cs="Arial"/>
          <w:color w:val="auto"/>
        </w:rPr>
        <w:t xml:space="preserve"> Entregables del proyecto</w:t>
      </w:r>
      <w:bookmarkEnd w:id="14"/>
    </w:p>
    <w:p w14:paraId="5B7982D1" w14:textId="126C594B" w:rsidR="00A5137B" w:rsidRPr="00AE60B6" w:rsidRDefault="00A5137B" w:rsidP="3B05FCEC">
      <w:pPr>
        <w:jc w:val="both"/>
        <w:rPr>
          <w:rFonts w:ascii="Arial" w:eastAsia="Arial" w:hAnsi="Arial" w:cs="Arial"/>
        </w:rPr>
      </w:pPr>
    </w:p>
    <w:p w14:paraId="489343B5" w14:textId="03F23D5E" w:rsidR="001714F9" w:rsidRPr="00AE60B6" w:rsidRDefault="759CBFE7" w:rsidP="00A5137B">
      <w:pPr>
        <w:pStyle w:val="Ttulo2"/>
        <w:rPr>
          <w:rFonts w:ascii="Arial" w:eastAsia="Arial" w:hAnsi="Arial" w:cs="Arial"/>
          <w:sz w:val="24"/>
          <w:szCs w:val="24"/>
        </w:rPr>
      </w:pPr>
      <w:bookmarkStart w:id="15" w:name="_Toc50534649"/>
      <w:r w:rsidRPr="3B05FCEC">
        <w:rPr>
          <w:rFonts w:ascii="Arial" w:eastAsia="Arial" w:hAnsi="Arial" w:cs="Arial"/>
          <w:sz w:val="24"/>
          <w:szCs w:val="24"/>
        </w:rPr>
        <w:t>Evolución del p</w:t>
      </w:r>
      <w:r w:rsidR="037C5526" w:rsidRPr="3B05FCEC">
        <w:rPr>
          <w:rFonts w:ascii="Arial" w:eastAsia="Arial" w:hAnsi="Arial" w:cs="Arial"/>
          <w:sz w:val="24"/>
          <w:szCs w:val="24"/>
        </w:rPr>
        <w:t>lan</w:t>
      </w:r>
      <w:bookmarkEnd w:id="15"/>
    </w:p>
    <w:p w14:paraId="26CE86BC" w14:textId="77777777" w:rsidR="008C5B3F" w:rsidRPr="00AE60B6" w:rsidRDefault="008C5B3F" w:rsidP="3B05FCEC">
      <w:pPr>
        <w:jc w:val="both"/>
        <w:rPr>
          <w:rFonts w:ascii="Arial" w:eastAsia="Arial" w:hAnsi="Arial" w:cs="Arial"/>
        </w:rPr>
      </w:pPr>
    </w:p>
    <w:p w14:paraId="7C11CD8F" w14:textId="483C6BFB" w:rsidR="008C5B3F" w:rsidRPr="00AE60B6" w:rsidRDefault="06988A1B" w:rsidP="3B05FCEC">
      <w:pPr>
        <w:jc w:val="both"/>
        <w:rPr>
          <w:rFonts w:ascii="Arial" w:eastAsia="Arial" w:hAnsi="Arial" w:cs="Arial"/>
        </w:rPr>
      </w:pPr>
      <w:r w:rsidRPr="3B05FCEC">
        <w:rPr>
          <w:rFonts w:ascii="Arial" w:eastAsia="Arial" w:hAnsi="Arial" w:cs="Arial"/>
        </w:rPr>
        <w:t xml:space="preserve">A lo largo de las distintas reuniones </w:t>
      </w:r>
      <w:r w:rsidR="3EBA26BE" w:rsidRPr="3B05FCEC">
        <w:rPr>
          <w:rFonts w:ascii="Arial" w:eastAsia="Arial" w:hAnsi="Arial" w:cs="Arial"/>
        </w:rPr>
        <w:t xml:space="preserve">es muy probable que se identifiquen posibles factores o puntos a modificar, estos </w:t>
      </w:r>
      <w:r w:rsidR="0769AD07" w:rsidRPr="3B05FCEC">
        <w:rPr>
          <w:rFonts w:ascii="Arial" w:eastAsia="Arial" w:hAnsi="Arial" w:cs="Arial"/>
        </w:rPr>
        <w:t xml:space="preserve">deben ser modificados siguiendo una metodología que permita </w:t>
      </w:r>
      <w:r w:rsidR="18E14711" w:rsidRPr="3B05FCEC">
        <w:rPr>
          <w:rFonts w:ascii="Arial" w:eastAsia="Arial" w:hAnsi="Arial" w:cs="Arial"/>
        </w:rPr>
        <w:t xml:space="preserve">realizar dichos cambios </w:t>
      </w:r>
      <w:r w:rsidR="1D0292A8" w:rsidRPr="3B05FCEC">
        <w:rPr>
          <w:rFonts w:ascii="Arial" w:eastAsia="Arial" w:hAnsi="Arial" w:cs="Arial"/>
        </w:rPr>
        <w:t>sin alterar la funcionalidad general del proyecto</w:t>
      </w:r>
      <w:r w:rsidR="7E8EF3EE" w:rsidRPr="3B05FCEC">
        <w:rPr>
          <w:rFonts w:ascii="Arial" w:eastAsia="Arial" w:hAnsi="Arial" w:cs="Arial"/>
        </w:rPr>
        <w:t>, es decir de manera modular</w:t>
      </w:r>
      <w:r w:rsidR="638378C5" w:rsidRPr="3B05FCEC">
        <w:rPr>
          <w:rFonts w:ascii="Arial" w:eastAsia="Arial" w:hAnsi="Arial" w:cs="Arial"/>
        </w:rPr>
        <w:t xml:space="preserve">. Para ello frente a la necesidad de generar cualquier tipo de cambio se deben seguir los </w:t>
      </w:r>
      <w:r w:rsidR="607C30DC" w:rsidRPr="3B05FCEC">
        <w:rPr>
          <w:rFonts w:ascii="Arial" w:eastAsia="Arial" w:hAnsi="Arial" w:cs="Arial"/>
        </w:rPr>
        <w:t>siguientes pasos:</w:t>
      </w:r>
    </w:p>
    <w:p w14:paraId="757AF227" w14:textId="77777777" w:rsidR="00DD6971" w:rsidRPr="00AE60B6" w:rsidRDefault="00DD6971" w:rsidP="006339F0">
      <w:pPr>
        <w:jc w:val="both"/>
        <w:rPr>
          <w:rFonts w:ascii="Arial" w:eastAsia="Arial" w:hAnsi="Arial" w:cs="Arial"/>
        </w:rPr>
      </w:pPr>
    </w:p>
    <w:p w14:paraId="2AD9CEF4" w14:textId="07993F07" w:rsidR="00391FDC" w:rsidRPr="00AE60B6" w:rsidRDefault="49CA5581" w:rsidP="000133A1">
      <w:pPr>
        <w:pStyle w:val="Prrafodelista"/>
        <w:numPr>
          <w:ilvl w:val="0"/>
          <w:numId w:val="19"/>
        </w:numPr>
        <w:jc w:val="both"/>
        <w:rPr>
          <w:rFonts w:ascii="Arial" w:eastAsia="Arial" w:hAnsi="Arial" w:cs="Arial"/>
        </w:rPr>
      </w:pPr>
      <w:r w:rsidRPr="3B05FCEC">
        <w:rPr>
          <w:rFonts w:ascii="Arial" w:eastAsia="Arial" w:hAnsi="Arial" w:cs="Arial"/>
        </w:rPr>
        <w:t xml:space="preserve">Identificar punto a modificar: </w:t>
      </w:r>
      <w:r w:rsidR="677D4205" w:rsidRPr="3B05FCEC">
        <w:rPr>
          <w:rFonts w:ascii="Arial" w:eastAsia="Arial" w:hAnsi="Arial" w:cs="Arial"/>
        </w:rPr>
        <w:t xml:space="preserve">Cualquier miembro del grupo dentro del </w:t>
      </w:r>
      <w:r w:rsidR="677D4205" w:rsidRPr="00617F7A">
        <w:rPr>
          <w:rFonts w:ascii="Arial" w:eastAsia="Arial" w:hAnsi="Arial" w:cs="Arial"/>
          <w:i/>
          <w:iCs/>
        </w:rPr>
        <w:t>sprint</w:t>
      </w:r>
      <w:r w:rsidR="677D4205" w:rsidRPr="3B05FCEC">
        <w:rPr>
          <w:rFonts w:ascii="Arial" w:eastAsia="Arial" w:hAnsi="Arial" w:cs="Arial"/>
        </w:rPr>
        <w:t xml:space="preserve"> es capaz de identificar posibles pivotes con respecto a </w:t>
      </w:r>
      <w:r w:rsidR="239865CC" w:rsidRPr="3B05FCEC">
        <w:rPr>
          <w:rFonts w:ascii="Arial" w:eastAsia="Arial" w:hAnsi="Arial" w:cs="Arial"/>
        </w:rPr>
        <w:t>algún modulo</w:t>
      </w:r>
      <w:r w:rsidR="62386145" w:rsidRPr="3B05FCEC">
        <w:rPr>
          <w:rFonts w:ascii="Arial" w:eastAsia="Arial" w:hAnsi="Arial" w:cs="Arial"/>
        </w:rPr>
        <w:t xml:space="preserve"> del aplicativo, est</w:t>
      </w:r>
      <w:r w:rsidR="5CF2715C" w:rsidRPr="3B05FCEC">
        <w:rPr>
          <w:rFonts w:ascii="Arial" w:eastAsia="Arial" w:hAnsi="Arial" w:cs="Arial"/>
        </w:rPr>
        <w:t xml:space="preserve">a idea debe ser comunicada en la próxima reunión del grupo y los demás integrantes tendrán la posibilidad de </w:t>
      </w:r>
      <w:r w:rsidR="2104217A" w:rsidRPr="3B05FCEC">
        <w:rPr>
          <w:rFonts w:ascii="Arial" w:eastAsia="Arial" w:hAnsi="Arial" w:cs="Arial"/>
        </w:rPr>
        <w:t xml:space="preserve">analizar dicha </w:t>
      </w:r>
      <w:r w:rsidR="0F972936" w:rsidRPr="3B05FCEC">
        <w:rPr>
          <w:rFonts w:ascii="Arial" w:eastAsia="Arial" w:hAnsi="Arial" w:cs="Arial"/>
        </w:rPr>
        <w:t>perspectiva</w:t>
      </w:r>
      <w:r w:rsidR="2104217A" w:rsidRPr="3B05FCEC">
        <w:rPr>
          <w:rFonts w:ascii="Arial" w:eastAsia="Arial" w:hAnsi="Arial" w:cs="Arial"/>
        </w:rPr>
        <w:t xml:space="preserve"> y de ser </w:t>
      </w:r>
      <w:r w:rsidR="0A436D27" w:rsidRPr="3B05FCEC">
        <w:rPr>
          <w:rFonts w:ascii="Arial" w:eastAsia="Arial" w:hAnsi="Arial" w:cs="Arial"/>
        </w:rPr>
        <w:t>aprobado el cambio se</w:t>
      </w:r>
      <w:r w:rsidR="05D9C439" w:rsidRPr="3B05FCEC">
        <w:rPr>
          <w:rFonts w:ascii="Arial" w:eastAsia="Arial" w:hAnsi="Arial" w:cs="Arial"/>
        </w:rPr>
        <w:t xml:space="preserve"> realizará la identificación de oportunidades</w:t>
      </w:r>
      <w:r w:rsidR="4CBD97E5" w:rsidRPr="3B05FCEC">
        <w:rPr>
          <w:rFonts w:ascii="Arial" w:eastAsia="Arial" w:hAnsi="Arial" w:cs="Arial"/>
        </w:rPr>
        <w:t xml:space="preserve"> y posible implementación.</w:t>
      </w:r>
    </w:p>
    <w:p w14:paraId="4AFF41CF" w14:textId="77777777" w:rsidR="00DD6971" w:rsidRPr="00AE60B6" w:rsidRDefault="00DD6971" w:rsidP="00DD6971">
      <w:pPr>
        <w:pStyle w:val="Prrafodelista"/>
        <w:ind w:left="1065"/>
        <w:jc w:val="both"/>
        <w:rPr>
          <w:rFonts w:ascii="Arial" w:eastAsia="Arial" w:hAnsi="Arial" w:cs="Arial"/>
        </w:rPr>
      </w:pPr>
    </w:p>
    <w:p w14:paraId="45184D5A" w14:textId="12C9B764" w:rsidR="00706A5F" w:rsidRPr="00AE60B6" w:rsidRDefault="231DE8AE" w:rsidP="000133A1">
      <w:pPr>
        <w:pStyle w:val="Prrafodelista"/>
        <w:numPr>
          <w:ilvl w:val="0"/>
          <w:numId w:val="19"/>
        </w:numPr>
        <w:jc w:val="both"/>
        <w:rPr>
          <w:rFonts w:ascii="Arial" w:eastAsia="Arial" w:hAnsi="Arial" w:cs="Arial"/>
        </w:rPr>
      </w:pPr>
      <w:r w:rsidRPr="3B05FCEC">
        <w:rPr>
          <w:rFonts w:ascii="Arial" w:eastAsia="Arial" w:hAnsi="Arial" w:cs="Arial"/>
        </w:rPr>
        <w:t xml:space="preserve">Reunión de cambio: </w:t>
      </w:r>
      <w:r w:rsidR="1A457DEF" w:rsidRPr="3B05FCEC">
        <w:rPr>
          <w:rFonts w:ascii="Arial" w:eastAsia="Arial" w:hAnsi="Arial" w:cs="Arial"/>
        </w:rPr>
        <w:t>Si en definitiva se considera como positivo el cambio sugerido se procederá a realizar una reunión grupal para acordar el cambio y realizar la respectiva documentación</w:t>
      </w:r>
      <w:r w:rsidR="70B91D43" w:rsidRPr="3B05FCEC">
        <w:rPr>
          <w:rFonts w:ascii="Arial" w:eastAsia="Arial" w:hAnsi="Arial" w:cs="Arial"/>
        </w:rPr>
        <w:t>, esta reunión podrá realizarse en cualquiera de las reuniones planteadas semanalmente</w:t>
      </w:r>
      <w:r w:rsidR="54465208" w:rsidRPr="3B05FCEC">
        <w:rPr>
          <w:rFonts w:ascii="Arial" w:eastAsia="Arial" w:hAnsi="Arial" w:cs="Arial"/>
        </w:rPr>
        <w:t xml:space="preserve"> </w:t>
      </w:r>
      <w:r w:rsidR="66B74743" w:rsidRPr="3B05FCEC">
        <w:rPr>
          <w:rFonts w:ascii="Arial" w:eastAsia="Arial" w:hAnsi="Arial" w:cs="Arial"/>
        </w:rPr>
        <w:t>o bien de ser necesario la reunión podrá realizarse de acuerdo con el horario de los participantes para lograr un avance significativo.</w:t>
      </w:r>
    </w:p>
    <w:p w14:paraId="54735B4B" w14:textId="77777777" w:rsidR="00DD6971" w:rsidRPr="00DD6971" w:rsidRDefault="00DD6971" w:rsidP="00DD6971">
      <w:pPr>
        <w:jc w:val="both"/>
        <w:rPr>
          <w:rFonts w:ascii="Arial" w:eastAsia="Arial" w:hAnsi="Arial" w:cs="Arial"/>
        </w:rPr>
      </w:pPr>
    </w:p>
    <w:p w14:paraId="79C3AA51" w14:textId="3E3276FB" w:rsidR="00706A5F" w:rsidRPr="00AE60B6" w:rsidRDefault="40EB4697" w:rsidP="000133A1">
      <w:pPr>
        <w:pStyle w:val="Prrafodelista"/>
        <w:numPr>
          <w:ilvl w:val="0"/>
          <w:numId w:val="19"/>
        </w:numPr>
        <w:jc w:val="both"/>
        <w:rPr>
          <w:rFonts w:ascii="Arial" w:eastAsia="Arial" w:hAnsi="Arial" w:cs="Arial"/>
        </w:rPr>
      </w:pPr>
      <w:r w:rsidRPr="3B05FCEC">
        <w:rPr>
          <w:rFonts w:ascii="Arial" w:eastAsia="Arial" w:hAnsi="Arial" w:cs="Arial"/>
        </w:rPr>
        <w:t xml:space="preserve">Identificación de impacto: </w:t>
      </w:r>
      <w:r w:rsidR="5939D39A" w:rsidRPr="3B05FCEC">
        <w:rPr>
          <w:rFonts w:ascii="Arial" w:eastAsia="Arial" w:hAnsi="Arial" w:cs="Arial"/>
        </w:rPr>
        <w:t>En la reunión se evaluará el impacto</w:t>
      </w:r>
      <w:r w:rsidR="78268637" w:rsidRPr="3B05FCEC">
        <w:rPr>
          <w:rFonts w:ascii="Arial" w:eastAsia="Arial" w:hAnsi="Arial" w:cs="Arial"/>
        </w:rPr>
        <w:t xml:space="preserve"> </w:t>
      </w:r>
      <w:r w:rsidR="656866D8" w:rsidRPr="3B05FCEC">
        <w:rPr>
          <w:rFonts w:ascii="Arial" w:eastAsia="Arial" w:hAnsi="Arial" w:cs="Arial"/>
        </w:rPr>
        <w:t>posible que pueda generar la implementación de la idea, esto con respecto al tiempo y recursos a utilizar</w:t>
      </w:r>
      <w:r w:rsidR="13E2F339" w:rsidRPr="3B05FCEC">
        <w:rPr>
          <w:rFonts w:ascii="Arial" w:eastAsia="Arial" w:hAnsi="Arial" w:cs="Arial"/>
        </w:rPr>
        <w:t xml:space="preserve"> con el objetivo de seguir la metodología </w:t>
      </w:r>
      <w:r w:rsidR="13E2F339" w:rsidRPr="006E6574">
        <w:rPr>
          <w:rFonts w:ascii="Arial" w:eastAsia="Arial" w:hAnsi="Arial" w:cs="Arial"/>
          <w:i/>
          <w:iCs/>
        </w:rPr>
        <w:t>scrum</w:t>
      </w:r>
      <w:r w:rsidR="13E2F339" w:rsidRPr="3B05FCEC">
        <w:rPr>
          <w:rFonts w:ascii="Arial" w:eastAsia="Arial" w:hAnsi="Arial" w:cs="Arial"/>
        </w:rPr>
        <w:t>.</w:t>
      </w:r>
    </w:p>
    <w:p w14:paraId="3518F71D" w14:textId="77777777" w:rsidR="00DD6971" w:rsidRPr="00DD6971" w:rsidRDefault="00DD6971" w:rsidP="00DD6971">
      <w:pPr>
        <w:jc w:val="both"/>
        <w:rPr>
          <w:rFonts w:ascii="Arial" w:eastAsia="Arial" w:hAnsi="Arial" w:cs="Arial"/>
        </w:rPr>
      </w:pPr>
    </w:p>
    <w:p w14:paraId="05275B95" w14:textId="1F629622" w:rsidR="00391FDC" w:rsidRPr="00AE60B6" w:rsidRDefault="4F9EF4A9" w:rsidP="000133A1">
      <w:pPr>
        <w:pStyle w:val="Prrafodelista"/>
        <w:numPr>
          <w:ilvl w:val="0"/>
          <w:numId w:val="19"/>
        </w:numPr>
        <w:jc w:val="both"/>
        <w:rPr>
          <w:rFonts w:ascii="Arial" w:eastAsia="Arial" w:hAnsi="Arial" w:cs="Arial"/>
        </w:rPr>
      </w:pPr>
      <w:r w:rsidRPr="3B05FCEC">
        <w:rPr>
          <w:rFonts w:ascii="Arial" w:eastAsia="Arial" w:hAnsi="Arial" w:cs="Arial"/>
        </w:rPr>
        <w:t xml:space="preserve">Implementación: </w:t>
      </w:r>
      <w:r w:rsidR="74B96C0F" w:rsidRPr="3B05FCEC">
        <w:rPr>
          <w:rFonts w:ascii="Arial" w:eastAsia="Arial" w:hAnsi="Arial" w:cs="Arial"/>
        </w:rPr>
        <w:t xml:space="preserve">Al final de la reunión se procede a </w:t>
      </w:r>
      <w:r w:rsidR="545CB7BE" w:rsidRPr="3B05FCEC">
        <w:rPr>
          <w:rFonts w:ascii="Arial" w:eastAsia="Arial" w:hAnsi="Arial" w:cs="Arial"/>
        </w:rPr>
        <w:t>llevar a cabo el plan de cambio</w:t>
      </w:r>
      <w:r w:rsidR="169734F9" w:rsidRPr="3B05FCEC">
        <w:rPr>
          <w:rFonts w:ascii="Arial" w:eastAsia="Arial" w:hAnsi="Arial" w:cs="Arial"/>
        </w:rPr>
        <w:t xml:space="preserve"> elaborado para modificar los respectivos numerales del </w:t>
      </w:r>
      <w:r w:rsidR="169734F9" w:rsidRPr="3B05FCEC">
        <w:rPr>
          <w:rFonts w:ascii="Arial" w:eastAsia="Arial" w:hAnsi="Arial" w:cs="Arial"/>
        </w:rPr>
        <w:lastRenderedPageBreak/>
        <w:t xml:space="preserve">proyecto, sus variables y su funcionalidad de una manera </w:t>
      </w:r>
      <w:r w:rsidR="7A04613F" w:rsidRPr="3B05FCEC">
        <w:rPr>
          <w:rFonts w:ascii="Arial" w:eastAsia="Arial" w:hAnsi="Arial" w:cs="Arial"/>
        </w:rPr>
        <w:t>segura y sostenible.</w:t>
      </w:r>
    </w:p>
    <w:p w14:paraId="442D1F47" w14:textId="77777777" w:rsidR="00DD6971" w:rsidRPr="00DD6971" w:rsidRDefault="00DD6971" w:rsidP="00DD6971">
      <w:pPr>
        <w:jc w:val="both"/>
        <w:rPr>
          <w:rFonts w:ascii="Arial" w:eastAsia="Arial" w:hAnsi="Arial" w:cs="Arial"/>
        </w:rPr>
      </w:pPr>
    </w:p>
    <w:p w14:paraId="6B7B00BB" w14:textId="1E1DD45D" w:rsidR="002730D5" w:rsidRPr="00AE60B6" w:rsidRDefault="7A04613F" w:rsidP="000133A1">
      <w:pPr>
        <w:pStyle w:val="Prrafodelista"/>
        <w:numPr>
          <w:ilvl w:val="0"/>
          <w:numId w:val="19"/>
        </w:numPr>
        <w:jc w:val="both"/>
        <w:rPr>
          <w:rFonts w:ascii="Arial" w:eastAsia="Arial" w:hAnsi="Arial" w:cs="Arial"/>
        </w:rPr>
      </w:pPr>
      <w:r w:rsidRPr="3B05FCEC">
        <w:rPr>
          <w:rFonts w:ascii="Arial" w:eastAsia="Arial" w:hAnsi="Arial" w:cs="Arial"/>
        </w:rPr>
        <w:t xml:space="preserve">Evaluación posterior: </w:t>
      </w:r>
      <w:r w:rsidR="5EFDF4CD" w:rsidRPr="3B05FCEC">
        <w:rPr>
          <w:rFonts w:ascii="Arial" w:eastAsia="Arial" w:hAnsi="Arial" w:cs="Arial"/>
        </w:rPr>
        <w:t>S</w:t>
      </w:r>
      <w:r w:rsidR="20667914" w:rsidRPr="3B05FCEC">
        <w:rPr>
          <w:rFonts w:ascii="Arial" w:eastAsia="Arial" w:hAnsi="Arial" w:cs="Arial"/>
        </w:rPr>
        <w:t>e busca identificar el impacto y sus efectos positivos y negativos dentro del proyecto, tomando como punto de análisis la funcionalidad original.</w:t>
      </w:r>
    </w:p>
    <w:p w14:paraId="74367153" w14:textId="77777777" w:rsidR="00DD6971" w:rsidRPr="00DD6971" w:rsidRDefault="00DD6971" w:rsidP="00DD6971">
      <w:pPr>
        <w:jc w:val="both"/>
        <w:rPr>
          <w:rFonts w:ascii="Arial" w:eastAsia="Arial" w:hAnsi="Arial" w:cs="Arial"/>
        </w:rPr>
      </w:pPr>
    </w:p>
    <w:p w14:paraId="6671583C" w14:textId="71E80377" w:rsidR="00CE2032" w:rsidRPr="00AE60B6" w:rsidRDefault="7E3C0B45" w:rsidP="000133A1">
      <w:pPr>
        <w:pStyle w:val="Prrafodelista"/>
        <w:numPr>
          <w:ilvl w:val="0"/>
          <w:numId w:val="19"/>
        </w:numPr>
        <w:jc w:val="both"/>
        <w:rPr>
          <w:rFonts w:ascii="Arial" w:eastAsia="Arial" w:hAnsi="Arial" w:cs="Arial"/>
        </w:rPr>
      </w:pPr>
      <w:r w:rsidRPr="3B05FCEC">
        <w:rPr>
          <w:rFonts w:ascii="Arial" w:eastAsia="Arial" w:hAnsi="Arial" w:cs="Arial"/>
        </w:rPr>
        <w:t xml:space="preserve">Control de versiones: Todo esto </w:t>
      </w:r>
      <w:r w:rsidR="48E268B8" w:rsidRPr="3B05FCEC">
        <w:rPr>
          <w:rFonts w:ascii="Arial" w:eastAsia="Arial" w:hAnsi="Arial" w:cs="Arial"/>
        </w:rPr>
        <w:t xml:space="preserve">debe ser realizado </w:t>
      </w:r>
      <w:r w:rsidR="2273AB01" w:rsidRPr="3B05FCEC">
        <w:rPr>
          <w:rFonts w:ascii="Arial" w:eastAsia="Arial" w:hAnsi="Arial" w:cs="Arial"/>
        </w:rPr>
        <w:t xml:space="preserve">mediante alguna herramienta de control de cambios, en este caso se utilizará </w:t>
      </w:r>
      <w:r w:rsidR="2273AB01" w:rsidRPr="007B2054">
        <w:rPr>
          <w:rFonts w:ascii="Arial" w:eastAsia="Arial" w:hAnsi="Arial" w:cs="Arial"/>
          <w:i/>
          <w:iCs/>
        </w:rPr>
        <w:t>GitHub</w:t>
      </w:r>
      <w:r w:rsidR="2273AB01" w:rsidRPr="3B05FCEC">
        <w:rPr>
          <w:rFonts w:ascii="Arial" w:eastAsia="Arial" w:hAnsi="Arial" w:cs="Arial"/>
        </w:rPr>
        <w:t xml:space="preserve"> para medir el cambio a través del tiempo</w:t>
      </w:r>
      <w:r w:rsidR="6E7A8318" w:rsidRPr="3B05FCEC">
        <w:rPr>
          <w:rFonts w:ascii="Arial" w:eastAsia="Arial" w:hAnsi="Arial" w:cs="Arial"/>
        </w:rPr>
        <w:t xml:space="preserve">, con respecto a la documentación, esta será </w:t>
      </w:r>
      <w:r w:rsidR="6BC78A8A" w:rsidRPr="3B05FCEC">
        <w:rPr>
          <w:rFonts w:ascii="Arial" w:eastAsia="Arial" w:hAnsi="Arial" w:cs="Arial"/>
        </w:rPr>
        <w:t>guardada</w:t>
      </w:r>
      <w:r w:rsidR="6E7A8318" w:rsidRPr="3B05FCEC">
        <w:rPr>
          <w:rFonts w:ascii="Arial" w:eastAsia="Arial" w:hAnsi="Arial" w:cs="Arial"/>
        </w:rPr>
        <w:t xml:space="preserve"> en la carpeta compartida del grupo para su correcta verificación y </w:t>
      </w:r>
      <w:r w:rsidR="4CBD97E5" w:rsidRPr="3B05FCEC">
        <w:rPr>
          <w:rFonts w:ascii="Arial" w:eastAsia="Arial" w:hAnsi="Arial" w:cs="Arial"/>
        </w:rPr>
        <w:t>posible modificación.</w:t>
      </w:r>
    </w:p>
    <w:p w14:paraId="30611300" w14:textId="77777777" w:rsidR="00391FDC" w:rsidRPr="00AE60B6" w:rsidRDefault="00391FDC" w:rsidP="3B05FCEC">
      <w:pPr>
        <w:jc w:val="both"/>
        <w:rPr>
          <w:rFonts w:ascii="Arial" w:eastAsia="Arial" w:hAnsi="Arial" w:cs="Arial"/>
        </w:rPr>
      </w:pPr>
    </w:p>
    <w:p w14:paraId="2DC5FC19" w14:textId="77777777" w:rsidR="001714F9" w:rsidRPr="00AE60B6" w:rsidRDefault="037C5526" w:rsidP="00535F6A">
      <w:pPr>
        <w:pStyle w:val="Ttulo2"/>
        <w:rPr>
          <w:rFonts w:ascii="Arial" w:eastAsia="Arial" w:hAnsi="Arial" w:cs="Arial"/>
          <w:sz w:val="24"/>
          <w:szCs w:val="24"/>
        </w:rPr>
      </w:pPr>
      <w:bookmarkStart w:id="16" w:name="_Toc50534650"/>
      <w:r w:rsidRPr="3B05FCEC">
        <w:rPr>
          <w:rFonts w:ascii="Arial" w:eastAsia="Arial" w:hAnsi="Arial" w:cs="Arial"/>
          <w:sz w:val="24"/>
          <w:szCs w:val="24"/>
        </w:rPr>
        <w:t>Glosario</w:t>
      </w:r>
      <w:bookmarkEnd w:id="16"/>
    </w:p>
    <w:tbl>
      <w:tblPr>
        <w:tblStyle w:val="Tablaconcuadrcula"/>
        <w:tblW w:w="8828" w:type="dxa"/>
        <w:tblLook w:val="04A0" w:firstRow="1" w:lastRow="0" w:firstColumn="1" w:lastColumn="0" w:noHBand="0" w:noVBand="1"/>
      </w:tblPr>
      <w:tblGrid>
        <w:gridCol w:w="2122"/>
        <w:gridCol w:w="6706"/>
      </w:tblGrid>
      <w:tr w:rsidR="00AF42C4" w:rsidRPr="00AE60B6" w14:paraId="3A681738" w14:textId="77777777" w:rsidTr="32333A73">
        <w:tc>
          <w:tcPr>
            <w:tcW w:w="2122" w:type="dxa"/>
          </w:tcPr>
          <w:p w14:paraId="2C6E91BB" w14:textId="00FBD925" w:rsidR="00AF42C4" w:rsidRPr="00AE60B6" w:rsidRDefault="14245272" w:rsidP="3B05FCEC">
            <w:pPr>
              <w:rPr>
                <w:rFonts w:ascii="Arial" w:eastAsia="Arial" w:hAnsi="Arial" w:cs="Arial"/>
              </w:rPr>
            </w:pPr>
            <w:r w:rsidRPr="3B05FCEC">
              <w:rPr>
                <w:rFonts w:ascii="Arial" w:eastAsia="Arial" w:hAnsi="Arial" w:cs="Arial"/>
              </w:rPr>
              <w:t>Termino</w:t>
            </w:r>
          </w:p>
        </w:tc>
        <w:tc>
          <w:tcPr>
            <w:tcW w:w="6706" w:type="dxa"/>
          </w:tcPr>
          <w:p w14:paraId="2C5AF490" w14:textId="0C3856DE" w:rsidR="00042256" w:rsidRPr="00AE60B6" w:rsidRDefault="5BC0A365" w:rsidP="3B05FCEC">
            <w:pPr>
              <w:rPr>
                <w:rFonts w:ascii="Arial" w:eastAsia="Arial" w:hAnsi="Arial" w:cs="Arial"/>
              </w:rPr>
            </w:pPr>
            <w:r w:rsidRPr="3B05FCEC">
              <w:rPr>
                <w:rFonts w:ascii="Arial" w:eastAsia="Arial" w:hAnsi="Arial" w:cs="Arial"/>
              </w:rPr>
              <w:t>Definición</w:t>
            </w:r>
          </w:p>
          <w:p w14:paraId="28D97B9E" w14:textId="6D691ECF" w:rsidR="00AF42C4" w:rsidRPr="00AE60B6" w:rsidRDefault="00AF42C4" w:rsidP="3B05FCEC">
            <w:pPr>
              <w:rPr>
                <w:rFonts w:ascii="Arial" w:eastAsia="Arial" w:hAnsi="Arial" w:cs="Arial"/>
              </w:rPr>
            </w:pPr>
          </w:p>
        </w:tc>
      </w:tr>
      <w:tr w:rsidR="00042256" w:rsidRPr="00AE60B6" w14:paraId="1AA4B404" w14:textId="77777777" w:rsidTr="32333A73">
        <w:tc>
          <w:tcPr>
            <w:tcW w:w="2122" w:type="dxa"/>
          </w:tcPr>
          <w:p w14:paraId="27207D50" w14:textId="41EAC726" w:rsidR="00042256" w:rsidRPr="00AE60B6" w:rsidRDefault="685486B8" w:rsidP="3B05FCEC">
            <w:pPr>
              <w:rPr>
                <w:rFonts w:ascii="Arial" w:eastAsia="Arial" w:hAnsi="Arial" w:cs="Arial"/>
              </w:rPr>
            </w:pPr>
            <w:r w:rsidRPr="3B05FCEC">
              <w:rPr>
                <w:rFonts w:ascii="Arial" w:eastAsia="Arial" w:hAnsi="Arial" w:cs="Arial"/>
              </w:rPr>
              <w:t>Arrendatario</w:t>
            </w:r>
          </w:p>
        </w:tc>
        <w:tc>
          <w:tcPr>
            <w:tcW w:w="6706" w:type="dxa"/>
          </w:tcPr>
          <w:p w14:paraId="24743F14" w14:textId="5D827836" w:rsidR="00042256" w:rsidRPr="00AE60B6" w:rsidRDefault="002522FA" w:rsidP="00743137">
            <w:pPr>
              <w:jc w:val="both"/>
              <w:rPr>
                <w:rFonts w:ascii="Arial" w:eastAsia="Arial" w:hAnsi="Arial" w:cs="Arial"/>
              </w:rPr>
            </w:pPr>
            <w:r>
              <w:rPr>
                <w:rFonts w:ascii="Arial" w:eastAsia="Arial" w:hAnsi="Arial" w:cs="Arial"/>
              </w:rPr>
              <w:t xml:space="preserve">Aquel individuo </w:t>
            </w:r>
            <w:r w:rsidR="00FB0DB9">
              <w:rPr>
                <w:rFonts w:ascii="Arial" w:eastAsia="Arial" w:hAnsi="Arial" w:cs="Arial"/>
              </w:rPr>
              <w:t>que toma una determinada cosa o servicio en arrendamiento</w:t>
            </w:r>
            <w:r w:rsidR="007D3498">
              <w:rPr>
                <w:rFonts w:ascii="Arial" w:eastAsia="Arial" w:hAnsi="Arial" w:cs="Arial"/>
              </w:rPr>
              <w:t xml:space="preserve">. </w:t>
            </w:r>
            <w:r w:rsidR="007D3498">
              <w:rPr>
                <w:rFonts w:ascii="Arial" w:eastAsia="Arial" w:hAnsi="Arial" w:cs="Arial"/>
              </w:rPr>
              <w:fldChar w:fldCharType="begin" w:fldLock="1"/>
            </w:r>
            <w:r w:rsidR="001C21EE">
              <w:rPr>
                <w:rFonts w:ascii="Arial" w:eastAsia="Arial" w:hAnsi="Arial" w:cs="Arial"/>
              </w:rPr>
              <w:instrText>ADDIN CSL_CITATION {"citationItems":[{"id":"ITEM-1","itemData":{"URL":"https://definicion.de/arrendatario/","accessed":{"date-parts":[["2020","9","9"]]},"id":"ITEM-1","issued":{"date-parts":[["0"]]},"title":"Definición de arrendatario - Qué es, Significado y Concepto","type":"webpage"},"uris":["http://www.mendeley.com/documents/?uuid=da361a01-ba5f-3435-b646-26bf53e49016"]}],"mendeley":{"formattedCitation":"[1]","plainTextFormattedCitation":"[1]","previouslyFormattedCitation":"[1]"},"properties":{"noteIndex":0},"schema":"https://github.com/citation-style-language/schema/raw/master/csl-citation.json"}</w:instrText>
            </w:r>
            <w:r w:rsidR="007D3498">
              <w:rPr>
                <w:rFonts w:ascii="Arial" w:eastAsia="Arial" w:hAnsi="Arial" w:cs="Arial"/>
              </w:rPr>
              <w:fldChar w:fldCharType="separate"/>
            </w:r>
            <w:r w:rsidR="007D3498" w:rsidRPr="007D3498">
              <w:rPr>
                <w:rFonts w:ascii="Arial" w:eastAsia="Arial" w:hAnsi="Arial" w:cs="Arial"/>
                <w:noProof/>
              </w:rPr>
              <w:t>[1]</w:t>
            </w:r>
            <w:r w:rsidR="007D3498">
              <w:rPr>
                <w:rFonts w:ascii="Arial" w:eastAsia="Arial" w:hAnsi="Arial" w:cs="Arial"/>
              </w:rPr>
              <w:fldChar w:fldCharType="end"/>
            </w:r>
          </w:p>
        </w:tc>
      </w:tr>
      <w:tr w:rsidR="00042256" w:rsidRPr="00AE60B6" w14:paraId="15DFD9D5" w14:textId="77777777" w:rsidTr="32333A73">
        <w:tc>
          <w:tcPr>
            <w:tcW w:w="2122" w:type="dxa"/>
          </w:tcPr>
          <w:p w14:paraId="03AC46B1" w14:textId="3048CC8E" w:rsidR="00042256" w:rsidRPr="00AE60B6" w:rsidRDefault="685486B8" w:rsidP="3B05FCEC">
            <w:pPr>
              <w:rPr>
                <w:rFonts w:ascii="Arial" w:eastAsia="Arial" w:hAnsi="Arial" w:cs="Arial"/>
              </w:rPr>
            </w:pPr>
            <w:r w:rsidRPr="3B05FCEC">
              <w:rPr>
                <w:rFonts w:ascii="Arial" w:eastAsia="Arial" w:hAnsi="Arial" w:cs="Arial"/>
              </w:rPr>
              <w:t>Arrendamiento</w:t>
            </w:r>
          </w:p>
        </w:tc>
        <w:tc>
          <w:tcPr>
            <w:tcW w:w="6706" w:type="dxa"/>
          </w:tcPr>
          <w:p w14:paraId="0320A17D" w14:textId="2705434B" w:rsidR="00042256" w:rsidRPr="00AE60B6" w:rsidRDefault="009C199E" w:rsidP="00743137">
            <w:pPr>
              <w:jc w:val="both"/>
              <w:rPr>
                <w:rFonts w:ascii="Arial" w:eastAsia="Arial" w:hAnsi="Arial" w:cs="Arial"/>
              </w:rPr>
            </w:pPr>
            <w:r>
              <w:rPr>
                <w:rFonts w:ascii="Arial" w:eastAsia="Arial" w:hAnsi="Arial" w:cs="Arial"/>
              </w:rPr>
              <w:t>Es la cesión</w:t>
            </w:r>
            <w:r w:rsidR="00DC655F">
              <w:rPr>
                <w:rFonts w:ascii="Arial" w:eastAsia="Arial" w:hAnsi="Arial" w:cs="Arial"/>
              </w:rPr>
              <w:t>, adquisición o aprovechamiento temporal, ya sea de cosas, obras, servicios, o cambio de un valor.</w:t>
            </w:r>
            <w:r w:rsidR="007D3498">
              <w:rPr>
                <w:rFonts w:ascii="Arial" w:eastAsia="Arial" w:hAnsi="Arial" w:cs="Arial"/>
              </w:rPr>
              <w:fldChar w:fldCharType="begin" w:fldLock="1"/>
            </w:r>
            <w:r w:rsidR="001C21EE">
              <w:rPr>
                <w:rFonts w:ascii="Arial" w:eastAsia="Arial" w:hAnsi="Arial" w:cs="Arial"/>
              </w:rPr>
              <w:instrText>ADDIN CSL_CITATION {"citationItems":[{"id":"ITEM-1","itemData":{"URL":"https://www.definicionabc.com/derecho/arrendamiento.php","accessed":{"date-parts":[["2020","9","9"]]},"id":"ITEM-1","issued":{"date-parts":[["0"]]},"title":"Definición de Arrendamiento » Concepto en Definición ABC","type":"webpage"},"uris":["http://www.mendeley.com/documents/?uuid=12373e6d-fdf6-3ea6-a5c6-5415f453dd4a"]}],"mendeley":{"formattedCitation":"[2]","plainTextFormattedCitation":"[2]","previouslyFormattedCitation":"[2]"},"properties":{"noteIndex":0},"schema":"https://github.com/citation-style-language/schema/raw/master/csl-citation.json"}</w:instrText>
            </w:r>
            <w:r w:rsidR="007D3498">
              <w:rPr>
                <w:rFonts w:ascii="Arial" w:eastAsia="Arial" w:hAnsi="Arial" w:cs="Arial"/>
              </w:rPr>
              <w:fldChar w:fldCharType="separate"/>
            </w:r>
            <w:r w:rsidR="007D3498" w:rsidRPr="007D3498">
              <w:rPr>
                <w:rFonts w:ascii="Arial" w:eastAsia="Arial" w:hAnsi="Arial" w:cs="Arial"/>
                <w:noProof/>
              </w:rPr>
              <w:t>[2]</w:t>
            </w:r>
            <w:r w:rsidR="007D3498">
              <w:rPr>
                <w:rFonts w:ascii="Arial" w:eastAsia="Arial" w:hAnsi="Arial" w:cs="Arial"/>
              </w:rPr>
              <w:fldChar w:fldCharType="end"/>
            </w:r>
          </w:p>
        </w:tc>
      </w:tr>
      <w:tr w:rsidR="268321E6" w14:paraId="0D4540D9" w14:textId="77777777" w:rsidTr="32333A73">
        <w:tc>
          <w:tcPr>
            <w:tcW w:w="2122" w:type="dxa"/>
          </w:tcPr>
          <w:p w14:paraId="01B51CB1" w14:textId="10E982B4" w:rsidR="26987F1D" w:rsidRDefault="26987F1D" w:rsidP="268321E6">
            <w:r w:rsidRPr="268321E6">
              <w:rPr>
                <w:rFonts w:ascii="Arial" w:eastAsia="Arial" w:hAnsi="Arial" w:cs="Arial"/>
                <w:lang w:val="es-ES"/>
              </w:rPr>
              <w:t>Inmueble</w:t>
            </w:r>
          </w:p>
        </w:tc>
        <w:tc>
          <w:tcPr>
            <w:tcW w:w="6706" w:type="dxa"/>
          </w:tcPr>
          <w:p w14:paraId="05ADD3F7" w14:textId="2114C5E8" w:rsidR="26987F1D" w:rsidRDefault="26987F1D" w:rsidP="268321E6">
            <w:pPr>
              <w:jc w:val="both"/>
            </w:pPr>
            <w:r w:rsidRPr="32333A73">
              <w:rPr>
                <w:rFonts w:ascii="Arial" w:eastAsia="Arial" w:hAnsi="Arial" w:cs="Arial"/>
                <w:lang w:val="es-ES"/>
              </w:rPr>
              <w:t xml:space="preserve">Se refiere a algo que está unido al terreno de modo inseparable tanto física como jurídicamente, en este caso se utilizará para referirse a apartamentos, casas o habitaciones. </w:t>
            </w:r>
            <w:r w:rsidR="00F45708">
              <w:rPr>
                <w:rFonts w:ascii="Arial" w:eastAsia="Arial" w:hAnsi="Arial" w:cs="Arial"/>
                <w:lang w:val="es-ES"/>
              </w:rPr>
              <w:fldChar w:fldCharType="begin" w:fldLock="1"/>
            </w:r>
            <w:r w:rsidR="00F45708">
              <w:rPr>
                <w:rFonts w:ascii="Arial" w:eastAsia="Arial" w:hAnsi="Arial" w:cs="Arial"/>
                <w:lang w:val="es-ES"/>
              </w:rPr>
              <w:instrText>ADDIN CSL_CITATION {"citationItems":[{"id":"ITEM-1","itemData":{"URL":"https://definicion.de/inmueble/","accessed":{"date-parts":[["2020","10","10"]]},"id":"ITEM-1","issued":{"date-parts":[["0"]]},"title":"Definición de inmueble - Qué es, Significado y Concepto","type":"webpage"},"uris":["http://www.mendeley.com/documents/?uuid=a3055a52-2834-316b-a90f-289bb484f085"]}],"mendeley":{"formattedCitation":"[3]","plainTextFormattedCitation":"[3]","previouslyFormattedCitation":"[3]"},"properties":{"noteIndex":0},"schema":"https://github.com/citation-style-language/schema/raw/master/csl-citation.json"}</w:instrText>
            </w:r>
            <w:r w:rsidR="00F45708">
              <w:rPr>
                <w:rFonts w:ascii="Arial" w:eastAsia="Arial" w:hAnsi="Arial" w:cs="Arial"/>
                <w:lang w:val="es-ES"/>
              </w:rPr>
              <w:fldChar w:fldCharType="separate"/>
            </w:r>
            <w:r w:rsidR="00F45708" w:rsidRPr="00F45708">
              <w:rPr>
                <w:rFonts w:ascii="Arial" w:eastAsia="Arial" w:hAnsi="Arial" w:cs="Arial"/>
                <w:noProof/>
                <w:lang w:val="es-ES"/>
              </w:rPr>
              <w:t>[3]</w:t>
            </w:r>
            <w:r w:rsidR="00F45708">
              <w:rPr>
                <w:rFonts w:ascii="Arial" w:eastAsia="Arial" w:hAnsi="Arial" w:cs="Arial"/>
                <w:lang w:val="es-ES"/>
              </w:rPr>
              <w:fldChar w:fldCharType="end"/>
            </w:r>
          </w:p>
        </w:tc>
      </w:tr>
      <w:tr w:rsidR="268321E6" w14:paraId="4F8B8242" w14:textId="77777777" w:rsidTr="32333A73">
        <w:tc>
          <w:tcPr>
            <w:tcW w:w="2122" w:type="dxa"/>
          </w:tcPr>
          <w:p w14:paraId="70D3A7E0" w14:textId="239898AA" w:rsidR="26987F1D" w:rsidRDefault="26987F1D" w:rsidP="268321E6">
            <w:r w:rsidRPr="268321E6">
              <w:rPr>
                <w:rFonts w:ascii="Arial" w:eastAsia="Arial" w:hAnsi="Arial" w:cs="Arial"/>
                <w:lang w:val="es-ES"/>
              </w:rPr>
              <w:t>Apartamento</w:t>
            </w:r>
          </w:p>
        </w:tc>
        <w:tc>
          <w:tcPr>
            <w:tcW w:w="6706" w:type="dxa"/>
          </w:tcPr>
          <w:p w14:paraId="6F2A51F4" w14:textId="2EC48878" w:rsidR="26987F1D" w:rsidRDefault="26987F1D" w:rsidP="268321E6">
            <w:pPr>
              <w:jc w:val="both"/>
            </w:pPr>
            <w:r w:rsidRPr="32333A73">
              <w:rPr>
                <w:rFonts w:ascii="Arial" w:eastAsia="Arial" w:hAnsi="Arial" w:cs="Arial"/>
                <w:lang w:val="es-ES"/>
              </w:rPr>
              <w:t xml:space="preserve">Vivienda que integra un edificio en el cual hay otras viviendas similares. </w:t>
            </w:r>
            <w:r w:rsidR="00F45708">
              <w:rPr>
                <w:rFonts w:ascii="Arial" w:eastAsia="Arial" w:hAnsi="Arial" w:cs="Arial"/>
                <w:lang w:val="es-ES"/>
              </w:rPr>
              <w:fldChar w:fldCharType="begin" w:fldLock="1"/>
            </w:r>
            <w:r w:rsidR="00F45708">
              <w:rPr>
                <w:rFonts w:ascii="Arial" w:eastAsia="Arial" w:hAnsi="Arial" w:cs="Arial"/>
                <w:lang w:val="es-ES"/>
              </w:rPr>
              <w:instrText>ADDIN CSL_CITATION {"citationItems":[{"id":"ITEM-1","itemData":{"URL":"https://www.definicionabc.com/general/apartamento.php","accessed":{"date-parts":[["2020","10","10"]]},"id":"ITEM-1","issued":{"date-parts":[["0"]]},"title":"Definición de Apartamento » Concepto en Definición ABC","type":"webpage"},"uris":["http://www.mendeley.com/documents/?uuid=30666256-077c-3ef9-8428-c162e63c8d63"]}],"mendeley":{"formattedCitation":"[4]","plainTextFormattedCitation":"[4]","previouslyFormattedCitation":"[4]"},"properties":{"noteIndex":0},"schema":"https://github.com/citation-style-language/schema/raw/master/csl-citation.json"}</w:instrText>
            </w:r>
            <w:r w:rsidR="00F45708">
              <w:rPr>
                <w:rFonts w:ascii="Arial" w:eastAsia="Arial" w:hAnsi="Arial" w:cs="Arial"/>
                <w:lang w:val="es-ES"/>
              </w:rPr>
              <w:fldChar w:fldCharType="separate"/>
            </w:r>
            <w:r w:rsidR="00F45708" w:rsidRPr="00F45708">
              <w:rPr>
                <w:rFonts w:ascii="Arial" w:eastAsia="Arial" w:hAnsi="Arial" w:cs="Arial"/>
                <w:noProof/>
                <w:lang w:val="es-ES"/>
              </w:rPr>
              <w:t>[4]</w:t>
            </w:r>
            <w:r w:rsidR="00F45708">
              <w:rPr>
                <w:rFonts w:ascii="Arial" w:eastAsia="Arial" w:hAnsi="Arial" w:cs="Arial"/>
                <w:lang w:val="es-ES"/>
              </w:rPr>
              <w:fldChar w:fldCharType="end"/>
            </w:r>
          </w:p>
        </w:tc>
      </w:tr>
      <w:tr w:rsidR="268321E6" w14:paraId="7B3EDF48" w14:textId="77777777" w:rsidTr="32333A73">
        <w:tc>
          <w:tcPr>
            <w:tcW w:w="2122" w:type="dxa"/>
          </w:tcPr>
          <w:p w14:paraId="056AB986" w14:textId="61ED39A3" w:rsidR="26987F1D" w:rsidRDefault="26987F1D" w:rsidP="268321E6">
            <w:r w:rsidRPr="268321E6">
              <w:rPr>
                <w:rFonts w:ascii="Arial" w:eastAsia="Arial" w:hAnsi="Arial" w:cs="Arial"/>
                <w:lang w:val="es-ES"/>
              </w:rPr>
              <w:t>Casa</w:t>
            </w:r>
          </w:p>
        </w:tc>
        <w:tc>
          <w:tcPr>
            <w:tcW w:w="6706" w:type="dxa"/>
          </w:tcPr>
          <w:p w14:paraId="07BE072E" w14:textId="4C00187D" w:rsidR="26987F1D" w:rsidRDefault="26987F1D" w:rsidP="268321E6">
            <w:pPr>
              <w:jc w:val="both"/>
            </w:pPr>
            <w:r w:rsidRPr="32333A73">
              <w:rPr>
                <w:rFonts w:ascii="Arial" w:eastAsia="Arial" w:hAnsi="Arial" w:cs="Arial"/>
                <w:lang w:val="es-ES"/>
              </w:rPr>
              <w:t xml:space="preserve">Se refiere a una construcción de una o pocas plantas que está destinada a la vivienda de una única familia. </w:t>
            </w:r>
            <w:r w:rsidR="00F45708">
              <w:rPr>
                <w:rFonts w:ascii="Arial" w:eastAsia="Arial" w:hAnsi="Arial" w:cs="Arial"/>
                <w:lang w:val="es-ES"/>
              </w:rPr>
              <w:fldChar w:fldCharType="begin" w:fldLock="1"/>
            </w:r>
            <w:r w:rsidR="00F45708">
              <w:rPr>
                <w:rFonts w:ascii="Arial" w:eastAsia="Arial" w:hAnsi="Arial" w:cs="Arial"/>
                <w:lang w:val="es-ES"/>
              </w:rPr>
              <w:instrText>ADDIN CSL_CITATION {"citationItems":[{"id":"ITEM-1","itemData":{"URL":"https://definicion.de/casa/","accessed":{"date-parts":[["2020","10","10"]]},"id":"ITEM-1","issued":{"date-parts":[["0"]]},"title":"Definición de casa - Qué es, Significado y Concepto","type":"webpage"},"uris":["http://www.mendeley.com/documents/?uuid=23cb90ab-9403-33c7-a9f4-9f807c77cfd8"]}],"mendeley":{"formattedCitation":"[5]","plainTextFormattedCitation":"[5]","previouslyFormattedCitation":"[5]"},"properties":{"noteIndex":0},"schema":"https://github.com/citation-style-language/schema/raw/master/csl-citation.json"}</w:instrText>
            </w:r>
            <w:r w:rsidR="00F45708">
              <w:rPr>
                <w:rFonts w:ascii="Arial" w:eastAsia="Arial" w:hAnsi="Arial" w:cs="Arial"/>
                <w:lang w:val="es-ES"/>
              </w:rPr>
              <w:fldChar w:fldCharType="separate"/>
            </w:r>
            <w:r w:rsidR="00F45708" w:rsidRPr="00F45708">
              <w:rPr>
                <w:rFonts w:ascii="Arial" w:eastAsia="Arial" w:hAnsi="Arial" w:cs="Arial"/>
                <w:noProof/>
                <w:lang w:val="es-ES"/>
              </w:rPr>
              <w:t>[5]</w:t>
            </w:r>
            <w:r w:rsidR="00F45708">
              <w:rPr>
                <w:rFonts w:ascii="Arial" w:eastAsia="Arial" w:hAnsi="Arial" w:cs="Arial"/>
                <w:lang w:val="es-ES"/>
              </w:rPr>
              <w:fldChar w:fldCharType="end"/>
            </w:r>
          </w:p>
        </w:tc>
      </w:tr>
      <w:tr w:rsidR="268321E6" w14:paraId="6EDB8DDB" w14:textId="77777777" w:rsidTr="32333A73">
        <w:tc>
          <w:tcPr>
            <w:tcW w:w="2122" w:type="dxa"/>
          </w:tcPr>
          <w:p w14:paraId="3ECCE88F" w14:textId="6F269C1E" w:rsidR="26987F1D" w:rsidRDefault="26987F1D" w:rsidP="268321E6">
            <w:r w:rsidRPr="268321E6">
              <w:rPr>
                <w:rFonts w:ascii="Arial" w:eastAsia="Arial" w:hAnsi="Arial" w:cs="Arial"/>
                <w:lang w:val="es-ES"/>
              </w:rPr>
              <w:t>Habitación</w:t>
            </w:r>
          </w:p>
        </w:tc>
        <w:tc>
          <w:tcPr>
            <w:tcW w:w="6706" w:type="dxa"/>
          </w:tcPr>
          <w:p w14:paraId="7FF9D2C8" w14:textId="24AEBCF8" w:rsidR="26987F1D" w:rsidRDefault="26987F1D" w:rsidP="268321E6">
            <w:pPr>
              <w:jc w:val="both"/>
            </w:pPr>
            <w:r w:rsidRPr="32333A73">
              <w:rPr>
                <w:rFonts w:ascii="Arial" w:eastAsia="Arial" w:hAnsi="Arial" w:cs="Arial"/>
                <w:lang w:val="es-ES"/>
              </w:rPr>
              <w:t xml:space="preserve">Lugar que se establece mediante paredes en el interior de una construcción. </w:t>
            </w:r>
            <w:r w:rsidR="00F45708">
              <w:rPr>
                <w:rFonts w:ascii="Arial" w:eastAsia="Arial" w:hAnsi="Arial" w:cs="Arial"/>
                <w:lang w:val="es-ES"/>
              </w:rPr>
              <w:fldChar w:fldCharType="begin" w:fldLock="1"/>
            </w:r>
            <w:r w:rsidR="00F45708">
              <w:rPr>
                <w:rFonts w:ascii="Arial" w:eastAsia="Arial" w:hAnsi="Arial" w:cs="Arial"/>
                <w:lang w:val="es-ES"/>
              </w:rPr>
              <w:instrText>ADDIN CSL_CITATION {"citationItems":[{"id":"ITEM-1","itemData":{"URL":"https://definicion.de/habitacion/","accessed":{"date-parts":[["2020","10","10"]]},"id":"ITEM-1","issued":{"date-parts":[["0"]]},"title":"Definición de habitación - Qué es, Significado y Concepto","type":"webpage"},"uris":["http://www.mendeley.com/documents/?uuid=9df62391-55fd-3342-97f9-f0c92b55002e"]}],"mendeley":{"formattedCitation":"[6]","plainTextFormattedCitation":"[6]","previouslyFormattedCitation":"[6]"},"properties":{"noteIndex":0},"schema":"https://github.com/citation-style-language/schema/raw/master/csl-citation.json"}</w:instrText>
            </w:r>
            <w:r w:rsidR="00F45708">
              <w:rPr>
                <w:rFonts w:ascii="Arial" w:eastAsia="Arial" w:hAnsi="Arial" w:cs="Arial"/>
                <w:lang w:val="es-ES"/>
              </w:rPr>
              <w:fldChar w:fldCharType="separate"/>
            </w:r>
            <w:r w:rsidR="00F45708" w:rsidRPr="00F45708">
              <w:rPr>
                <w:rFonts w:ascii="Arial" w:eastAsia="Arial" w:hAnsi="Arial" w:cs="Arial"/>
                <w:noProof/>
                <w:lang w:val="es-ES"/>
              </w:rPr>
              <w:t>[6]</w:t>
            </w:r>
            <w:r w:rsidR="00F45708">
              <w:rPr>
                <w:rFonts w:ascii="Arial" w:eastAsia="Arial" w:hAnsi="Arial" w:cs="Arial"/>
                <w:lang w:val="es-ES"/>
              </w:rPr>
              <w:fldChar w:fldCharType="end"/>
            </w:r>
          </w:p>
        </w:tc>
      </w:tr>
      <w:tr w:rsidR="268321E6" w14:paraId="14EB8AD5" w14:textId="77777777" w:rsidTr="32333A73">
        <w:tc>
          <w:tcPr>
            <w:tcW w:w="2122" w:type="dxa"/>
          </w:tcPr>
          <w:p w14:paraId="1A1D2991" w14:textId="2FE0B16F" w:rsidR="26987F1D" w:rsidRDefault="26987F1D" w:rsidP="268321E6">
            <w:r w:rsidRPr="268321E6">
              <w:rPr>
                <w:rFonts w:ascii="Arial" w:eastAsia="Arial" w:hAnsi="Arial" w:cs="Arial"/>
                <w:lang w:val="es-ES"/>
              </w:rPr>
              <w:t>Amoblado</w:t>
            </w:r>
          </w:p>
        </w:tc>
        <w:tc>
          <w:tcPr>
            <w:tcW w:w="6706" w:type="dxa"/>
          </w:tcPr>
          <w:p w14:paraId="767E3DD1" w14:textId="0829C85B" w:rsidR="26987F1D" w:rsidRDefault="26987F1D" w:rsidP="268321E6">
            <w:pPr>
              <w:jc w:val="both"/>
            </w:pPr>
            <w:r w:rsidRPr="32333A73">
              <w:rPr>
                <w:rFonts w:ascii="Arial" w:eastAsia="Arial" w:hAnsi="Arial" w:cs="Arial"/>
                <w:lang w:val="es-ES"/>
              </w:rPr>
              <w:t xml:space="preserve">Participio de amoblar, significa poner, dotar o equipar con muebles. </w:t>
            </w:r>
            <w:r w:rsidR="00F45708">
              <w:rPr>
                <w:rFonts w:ascii="Arial" w:eastAsia="Arial" w:hAnsi="Arial" w:cs="Arial"/>
                <w:lang w:val="es-ES"/>
              </w:rPr>
              <w:fldChar w:fldCharType="begin" w:fldLock="1"/>
            </w:r>
            <w:r w:rsidR="00914654">
              <w:rPr>
                <w:rFonts w:ascii="Arial" w:eastAsia="Arial" w:hAnsi="Arial" w:cs="Arial"/>
                <w:lang w:val="es-ES"/>
              </w:rPr>
              <w:instrText>ADDIN CSL_CITATION {"citationItems":[{"id":"ITEM-1","itemData":{"URL":"http://udep.edu.pe/castellanoactual/duda-resuelta-amoblado-vs-amueblado/","accessed":{"date-parts":[["2020","10","10"]]},"id":"ITEM-1","issued":{"date-parts":[["0"]]},"title":"Duda resuelta: Amoblado vs. Amueblado | Castellano Actual | Universidad de Piura","type":"webpage"},"uris":["http://www.mendeley.com/documents/?uuid=a47c120a-dcd4-3107-8f20-1ff505031f50"]}],"mendeley":{"formattedCitation":"[7]","plainTextFormattedCitation":"[7]","previouslyFormattedCitation":"[7]"},"properties":{"noteIndex":0},"schema":"https://github.com/citation-style-language/schema/raw/master/csl-citation.json"}</w:instrText>
            </w:r>
            <w:r w:rsidR="00F45708">
              <w:rPr>
                <w:rFonts w:ascii="Arial" w:eastAsia="Arial" w:hAnsi="Arial" w:cs="Arial"/>
                <w:lang w:val="es-ES"/>
              </w:rPr>
              <w:fldChar w:fldCharType="separate"/>
            </w:r>
            <w:r w:rsidR="00F45708" w:rsidRPr="00F45708">
              <w:rPr>
                <w:rFonts w:ascii="Arial" w:eastAsia="Arial" w:hAnsi="Arial" w:cs="Arial"/>
                <w:noProof/>
                <w:lang w:val="es-ES"/>
              </w:rPr>
              <w:t>[7]</w:t>
            </w:r>
            <w:r w:rsidR="00F45708">
              <w:rPr>
                <w:rFonts w:ascii="Arial" w:eastAsia="Arial" w:hAnsi="Arial" w:cs="Arial"/>
                <w:lang w:val="es-ES"/>
              </w:rPr>
              <w:fldChar w:fldCharType="end"/>
            </w:r>
          </w:p>
        </w:tc>
      </w:tr>
      <w:tr w:rsidR="268321E6" w14:paraId="7DC42803" w14:textId="77777777" w:rsidTr="32333A73">
        <w:tc>
          <w:tcPr>
            <w:tcW w:w="2122" w:type="dxa"/>
          </w:tcPr>
          <w:p w14:paraId="06031017" w14:textId="7C0D7F9D" w:rsidR="26987F1D" w:rsidRDefault="26987F1D" w:rsidP="268321E6">
            <w:r w:rsidRPr="268321E6">
              <w:rPr>
                <w:rFonts w:ascii="Arial" w:eastAsia="Arial" w:hAnsi="Arial" w:cs="Arial"/>
                <w:lang w:val="es-ES"/>
              </w:rPr>
              <w:t>Contrato</w:t>
            </w:r>
          </w:p>
        </w:tc>
        <w:tc>
          <w:tcPr>
            <w:tcW w:w="6706" w:type="dxa"/>
          </w:tcPr>
          <w:p w14:paraId="6B52B110" w14:textId="4A84E1EA" w:rsidR="26987F1D" w:rsidRDefault="26987F1D" w:rsidP="268321E6">
            <w:pPr>
              <w:jc w:val="both"/>
            </w:pPr>
            <w:r w:rsidRPr="32333A73">
              <w:rPr>
                <w:rFonts w:ascii="Arial" w:eastAsia="Arial" w:hAnsi="Arial" w:cs="Arial"/>
                <w:lang w:val="es-ES"/>
              </w:rPr>
              <w:t xml:space="preserve">Acuerdo escrito, por el que dos o más partes de comprometen a respetar y cumplir una serie de condiciones. </w:t>
            </w:r>
            <w:r w:rsidR="00914654">
              <w:rPr>
                <w:rFonts w:ascii="Arial" w:eastAsia="Arial" w:hAnsi="Arial" w:cs="Arial"/>
                <w:lang w:val="es-ES"/>
              </w:rPr>
              <w:fldChar w:fldCharType="begin" w:fldLock="1"/>
            </w:r>
            <w:r w:rsidR="00914654">
              <w:rPr>
                <w:rFonts w:ascii="Arial" w:eastAsia="Arial" w:hAnsi="Arial" w:cs="Arial"/>
                <w:lang w:val="es-ES"/>
              </w:rPr>
              <w:instrText>ADDIN CSL_CITATION {"citationItems":[{"id":"ITEM-1","itemData":{"URL":"https://www.conceptosjuridicos.com/co/contrato/","accessed":{"date-parts":[["2020","10","10"]]},"id":"ITEM-1","issued":{"date-parts":[["0"]]},"title":"Contrato: definición, tipos y elementos esenciales de un contrato","type":"webpage"},"uris":["http://www.mendeley.com/documents/?uuid=86d804c2-3d6f-31ae-a73f-613509e0fdda"]}],"mendeley":{"formattedCitation":"[8]","plainTextFormattedCitation":"[8]","previouslyFormattedCitation":"[8]"},"properties":{"noteIndex":0},"schema":"https://github.com/citation-style-language/schema/raw/master/csl-citation.json"}</w:instrText>
            </w:r>
            <w:r w:rsidR="00914654">
              <w:rPr>
                <w:rFonts w:ascii="Arial" w:eastAsia="Arial" w:hAnsi="Arial" w:cs="Arial"/>
                <w:lang w:val="es-ES"/>
              </w:rPr>
              <w:fldChar w:fldCharType="separate"/>
            </w:r>
            <w:r w:rsidR="00914654" w:rsidRPr="00914654">
              <w:rPr>
                <w:rFonts w:ascii="Arial" w:eastAsia="Arial" w:hAnsi="Arial" w:cs="Arial"/>
                <w:noProof/>
                <w:lang w:val="es-ES"/>
              </w:rPr>
              <w:t>[8]</w:t>
            </w:r>
            <w:r w:rsidR="00914654">
              <w:rPr>
                <w:rFonts w:ascii="Arial" w:eastAsia="Arial" w:hAnsi="Arial" w:cs="Arial"/>
                <w:lang w:val="es-ES"/>
              </w:rPr>
              <w:fldChar w:fldCharType="end"/>
            </w:r>
          </w:p>
        </w:tc>
      </w:tr>
      <w:tr w:rsidR="268321E6" w14:paraId="6E90A6AC" w14:textId="77777777" w:rsidTr="32333A73">
        <w:tc>
          <w:tcPr>
            <w:tcW w:w="2122" w:type="dxa"/>
          </w:tcPr>
          <w:p w14:paraId="7C8DB47B" w14:textId="5421121B" w:rsidR="26987F1D" w:rsidRDefault="26987F1D" w:rsidP="268321E6">
            <w:r w:rsidRPr="268321E6">
              <w:rPr>
                <w:rFonts w:ascii="Arial" w:eastAsia="Arial" w:hAnsi="Arial" w:cs="Arial"/>
                <w:lang w:val="es-ES"/>
              </w:rPr>
              <w:t>Fiador</w:t>
            </w:r>
          </w:p>
        </w:tc>
        <w:tc>
          <w:tcPr>
            <w:tcW w:w="6706" w:type="dxa"/>
          </w:tcPr>
          <w:p w14:paraId="3530A211" w14:textId="52BD62D2" w:rsidR="26987F1D" w:rsidRDefault="26987F1D" w:rsidP="268321E6">
            <w:pPr>
              <w:jc w:val="both"/>
            </w:pPr>
            <w:r w:rsidRPr="32333A73">
              <w:rPr>
                <w:rFonts w:ascii="Arial" w:eastAsia="Arial" w:hAnsi="Arial" w:cs="Arial"/>
                <w:lang w:val="es-ES"/>
              </w:rPr>
              <w:t xml:space="preserve">Persona que se compromete a garantizar la ejecución de un contrato por una de las partes en provecho de la otra. </w:t>
            </w:r>
            <w:r w:rsidR="00914654">
              <w:rPr>
                <w:rFonts w:ascii="Arial" w:eastAsia="Arial" w:hAnsi="Arial" w:cs="Arial"/>
                <w:lang w:val="es-ES"/>
              </w:rPr>
              <w:fldChar w:fldCharType="begin" w:fldLock="1"/>
            </w:r>
            <w:r w:rsidR="00914654">
              <w:rPr>
                <w:rFonts w:ascii="Arial" w:eastAsia="Arial" w:hAnsi="Arial" w:cs="Arial"/>
                <w:lang w:val="es-ES"/>
              </w:rPr>
              <w:instrText>ADDIN CSL_CITATION {"citationItems":[{"id":"ITEM-1","itemData":{"URL":"http://www.enciclopedia-juridica.com/d/fiador/fiador.htm","accessed":{"date-parts":[["2020","10","10"]]},"id":"ITEM-1","issued":{"date-parts":[["0"]]},"title":"Fiador","type":"webpage"},"uris":["http://www.mendeley.com/documents/?uuid=3a12995c-38d8-3509-b88b-e36ce716066e"]}],"mendeley":{"formattedCitation":"[9]","plainTextFormattedCitation":"[9]"},"properties":{"noteIndex":0},"schema":"https://github.com/citation-style-language/schema/raw/master/csl-citation.json"}</w:instrText>
            </w:r>
            <w:r w:rsidR="00914654">
              <w:rPr>
                <w:rFonts w:ascii="Arial" w:eastAsia="Arial" w:hAnsi="Arial" w:cs="Arial"/>
                <w:lang w:val="es-ES"/>
              </w:rPr>
              <w:fldChar w:fldCharType="separate"/>
            </w:r>
            <w:r w:rsidR="00914654" w:rsidRPr="00914654">
              <w:rPr>
                <w:rFonts w:ascii="Arial" w:eastAsia="Arial" w:hAnsi="Arial" w:cs="Arial"/>
                <w:noProof/>
                <w:lang w:val="es-ES"/>
              </w:rPr>
              <w:t>[9]</w:t>
            </w:r>
            <w:r w:rsidR="00914654">
              <w:rPr>
                <w:rFonts w:ascii="Arial" w:eastAsia="Arial" w:hAnsi="Arial" w:cs="Arial"/>
                <w:lang w:val="es-ES"/>
              </w:rPr>
              <w:fldChar w:fldCharType="end"/>
            </w:r>
          </w:p>
        </w:tc>
      </w:tr>
      <w:tr w:rsidR="00042256" w:rsidRPr="00AE60B6" w14:paraId="5272FBB2" w14:textId="77777777" w:rsidTr="32333A73">
        <w:tc>
          <w:tcPr>
            <w:tcW w:w="2122" w:type="dxa"/>
          </w:tcPr>
          <w:p w14:paraId="2C8A2677" w14:textId="01EB017A" w:rsidR="00042256" w:rsidRPr="00AE60B6" w:rsidRDefault="685486B8" w:rsidP="3B05FCEC">
            <w:pPr>
              <w:rPr>
                <w:rFonts w:ascii="Arial" w:eastAsia="Arial" w:hAnsi="Arial" w:cs="Arial"/>
              </w:rPr>
            </w:pPr>
            <w:r w:rsidRPr="3B05FCEC">
              <w:rPr>
                <w:rFonts w:ascii="Arial" w:eastAsia="Arial" w:hAnsi="Arial" w:cs="Arial"/>
              </w:rPr>
              <w:t>Geolocalización</w:t>
            </w:r>
          </w:p>
        </w:tc>
        <w:tc>
          <w:tcPr>
            <w:tcW w:w="6706" w:type="dxa"/>
          </w:tcPr>
          <w:p w14:paraId="4AF274AD" w14:textId="6684A7A5" w:rsidR="00042256" w:rsidRPr="00AE60B6" w:rsidRDefault="008322CE" w:rsidP="00743137">
            <w:pPr>
              <w:jc w:val="both"/>
              <w:rPr>
                <w:rFonts w:ascii="Arial" w:eastAsia="Arial" w:hAnsi="Arial" w:cs="Arial"/>
              </w:rPr>
            </w:pPr>
            <w:r>
              <w:rPr>
                <w:rFonts w:ascii="Arial" w:eastAsia="Arial" w:hAnsi="Arial" w:cs="Arial"/>
              </w:rPr>
              <w:t xml:space="preserve">Consiste en obtener </w:t>
            </w:r>
            <w:r w:rsidR="003232E8">
              <w:rPr>
                <w:rFonts w:ascii="Arial" w:eastAsia="Arial" w:hAnsi="Arial" w:cs="Arial"/>
              </w:rPr>
              <w:t>la ubicación geográfica de un objeto</w:t>
            </w:r>
            <w:r w:rsidR="000B42C3">
              <w:rPr>
                <w:rFonts w:ascii="Arial" w:eastAsia="Arial" w:hAnsi="Arial" w:cs="Arial"/>
              </w:rPr>
              <w:t xml:space="preserve">. Esto podría ser un </w:t>
            </w:r>
            <w:r w:rsidR="000B42C3">
              <w:rPr>
                <w:rFonts w:ascii="Arial" w:eastAsia="Arial" w:hAnsi="Arial" w:cs="Arial"/>
                <w:i/>
                <w:iCs/>
              </w:rPr>
              <w:t>smartphone</w:t>
            </w:r>
            <w:r w:rsidR="000B42C3">
              <w:rPr>
                <w:rFonts w:ascii="Arial" w:eastAsia="Arial" w:hAnsi="Arial" w:cs="Arial"/>
              </w:rPr>
              <w:t>, un automóvil</w:t>
            </w:r>
            <w:r w:rsidR="002A3A89">
              <w:rPr>
                <w:rFonts w:ascii="Arial" w:eastAsia="Arial" w:hAnsi="Arial" w:cs="Arial"/>
              </w:rPr>
              <w:t>, una calle, etc.</w:t>
            </w:r>
            <w:r w:rsidR="00E77EEC">
              <w:rPr>
                <w:rFonts w:ascii="Arial" w:eastAsia="Arial" w:hAnsi="Arial" w:cs="Arial"/>
              </w:rPr>
              <w:t xml:space="preserve"> </w:t>
            </w:r>
            <w:r w:rsidR="001C21EE">
              <w:rPr>
                <w:rFonts w:ascii="Arial" w:eastAsia="Arial" w:hAnsi="Arial" w:cs="Arial"/>
              </w:rPr>
              <w:fldChar w:fldCharType="begin" w:fldLock="1"/>
            </w:r>
            <w:r w:rsidR="00914654">
              <w:rPr>
                <w:rFonts w:ascii="Arial" w:eastAsia="Arial" w:hAnsi="Arial" w:cs="Arial"/>
              </w:rPr>
              <w:instrText>ADDIN CSL_CITATION {"citationItems":[{"id":"ITEM-1","itemData":{"URL":"https://www.osi.es/es/actualidad/blog/2016/09/20/geolocalizacion-virtudes-y-riesgos","accessed":{"date-parts":[["2020","9","9"]]},"id":"ITEM-1","issued":{"date-parts":[["0"]]},"title":"Geolocalización: virtudes y riesgos | Oficina de Seguridad del Internauta","type":"webpage"},"uris":["http://www.mendeley.com/documents/?uuid=ebe8e7ac-e1ae-3907-a86d-fce8550db525"]}],"mendeley":{"formattedCitation":"[10]","plainTextFormattedCitation":"[10]","previouslyFormattedCitation":"[9]"},"properties":{"noteIndex":0},"schema":"https://github.com/citation-style-language/schema/raw/master/csl-citation.json"}</w:instrText>
            </w:r>
            <w:r w:rsidR="001C21EE">
              <w:rPr>
                <w:rFonts w:ascii="Arial" w:eastAsia="Arial" w:hAnsi="Arial" w:cs="Arial"/>
              </w:rPr>
              <w:fldChar w:fldCharType="separate"/>
            </w:r>
            <w:r w:rsidR="00914654" w:rsidRPr="00914654">
              <w:rPr>
                <w:rFonts w:ascii="Arial" w:eastAsia="Arial" w:hAnsi="Arial" w:cs="Arial"/>
                <w:noProof/>
              </w:rPr>
              <w:t>[10]</w:t>
            </w:r>
            <w:r w:rsidR="001C21EE">
              <w:rPr>
                <w:rFonts w:ascii="Arial" w:eastAsia="Arial" w:hAnsi="Arial" w:cs="Arial"/>
              </w:rPr>
              <w:fldChar w:fldCharType="end"/>
            </w:r>
          </w:p>
        </w:tc>
      </w:tr>
      <w:tr w:rsidR="00042256" w:rsidRPr="00AE60B6" w14:paraId="7C65CDB3" w14:textId="77777777" w:rsidTr="32333A73">
        <w:tc>
          <w:tcPr>
            <w:tcW w:w="2122" w:type="dxa"/>
          </w:tcPr>
          <w:p w14:paraId="55806F11" w14:textId="46BB69DA" w:rsidR="00042256" w:rsidRPr="00AE60B6" w:rsidRDefault="00FD6186" w:rsidP="3B05FCEC">
            <w:pPr>
              <w:rPr>
                <w:rFonts w:ascii="Arial" w:eastAsia="Arial" w:hAnsi="Arial" w:cs="Arial"/>
              </w:rPr>
            </w:pPr>
            <w:proofErr w:type="spellStart"/>
            <w:r>
              <w:rPr>
                <w:rFonts w:ascii="Arial" w:eastAsia="Arial" w:hAnsi="Arial" w:cs="Arial"/>
              </w:rPr>
              <w:t>Stakeholder</w:t>
            </w:r>
            <w:proofErr w:type="spellEnd"/>
          </w:p>
        </w:tc>
        <w:tc>
          <w:tcPr>
            <w:tcW w:w="6706" w:type="dxa"/>
          </w:tcPr>
          <w:p w14:paraId="3B31B126" w14:textId="016F442E" w:rsidR="00042256" w:rsidRPr="00AE60B6" w:rsidRDefault="0028425C" w:rsidP="00743137">
            <w:pPr>
              <w:jc w:val="both"/>
              <w:rPr>
                <w:rFonts w:ascii="Arial" w:eastAsia="Arial" w:hAnsi="Arial" w:cs="Arial"/>
              </w:rPr>
            </w:pPr>
            <w:r>
              <w:rPr>
                <w:rFonts w:ascii="Arial" w:eastAsia="Arial" w:hAnsi="Arial" w:cs="Arial"/>
              </w:rPr>
              <w:t>Se refiere a las partes interesadas, en el ámbito empresarial,</w:t>
            </w:r>
            <w:r w:rsidR="00D83D68">
              <w:rPr>
                <w:rFonts w:ascii="Arial" w:eastAsia="Arial" w:hAnsi="Arial" w:cs="Arial"/>
              </w:rPr>
              <w:t xml:space="preserve"> </w:t>
            </w:r>
            <w:r w:rsidR="00DC166E">
              <w:rPr>
                <w:rFonts w:ascii="Arial" w:eastAsia="Arial" w:hAnsi="Arial" w:cs="Arial"/>
              </w:rPr>
              <w:t>y aquellas personas que se verían afectadas por las decisiones de una empresa.</w:t>
            </w:r>
            <w:r w:rsidR="001C21EE">
              <w:rPr>
                <w:rFonts w:ascii="Arial" w:eastAsia="Arial" w:hAnsi="Arial" w:cs="Arial"/>
              </w:rPr>
              <w:fldChar w:fldCharType="begin" w:fldLock="1"/>
            </w:r>
            <w:r w:rsidR="00914654">
              <w:rPr>
                <w:rFonts w:ascii="Arial" w:eastAsia="Arial" w:hAnsi="Arial" w:cs="Arial"/>
              </w:rPr>
              <w:instrText>ADDIN CSL_CITATION {"citationItems":[{"id":"ITEM-1","itemData":{"URL":"https://www.significados.com/stakeholder/","accessed":{"date-parts":[["2020","9","9"]]},"id":"ITEM-1","issued":{"date-parts":[["0"]]},"title":"Significado de Stakeholder (Qué es, Concepto y Definición) - Significados","type":"webpage"},"uris":["http://www.mendeley.com/documents/?uuid=4e677057-5a19-32ee-a655-71bc250e18af"]}],"mendeley":{"formattedCitation":"[11]","plainTextFormattedCitation":"[11]","previouslyFormattedCitation":"[10]"},"properties":{"noteIndex":0},"schema":"https://github.com/citation-style-language/schema/raw/master/csl-citation.json"}</w:instrText>
            </w:r>
            <w:r w:rsidR="001C21EE">
              <w:rPr>
                <w:rFonts w:ascii="Arial" w:eastAsia="Arial" w:hAnsi="Arial" w:cs="Arial"/>
              </w:rPr>
              <w:fldChar w:fldCharType="separate"/>
            </w:r>
            <w:r w:rsidR="00914654" w:rsidRPr="00914654">
              <w:rPr>
                <w:rFonts w:ascii="Arial" w:eastAsia="Arial" w:hAnsi="Arial" w:cs="Arial"/>
                <w:noProof/>
              </w:rPr>
              <w:t>[11]</w:t>
            </w:r>
            <w:r w:rsidR="001C21EE">
              <w:rPr>
                <w:rFonts w:ascii="Arial" w:eastAsia="Arial" w:hAnsi="Arial" w:cs="Arial"/>
              </w:rPr>
              <w:fldChar w:fldCharType="end"/>
            </w:r>
          </w:p>
        </w:tc>
      </w:tr>
      <w:tr w:rsidR="00042256" w:rsidRPr="00AE60B6" w14:paraId="2D92896B" w14:textId="77777777" w:rsidTr="32333A73">
        <w:tc>
          <w:tcPr>
            <w:tcW w:w="2122" w:type="dxa"/>
          </w:tcPr>
          <w:p w14:paraId="3FE4A138" w14:textId="5627545F" w:rsidR="00042256" w:rsidRPr="00AE60B6" w:rsidRDefault="004A63F8" w:rsidP="3B05FCEC">
            <w:pPr>
              <w:rPr>
                <w:rFonts w:ascii="Arial" w:eastAsia="Arial" w:hAnsi="Arial" w:cs="Arial"/>
              </w:rPr>
            </w:pPr>
            <w:proofErr w:type="spellStart"/>
            <w:r>
              <w:rPr>
                <w:rFonts w:ascii="Arial" w:eastAsia="Arial" w:hAnsi="Arial" w:cs="Arial"/>
              </w:rPr>
              <w:t>Frameworks</w:t>
            </w:r>
            <w:proofErr w:type="spellEnd"/>
          </w:p>
        </w:tc>
        <w:tc>
          <w:tcPr>
            <w:tcW w:w="6706" w:type="dxa"/>
          </w:tcPr>
          <w:p w14:paraId="4109BC88" w14:textId="7F780FAC" w:rsidR="00042256" w:rsidRPr="00AE60B6" w:rsidRDefault="006F06A0" w:rsidP="00743137">
            <w:pPr>
              <w:jc w:val="both"/>
              <w:rPr>
                <w:rFonts w:ascii="Arial" w:eastAsia="Arial" w:hAnsi="Arial" w:cs="Arial"/>
              </w:rPr>
            </w:pPr>
            <w:r>
              <w:rPr>
                <w:rFonts w:ascii="Arial" w:eastAsia="Arial" w:hAnsi="Arial" w:cs="Arial"/>
              </w:rPr>
              <w:t xml:space="preserve">Es una estructura conceptual </w:t>
            </w:r>
            <w:r w:rsidR="000702A3">
              <w:rPr>
                <w:rFonts w:ascii="Arial" w:eastAsia="Arial" w:hAnsi="Arial" w:cs="Arial"/>
              </w:rPr>
              <w:t>y tecnología de soporte definido</w:t>
            </w:r>
            <w:r w:rsidR="00CA17E5">
              <w:rPr>
                <w:rFonts w:ascii="Arial" w:eastAsia="Arial" w:hAnsi="Arial" w:cs="Arial"/>
              </w:rPr>
              <w:t>, muy útil para la organización y desarrollo de software.</w:t>
            </w:r>
            <w:r w:rsidR="001C21EE">
              <w:rPr>
                <w:rFonts w:ascii="Arial" w:eastAsia="Arial" w:hAnsi="Arial" w:cs="Arial"/>
              </w:rPr>
              <w:fldChar w:fldCharType="begin" w:fldLock="1"/>
            </w:r>
            <w:r w:rsidR="00914654">
              <w:rPr>
                <w:rFonts w:ascii="Arial" w:eastAsia="Arial" w:hAnsi="Arial" w:cs="Arial"/>
              </w:rPr>
              <w:instrText>ADDIN CSL_CITATION {"citationItems":[{"id":"ITEM-1","itemData":{"URL":"https://www.orix.es/que-es-un-framework-y-para-que-se-utiliza","accessed":{"date-parts":[["2020","9","9"]]},"id":"ITEM-1","issued":{"date-parts":[["0"]]},"title":"¿Qué es un framework y para qué se utiliza? | Orix Systems","type":"webpage"},"uris":["http://www.mendeley.com/documents/?uuid=fd5397e9-6c84-3b95-9a9b-625e13dad8bd"]}],"mendeley":{"formattedCitation":"[12]","plainTextFormattedCitation":"[12]","previouslyFormattedCitation":"[11]"},"properties":{"noteIndex":0},"schema":"https://github.com/citation-style-language/schema/raw/master/csl-citation.json"}</w:instrText>
            </w:r>
            <w:r w:rsidR="001C21EE">
              <w:rPr>
                <w:rFonts w:ascii="Arial" w:eastAsia="Arial" w:hAnsi="Arial" w:cs="Arial"/>
              </w:rPr>
              <w:fldChar w:fldCharType="separate"/>
            </w:r>
            <w:r w:rsidR="00914654" w:rsidRPr="00914654">
              <w:rPr>
                <w:rFonts w:ascii="Arial" w:eastAsia="Arial" w:hAnsi="Arial" w:cs="Arial"/>
                <w:noProof/>
              </w:rPr>
              <w:t>[12]</w:t>
            </w:r>
            <w:r w:rsidR="001C21EE">
              <w:rPr>
                <w:rFonts w:ascii="Arial" w:eastAsia="Arial" w:hAnsi="Arial" w:cs="Arial"/>
              </w:rPr>
              <w:fldChar w:fldCharType="end"/>
            </w:r>
          </w:p>
        </w:tc>
      </w:tr>
      <w:tr w:rsidR="00042256" w:rsidRPr="00AE60B6" w14:paraId="48BFE27D" w14:textId="77777777" w:rsidTr="32333A73">
        <w:tc>
          <w:tcPr>
            <w:tcW w:w="2122" w:type="dxa"/>
          </w:tcPr>
          <w:p w14:paraId="00452DB7" w14:textId="26C6E1D4" w:rsidR="00042256" w:rsidRPr="00AE60B6" w:rsidRDefault="006D50DD" w:rsidP="3B05FCEC">
            <w:pPr>
              <w:rPr>
                <w:rFonts w:ascii="Arial" w:eastAsia="Arial" w:hAnsi="Arial" w:cs="Arial"/>
              </w:rPr>
            </w:pPr>
            <w:r>
              <w:rPr>
                <w:rFonts w:ascii="Arial" w:eastAsia="Arial" w:hAnsi="Arial" w:cs="Arial"/>
              </w:rPr>
              <w:lastRenderedPageBreak/>
              <w:t>Sprint</w:t>
            </w:r>
          </w:p>
        </w:tc>
        <w:tc>
          <w:tcPr>
            <w:tcW w:w="6706" w:type="dxa"/>
          </w:tcPr>
          <w:p w14:paraId="78F777E7" w14:textId="5336E028" w:rsidR="00042256" w:rsidRPr="00AE60B6" w:rsidRDefault="008F71DC" w:rsidP="00743137">
            <w:pPr>
              <w:jc w:val="both"/>
              <w:rPr>
                <w:rFonts w:ascii="Arial" w:eastAsia="Arial" w:hAnsi="Arial" w:cs="Arial"/>
              </w:rPr>
            </w:pPr>
            <w:r>
              <w:rPr>
                <w:rFonts w:ascii="Arial" w:eastAsia="Arial" w:hAnsi="Arial" w:cs="Arial"/>
              </w:rPr>
              <w:t xml:space="preserve">Ciclos o iteraciones que vamos a tener dentro de un proyecto </w:t>
            </w:r>
            <w:r w:rsidRPr="008F71DC">
              <w:rPr>
                <w:rFonts w:ascii="Arial" w:eastAsia="Arial" w:hAnsi="Arial" w:cs="Arial"/>
                <w:i/>
                <w:iCs/>
              </w:rPr>
              <w:t>Scrum</w:t>
            </w:r>
            <w:r>
              <w:rPr>
                <w:rFonts w:ascii="Arial" w:eastAsia="Arial" w:hAnsi="Arial" w:cs="Arial"/>
              </w:rPr>
              <w:t>.</w:t>
            </w:r>
            <w:r w:rsidR="00F668DD">
              <w:rPr>
                <w:rFonts w:ascii="Arial" w:eastAsia="Arial" w:hAnsi="Arial" w:cs="Arial"/>
              </w:rPr>
              <w:t xml:space="preserve"> </w:t>
            </w:r>
            <w:r w:rsidR="00EF319B">
              <w:rPr>
                <w:rFonts w:ascii="Arial" w:eastAsia="Arial" w:hAnsi="Arial" w:cs="Arial"/>
              </w:rPr>
              <w:fldChar w:fldCharType="begin" w:fldLock="1"/>
            </w:r>
            <w:r w:rsidR="00914654">
              <w:rPr>
                <w:rFonts w:ascii="Arial" w:eastAsia="Arial" w:hAnsi="Arial" w:cs="Arial"/>
              </w:rPr>
              <w:instrText>ADDIN CSL_CITATION {"citationItems":[{"id":"ITEM-1","itemData":{"URL":"https://openwebinars.net/blog/que-es-un-sprint-scrum/","accessed":{"date-parts":[["2020","9","9"]]},"id":"ITEM-1","issued":{"date-parts":[["0"]]},"title":"Qué es un Sprint de Scrum | OpenWebinars","type":"webpage"},"uris":["http://www.mendeley.com/documents/?uuid=f3015aa7-08f8-347d-8567-7a47b61b422b"]}],"mendeley":{"formattedCitation":"[13]","plainTextFormattedCitation":"[13]","previouslyFormattedCitation":"[12]"},"properties":{"noteIndex":0},"schema":"https://github.com/citation-style-language/schema/raw/master/csl-citation.json"}</w:instrText>
            </w:r>
            <w:r w:rsidR="00EF319B">
              <w:rPr>
                <w:rFonts w:ascii="Arial" w:eastAsia="Arial" w:hAnsi="Arial" w:cs="Arial"/>
              </w:rPr>
              <w:fldChar w:fldCharType="separate"/>
            </w:r>
            <w:r w:rsidR="00914654" w:rsidRPr="00914654">
              <w:rPr>
                <w:rFonts w:ascii="Arial" w:eastAsia="Arial" w:hAnsi="Arial" w:cs="Arial"/>
                <w:noProof/>
              </w:rPr>
              <w:t>[13]</w:t>
            </w:r>
            <w:r w:rsidR="00EF319B">
              <w:rPr>
                <w:rFonts w:ascii="Arial" w:eastAsia="Arial" w:hAnsi="Arial" w:cs="Arial"/>
              </w:rPr>
              <w:fldChar w:fldCharType="end"/>
            </w:r>
          </w:p>
        </w:tc>
      </w:tr>
      <w:tr w:rsidR="00042256" w:rsidRPr="00AE60B6" w14:paraId="5F0CECDB" w14:textId="77777777" w:rsidTr="32333A73">
        <w:tc>
          <w:tcPr>
            <w:tcW w:w="2122" w:type="dxa"/>
          </w:tcPr>
          <w:p w14:paraId="5D2C458F" w14:textId="09CF37C1" w:rsidR="00042256" w:rsidRPr="00AE60B6" w:rsidRDefault="007B6BA3" w:rsidP="3B05FCEC">
            <w:pPr>
              <w:rPr>
                <w:rFonts w:ascii="Arial" w:eastAsia="Arial" w:hAnsi="Arial" w:cs="Arial"/>
              </w:rPr>
            </w:pPr>
            <w:r>
              <w:rPr>
                <w:rFonts w:ascii="Arial" w:eastAsia="Arial" w:hAnsi="Arial" w:cs="Arial"/>
              </w:rPr>
              <w:t>Hosting</w:t>
            </w:r>
          </w:p>
        </w:tc>
        <w:tc>
          <w:tcPr>
            <w:tcW w:w="6706" w:type="dxa"/>
          </w:tcPr>
          <w:p w14:paraId="06755A11" w14:textId="42209CB5" w:rsidR="00042256" w:rsidRPr="00AE60B6" w:rsidRDefault="00AC77A8" w:rsidP="00743137">
            <w:pPr>
              <w:jc w:val="both"/>
              <w:rPr>
                <w:rFonts w:ascii="Arial" w:eastAsia="Arial" w:hAnsi="Arial" w:cs="Arial"/>
              </w:rPr>
            </w:pPr>
            <w:r>
              <w:rPr>
                <w:rFonts w:ascii="Arial" w:eastAsia="Arial" w:hAnsi="Arial" w:cs="Arial"/>
              </w:rPr>
              <w:t xml:space="preserve">Servicio en línea que permite </w:t>
            </w:r>
            <w:r w:rsidR="005E613E">
              <w:rPr>
                <w:rFonts w:ascii="Arial" w:eastAsia="Arial" w:hAnsi="Arial" w:cs="Arial"/>
              </w:rPr>
              <w:t>un sitio o una aplicación en internet.</w:t>
            </w:r>
            <w:r w:rsidR="00F668DD">
              <w:rPr>
                <w:rFonts w:ascii="Arial" w:eastAsia="Arial" w:hAnsi="Arial" w:cs="Arial"/>
              </w:rPr>
              <w:t xml:space="preserve"> </w:t>
            </w:r>
            <w:r w:rsidR="00EF319B">
              <w:rPr>
                <w:rFonts w:ascii="Arial" w:eastAsia="Arial" w:hAnsi="Arial" w:cs="Arial"/>
              </w:rPr>
              <w:fldChar w:fldCharType="begin" w:fldLock="1"/>
            </w:r>
            <w:r w:rsidR="00914654">
              <w:rPr>
                <w:rFonts w:ascii="Arial" w:eastAsia="Arial" w:hAnsi="Arial" w:cs="Arial"/>
              </w:rPr>
              <w:instrText>ADDIN CSL_CITATION {"citationItems":[{"id":"ITEM-1","itemData":{"URL":"https://www.hostinger.co/tutoriales/que-es-un-hosting?__cf_chl_jschl_tk__=b7520162c2a6ac4c2cd7f2026b0eeca1dad8305d-1599690731-0-AWYi2fewdGQh1HZ6UmjlLk3jXklqBQexuVth8qh4iBM4Pho6g-7V3HUGE_4TLF-o8rFdBWG7BAxobgGpA-Whnlx5D27C5LGR0FUnGJYdTJF-1Fj7JIO33heGJL0Js1MY6D3k_uLi9TP2xpBHSIhZYtf5dzN0q6CFai4325jVzZIVUgSoo4z_kO9iMEObmQFU-5OARBGkcVv4nR2hd8PZQFba0VNXnMnHV1CUi8aI2qR1UaW6XPhMpciasCx8KZuok1X5l87kFC_2D7LO_f7TzVct2x5s54Tl0_A7SnRE4S8sIiqbvLL4ooG1wovIj8k7OA","accessed":{"date-parts":[["2020","9","9"]]},"id":"ITEM-1","issued":{"date-parts":[["0"]]},"title":"¿Qué Es Un Hosting? Hosting Web Explicado Para Principiantes","type":"webpage"},"uris":["http://www.mendeley.com/documents/?uuid=8ccdc3c3-243e-32da-93ee-05e7fb0db115"]}],"mendeley":{"formattedCitation":"[14]","plainTextFormattedCitation":"[14]","previouslyFormattedCitation":"[13]"},"properties":{"noteIndex":0},"schema":"https://github.com/citation-style-language/schema/raw/master/csl-citation.json"}</w:instrText>
            </w:r>
            <w:r w:rsidR="00EF319B">
              <w:rPr>
                <w:rFonts w:ascii="Arial" w:eastAsia="Arial" w:hAnsi="Arial" w:cs="Arial"/>
              </w:rPr>
              <w:fldChar w:fldCharType="separate"/>
            </w:r>
            <w:r w:rsidR="00914654" w:rsidRPr="00914654">
              <w:rPr>
                <w:rFonts w:ascii="Arial" w:eastAsia="Arial" w:hAnsi="Arial" w:cs="Arial"/>
                <w:noProof/>
              </w:rPr>
              <w:t>[14]</w:t>
            </w:r>
            <w:r w:rsidR="00EF319B">
              <w:rPr>
                <w:rFonts w:ascii="Arial" w:eastAsia="Arial" w:hAnsi="Arial" w:cs="Arial"/>
              </w:rPr>
              <w:fldChar w:fldCharType="end"/>
            </w:r>
          </w:p>
        </w:tc>
      </w:tr>
      <w:tr w:rsidR="00042256" w:rsidRPr="00AE60B6" w14:paraId="6ABFAD99" w14:textId="77777777" w:rsidTr="32333A73">
        <w:tc>
          <w:tcPr>
            <w:tcW w:w="2122" w:type="dxa"/>
          </w:tcPr>
          <w:p w14:paraId="7BC95EE2" w14:textId="74AE353A" w:rsidR="00042256" w:rsidRPr="00AE60B6" w:rsidRDefault="00F27D42" w:rsidP="3B05FCEC">
            <w:pPr>
              <w:rPr>
                <w:rFonts w:ascii="Arial" w:eastAsia="Arial" w:hAnsi="Arial" w:cs="Arial"/>
              </w:rPr>
            </w:pPr>
            <w:r>
              <w:rPr>
                <w:rFonts w:ascii="Arial" w:eastAsia="Arial" w:hAnsi="Arial" w:cs="Arial"/>
              </w:rPr>
              <w:t>Librería</w:t>
            </w:r>
          </w:p>
        </w:tc>
        <w:tc>
          <w:tcPr>
            <w:tcW w:w="6706" w:type="dxa"/>
          </w:tcPr>
          <w:p w14:paraId="7749F16C" w14:textId="79B041DD" w:rsidR="00042256" w:rsidRPr="00AE60B6" w:rsidRDefault="16C82629" w:rsidP="00743137">
            <w:pPr>
              <w:jc w:val="both"/>
              <w:rPr>
                <w:rFonts w:ascii="Arial" w:eastAsia="Arial" w:hAnsi="Arial" w:cs="Arial"/>
              </w:rPr>
            </w:pPr>
            <w:r>
              <w:rPr>
                <w:rFonts w:ascii="Arial" w:hAnsi="Arial" w:cs="Arial"/>
                <w:shd w:val="clear" w:color="auto" w:fill="FFFFFF"/>
              </w:rPr>
              <w:t>E</w:t>
            </w:r>
            <w:r w:rsidRPr="00743137">
              <w:rPr>
                <w:rFonts w:ascii="Arial" w:hAnsi="Arial" w:cs="Arial"/>
                <w:shd w:val="clear" w:color="auto" w:fill="FFFFFF"/>
              </w:rPr>
              <w:t>s un conjunto de implementaciones funcionales, codificadas en un lenguaje de programación, que ofrece una interfaz bien definida para la funcionalidad que se invoca.</w:t>
            </w:r>
            <w:r w:rsidR="00EF319B">
              <w:rPr>
                <w:rFonts w:ascii="Arial" w:hAnsi="Arial" w:cs="Arial"/>
                <w:shd w:val="clear" w:color="auto" w:fill="FFFFFF"/>
              </w:rPr>
              <w:fldChar w:fldCharType="begin" w:fldLock="1"/>
            </w:r>
            <w:r w:rsidR="00914654">
              <w:rPr>
                <w:rFonts w:ascii="Arial" w:hAnsi="Arial" w:cs="Arial"/>
                <w:shd w:val="clear" w:color="auto" w:fill="FFFFFF"/>
              </w:rPr>
              <w:instrText>ADDIN CSL_CITATION {"citationItems":[{"id":"ITEM-1","itemData":{"URL":"https://es.wikipedia.org/w/index.php?title=Biblioteca_(informática)&amp;oldid=126104731","accessed":{"date-parts":[["2020","9","9"]]},"id":"ITEM-1","issued":{"date-parts":[["0"]]},"title":"Biblioteca (informática) - Wikipedia, la enciclopedia libre","type":"webpage"},"uris":["http://www.mendeley.com/documents/?uuid=57f334c3-6c2a-3161-91e2-f7dc62ba9281"]}],"mendeley":{"formattedCitation":"[15]","plainTextFormattedCitation":"[15]","previouslyFormattedCitation":"[14]"},"properties":{"noteIndex":0},"schema":"https://github.com/citation-style-language/schema/raw/master/csl-citation.json"}</w:instrText>
            </w:r>
            <w:r w:rsidR="00EF319B">
              <w:rPr>
                <w:rFonts w:ascii="Arial" w:hAnsi="Arial" w:cs="Arial"/>
                <w:shd w:val="clear" w:color="auto" w:fill="FFFFFF"/>
              </w:rPr>
              <w:fldChar w:fldCharType="separate"/>
            </w:r>
            <w:r w:rsidR="00914654" w:rsidRPr="00914654">
              <w:rPr>
                <w:rFonts w:ascii="Arial" w:hAnsi="Arial" w:cs="Arial"/>
                <w:noProof/>
                <w:shd w:val="clear" w:color="auto" w:fill="FFFFFF"/>
              </w:rPr>
              <w:t>[15]</w:t>
            </w:r>
            <w:r w:rsidR="00EF319B">
              <w:rPr>
                <w:rFonts w:ascii="Arial" w:hAnsi="Arial" w:cs="Arial"/>
                <w:shd w:val="clear" w:color="auto" w:fill="FFFFFF"/>
              </w:rPr>
              <w:fldChar w:fldCharType="end"/>
            </w:r>
          </w:p>
        </w:tc>
      </w:tr>
    </w:tbl>
    <w:p w14:paraId="3272D6DB" w14:textId="2FE29000" w:rsidR="00D2358B" w:rsidRPr="00D2358B" w:rsidRDefault="00D2358B" w:rsidP="00D2358B">
      <w:pPr>
        <w:pStyle w:val="Descripcin"/>
        <w:jc w:val="center"/>
        <w:rPr>
          <w:rFonts w:ascii="Arial" w:eastAsia="Arial" w:hAnsi="Arial" w:cs="Arial"/>
          <w:color w:val="auto"/>
          <w:sz w:val="20"/>
          <w:szCs w:val="20"/>
        </w:rPr>
      </w:pPr>
      <w:bookmarkStart w:id="17" w:name="_Toc50542908"/>
      <w:r w:rsidRPr="00D2358B">
        <w:rPr>
          <w:rFonts w:ascii="Arial" w:hAnsi="Arial" w:cs="Arial"/>
          <w:color w:val="auto"/>
        </w:rPr>
        <w:t xml:space="preserve">Tabla </w:t>
      </w:r>
      <w:r w:rsidRPr="00D2358B">
        <w:rPr>
          <w:rFonts w:ascii="Arial" w:hAnsi="Arial" w:cs="Arial"/>
          <w:color w:val="auto"/>
        </w:rPr>
        <w:fldChar w:fldCharType="begin"/>
      </w:r>
      <w:r w:rsidRPr="00D2358B">
        <w:rPr>
          <w:rFonts w:ascii="Arial" w:hAnsi="Arial" w:cs="Arial"/>
          <w:color w:val="auto"/>
        </w:rPr>
        <w:instrText xml:space="preserve"> SEQ Tabla \* ARABIC </w:instrText>
      </w:r>
      <w:r w:rsidRPr="00D2358B">
        <w:rPr>
          <w:rFonts w:ascii="Arial" w:hAnsi="Arial" w:cs="Arial"/>
          <w:color w:val="auto"/>
        </w:rPr>
        <w:fldChar w:fldCharType="separate"/>
      </w:r>
      <w:r w:rsidRPr="00D2358B">
        <w:rPr>
          <w:rFonts w:ascii="Arial" w:hAnsi="Arial" w:cs="Arial"/>
          <w:noProof/>
          <w:color w:val="auto"/>
        </w:rPr>
        <w:t>3</w:t>
      </w:r>
      <w:r w:rsidRPr="00D2358B">
        <w:rPr>
          <w:rFonts w:ascii="Arial" w:hAnsi="Arial" w:cs="Arial"/>
          <w:color w:val="auto"/>
        </w:rPr>
        <w:fldChar w:fldCharType="end"/>
      </w:r>
      <w:r w:rsidRPr="00D2358B">
        <w:rPr>
          <w:rFonts w:ascii="Arial" w:hAnsi="Arial" w:cs="Arial"/>
          <w:color w:val="auto"/>
        </w:rPr>
        <w:t xml:space="preserve"> Glosario</w:t>
      </w:r>
      <w:bookmarkEnd w:id="17"/>
    </w:p>
    <w:p w14:paraId="1F6524B3" w14:textId="77777777" w:rsidR="001714F9" w:rsidRPr="00AE60B6" w:rsidRDefault="001714F9" w:rsidP="3B05FCEC">
      <w:pPr>
        <w:jc w:val="both"/>
        <w:rPr>
          <w:rFonts w:ascii="Arial" w:eastAsia="Arial" w:hAnsi="Arial" w:cs="Arial"/>
        </w:rPr>
      </w:pPr>
    </w:p>
    <w:p w14:paraId="04720200" w14:textId="77777777" w:rsidR="001714F9" w:rsidRPr="00AE60B6" w:rsidRDefault="037C5526" w:rsidP="00535F6A">
      <w:pPr>
        <w:pStyle w:val="Ttulo1"/>
        <w:rPr>
          <w:rFonts w:ascii="Arial" w:eastAsia="Arial" w:hAnsi="Arial" w:cs="Arial"/>
          <w:sz w:val="24"/>
          <w:szCs w:val="24"/>
        </w:rPr>
      </w:pPr>
      <w:bookmarkStart w:id="18" w:name="_Toc50534651"/>
      <w:r w:rsidRPr="3B05FCEC">
        <w:rPr>
          <w:rFonts w:ascii="Arial" w:eastAsia="Arial" w:hAnsi="Arial" w:cs="Arial"/>
          <w:sz w:val="24"/>
          <w:szCs w:val="24"/>
        </w:rPr>
        <w:t>Contexto del proyecto</w:t>
      </w:r>
      <w:bookmarkEnd w:id="18"/>
    </w:p>
    <w:p w14:paraId="7442AEE6" w14:textId="74CF5334" w:rsidR="00324186" w:rsidRPr="00AE60B6" w:rsidRDefault="58CCE681" w:rsidP="3B05FCEC">
      <w:pPr>
        <w:jc w:val="both"/>
        <w:rPr>
          <w:rFonts w:ascii="Arial" w:eastAsia="Arial" w:hAnsi="Arial" w:cs="Arial"/>
          <w:color w:val="2F5496" w:themeColor="accent1" w:themeShade="BF"/>
        </w:rPr>
      </w:pPr>
      <w:r w:rsidRPr="3B05FCEC">
        <w:rPr>
          <w:rFonts w:ascii="Arial" w:eastAsia="Arial" w:hAnsi="Arial" w:cs="Arial"/>
        </w:rPr>
        <w:t>En esta se</w:t>
      </w:r>
      <w:r w:rsidR="50B9DBB6" w:rsidRPr="3B05FCEC">
        <w:rPr>
          <w:rFonts w:ascii="Arial" w:eastAsia="Arial" w:hAnsi="Arial" w:cs="Arial"/>
        </w:rPr>
        <w:t xml:space="preserve"> detallarán los</w:t>
      </w:r>
      <w:r w:rsidR="6FBB33C3" w:rsidRPr="3B05FCEC">
        <w:rPr>
          <w:rFonts w:ascii="Arial" w:eastAsia="Arial" w:hAnsi="Arial" w:cs="Arial"/>
        </w:rPr>
        <w:t xml:space="preserve"> modelos de proceso </w:t>
      </w:r>
      <w:r w:rsidR="6A27278E" w:rsidRPr="3B05FCEC">
        <w:rPr>
          <w:rFonts w:ascii="Arial" w:eastAsia="Arial" w:hAnsi="Arial" w:cs="Arial"/>
        </w:rPr>
        <w:t xml:space="preserve">contemplados por el equipo de trabajo, individualmente detallados y </w:t>
      </w:r>
      <w:r w:rsidR="6AB197C6" w:rsidRPr="3B05FCEC">
        <w:rPr>
          <w:rFonts w:ascii="Arial" w:eastAsia="Arial" w:hAnsi="Arial" w:cs="Arial"/>
        </w:rPr>
        <w:t xml:space="preserve">cuál se usará como guía del proyecto, </w:t>
      </w:r>
      <w:r w:rsidR="4293499D" w:rsidRPr="3B05FCEC">
        <w:rPr>
          <w:rFonts w:ascii="Arial" w:eastAsia="Arial" w:hAnsi="Arial" w:cs="Arial"/>
        </w:rPr>
        <w:t>únicamente se encontrarán metodologías agiles, ya que para el grupo resultan de mayor valor para el desarrollo de la idea, esto por sus filosofías, modelo de estructuración y versatilidad además de transparencia.</w:t>
      </w:r>
    </w:p>
    <w:p w14:paraId="3A46515F" w14:textId="77777777" w:rsidR="00535F6A" w:rsidRPr="00AE60B6" w:rsidRDefault="00535F6A" w:rsidP="3B05FCEC">
      <w:pPr>
        <w:jc w:val="both"/>
        <w:rPr>
          <w:rFonts w:ascii="Arial" w:eastAsia="Arial" w:hAnsi="Arial" w:cs="Arial"/>
        </w:rPr>
      </w:pPr>
    </w:p>
    <w:p w14:paraId="075DAC43" w14:textId="655CED87" w:rsidR="00002EF1" w:rsidRPr="00AE60B6" w:rsidRDefault="2BC77222" w:rsidP="00002EF1">
      <w:pPr>
        <w:pStyle w:val="Ttulo2"/>
        <w:rPr>
          <w:rFonts w:ascii="Arial" w:eastAsia="Arial" w:hAnsi="Arial" w:cs="Arial"/>
          <w:sz w:val="24"/>
          <w:szCs w:val="24"/>
        </w:rPr>
      </w:pPr>
      <w:bookmarkStart w:id="19" w:name="_Toc50534652"/>
      <w:r w:rsidRPr="3B05FCEC">
        <w:rPr>
          <w:rFonts w:ascii="Arial" w:eastAsia="Arial" w:hAnsi="Arial" w:cs="Arial"/>
          <w:sz w:val="24"/>
          <w:szCs w:val="24"/>
        </w:rPr>
        <w:t>Modelo de ciclo de v</w:t>
      </w:r>
      <w:r w:rsidR="037C5526" w:rsidRPr="3B05FCEC">
        <w:rPr>
          <w:rFonts w:ascii="Arial" w:eastAsia="Arial" w:hAnsi="Arial" w:cs="Arial"/>
          <w:sz w:val="24"/>
          <w:szCs w:val="24"/>
        </w:rPr>
        <w:t>ida</w:t>
      </w:r>
      <w:bookmarkEnd w:id="19"/>
      <w:r w:rsidR="037C5526" w:rsidRPr="3B05FCEC">
        <w:rPr>
          <w:rFonts w:ascii="Arial" w:eastAsia="Arial" w:hAnsi="Arial" w:cs="Arial"/>
          <w:sz w:val="24"/>
          <w:szCs w:val="24"/>
        </w:rPr>
        <w:t xml:space="preserve"> </w:t>
      </w:r>
    </w:p>
    <w:p w14:paraId="2CB5FB5C" w14:textId="77777777" w:rsidR="00DD6971" w:rsidRPr="00DD6971" w:rsidRDefault="00DD6971" w:rsidP="00DD6971"/>
    <w:p w14:paraId="41213E80" w14:textId="64129CAC" w:rsidR="009C4435" w:rsidRPr="00AE60B6" w:rsidRDefault="0F4D6F08" w:rsidP="00DB04DB">
      <w:pPr>
        <w:pStyle w:val="Ttulo3"/>
        <w:rPr>
          <w:rFonts w:ascii="Arial" w:eastAsia="Arial" w:hAnsi="Arial" w:cs="Arial"/>
        </w:rPr>
      </w:pPr>
      <w:bookmarkStart w:id="20" w:name="_Toc50534653"/>
      <w:r w:rsidRPr="3B05FCEC">
        <w:rPr>
          <w:rFonts w:ascii="Arial" w:eastAsia="Arial" w:hAnsi="Arial" w:cs="Arial"/>
        </w:rPr>
        <w:t xml:space="preserve">Metodologías agiles: </w:t>
      </w:r>
      <w:r w:rsidRPr="00B75964">
        <w:rPr>
          <w:rFonts w:ascii="Arial" w:eastAsia="Arial" w:hAnsi="Arial" w:cs="Arial"/>
          <w:i/>
          <w:iCs/>
        </w:rPr>
        <w:t>Scrum</w:t>
      </w:r>
      <w:bookmarkEnd w:id="20"/>
    </w:p>
    <w:p w14:paraId="3A8E4752" w14:textId="77777777" w:rsidR="00DD6971" w:rsidRPr="00DD6971" w:rsidRDefault="00DD6971" w:rsidP="00DD6971"/>
    <w:p w14:paraId="6CBA437F" w14:textId="1A1553FD" w:rsidR="0093454F" w:rsidRPr="00AE60B6" w:rsidRDefault="72D25711" w:rsidP="00690A11">
      <w:pPr>
        <w:jc w:val="both"/>
        <w:rPr>
          <w:rFonts w:ascii="Arial" w:eastAsia="Arial" w:hAnsi="Arial" w:cs="Arial"/>
        </w:rPr>
      </w:pPr>
      <w:r w:rsidRPr="3B05FCEC">
        <w:rPr>
          <w:rFonts w:ascii="Arial" w:eastAsia="Arial" w:hAnsi="Arial" w:cs="Arial"/>
        </w:rPr>
        <w:t xml:space="preserve">Scrum es un marco de trabajo, </w:t>
      </w:r>
      <w:r w:rsidR="389731FD" w:rsidRPr="3B05FCEC">
        <w:rPr>
          <w:rFonts w:ascii="Arial" w:eastAsia="Arial" w:hAnsi="Arial" w:cs="Arial"/>
        </w:rPr>
        <w:t>mediante el cual las personas pueden abordar problemas complejos</w:t>
      </w:r>
      <w:r w:rsidR="467DA5AA" w:rsidRPr="3B05FCEC">
        <w:rPr>
          <w:rFonts w:ascii="Arial" w:eastAsia="Arial" w:hAnsi="Arial" w:cs="Arial"/>
        </w:rPr>
        <w:t xml:space="preserve"> a la vez que</w:t>
      </w:r>
      <w:r w:rsidR="04E3A2A4" w:rsidRPr="3B05FCEC">
        <w:rPr>
          <w:rFonts w:ascii="Arial" w:eastAsia="Arial" w:hAnsi="Arial" w:cs="Arial"/>
        </w:rPr>
        <w:t xml:space="preserve"> entregan productos del máximo valor posible</w:t>
      </w:r>
      <w:r w:rsidR="32523812" w:rsidRPr="3B05FCEC">
        <w:rPr>
          <w:rFonts w:ascii="Arial" w:eastAsia="Arial" w:hAnsi="Arial" w:cs="Arial"/>
        </w:rPr>
        <w:t xml:space="preserve"> </w:t>
      </w:r>
      <w:r w:rsidR="00331006" w:rsidRPr="3B05FCEC">
        <w:rPr>
          <w:rFonts w:ascii="Arial" w:hAnsi="Arial" w:cs="Arial"/>
        </w:rPr>
        <w:fldChar w:fldCharType="begin" w:fldLock="1"/>
      </w:r>
      <w:r w:rsidR="00914654">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16]","plainTextFormattedCitation":"[16]","previouslyFormattedCitation":"[15]"},"properties":{"noteIndex":0},"schema":"https://github.com/citation-style-language/schema/raw/master/csl-citation.json"}</w:instrText>
      </w:r>
      <w:r w:rsidR="00331006" w:rsidRPr="3B05FCEC">
        <w:rPr>
          <w:rFonts w:ascii="Arial" w:hAnsi="Arial" w:cs="Arial"/>
        </w:rPr>
        <w:fldChar w:fldCharType="separate"/>
      </w:r>
      <w:r w:rsidR="00914654" w:rsidRPr="00914654">
        <w:rPr>
          <w:rFonts w:ascii="Arial" w:hAnsi="Arial" w:cs="Arial"/>
          <w:noProof/>
        </w:rPr>
        <w:t>[16]</w:t>
      </w:r>
      <w:r w:rsidR="00331006" w:rsidRPr="3B05FCEC">
        <w:rPr>
          <w:rFonts w:ascii="Arial" w:hAnsi="Arial" w:cs="Arial"/>
        </w:rPr>
        <w:fldChar w:fldCharType="end"/>
      </w:r>
      <w:r w:rsidR="32523812" w:rsidRPr="3B05FCEC">
        <w:rPr>
          <w:rFonts w:ascii="Arial" w:eastAsia="Arial" w:hAnsi="Arial" w:cs="Arial"/>
        </w:rPr>
        <w:t>, mediante una metodología productiva e innovadora.</w:t>
      </w:r>
    </w:p>
    <w:p w14:paraId="068B38F3" w14:textId="585F05A1" w:rsidR="003A6EF1" w:rsidRPr="00AE60B6" w:rsidRDefault="5802DF7A" w:rsidP="00690A11">
      <w:pPr>
        <w:jc w:val="both"/>
        <w:rPr>
          <w:rFonts w:ascii="Arial" w:eastAsia="Arial" w:hAnsi="Arial" w:cs="Arial"/>
        </w:rPr>
      </w:pPr>
      <w:r w:rsidRPr="3B05FCEC">
        <w:rPr>
          <w:rFonts w:ascii="Arial" w:eastAsia="Arial" w:hAnsi="Arial" w:cs="Arial"/>
        </w:rPr>
        <w:t xml:space="preserve">La metodología </w:t>
      </w:r>
      <w:r w:rsidRPr="00B75964">
        <w:rPr>
          <w:rFonts w:ascii="Arial" w:eastAsia="Arial" w:hAnsi="Arial" w:cs="Arial"/>
          <w:i/>
          <w:iCs/>
        </w:rPr>
        <w:t>Scrum</w:t>
      </w:r>
      <w:r w:rsidRPr="3B05FCEC">
        <w:rPr>
          <w:rFonts w:ascii="Arial" w:eastAsia="Arial" w:hAnsi="Arial" w:cs="Arial"/>
        </w:rPr>
        <w:t xml:space="preserve"> se fundamenta </w:t>
      </w:r>
      <w:r w:rsidR="467E666F" w:rsidRPr="3B05FCEC">
        <w:rPr>
          <w:rFonts w:ascii="Arial" w:eastAsia="Arial" w:hAnsi="Arial" w:cs="Arial"/>
        </w:rPr>
        <w:t xml:space="preserve">en tres </w:t>
      </w:r>
      <w:r w:rsidR="3FA77376" w:rsidRPr="3B05FCEC">
        <w:rPr>
          <w:rFonts w:ascii="Arial" w:eastAsia="Arial" w:hAnsi="Arial" w:cs="Arial"/>
        </w:rPr>
        <w:t>elementos base:</w:t>
      </w:r>
      <w:r w:rsidR="24DC0C70" w:rsidRPr="3B05FCEC">
        <w:rPr>
          <w:rFonts w:ascii="Arial" w:eastAsia="Arial" w:hAnsi="Arial" w:cs="Arial"/>
        </w:rPr>
        <w:t xml:space="preserve"> roles, procesos y artefactos.</w:t>
      </w:r>
    </w:p>
    <w:p w14:paraId="2240CEE6" w14:textId="27135C5D" w:rsidR="001571FA" w:rsidRPr="00AE60B6" w:rsidRDefault="19268D16" w:rsidP="00690A11">
      <w:pPr>
        <w:jc w:val="both"/>
        <w:rPr>
          <w:rFonts w:ascii="Arial" w:eastAsia="Arial" w:hAnsi="Arial" w:cs="Arial"/>
        </w:rPr>
      </w:pPr>
      <w:r w:rsidRPr="3B05FCEC">
        <w:rPr>
          <w:rFonts w:ascii="Arial" w:eastAsia="Arial" w:hAnsi="Arial" w:cs="Arial"/>
        </w:rPr>
        <w:t xml:space="preserve">Existen </w:t>
      </w:r>
      <w:r w:rsidR="00652D12">
        <w:rPr>
          <w:rFonts w:ascii="Arial" w:eastAsia="Arial" w:hAnsi="Arial" w:cs="Arial"/>
        </w:rPr>
        <w:t>tres</w:t>
      </w:r>
      <w:r w:rsidRPr="3B05FCEC">
        <w:rPr>
          <w:rFonts w:ascii="Arial" w:eastAsia="Arial" w:hAnsi="Arial" w:cs="Arial"/>
        </w:rPr>
        <w:t xml:space="preserve"> roles en </w:t>
      </w:r>
      <w:r w:rsidRPr="00B75964">
        <w:rPr>
          <w:rFonts w:ascii="Arial" w:eastAsia="Arial" w:hAnsi="Arial" w:cs="Arial"/>
          <w:i/>
          <w:iCs/>
        </w:rPr>
        <w:t>Scrum</w:t>
      </w:r>
      <w:r w:rsidRPr="3B05FCEC">
        <w:rPr>
          <w:rFonts w:ascii="Arial" w:eastAsia="Arial" w:hAnsi="Arial" w:cs="Arial"/>
        </w:rPr>
        <w:t>, estos son</w:t>
      </w:r>
      <w:r w:rsidR="4FA0858C" w:rsidRPr="3B05FCEC">
        <w:rPr>
          <w:rFonts w:ascii="Arial" w:eastAsia="Arial" w:hAnsi="Arial" w:cs="Arial"/>
        </w:rPr>
        <w:t>:</w:t>
      </w:r>
    </w:p>
    <w:p w14:paraId="01C17655" w14:textId="77777777" w:rsidR="00355C2D" w:rsidRPr="00AE60B6" w:rsidRDefault="00355C2D" w:rsidP="00690A11">
      <w:pPr>
        <w:jc w:val="both"/>
        <w:rPr>
          <w:rFonts w:ascii="Arial" w:eastAsia="Arial" w:hAnsi="Arial" w:cs="Arial"/>
        </w:rPr>
      </w:pPr>
    </w:p>
    <w:p w14:paraId="22F87464" w14:textId="77DD04F9" w:rsidR="001A434D" w:rsidRPr="00AE60B6" w:rsidRDefault="4FA0858C" w:rsidP="000133A1">
      <w:pPr>
        <w:pStyle w:val="Prrafodelista"/>
        <w:numPr>
          <w:ilvl w:val="0"/>
          <w:numId w:val="2"/>
        </w:numPr>
        <w:jc w:val="both"/>
        <w:rPr>
          <w:rFonts w:ascii="Arial" w:eastAsia="Arial" w:hAnsi="Arial" w:cs="Arial"/>
        </w:rPr>
      </w:pPr>
      <w:proofErr w:type="spellStart"/>
      <w:r w:rsidRPr="00B75964">
        <w:rPr>
          <w:rFonts w:ascii="Arial" w:eastAsia="Arial" w:hAnsi="Arial" w:cs="Arial"/>
          <w:i/>
          <w:iCs/>
        </w:rPr>
        <w:t>Product</w:t>
      </w:r>
      <w:proofErr w:type="spellEnd"/>
      <w:r w:rsidRPr="3B05FCEC">
        <w:rPr>
          <w:rFonts w:ascii="Arial" w:eastAsia="Arial" w:hAnsi="Arial" w:cs="Arial"/>
        </w:rPr>
        <w:t xml:space="preserve"> </w:t>
      </w:r>
      <w:proofErr w:type="spellStart"/>
      <w:r w:rsidRPr="00B75964">
        <w:rPr>
          <w:rFonts w:ascii="Arial" w:eastAsia="Arial" w:hAnsi="Arial" w:cs="Arial"/>
          <w:i/>
          <w:iCs/>
        </w:rPr>
        <w:t>Owner</w:t>
      </w:r>
      <w:proofErr w:type="spellEnd"/>
      <w:r w:rsidR="10DD3C33" w:rsidRPr="3B05FCEC">
        <w:rPr>
          <w:rFonts w:ascii="Arial" w:eastAsia="Arial" w:hAnsi="Arial" w:cs="Arial"/>
        </w:rPr>
        <w:t>:</w:t>
      </w:r>
    </w:p>
    <w:p w14:paraId="7A3DBC3F" w14:textId="6CD055C7" w:rsidR="00EA0D64" w:rsidRPr="005E1EA9" w:rsidRDefault="5510E971" w:rsidP="00690A11">
      <w:pPr>
        <w:pStyle w:val="Prrafodelista"/>
        <w:jc w:val="both"/>
        <w:rPr>
          <w:rFonts w:ascii="Arial" w:hAnsi="Arial" w:cs="Arial"/>
        </w:rPr>
      </w:pPr>
      <w:r w:rsidRPr="3B05FCEC">
        <w:rPr>
          <w:rFonts w:ascii="Arial" w:eastAsia="Arial" w:hAnsi="Arial" w:cs="Arial"/>
        </w:rPr>
        <w:t xml:space="preserve">Es el responsable de establecer contacto con los </w:t>
      </w:r>
      <w:proofErr w:type="spellStart"/>
      <w:r w:rsidRPr="00B75964">
        <w:rPr>
          <w:rFonts w:ascii="Arial" w:eastAsia="Arial" w:hAnsi="Arial" w:cs="Arial"/>
          <w:i/>
          <w:iCs/>
        </w:rPr>
        <w:t>stakeholders</w:t>
      </w:r>
      <w:proofErr w:type="spellEnd"/>
      <w:r w:rsidRPr="3B05FCEC">
        <w:rPr>
          <w:rFonts w:ascii="Arial" w:eastAsia="Arial" w:hAnsi="Arial" w:cs="Arial"/>
        </w:rPr>
        <w:t>, transformar las ideas en requisitos y</w:t>
      </w:r>
      <w:r w:rsidR="13208A47" w:rsidRPr="3B05FCEC">
        <w:rPr>
          <w:rFonts w:ascii="Arial" w:eastAsia="Arial" w:hAnsi="Arial" w:cs="Arial"/>
        </w:rPr>
        <w:t xml:space="preserve"> maximizar el valor de producto</w:t>
      </w:r>
      <w:r w:rsidR="0D0130D3" w:rsidRPr="3B05FCEC">
        <w:rPr>
          <w:rFonts w:ascii="Arial" w:eastAsia="Arial" w:hAnsi="Arial" w:cs="Arial"/>
        </w:rPr>
        <w:t xml:space="preserve"> </w:t>
      </w:r>
      <w:r w:rsidR="68340005" w:rsidRPr="3B05FCEC">
        <w:rPr>
          <w:rFonts w:ascii="Arial" w:eastAsia="Arial" w:hAnsi="Arial" w:cs="Arial"/>
        </w:rPr>
        <w:t>resultante</w:t>
      </w:r>
      <w:r w:rsidR="7DF47C8E" w:rsidRPr="3B05FCEC">
        <w:rPr>
          <w:rFonts w:ascii="Arial" w:eastAsia="Arial" w:hAnsi="Arial" w:cs="Arial"/>
        </w:rPr>
        <w:t xml:space="preserve"> del trabajo del equipo de desarrollo</w:t>
      </w:r>
      <w:r w:rsidR="009DA866" w:rsidRPr="3B05FCEC">
        <w:rPr>
          <w:rFonts w:ascii="Arial" w:eastAsia="Arial" w:hAnsi="Arial" w:cs="Arial"/>
        </w:rPr>
        <w:t>.</w:t>
      </w:r>
      <w:r w:rsidR="00B85AEB" w:rsidRPr="3B05FCEC">
        <w:rPr>
          <w:rFonts w:ascii="Arial" w:hAnsi="Arial" w:cs="Arial"/>
        </w:rPr>
        <w:fldChar w:fldCharType="begin" w:fldLock="1"/>
      </w:r>
      <w:r w:rsidR="00914654">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16]","plainTextFormattedCitation":"[16]","previouslyFormattedCitation":"[15]"},"properties":{"noteIndex":0},"schema":"https://github.com/citation-style-language/schema/raw/master/csl-citation.json"}</w:instrText>
      </w:r>
      <w:r w:rsidR="00B85AEB" w:rsidRPr="3B05FCEC">
        <w:rPr>
          <w:rFonts w:ascii="Arial" w:hAnsi="Arial" w:cs="Arial"/>
        </w:rPr>
        <w:fldChar w:fldCharType="separate"/>
      </w:r>
      <w:r w:rsidR="00914654" w:rsidRPr="00914654">
        <w:rPr>
          <w:rFonts w:ascii="Arial" w:hAnsi="Arial" w:cs="Arial"/>
          <w:noProof/>
        </w:rPr>
        <w:t>[16]</w:t>
      </w:r>
      <w:r w:rsidR="00B85AEB" w:rsidRPr="3B05FCEC">
        <w:rPr>
          <w:rFonts w:ascii="Arial" w:hAnsi="Arial" w:cs="Arial"/>
        </w:rPr>
        <w:fldChar w:fldCharType="end"/>
      </w:r>
    </w:p>
    <w:p w14:paraId="6B657C7D" w14:textId="571E23A2" w:rsidR="001A434D" w:rsidRPr="00AE60B6" w:rsidRDefault="4161046E" w:rsidP="000133A1">
      <w:pPr>
        <w:pStyle w:val="Prrafodelista"/>
        <w:numPr>
          <w:ilvl w:val="0"/>
          <w:numId w:val="2"/>
        </w:numPr>
        <w:jc w:val="both"/>
        <w:rPr>
          <w:rFonts w:ascii="Arial" w:eastAsia="Arial" w:hAnsi="Arial" w:cs="Arial"/>
        </w:rPr>
      </w:pPr>
      <w:r w:rsidRPr="00B75964">
        <w:rPr>
          <w:rFonts w:ascii="Arial" w:eastAsia="Arial" w:hAnsi="Arial" w:cs="Arial"/>
          <w:i/>
          <w:iCs/>
        </w:rPr>
        <w:t>Sc</w:t>
      </w:r>
      <w:r w:rsidR="63661937" w:rsidRPr="00B75964">
        <w:rPr>
          <w:rFonts w:ascii="Arial" w:eastAsia="Arial" w:hAnsi="Arial" w:cs="Arial"/>
          <w:i/>
          <w:iCs/>
        </w:rPr>
        <w:t>r</w:t>
      </w:r>
      <w:r w:rsidRPr="00B75964">
        <w:rPr>
          <w:rFonts w:ascii="Arial" w:eastAsia="Arial" w:hAnsi="Arial" w:cs="Arial"/>
          <w:i/>
          <w:iCs/>
        </w:rPr>
        <w:t>um</w:t>
      </w:r>
      <w:r w:rsidRPr="3B05FCEC">
        <w:rPr>
          <w:rFonts w:ascii="Arial" w:eastAsia="Arial" w:hAnsi="Arial" w:cs="Arial"/>
        </w:rPr>
        <w:t xml:space="preserve"> </w:t>
      </w:r>
      <w:r w:rsidRPr="00B75964">
        <w:rPr>
          <w:rFonts w:ascii="Arial" w:eastAsia="Arial" w:hAnsi="Arial" w:cs="Arial"/>
          <w:i/>
          <w:iCs/>
        </w:rPr>
        <w:t>master</w:t>
      </w:r>
      <w:r w:rsidR="115B1DF0" w:rsidRPr="3B05FCEC">
        <w:rPr>
          <w:rFonts w:ascii="Arial" w:eastAsia="Arial" w:hAnsi="Arial" w:cs="Arial"/>
        </w:rPr>
        <w:t>:</w:t>
      </w:r>
    </w:p>
    <w:p w14:paraId="16B84A55" w14:textId="1AA76639" w:rsidR="005D719F" w:rsidRPr="005E1EA9" w:rsidRDefault="5E4314CC" w:rsidP="00690A11">
      <w:pPr>
        <w:pStyle w:val="Prrafodelista"/>
        <w:jc w:val="both"/>
        <w:rPr>
          <w:rFonts w:ascii="Arial" w:hAnsi="Arial" w:cs="Arial"/>
        </w:rPr>
      </w:pPr>
      <w:r w:rsidRPr="3B05FCEC">
        <w:rPr>
          <w:rFonts w:ascii="Arial" w:eastAsia="Arial" w:hAnsi="Arial" w:cs="Arial"/>
        </w:rPr>
        <w:t xml:space="preserve">Es un guía en el equipo </w:t>
      </w:r>
      <w:r w:rsidRPr="0022192C">
        <w:rPr>
          <w:rFonts w:ascii="Arial" w:eastAsia="Arial" w:hAnsi="Arial" w:cs="Arial"/>
          <w:i/>
          <w:iCs/>
        </w:rPr>
        <w:t>Scrum</w:t>
      </w:r>
      <w:r w:rsidRPr="3B05FCEC">
        <w:rPr>
          <w:rFonts w:ascii="Arial" w:eastAsia="Arial" w:hAnsi="Arial" w:cs="Arial"/>
        </w:rPr>
        <w:t xml:space="preserve"> el cual sirve tanto al equipo de desarrollo como al </w:t>
      </w:r>
      <w:proofErr w:type="spellStart"/>
      <w:r w:rsidRPr="0022192C">
        <w:rPr>
          <w:rFonts w:ascii="Arial" w:eastAsia="Arial" w:hAnsi="Arial" w:cs="Arial"/>
          <w:i/>
          <w:iCs/>
        </w:rPr>
        <w:t>product</w:t>
      </w:r>
      <w:proofErr w:type="spellEnd"/>
      <w:r w:rsidRPr="3B05FCEC">
        <w:rPr>
          <w:rFonts w:ascii="Arial" w:eastAsia="Arial" w:hAnsi="Arial" w:cs="Arial"/>
        </w:rPr>
        <w:t xml:space="preserve"> </w:t>
      </w:r>
      <w:proofErr w:type="spellStart"/>
      <w:r w:rsidRPr="0022192C">
        <w:rPr>
          <w:rFonts w:ascii="Arial" w:eastAsia="Arial" w:hAnsi="Arial" w:cs="Arial"/>
          <w:i/>
          <w:iCs/>
        </w:rPr>
        <w:t>owner</w:t>
      </w:r>
      <w:proofErr w:type="spellEnd"/>
      <w:r w:rsidRPr="3B05FCEC">
        <w:rPr>
          <w:rFonts w:ascii="Arial" w:eastAsia="Arial" w:hAnsi="Arial" w:cs="Arial"/>
        </w:rPr>
        <w:t xml:space="preserve">, entre sus objetivos está el </w:t>
      </w:r>
      <w:r w:rsidR="37565E23" w:rsidRPr="3B05FCEC">
        <w:rPr>
          <w:rFonts w:ascii="Arial" w:eastAsia="Arial" w:hAnsi="Arial" w:cs="Arial"/>
        </w:rPr>
        <w:t xml:space="preserve">mantener los procesos adecuados de </w:t>
      </w:r>
      <w:r w:rsidR="37565E23" w:rsidRPr="0022192C">
        <w:rPr>
          <w:rFonts w:ascii="Arial" w:eastAsia="Arial" w:hAnsi="Arial" w:cs="Arial"/>
          <w:i/>
          <w:iCs/>
        </w:rPr>
        <w:t>Scrum</w:t>
      </w:r>
      <w:r w:rsidR="37565E23" w:rsidRPr="3B05FCEC">
        <w:rPr>
          <w:rFonts w:ascii="Arial" w:eastAsia="Arial" w:hAnsi="Arial" w:cs="Arial"/>
        </w:rPr>
        <w:t xml:space="preserve"> y ayudar a entender </w:t>
      </w:r>
      <w:r w:rsidR="06212B7D" w:rsidRPr="3B05FCEC">
        <w:rPr>
          <w:rFonts w:ascii="Arial" w:eastAsia="Arial" w:hAnsi="Arial" w:cs="Arial"/>
        </w:rPr>
        <w:t>qué interacciones</w:t>
      </w:r>
      <w:r w:rsidR="14F879DE" w:rsidRPr="3B05FCEC">
        <w:rPr>
          <w:rFonts w:ascii="Arial" w:eastAsia="Arial" w:hAnsi="Arial" w:cs="Arial"/>
        </w:rPr>
        <w:t xml:space="preserve"> </w:t>
      </w:r>
      <w:r w:rsidR="6BF1CB4F" w:rsidRPr="3B05FCEC">
        <w:rPr>
          <w:rFonts w:ascii="Arial" w:eastAsia="Arial" w:hAnsi="Arial" w:cs="Arial"/>
        </w:rPr>
        <w:t xml:space="preserve">del personal externo pueden ser útiles o no para el </w:t>
      </w:r>
      <w:r w:rsidR="6BF1CB4F" w:rsidRPr="0022192C">
        <w:rPr>
          <w:rFonts w:ascii="Arial" w:eastAsia="Arial" w:hAnsi="Arial" w:cs="Arial"/>
          <w:i/>
          <w:iCs/>
        </w:rPr>
        <w:t>Scrum</w:t>
      </w:r>
      <w:r w:rsidR="6BF1CB4F" w:rsidRPr="3B05FCEC">
        <w:rPr>
          <w:rFonts w:ascii="Arial" w:eastAsia="Arial" w:hAnsi="Arial" w:cs="Arial"/>
        </w:rPr>
        <w:t xml:space="preserve"> </w:t>
      </w:r>
      <w:proofErr w:type="spellStart"/>
      <w:r w:rsidR="6BF1CB4F" w:rsidRPr="0022192C">
        <w:rPr>
          <w:rFonts w:ascii="Arial" w:eastAsia="Arial" w:hAnsi="Arial" w:cs="Arial"/>
          <w:i/>
          <w:iCs/>
        </w:rPr>
        <w:t>team</w:t>
      </w:r>
      <w:proofErr w:type="spellEnd"/>
      <w:r w:rsidR="6BF1CB4F" w:rsidRPr="3B05FCEC">
        <w:rPr>
          <w:rFonts w:ascii="Arial" w:eastAsia="Arial" w:hAnsi="Arial" w:cs="Arial"/>
        </w:rPr>
        <w:t xml:space="preserve">. </w:t>
      </w:r>
      <w:r w:rsidR="005C7EAA" w:rsidRPr="3B05FCEC">
        <w:rPr>
          <w:rFonts w:ascii="Arial" w:hAnsi="Arial" w:cs="Arial"/>
        </w:rPr>
        <w:fldChar w:fldCharType="begin" w:fldLock="1"/>
      </w:r>
      <w:r w:rsidR="00914654">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16]","plainTextFormattedCitation":"[16]","previouslyFormattedCitation":"[15]"},"properties":{"noteIndex":0},"schema":"https://github.com/citation-style-language/schema/raw/master/csl-citation.json"}</w:instrText>
      </w:r>
      <w:r w:rsidR="005C7EAA" w:rsidRPr="3B05FCEC">
        <w:rPr>
          <w:rFonts w:ascii="Arial" w:hAnsi="Arial" w:cs="Arial"/>
        </w:rPr>
        <w:fldChar w:fldCharType="separate"/>
      </w:r>
      <w:r w:rsidR="00914654" w:rsidRPr="00914654">
        <w:rPr>
          <w:rFonts w:ascii="Arial" w:hAnsi="Arial" w:cs="Arial"/>
          <w:noProof/>
        </w:rPr>
        <w:t>[16]</w:t>
      </w:r>
      <w:r w:rsidR="005C7EAA" w:rsidRPr="3B05FCEC">
        <w:rPr>
          <w:rFonts w:ascii="Arial" w:hAnsi="Arial" w:cs="Arial"/>
        </w:rPr>
        <w:fldChar w:fldCharType="end"/>
      </w:r>
    </w:p>
    <w:p w14:paraId="75C47624" w14:textId="5F4F1E70" w:rsidR="005701AA" w:rsidRPr="00AE60B6" w:rsidRDefault="00B32199" w:rsidP="000133A1">
      <w:pPr>
        <w:pStyle w:val="Prrafodelista"/>
        <w:numPr>
          <w:ilvl w:val="0"/>
          <w:numId w:val="2"/>
        </w:numPr>
        <w:jc w:val="both"/>
        <w:rPr>
          <w:rFonts w:ascii="Arial" w:eastAsia="Arial" w:hAnsi="Arial" w:cs="Arial"/>
        </w:rPr>
      </w:pPr>
      <w:r>
        <w:rPr>
          <w:rFonts w:ascii="Arial" w:eastAsia="Arial" w:hAnsi="Arial" w:cs="Arial"/>
          <w:i/>
        </w:rPr>
        <w:t>Scrum</w:t>
      </w:r>
      <w:r w:rsidR="0DEA60C2" w:rsidRPr="3B05FCEC">
        <w:rPr>
          <w:rFonts w:ascii="Arial" w:eastAsia="Arial" w:hAnsi="Arial" w:cs="Arial"/>
        </w:rPr>
        <w:t xml:space="preserve"> </w:t>
      </w:r>
      <w:proofErr w:type="spellStart"/>
      <w:r w:rsidR="0DEA60C2" w:rsidRPr="00B75964">
        <w:rPr>
          <w:rFonts w:ascii="Arial" w:eastAsia="Arial" w:hAnsi="Arial" w:cs="Arial"/>
          <w:i/>
          <w:iCs/>
        </w:rPr>
        <w:t>team</w:t>
      </w:r>
      <w:proofErr w:type="spellEnd"/>
      <w:r w:rsidR="6BF1CB4F" w:rsidRPr="3B05FCEC">
        <w:rPr>
          <w:rFonts w:ascii="Arial" w:eastAsia="Arial" w:hAnsi="Arial" w:cs="Arial"/>
        </w:rPr>
        <w:t>:</w:t>
      </w:r>
    </w:p>
    <w:p w14:paraId="744795C1" w14:textId="086D2E70" w:rsidR="00E94077" w:rsidRPr="00AE60B6" w:rsidRDefault="70316AE0" w:rsidP="00690A11">
      <w:pPr>
        <w:pStyle w:val="Prrafodelista"/>
        <w:jc w:val="both"/>
        <w:rPr>
          <w:rFonts w:ascii="Arial" w:eastAsia="Arial" w:hAnsi="Arial" w:cs="Arial"/>
        </w:rPr>
      </w:pPr>
      <w:r w:rsidRPr="3B05FCEC">
        <w:rPr>
          <w:rFonts w:ascii="Arial" w:eastAsia="Arial" w:hAnsi="Arial" w:cs="Arial"/>
        </w:rPr>
        <w:t xml:space="preserve">Es un equipo </w:t>
      </w:r>
      <w:proofErr w:type="spellStart"/>
      <w:r w:rsidRPr="3B05FCEC">
        <w:rPr>
          <w:rFonts w:ascii="Arial" w:eastAsia="Arial" w:hAnsi="Arial" w:cs="Arial"/>
        </w:rPr>
        <w:t>autogestionable</w:t>
      </w:r>
      <w:proofErr w:type="spellEnd"/>
      <w:r w:rsidRPr="3B05FCEC">
        <w:rPr>
          <w:rFonts w:ascii="Arial" w:eastAsia="Arial" w:hAnsi="Arial" w:cs="Arial"/>
        </w:rPr>
        <w:t xml:space="preserve"> y </w:t>
      </w:r>
      <w:proofErr w:type="spellStart"/>
      <w:r w:rsidRPr="3B05FCEC">
        <w:rPr>
          <w:rFonts w:ascii="Arial" w:eastAsia="Arial" w:hAnsi="Arial" w:cs="Arial"/>
        </w:rPr>
        <w:t>autocoordinado</w:t>
      </w:r>
      <w:proofErr w:type="spellEnd"/>
      <w:r w:rsidRPr="3B05FCEC">
        <w:rPr>
          <w:rFonts w:ascii="Arial" w:eastAsia="Arial" w:hAnsi="Arial" w:cs="Arial"/>
        </w:rPr>
        <w:t xml:space="preserve"> el cual está en la capacidad de desarrollar los requisitos entregados por el </w:t>
      </w:r>
      <w:proofErr w:type="spellStart"/>
      <w:r w:rsidRPr="00FC450F">
        <w:rPr>
          <w:rFonts w:ascii="Arial" w:eastAsia="Arial" w:hAnsi="Arial" w:cs="Arial"/>
          <w:i/>
          <w:iCs/>
        </w:rPr>
        <w:t>product</w:t>
      </w:r>
      <w:proofErr w:type="spellEnd"/>
      <w:r w:rsidRPr="3B05FCEC">
        <w:rPr>
          <w:rFonts w:ascii="Arial" w:eastAsia="Arial" w:hAnsi="Arial" w:cs="Arial"/>
        </w:rPr>
        <w:t xml:space="preserve"> </w:t>
      </w:r>
      <w:proofErr w:type="spellStart"/>
      <w:r w:rsidRPr="00FC450F">
        <w:rPr>
          <w:rFonts w:ascii="Arial" w:eastAsia="Arial" w:hAnsi="Arial" w:cs="Arial"/>
          <w:i/>
          <w:iCs/>
        </w:rPr>
        <w:t>owner</w:t>
      </w:r>
      <w:proofErr w:type="spellEnd"/>
      <w:r w:rsidRPr="3B05FCEC">
        <w:rPr>
          <w:rFonts w:ascii="Arial" w:eastAsia="Arial" w:hAnsi="Arial" w:cs="Arial"/>
        </w:rPr>
        <w:t xml:space="preserve">, son los únicos </w:t>
      </w:r>
      <w:r w:rsidR="697E9FD6" w:rsidRPr="3B05FCEC">
        <w:rPr>
          <w:rFonts w:ascii="Arial" w:eastAsia="Arial" w:hAnsi="Arial" w:cs="Arial"/>
        </w:rPr>
        <w:t xml:space="preserve">capaces de </w:t>
      </w:r>
      <w:r w:rsidR="0DFF5EA9" w:rsidRPr="3B05FCEC">
        <w:rPr>
          <w:rFonts w:ascii="Arial" w:eastAsia="Arial" w:hAnsi="Arial" w:cs="Arial"/>
        </w:rPr>
        <w:t xml:space="preserve">realizar </w:t>
      </w:r>
      <w:r w:rsidR="7AB6CF11" w:rsidRPr="3B05FCEC">
        <w:rPr>
          <w:rFonts w:ascii="Arial" w:eastAsia="Arial" w:hAnsi="Arial" w:cs="Arial"/>
        </w:rPr>
        <w:t xml:space="preserve">incrementos en el proyecto para poder al final de cada </w:t>
      </w:r>
      <w:r w:rsidR="7AB6CF11" w:rsidRPr="005C49FC">
        <w:rPr>
          <w:rFonts w:ascii="Arial" w:eastAsia="Arial" w:hAnsi="Arial" w:cs="Arial"/>
          <w:i/>
          <w:iCs/>
        </w:rPr>
        <w:t>Sprint</w:t>
      </w:r>
      <w:r w:rsidR="7AB6CF11" w:rsidRPr="3B05FCEC">
        <w:rPr>
          <w:rFonts w:ascii="Arial" w:eastAsia="Arial" w:hAnsi="Arial" w:cs="Arial"/>
        </w:rPr>
        <w:t xml:space="preserve"> entregar una parte del proyecto a producción.</w:t>
      </w:r>
    </w:p>
    <w:p w14:paraId="131B231B" w14:textId="77777777" w:rsidR="007E43D1" w:rsidRPr="00AE60B6" w:rsidRDefault="007E43D1" w:rsidP="3B05FCEC">
      <w:pPr>
        <w:rPr>
          <w:rFonts w:ascii="Arial" w:eastAsia="Arial" w:hAnsi="Arial" w:cs="Arial"/>
        </w:rPr>
      </w:pPr>
    </w:p>
    <w:p w14:paraId="5E259AD8" w14:textId="3D871466" w:rsidR="00862C92" w:rsidRPr="00AE60B6" w:rsidRDefault="514FA99B" w:rsidP="002F1518">
      <w:pPr>
        <w:jc w:val="both"/>
        <w:rPr>
          <w:rFonts w:ascii="Arial" w:eastAsia="Arial" w:hAnsi="Arial" w:cs="Arial"/>
        </w:rPr>
      </w:pPr>
      <w:r w:rsidRPr="3B05FCEC">
        <w:rPr>
          <w:rFonts w:ascii="Arial" w:eastAsia="Arial" w:hAnsi="Arial" w:cs="Arial"/>
        </w:rPr>
        <w:lastRenderedPageBreak/>
        <w:t xml:space="preserve">Los pilares fundamentales de la metodología </w:t>
      </w:r>
      <w:r w:rsidR="23D78287" w:rsidRPr="3B05FCEC">
        <w:rPr>
          <w:rFonts w:ascii="Arial" w:eastAsia="Arial" w:hAnsi="Arial" w:cs="Arial"/>
        </w:rPr>
        <w:t>son</w:t>
      </w:r>
      <w:r w:rsidR="656BFD07" w:rsidRPr="3B05FCEC">
        <w:rPr>
          <w:rFonts w:ascii="Arial" w:eastAsia="Arial" w:hAnsi="Arial" w:cs="Arial"/>
        </w:rPr>
        <w:t xml:space="preserve"> la transparencia,</w:t>
      </w:r>
      <w:r w:rsidR="618A60AC" w:rsidRPr="3B05FCEC">
        <w:rPr>
          <w:rFonts w:ascii="Arial" w:eastAsia="Arial" w:hAnsi="Arial" w:cs="Arial"/>
        </w:rPr>
        <w:t xml:space="preserve"> la inspección y la adaptació</w:t>
      </w:r>
      <w:r w:rsidR="7AB6CF11" w:rsidRPr="3B05FCEC">
        <w:rPr>
          <w:rFonts w:ascii="Arial" w:eastAsia="Arial" w:hAnsi="Arial" w:cs="Arial"/>
        </w:rPr>
        <w:t>n, además de ello este marco de trabajo se bas</w:t>
      </w:r>
      <w:r w:rsidR="5E0002FB" w:rsidRPr="3B05FCEC">
        <w:rPr>
          <w:rFonts w:ascii="Arial" w:eastAsia="Arial" w:hAnsi="Arial" w:cs="Arial"/>
        </w:rPr>
        <w:t>a</w:t>
      </w:r>
      <w:r w:rsidR="7AB6CF11" w:rsidRPr="3B05FCEC">
        <w:rPr>
          <w:rFonts w:ascii="Arial" w:eastAsia="Arial" w:hAnsi="Arial" w:cs="Arial"/>
        </w:rPr>
        <w:t xml:space="preserve"> en 5 valores fundamentales:</w:t>
      </w:r>
    </w:p>
    <w:p w14:paraId="57DE811D" w14:textId="77777777" w:rsidR="00355C2D" w:rsidRPr="00AE60B6" w:rsidRDefault="00355C2D" w:rsidP="0093454F">
      <w:pPr>
        <w:rPr>
          <w:rFonts w:ascii="Arial" w:eastAsia="Arial" w:hAnsi="Arial" w:cs="Arial"/>
        </w:rPr>
      </w:pPr>
    </w:p>
    <w:p w14:paraId="5AE95FEA" w14:textId="08EA8D50" w:rsidR="00862C92" w:rsidRPr="00AE60B6" w:rsidRDefault="3386BB95" w:rsidP="000133A1">
      <w:pPr>
        <w:pStyle w:val="Prrafodelista"/>
        <w:numPr>
          <w:ilvl w:val="0"/>
          <w:numId w:val="2"/>
        </w:numPr>
        <w:rPr>
          <w:rFonts w:ascii="Arial" w:eastAsia="Arial" w:hAnsi="Arial" w:cs="Arial"/>
        </w:rPr>
      </w:pPr>
      <w:r w:rsidRPr="3B05FCEC">
        <w:rPr>
          <w:rFonts w:ascii="Arial" w:eastAsia="Arial" w:hAnsi="Arial" w:cs="Arial"/>
        </w:rPr>
        <w:t>Compromiso</w:t>
      </w:r>
    </w:p>
    <w:p w14:paraId="7944B2C5" w14:textId="73F2AF45" w:rsidR="00F27B3C" w:rsidRPr="00AE60B6" w:rsidRDefault="3386BB95" w:rsidP="000133A1">
      <w:pPr>
        <w:pStyle w:val="Prrafodelista"/>
        <w:numPr>
          <w:ilvl w:val="0"/>
          <w:numId w:val="2"/>
        </w:numPr>
        <w:rPr>
          <w:rFonts w:ascii="Arial" w:eastAsia="Arial" w:hAnsi="Arial" w:cs="Arial"/>
        </w:rPr>
      </w:pPr>
      <w:r w:rsidRPr="3B05FCEC">
        <w:rPr>
          <w:rFonts w:ascii="Arial" w:eastAsia="Arial" w:hAnsi="Arial" w:cs="Arial"/>
        </w:rPr>
        <w:t>Coraje</w:t>
      </w:r>
    </w:p>
    <w:p w14:paraId="2B1E1A26" w14:textId="273C365E" w:rsidR="00F27B3C" w:rsidRPr="00AE60B6" w:rsidRDefault="3386BB95" w:rsidP="000133A1">
      <w:pPr>
        <w:pStyle w:val="Prrafodelista"/>
        <w:numPr>
          <w:ilvl w:val="0"/>
          <w:numId w:val="2"/>
        </w:numPr>
        <w:rPr>
          <w:rFonts w:ascii="Arial" w:eastAsia="Arial" w:hAnsi="Arial" w:cs="Arial"/>
        </w:rPr>
      </w:pPr>
      <w:r w:rsidRPr="3B05FCEC">
        <w:rPr>
          <w:rFonts w:ascii="Arial" w:eastAsia="Arial" w:hAnsi="Arial" w:cs="Arial"/>
        </w:rPr>
        <w:t>Foco</w:t>
      </w:r>
    </w:p>
    <w:p w14:paraId="7BD14029" w14:textId="25FEB500" w:rsidR="00F27B3C" w:rsidRPr="00AE60B6" w:rsidRDefault="3386BB95" w:rsidP="000133A1">
      <w:pPr>
        <w:pStyle w:val="Prrafodelista"/>
        <w:numPr>
          <w:ilvl w:val="0"/>
          <w:numId w:val="2"/>
        </w:numPr>
        <w:rPr>
          <w:rFonts w:ascii="Arial" w:eastAsia="Arial" w:hAnsi="Arial" w:cs="Arial"/>
        </w:rPr>
      </w:pPr>
      <w:r w:rsidRPr="3B05FCEC">
        <w:rPr>
          <w:rFonts w:ascii="Arial" w:eastAsia="Arial" w:hAnsi="Arial" w:cs="Arial"/>
        </w:rPr>
        <w:t>Apertura</w:t>
      </w:r>
    </w:p>
    <w:p w14:paraId="3F2FE3DE" w14:textId="5D044876" w:rsidR="00F27B3C" w:rsidRPr="00AE60B6" w:rsidRDefault="3386BB95" w:rsidP="000133A1">
      <w:pPr>
        <w:pStyle w:val="Prrafodelista"/>
        <w:numPr>
          <w:ilvl w:val="0"/>
          <w:numId w:val="2"/>
        </w:numPr>
        <w:rPr>
          <w:rFonts w:ascii="Arial" w:eastAsia="Arial" w:hAnsi="Arial" w:cs="Arial"/>
        </w:rPr>
      </w:pPr>
      <w:r w:rsidRPr="3B05FCEC">
        <w:rPr>
          <w:rFonts w:ascii="Arial" w:eastAsia="Arial" w:hAnsi="Arial" w:cs="Arial"/>
        </w:rPr>
        <w:t>Respeto</w:t>
      </w:r>
    </w:p>
    <w:p w14:paraId="01F2ADD1" w14:textId="77777777" w:rsidR="00355C2D" w:rsidRPr="00355C2D" w:rsidRDefault="00355C2D" w:rsidP="00355C2D">
      <w:pPr>
        <w:ind w:left="360"/>
        <w:rPr>
          <w:rFonts w:ascii="Arial" w:eastAsia="Arial" w:hAnsi="Arial" w:cs="Arial"/>
        </w:rPr>
      </w:pPr>
    </w:p>
    <w:p w14:paraId="19FB82AF" w14:textId="2CCC1A07" w:rsidR="00BD36CA" w:rsidRPr="00AE60B6" w:rsidRDefault="5A1A5229" w:rsidP="3B05FCEC">
      <w:pPr>
        <w:rPr>
          <w:rFonts w:ascii="Arial" w:eastAsia="Arial" w:hAnsi="Arial" w:cs="Arial"/>
        </w:rPr>
      </w:pPr>
      <w:r w:rsidRPr="3B05FCEC">
        <w:rPr>
          <w:rFonts w:ascii="Arial" w:eastAsia="Arial" w:hAnsi="Arial" w:cs="Arial"/>
        </w:rPr>
        <w:t>Entre los artefactos se encuentran:</w:t>
      </w:r>
    </w:p>
    <w:p w14:paraId="4C1257D9" w14:textId="77777777" w:rsidR="00355C2D" w:rsidRPr="00AE60B6" w:rsidRDefault="00355C2D" w:rsidP="00BD36CA">
      <w:pPr>
        <w:rPr>
          <w:rFonts w:ascii="Arial" w:eastAsia="Arial" w:hAnsi="Arial" w:cs="Arial"/>
        </w:rPr>
      </w:pPr>
    </w:p>
    <w:p w14:paraId="65FA58DA" w14:textId="02F0650B" w:rsidR="00896A0B" w:rsidRPr="00AE60B6" w:rsidRDefault="5A1A5229" w:rsidP="000133A1">
      <w:pPr>
        <w:pStyle w:val="Prrafodelista"/>
        <w:numPr>
          <w:ilvl w:val="0"/>
          <w:numId w:val="7"/>
        </w:numPr>
        <w:jc w:val="both"/>
        <w:rPr>
          <w:rFonts w:ascii="Arial" w:eastAsia="Arial" w:hAnsi="Arial" w:cs="Arial"/>
        </w:rPr>
      </w:pPr>
      <w:proofErr w:type="spellStart"/>
      <w:r w:rsidRPr="00971367">
        <w:rPr>
          <w:rFonts w:ascii="Arial" w:eastAsia="Arial" w:hAnsi="Arial" w:cs="Arial"/>
          <w:i/>
          <w:iCs/>
        </w:rPr>
        <w:t>Product</w:t>
      </w:r>
      <w:proofErr w:type="spellEnd"/>
      <w:r w:rsidRPr="3B05FCEC">
        <w:rPr>
          <w:rFonts w:ascii="Arial" w:eastAsia="Arial" w:hAnsi="Arial" w:cs="Arial"/>
        </w:rPr>
        <w:t xml:space="preserve"> </w:t>
      </w:r>
      <w:r w:rsidRPr="00971367">
        <w:rPr>
          <w:rFonts w:ascii="Arial" w:eastAsia="Arial" w:hAnsi="Arial" w:cs="Arial"/>
          <w:i/>
          <w:iCs/>
        </w:rPr>
        <w:t>Back</w:t>
      </w:r>
      <w:r w:rsidR="6E144101" w:rsidRPr="00971367">
        <w:rPr>
          <w:rFonts w:ascii="Arial" w:eastAsia="Arial" w:hAnsi="Arial" w:cs="Arial"/>
          <w:i/>
          <w:iCs/>
        </w:rPr>
        <w:t>log</w:t>
      </w:r>
      <w:r w:rsidR="6E144101" w:rsidRPr="3B05FCEC">
        <w:rPr>
          <w:rFonts w:ascii="Arial" w:eastAsia="Arial" w:hAnsi="Arial" w:cs="Arial"/>
        </w:rPr>
        <w:t xml:space="preserve">: Es una pila </w:t>
      </w:r>
      <w:r w:rsidR="26392BCB" w:rsidRPr="3B05FCEC">
        <w:rPr>
          <w:rFonts w:ascii="Arial" w:eastAsia="Arial" w:hAnsi="Arial" w:cs="Arial"/>
        </w:rPr>
        <w:t xml:space="preserve">en la cual en la cima se encuentran los requisitos más importantes, estos pueden contener historias de usuario y puede ser extendida con el tiempo tomando en cuenta </w:t>
      </w:r>
      <w:r w:rsidR="02640249" w:rsidRPr="3B05FCEC">
        <w:rPr>
          <w:rFonts w:ascii="Arial" w:eastAsia="Arial" w:hAnsi="Arial" w:cs="Arial"/>
        </w:rPr>
        <w:t>los incrementos.</w:t>
      </w:r>
    </w:p>
    <w:p w14:paraId="0EE928F6" w14:textId="5CB16995" w:rsidR="004B78D5" w:rsidRPr="00AE60B6" w:rsidRDefault="6E144101" w:rsidP="000133A1">
      <w:pPr>
        <w:pStyle w:val="Prrafodelista"/>
        <w:numPr>
          <w:ilvl w:val="0"/>
          <w:numId w:val="7"/>
        </w:numPr>
        <w:jc w:val="both"/>
        <w:rPr>
          <w:rFonts w:ascii="Arial" w:eastAsia="Arial" w:hAnsi="Arial" w:cs="Arial"/>
        </w:rPr>
      </w:pPr>
      <w:r w:rsidRPr="00971367">
        <w:rPr>
          <w:rFonts w:ascii="Arial" w:eastAsia="Arial" w:hAnsi="Arial" w:cs="Arial"/>
          <w:i/>
          <w:iCs/>
        </w:rPr>
        <w:t>Sprint</w:t>
      </w:r>
      <w:r w:rsidRPr="3B05FCEC">
        <w:rPr>
          <w:rFonts w:ascii="Arial" w:eastAsia="Arial" w:hAnsi="Arial" w:cs="Arial"/>
        </w:rPr>
        <w:t xml:space="preserve"> </w:t>
      </w:r>
      <w:r w:rsidRPr="00971367">
        <w:rPr>
          <w:rFonts w:ascii="Arial" w:eastAsia="Arial" w:hAnsi="Arial" w:cs="Arial"/>
          <w:i/>
          <w:iCs/>
        </w:rPr>
        <w:t>Backlog</w:t>
      </w:r>
      <w:r w:rsidRPr="3B05FCEC">
        <w:rPr>
          <w:rFonts w:ascii="Arial" w:eastAsia="Arial" w:hAnsi="Arial" w:cs="Arial"/>
        </w:rPr>
        <w:t>:</w:t>
      </w:r>
    </w:p>
    <w:p w14:paraId="49948BAA" w14:textId="6AB6DCE6" w:rsidR="00153EC0" w:rsidRPr="00AE60B6" w:rsidRDefault="62CC378A" w:rsidP="002F1518">
      <w:pPr>
        <w:pStyle w:val="Prrafodelista"/>
        <w:jc w:val="both"/>
        <w:rPr>
          <w:rFonts w:ascii="Arial" w:eastAsia="Arial" w:hAnsi="Arial" w:cs="Arial"/>
        </w:rPr>
      </w:pPr>
      <w:r w:rsidRPr="3B05FCEC">
        <w:rPr>
          <w:rFonts w:ascii="Arial" w:eastAsia="Arial" w:hAnsi="Arial" w:cs="Arial"/>
        </w:rPr>
        <w:t xml:space="preserve">Es una pila específica para un determinado </w:t>
      </w:r>
      <w:r w:rsidRPr="00971367">
        <w:rPr>
          <w:rFonts w:ascii="Arial" w:eastAsia="Arial" w:hAnsi="Arial" w:cs="Arial"/>
          <w:i/>
          <w:iCs/>
        </w:rPr>
        <w:t>Sprint</w:t>
      </w:r>
      <w:r w:rsidRPr="3B05FCEC">
        <w:rPr>
          <w:rFonts w:ascii="Arial" w:eastAsia="Arial" w:hAnsi="Arial" w:cs="Arial"/>
        </w:rPr>
        <w:t xml:space="preserve">, en el cual los desarrolladores </w:t>
      </w:r>
      <w:r w:rsidR="499E76A8" w:rsidRPr="3B05FCEC">
        <w:rPr>
          <w:rFonts w:ascii="Arial" w:eastAsia="Arial" w:hAnsi="Arial" w:cs="Arial"/>
        </w:rPr>
        <w:t>predicen los elementos que serán implementados en esa vuelta</w:t>
      </w:r>
      <w:r w:rsidR="52A0FD74" w:rsidRPr="3B05FCEC">
        <w:rPr>
          <w:rFonts w:ascii="Arial" w:eastAsia="Arial" w:hAnsi="Arial" w:cs="Arial"/>
        </w:rPr>
        <w:t xml:space="preserve">, dichas características serán implementadas en el </w:t>
      </w:r>
      <w:r w:rsidR="4483CCE5" w:rsidRPr="3B05FCEC">
        <w:rPr>
          <w:rFonts w:ascii="Arial" w:eastAsia="Arial" w:hAnsi="Arial" w:cs="Arial"/>
        </w:rPr>
        <w:t>incremento final o terminado.</w:t>
      </w:r>
    </w:p>
    <w:p w14:paraId="05B8F5E0" w14:textId="7818AB5A" w:rsidR="00704F1A" w:rsidRPr="00AE60B6" w:rsidRDefault="6E144101" w:rsidP="000133A1">
      <w:pPr>
        <w:pStyle w:val="Prrafodelista"/>
        <w:numPr>
          <w:ilvl w:val="0"/>
          <w:numId w:val="7"/>
        </w:numPr>
        <w:jc w:val="both"/>
        <w:rPr>
          <w:rFonts w:ascii="Arial" w:eastAsia="Arial" w:hAnsi="Arial" w:cs="Arial"/>
        </w:rPr>
      </w:pPr>
      <w:r w:rsidRPr="3B05FCEC">
        <w:rPr>
          <w:rFonts w:ascii="Arial" w:eastAsia="Arial" w:hAnsi="Arial" w:cs="Arial"/>
        </w:rPr>
        <w:t>Incremento</w:t>
      </w:r>
      <w:r w:rsidR="4AE36732" w:rsidRPr="3B05FCEC">
        <w:rPr>
          <w:rFonts w:ascii="Arial" w:eastAsia="Arial" w:hAnsi="Arial" w:cs="Arial"/>
        </w:rPr>
        <w:t>:</w:t>
      </w:r>
      <w:r w:rsidR="13439D47" w:rsidRPr="3B05FCEC">
        <w:rPr>
          <w:rFonts w:ascii="Arial" w:eastAsia="Arial" w:hAnsi="Arial" w:cs="Arial"/>
        </w:rPr>
        <w:t xml:space="preserve"> El Incremento es la suma de todos los elementos de la Lista de Producto completados durante un </w:t>
      </w:r>
      <w:r w:rsidR="13439D47" w:rsidRPr="00971367">
        <w:rPr>
          <w:rFonts w:ascii="Arial" w:eastAsia="Arial" w:hAnsi="Arial" w:cs="Arial"/>
          <w:i/>
          <w:iCs/>
        </w:rPr>
        <w:t>Sprint</w:t>
      </w:r>
      <w:r w:rsidR="13439D47" w:rsidRPr="3B05FCEC">
        <w:rPr>
          <w:rFonts w:ascii="Arial" w:eastAsia="Arial" w:hAnsi="Arial" w:cs="Arial"/>
        </w:rPr>
        <w:t xml:space="preserve"> y el valor de los incrementos de todos los </w:t>
      </w:r>
      <w:proofErr w:type="spellStart"/>
      <w:r w:rsidR="13439D47" w:rsidRPr="009C353C">
        <w:rPr>
          <w:rFonts w:ascii="Arial" w:eastAsia="Arial" w:hAnsi="Arial" w:cs="Arial"/>
          <w:i/>
          <w:iCs/>
        </w:rPr>
        <w:t>Sprint</w:t>
      </w:r>
      <w:r w:rsidR="009C353C">
        <w:rPr>
          <w:rFonts w:ascii="Arial" w:eastAsia="Arial" w:hAnsi="Arial" w:cs="Arial"/>
          <w:i/>
          <w:iCs/>
        </w:rPr>
        <w:t>’</w:t>
      </w:r>
      <w:r w:rsidR="13439D47" w:rsidRPr="009C353C">
        <w:rPr>
          <w:rFonts w:ascii="Arial" w:eastAsia="Arial" w:hAnsi="Arial" w:cs="Arial"/>
          <w:i/>
          <w:iCs/>
        </w:rPr>
        <w:t>s</w:t>
      </w:r>
      <w:proofErr w:type="spellEnd"/>
      <w:r w:rsidR="13439D47" w:rsidRPr="3B05FCEC">
        <w:rPr>
          <w:rFonts w:ascii="Arial" w:eastAsia="Arial" w:hAnsi="Arial" w:cs="Arial"/>
        </w:rPr>
        <w:t xml:space="preserve"> anteriores. </w:t>
      </w:r>
      <w:r w:rsidR="004B78D5" w:rsidRPr="3B05FCEC">
        <w:rPr>
          <w:rFonts w:ascii="Arial" w:hAnsi="Arial" w:cs="Arial"/>
        </w:rPr>
        <w:fldChar w:fldCharType="begin" w:fldLock="1"/>
      </w:r>
      <w:r w:rsidR="00914654">
        <w:rPr>
          <w:rFonts w:ascii="Arial" w:hAnsi="Arial" w:cs="Arial"/>
        </w:rPr>
        <w:instrText>ADDIN CSL_CITATION {"citationItems":[{"id":"ITEM-1","itemData":{"author":[{"dropping-particle":"","family":"Definitiva","given":"La Guía","non-dropping-particle":"","parse-names":false,"suffix":""}],"id":"ITEM-1","issued":{"date-parts":[["0"]]},"title":"La Guía de Scrum TM","type":"report"},"uris":["http://www.mendeley.com/documents/?uuid=4adfd5c5-0d7b-36a7-aab4-f8a3305c29a0"]}],"mendeley":{"formattedCitation":"[16]","plainTextFormattedCitation":"[16]","previouslyFormattedCitation":"[15]"},"properties":{"noteIndex":0},"schema":"https://github.com/citation-style-language/schema/raw/master/csl-citation.json"}</w:instrText>
      </w:r>
      <w:r w:rsidR="004B78D5" w:rsidRPr="3B05FCEC">
        <w:rPr>
          <w:rFonts w:ascii="Arial" w:hAnsi="Arial" w:cs="Arial"/>
        </w:rPr>
        <w:fldChar w:fldCharType="separate"/>
      </w:r>
      <w:r w:rsidR="00914654" w:rsidRPr="00914654">
        <w:rPr>
          <w:rFonts w:ascii="Arial" w:hAnsi="Arial" w:cs="Arial"/>
          <w:noProof/>
        </w:rPr>
        <w:t>[16]</w:t>
      </w:r>
      <w:r w:rsidR="004B78D5" w:rsidRPr="3B05FCEC">
        <w:rPr>
          <w:rFonts w:ascii="Arial" w:hAnsi="Arial" w:cs="Arial"/>
        </w:rPr>
        <w:fldChar w:fldCharType="end"/>
      </w:r>
    </w:p>
    <w:p w14:paraId="05CED2AF" w14:textId="77777777" w:rsidR="00DD6971" w:rsidRPr="00DD6971" w:rsidRDefault="00DD6971" w:rsidP="00DD6971">
      <w:pPr>
        <w:rPr>
          <w:rFonts w:ascii="Arial" w:eastAsia="Arial" w:hAnsi="Arial" w:cs="Arial"/>
        </w:rPr>
      </w:pPr>
    </w:p>
    <w:p w14:paraId="7B827979" w14:textId="0A1D81C4" w:rsidR="009A0832" w:rsidRPr="00AE60B6" w:rsidRDefault="45AC5C3A" w:rsidP="009A0832">
      <w:pPr>
        <w:pStyle w:val="Ttulo3"/>
        <w:rPr>
          <w:rFonts w:ascii="Arial" w:eastAsia="Arial" w:hAnsi="Arial" w:cs="Arial"/>
        </w:rPr>
      </w:pPr>
      <w:bookmarkStart w:id="21" w:name="_Toc50534654"/>
      <w:r w:rsidRPr="00652D12">
        <w:rPr>
          <w:rFonts w:ascii="Arial" w:eastAsia="Arial" w:hAnsi="Arial" w:cs="Arial"/>
          <w:i/>
        </w:rPr>
        <w:t>Extreme</w:t>
      </w:r>
      <w:r w:rsidRPr="3B05FCEC">
        <w:rPr>
          <w:rFonts w:ascii="Arial" w:eastAsia="Arial" w:hAnsi="Arial" w:cs="Arial"/>
        </w:rPr>
        <w:t xml:space="preserve"> </w:t>
      </w:r>
      <w:proofErr w:type="spellStart"/>
      <w:r w:rsidRPr="00652D12">
        <w:rPr>
          <w:rFonts w:ascii="Arial" w:eastAsia="Arial" w:hAnsi="Arial" w:cs="Arial"/>
          <w:i/>
        </w:rPr>
        <w:t>programming</w:t>
      </w:r>
      <w:bookmarkEnd w:id="21"/>
      <w:proofErr w:type="spellEnd"/>
    </w:p>
    <w:p w14:paraId="70DAA242" w14:textId="77777777" w:rsidR="00DD6971" w:rsidRPr="00DD6971" w:rsidRDefault="00DD6971" w:rsidP="00DD6971"/>
    <w:p w14:paraId="5DD19CA2" w14:textId="4EF37516" w:rsidR="0035734D" w:rsidRPr="00AE60B6" w:rsidRDefault="43B8AAE3" w:rsidP="00B33991">
      <w:pPr>
        <w:jc w:val="both"/>
        <w:rPr>
          <w:rFonts w:ascii="Arial" w:eastAsia="Arial" w:hAnsi="Arial" w:cs="Arial"/>
        </w:rPr>
      </w:pPr>
      <w:r w:rsidRPr="3B05FCEC">
        <w:rPr>
          <w:rFonts w:ascii="Arial" w:eastAsia="Arial" w:hAnsi="Arial" w:cs="Arial"/>
        </w:rPr>
        <w:t xml:space="preserve">Es un marco de desarrollo </w:t>
      </w:r>
      <w:r w:rsidR="078733BE" w:rsidRPr="3B05FCEC">
        <w:rPr>
          <w:rFonts w:ascii="Arial" w:eastAsia="Arial" w:hAnsi="Arial" w:cs="Arial"/>
        </w:rPr>
        <w:t xml:space="preserve">ágil, </w:t>
      </w:r>
      <w:r w:rsidR="6C32AAFF" w:rsidRPr="3B05FCEC">
        <w:rPr>
          <w:rFonts w:ascii="Arial" w:eastAsia="Arial" w:hAnsi="Arial" w:cs="Arial"/>
        </w:rPr>
        <w:t xml:space="preserve">su objetivo es entregar </w:t>
      </w:r>
      <w:r w:rsidR="6C32AAFF" w:rsidRPr="003424CA">
        <w:rPr>
          <w:rFonts w:ascii="Arial" w:eastAsia="Arial" w:hAnsi="Arial" w:cs="Arial"/>
          <w:i/>
          <w:iCs/>
        </w:rPr>
        <w:t>software</w:t>
      </w:r>
      <w:r w:rsidR="6C32AAFF" w:rsidRPr="3B05FCEC">
        <w:rPr>
          <w:rFonts w:ascii="Arial" w:eastAsia="Arial" w:hAnsi="Arial" w:cs="Arial"/>
        </w:rPr>
        <w:t xml:space="preserve"> de alta </w:t>
      </w:r>
      <w:r w:rsidR="6A13EF60" w:rsidRPr="3B05FCEC">
        <w:rPr>
          <w:rFonts w:ascii="Arial" w:eastAsia="Arial" w:hAnsi="Arial" w:cs="Arial"/>
        </w:rPr>
        <w:t>calidad y una mejor calidad de vida para el equipo de desarrollo</w:t>
      </w:r>
      <w:r w:rsidR="31382BAD" w:rsidRPr="3B05FCEC">
        <w:rPr>
          <w:rFonts w:ascii="Arial" w:eastAsia="Arial" w:hAnsi="Arial" w:cs="Arial"/>
        </w:rPr>
        <w:t xml:space="preserve">, su diferencia con </w:t>
      </w:r>
      <w:r w:rsidR="31382BAD" w:rsidRPr="003424CA">
        <w:rPr>
          <w:rFonts w:ascii="Arial" w:eastAsia="Arial" w:hAnsi="Arial" w:cs="Arial"/>
          <w:i/>
          <w:iCs/>
        </w:rPr>
        <w:t>Scrum</w:t>
      </w:r>
      <w:r w:rsidR="31382BAD" w:rsidRPr="3B05FCEC">
        <w:rPr>
          <w:rFonts w:ascii="Arial" w:eastAsia="Arial" w:hAnsi="Arial" w:cs="Arial"/>
        </w:rPr>
        <w:t xml:space="preserve"> recae en el nivel de especificidad de requisitos.</w:t>
      </w:r>
    </w:p>
    <w:p w14:paraId="2979FA4B" w14:textId="56DC68D2" w:rsidR="002A13E2" w:rsidRPr="00AE60B6" w:rsidRDefault="6A666DB3" w:rsidP="00B33991">
      <w:pPr>
        <w:jc w:val="both"/>
        <w:rPr>
          <w:rFonts w:ascii="Arial" w:eastAsia="Arial" w:hAnsi="Arial" w:cs="Arial"/>
        </w:rPr>
      </w:pPr>
      <w:r w:rsidRPr="3B05FCEC">
        <w:rPr>
          <w:rFonts w:ascii="Arial" w:eastAsia="Arial" w:hAnsi="Arial" w:cs="Arial"/>
        </w:rPr>
        <w:t xml:space="preserve">Desarrollada para abordar las necesidades </w:t>
      </w:r>
      <w:r w:rsidR="2BE755D0" w:rsidRPr="3B05FCEC">
        <w:rPr>
          <w:rFonts w:ascii="Arial" w:eastAsia="Arial" w:hAnsi="Arial" w:cs="Arial"/>
        </w:rPr>
        <w:t>específicas</w:t>
      </w:r>
      <w:r w:rsidRPr="3B05FCEC">
        <w:rPr>
          <w:rFonts w:ascii="Arial" w:eastAsia="Arial" w:hAnsi="Arial" w:cs="Arial"/>
        </w:rPr>
        <w:t xml:space="preserve"> del desarrollo de software mediante pequeños equipos, esto frente a objetivos cambiantes.</w:t>
      </w:r>
    </w:p>
    <w:p w14:paraId="2E6C40E1" w14:textId="0AB32AF4" w:rsidR="00F944FD" w:rsidRPr="00AE60B6" w:rsidRDefault="6A666DB3" w:rsidP="00B33991">
      <w:pPr>
        <w:jc w:val="both"/>
        <w:rPr>
          <w:rFonts w:ascii="Arial" w:eastAsia="Arial" w:hAnsi="Arial" w:cs="Arial"/>
        </w:rPr>
      </w:pPr>
      <w:r w:rsidRPr="3B05FCEC">
        <w:rPr>
          <w:rFonts w:ascii="Arial" w:eastAsia="Arial" w:hAnsi="Arial" w:cs="Arial"/>
        </w:rPr>
        <w:t xml:space="preserve">Se fundamenta en valores y principios específicos, </w:t>
      </w:r>
      <w:r w:rsidR="148F4245" w:rsidRPr="3B05FCEC">
        <w:rPr>
          <w:rFonts w:ascii="Arial" w:eastAsia="Arial" w:hAnsi="Arial" w:cs="Arial"/>
        </w:rPr>
        <w:t xml:space="preserve">además, </w:t>
      </w:r>
      <w:r w:rsidR="0140D3DA" w:rsidRPr="3B05FCEC">
        <w:rPr>
          <w:rFonts w:ascii="Arial" w:eastAsia="Arial" w:hAnsi="Arial" w:cs="Arial"/>
        </w:rPr>
        <w:t xml:space="preserve">el costo de cambiar </w:t>
      </w:r>
      <w:r w:rsidR="405C7A2D" w:rsidRPr="3B05FCEC">
        <w:rPr>
          <w:rFonts w:ascii="Arial" w:eastAsia="Arial" w:hAnsi="Arial" w:cs="Arial"/>
        </w:rPr>
        <w:t xml:space="preserve">o </w:t>
      </w:r>
      <w:r w:rsidR="0140D3DA" w:rsidRPr="3B05FCEC">
        <w:rPr>
          <w:rFonts w:ascii="Arial" w:eastAsia="Arial" w:hAnsi="Arial" w:cs="Arial"/>
        </w:rPr>
        <w:t xml:space="preserve">modificar un </w:t>
      </w:r>
      <w:r w:rsidR="6FEB28C5" w:rsidRPr="3B05FCEC">
        <w:rPr>
          <w:rFonts w:ascii="Arial" w:eastAsia="Arial" w:hAnsi="Arial" w:cs="Arial"/>
        </w:rPr>
        <w:t xml:space="preserve">programa puede mantenerse constante a lo </w:t>
      </w:r>
      <w:r w:rsidR="2BE755D0" w:rsidRPr="3B05FCEC">
        <w:rPr>
          <w:rFonts w:ascii="Arial" w:eastAsia="Arial" w:hAnsi="Arial" w:cs="Arial"/>
        </w:rPr>
        <w:t>largo</w:t>
      </w:r>
      <w:r w:rsidR="6FEB28C5" w:rsidRPr="3B05FCEC">
        <w:rPr>
          <w:rFonts w:ascii="Arial" w:eastAsia="Arial" w:hAnsi="Arial" w:cs="Arial"/>
        </w:rPr>
        <w:t xml:space="preserve"> del tiempo</w:t>
      </w:r>
      <w:r w:rsidR="46606CC2" w:rsidRPr="3B05FCEC">
        <w:rPr>
          <w:rFonts w:ascii="Arial" w:eastAsia="Arial" w:hAnsi="Arial" w:cs="Arial"/>
        </w:rPr>
        <w:t>.</w:t>
      </w:r>
    </w:p>
    <w:p w14:paraId="13C27226" w14:textId="77777777" w:rsidR="00355C2D" w:rsidRPr="00AE60B6" w:rsidRDefault="00355C2D" w:rsidP="00F944FD">
      <w:pPr>
        <w:rPr>
          <w:rFonts w:ascii="Arial" w:eastAsia="Arial" w:hAnsi="Arial" w:cs="Arial"/>
        </w:rPr>
      </w:pPr>
    </w:p>
    <w:p w14:paraId="4DD4290C" w14:textId="7C68FBDE" w:rsidR="00DE663D" w:rsidRPr="00AE60B6" w:rsidRDefault="46606CC2" w:rsidP="3B05FCEC">
      <w:pPr>
        <w:rPr>
          <w:rFonts w:ascii="Arial" w:eastAsia="Arial" w:hAnsi="Arial" w:cs="Arial"/>
        </w:rPr>
      </w:pPr>
      <w:r w:rsidRPr="3B05FCEC">
        <w:rPr>
          <w:rFonts w:ascii="Arial" w:eastAsia="Arial" w:hAnsi="Arial" w:cs="Arial"/>
        </w:rPr>
        <w:t>Entre sus características se encuentran:</w:t>
      </w:r>
    </w:p>
    <w:p w14:paraId="24094E77" w14:textId="355FF549" w:rsidR="00DE663D" w:rsidRPr="00AE60B6" w:rsidRDefault="46606CC2" w:rsidP="000133A1">
      <w:pPr>
        <w:pStyle w:val="Prrafodelista"/>
        <w:numPr>
          <w:ilvl w:val="0"/>
          <w:numId w:val="7"/>
        </w:numPr>
        <w:rPr>
          <w:rFonts w:ascii="Arial" w:eastAsia="Arial" w:hAnsi="Arial" w:cs="Arial"/>
        </w:rPr>
      </w:pPr>
      <w:r w:rsidRPr="3B05FCEC">
        <w:rPr>
          <w:rFonts w:ascii="Arial" w:eastAsia="Arial" w:hAnsi="Arial" w:cs="Arial"/>
        </w:rPr>
        <w:t>Pruebas unitarias</w:t>
      </w:r>
    </w:p>
    <w:p w14:paraId="77773AFE" w14:textId="67879B7C" w:rsidR="00DE663D" w:rsidRPr="00AE60B6" w:rsidRDefault="4A187EB8" w:rsidP="000133A1">
      <w:pPr>
        <w:pStyle w:val="Prrafodelista"/>
        <w:numPr>
          <w:ilvl w:val="0"/>
          <w:numId w:val="7"/>
        </w:numPr>
        <w:rPr>
          <w:rFonts w:ascii="Arial" w:eastAsia="Arial" w:hAnsi="Arial" w:cs="Arial"/>
        </w:rPr>
      </w:pPr>
      <w:r w:rsidRPr="3B05FCEC">
        <w:rPr>
          <w:rFonts w:ascii="Arial" w:eastAsia="Arial" w:hAnsi="Arial" w:cs="Arial"/>
        </w:rPr>
        <w:t>Diseños simples y rediseños</w:t>
      </w:r>
    </w:p>
    <w:p w14:paraId="2F0B9A27" w14:textId="4E560D83" w:rsidR="00152AEB" w:rsidRPr="00AE60B6" w:rsidRDefault="564CFB8E" w:rsidP="000133A1">
      <w:pPr>
        <w:pStyle w:val="Prrafodelista"/>
        <w:numPr>
          <w:ilvl w:val="0"/>
          <w:numId w:val="7"/>
        </w:numPr>
        <w:rPr>
          <w:rFonts w:ascii="Arial" w:eastAsia="Arial" w:hAnsi="Arial" w:cs="Arial"/>
        </w:rPr>
      </w:pPr>
      <w:r w:rsidRPr="3B05FCEC">
        <w:rPr>
          <w:rFonts w:ascii="Arial" w:eastAsia="Arial" w:hAnsi="Arial" w:cs="Arial"/>
        </w:rPr>
        <w:t>Retroalimentación</w:t>
      </w:r>
    </w:p>
    <w:p w14:paraId="0BE98875" w14:textId="7AD5565E" w:rsidR="00FF5117" w:rsidRPr="00AE60B6" w:rsidRDefault="5628D39F" w:rsidP="000133A1">
      <w:pPr>
        <w:pStyle w:val="Prrafodelista"/>
        <w:numPr>
          <w:ilvl w:val="0"/>
          <w:numId w:val="7"/>
        </w:numPr>
        <w:rPr>
          <w:rFonts w:ascii="Arial" w:eastAsia="Arial" w:hAnsi="Arial" w:cs="Arial"/>
        </w:rPr>
      </w:pPr>
      <w:r w:rsidRPr="3B05FCEC">
        <w:rPr>
          <w:rFonts w:ascii="Arial" w:eastAsia="Arial" w:hAnsi="Arial" w:cs="Arial"/>
        </w:rPr>
        <w:t>Comunicación abierta y fluida</w:t>
      </w:r>
    </w:p>
    <w:p w14:paraId="4CFB5EEC" w14:textId="77777777" w:rsidR="00355C2D" w:rsidRPr="00355C2D" w:rsidRDefault="00355C2D" w:rsidP="00355C2D">
      <w:pPr>
        <w:ind w:left="360"/>
        <w:rPr>
          <w:rFonts w:ascii="Arial" w:eastAsia="Arial" w:hAnsi="Arial" w:cs="Arial"/>
        </w:rPr>
      </w:pPr>
    </w:p>
    <w:p w14:paraId="41D43979" w14:textId="3CA07E81" w:rsidR="003429B4" w:rsidRPr="00AE60B6" w:rsidRDefault="16DCADC7" w:rsidP="008A47DC">
      <w:pPr>
        <w:jc w:val="both"/>
        <w:rPr>
          <w:rFonts w:ascii="Arial" w:eastAsia="Arial" w:hAnsi="Arial" w:cs="Arial"/>
        </w:rPr>
      </w:pPr>
      <w:r w:rsidRPr="3B05FCEC">
        <w:rPr>
          <w:rFonts w:ascii="Arial" w:eastAsia="Arial" w:hAnsi="Arial" w:cs="Arial"/>
        </w:rPr>
        <w:t xml:space="preserve">Las prácticas de </w:t>
      </w:r>
      <w:r w:rsidRPr="00EF1160">
        <w:rPr>
          <w:rFonts w:ascii="Arial" w:eastAsia="Arial" w:hAnsi="Arial" w:cs="Arial"/>
          <w:i/>
          <w:iCs/>
        </w:rPr>
        <w:t>XP</w:t>
      </w:r>
      <w:r w:rsidRPr="3B05FCEC">
        <w:rPr>
          <w:rFonts w:ascii="Arial" w:eastAsia="Arial" w:hAnsi="Arial" w:cs="Arial"/>
        </w:rPr>
        <w:t xml:space="preserve"> han cambiado un poco desde que se introdujeron inicialmente. Las doce prácticas originales se enumeran a continuació</w:t>
      </w:r>
      <w:r w:rsidR="007F2D8B">
        <w:rPr>
          <w:rFonts w:ascii="Arial" w:eastAsia="Arial" w:hAnsi="Arial" w:cs="Arial"/>
        </w:rPr>
        <w:t>n</w:t>
      </w:r>
      <w:r w:rsidR="007F2D8B">
        <w:rPr>
          <w:rFonts w:ascii="Arial" w:eastAsia="Arial" w:hAnsi="Arial" w:cs="Arial"/>
        </w:rPr>
        <w:fldChar w:fldCharType="begin" w:fldLock="1"/>
      </w:r>
      <w:r w:rsidR="00914654">
        <w:rPr>
          <w:rFonts w:ascii="Arial" w:eastAsia="Arial" w:hAnsi="Arial" w:cs="Arial"/>
        </w:rPr>
        <w:instrText>ADDIN CSL_CITATION {"citationItems":[{"id":"ITEM-1","itemData":{"URL":"https://www.agilealliance.org/glossary/xp/#q=~(infinite~false~filters~(postType~(~'post~'aa_book~'aa_event_session~'aa_experience_report~'aa_glossary~'aa_research_paper~'aa_video)~tags~(~'xp))~searchTerm~'~sort~false~sortDirection~'asc~page~1)","accessed":{"date-parts":[["2020","8","24"]]},"id":"ITEM-1","issued":{"date-parts":[["0"]]},"title":"What is Extreme Programming (XP)? | Agile Alliance","type":"webpage"},"uris":["http://www.mendeley.com/documents/?uuid=c4ca0cd1-81ae-357e-a72e-f9af560cd235"]}],"mendeley":{"formattedCitation":"[17]","plainTextFormattedCitation":"[17]","previouslyFormattedCitation":"[16]"},"properties":{"noteIndex":0},"schema":"https://github.com/citation-style-language/schema/raw/master/csl-citation.json"}</w:instrText>
      </w:r>
      <w:r w:rsidR="007F2D8B">
        <w:rPr>
          <w:rFonts w:ascii="Arial" w:eastAsia="Arial" w:hAnsi="Arial" w:cs="Arial"/>
        </w:rPr>
        <w:fldChar w:fldCharType="separate"/>
      </w:r>
      <w:r w:rsidR="00914654" w:rsidRPr="00914654">
        <w:rPr>
          <w:rFonts w:ascii="Arial" w:eastAsia="Arial" w:hAnsi="Arial" w:cs="Arial"/>
          <w:noProof/>
        </w:rPr>
        <w:t>[17]</w:t>
      </w:r>
      <w:r w:rsidR="007F2D8B">
        <w:rPr>
          <w:rFonts w:ascii="Arial" w:eastAsia="Arial" w:hAnsi="Arial" w:cs="Arial"/>
        </w:rPr>
        <w:fldChar w:fldCharType="end"/>
      </w:r>
      <w:r w:rsidRPr="3B05FCEC">
        <w:rPr>
          <w:rFonts w:ascii="Arial" w:eastAsia="Arial" w:hAnsi="Arial" w:cs="Arial"/>
        </w:rPr>
        <w:t>:</w:t>
      </w:r>
    </w:p>
    <w:p w14:paraId="0AA6939A" w14:textId="77777777" w:rsidR="00355C2D" w:rsidRPr="00AE60B6" w:rsidRDefault="00355C2D" w:rsidP="003429B4">
      <w:pPr>
        <w:rPr>
          <w:rFonts w:ascii="Arial" w:eastAsia="Arial" w:hAnsi="Arial" w:cs="Arial"/>
        </w:rPr>
      </w:pPr>
    </w:p>
    <w:p w14:paraId="23D7CF75"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El juego de planificación</w:t>
      </w:r>
    </w:p>
    <w:p w14:paraId="293E6E88"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Pequeñas versiones</w:t>
      </w:r>
    </w:p>
    <w:p w14:paraId="5B2325A1"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Metáfora</w:t>
      </w:r>
    </w:p>
    <w:p w14:paraId="6E67839A"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lastRenderedPageBreak/>
        <w:t>Diseño simple</w:t>
      </w:r>
    </w:p>
    <w:p w14:paraId="14309D4A"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Pruebas</w:t>
      </w:r>
    </w:p>
    <w:p w14:paraId="280EDA8E"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Refactorización</w:t>
      </w:r>
    </w:p>
    <w:p w14:paraId="5CE335AD"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Programación de pares</w:t>
      </w:r>
    </w:p>
    <w:p w14:paraId="138F219D"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Propiedad colectiva</w:t>
      </w:r>
    </w:p>
    <w:p w14:paraId="75094FDC"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Integración continua</w:t>
      </w:r>
    </w:p>
    <w:p w14:paraId="0149A43C"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Semana de 40 horas</w:t>
      </w:r>
    </w:p>
    <w:p w14:paraId="012E4846" w14:textId="77777777" w:rsidR="00333C44"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Cliente en el sitio</w:t>
      </w:r>
    </w:p>
    <w:p w14:paraId="7D00C176" w14:textId="025AFBE4" w:rsidR="009A0832" w:rsidRPr="00AE60B6" w:rsidRDefault="6D05B9AB" w:rsidP="000133A1">
      <w:pPr>
        <w:pStyle w:val="Prrafodelista"/>
        <w:numPr>
          <w:ilvl w:val="0"/>
          <w:numId w:val="8"/>
        </w:numPr>
        <w:rPr>
          <w:rFonts w:ascii="Arial" w:eastAsia="Arial" w:hAnsi="Arial" w:cs="Arial"/>
        </w:rPr>
      </w:pPr>
      <w:r w:rsidRPr="3B05FCEC">
        <w:rPr>
          <w:rFonts w:ascii="Arial" w:eastAsia="Arial" w:hAnsi="Arial" w:cs="Arial"/>
        </w:rPr>
        <w:t>Estándar de codificación</w:t>
      </w:r>
    </w:p>
    <w:p w14:paraId="4E1B92B2" w14:textId="77777777" w:rsidR="00355C2D" w:rsidRPr="00355C2D" w:rsidRDefault="00355C2D" w:rsidP="00355C2D">
      <w:pPr>
        <w:ind w:left="360"/>
        <w:rPr>
          <w:rFonts w:ascii="Arial" w:eastAsia="Arial" w:hAnsi="Arial" w:cs="Arial"/>
        </w:rPr>
      </w:pPr>
    </w:p>
    <w:p w14:paraId="55A23BEB" w14:textId="60636093" w:rsidR="00885B5D" w:rsidRPr="005E1EA9" w:rsidRDefault="001E018A" w:rsidP="00885B5D">
      <w:pPr>
        <w:pStyle w:val="Ttulo3"/>
        <w:rPr>
          <w:rFonts w:ascii="Arial" w:eastAsia="Arial" w:hAnsi="Arial" w:cs="Arial"/>
        </w:rPr>
      </w:pPr>
      <w:bookmarkStart w:id="22" w:name="_Toc50534655"/>
      <w:r w:rsidRPr="3B05FCEC">
        <w:rPr>
          <w:rFonts w:ascii="Arial" w:eastAsia="Arial" w:hAnsi="Arial" w:cs="Arial"/>
        </w:rPr>
        <w:t>Kanban</w:t>
      </w:r>
      <w:bookmarkEnd w:id="22"/>
    </w:p>
    <w:p w14:paraId="678FC887" w14:textId="77777777" w:rsidR="007F1F27" w:rsidRPr="0049713B" w:rsidRDefault="007F1F27" w:rsidP="0049713B"/>
    <w:p w14:paraId="7C19C35C" w14:textId="16059E18" w:rsidR="00FA58C4" w:rsidRPr="00AE60B6" w:rsidRDefault="3196299A" w:rsidP="00952C0A">
      <w:pPr>
        <w:jc w:val="both"/>
        <w:rPr>
          <w:rFonts w:ascii="Arial" w:eastAsia="Arial" w:hAnsi="Arial" w:cs="Arial"/>
        </w:rPr>
      </w:pPr>
      <w:r w:rsidRPr="3B05FCEC">
        <w:rPr>
          <w:rFonts w:ascii="Arial" w:eastAsia="Arial" w:hAnsi="Arial" w:cs="Arial"/>
        </w:rPr>
        <w:t>Es un sistema de flujo que permite</w:t>
      </w:r>
      <w:r w:rsidR="2F012DD7" w:rsidRPr="3B05FCEC">
        <w:rPr>
          <w:rFonts w:ascii="Arial" w:eastAsia="Arial" w:hAnsi="Arial" w:cs="Arial"/>
        </w:rPr>
        <w:t xml:space="preserve"> mediante el uso de señales la movilización de unidades </w:t>
      </w:r>
      <w:r w:rsidR="34AD4470" w:rsidRPr="3B05FCEC">
        <w:rPr>
          <w:rFonts w:ascii="Arial" w:eastAsia="Arial" w:hAnsi="Arial" w:cs="Arial"/>
        </w:rPr>
        <w:t>a través de una línea de producción mediante una estrategia de jalonamiento</w:t>
      </w:r>
      <w:r w:rsidR="00F01B33" w:rsidRPr="3B05FCEC">
        <w:rPr>
          <w:rFonts w:ascii="Arial" w:hAnsi="Arial" w:cs="Arial"/>
        </w:rPr>
        <w:fldChar w:fldCharType="begin" w:fldLock="1"/>
      </w:r>
      <w:r w:rsidR="00914654">
        <w:rPr>
          <w:rFonts w:ascii="Arial" w:hAnsi="Arial" w:cs="Arial"/>
        </w:rPr>
        <w:instrText>ADDIN CSL_CITATION {"citationItems":[{"id":"ITEM-1","itemData":{"URL":"https://www.ingenieriaindustrialonline.com/lean-manufacturing/kanban-control-de-materiales-y-produccion/","accessed":{"date-parts":[["2020","8","24"]]},"id":"ITEM-1","issued":{"date-parts":[["0"]]},"title":"Kanban: Control de materiales y producción - Ingenieria Industrial Online","type":"webpage"},"uris":["http://www.mendeley.com/documents/?uuid=cddaa698-e757-3b4e-92bf-4fe5ea4607f7"]}],"mendeley":{"formattedCitation":"[18]","plainTextFormattedCitation":"[18]","previouslyFormattedCitation":"[17]"},"properties":{"noteIndex":0},"schema":"https://github.com/citation-style-language/schema/raw/master/csl-citation.json"}</w:instrText>
      </w:r>
      <w:r w:rsidR="00F01B33" w:rsidRPr="3B05FCEC">
        <w:rPr>
          <w:rFonts w:ascii="Arial" w:hAnsi="Arial" w:cs="Arial"/>
        </w:rPr>
        <w:fldChar w:fldCharType="separate"/>
      </w:r>
      <w:r w:rsidR="00914654" w:rsidRPr="00914654">
        <w:rPr>
          <w:rFonts w:ascii="Arial" w:hAnsi="Arial" w:cs="Arial"/>
          <w:noProof/>
        </w:rPr>
        <w:t>[18]</w:t>
      </w:r>
      <w:r w:rsidR="00F01B33" w:rsidRPr="3B05FCEC">
        <w:rPr>
          <w:rFonts w:ascii="Arial" w:hAnsi="Arial" w:cs="Arial"/>
        </w:rPr>
        <w:fldChar w:fldCharType="end"/>
      </w:r>
      <w:r w:rsidR="000D46F7">
        <w:rPr>
          <w:rFonts w:ascii="Arial" w:hAnsi="Arial" w:cs="Arial"/>
        </w:rPr>
        <w:t>.</w:t>
      </w:r>
    </w:p>
    <w:p w14:paraId="5EFE4B91" w14:textId="5AE57FE7" w:rsidR="00B57D66" w:rsidRPr="00AE60B6" w:rsidRDefault="12896764" w:rsidP="00952C0A">
      <w:pPr>
        <w:jc w:val="both"/>
        <w:rPr>
          <w:rFonts w:ascii="Arial" w:eastAsia="Arial" w:hAnsi="Arial" w:cs="Arial"/>
        </w:rPr>
      </w:pPr>
      <w:r w:rsidRPr="3B05FCEC">
        <w:rPr>
          <w:rFonts w:ascii="Arial" w:eastAsia="Arial" w:hAnsi="Arial" w:cs="Arial"/>
        </w:rPr>
        <w:t xml:space="preserve">El modelo tradicional de Kanban consta de un grupo de </w:t>
      </w:r>
      <w:r w:rsidR="23DA2A65" w:rsidRPr="3B05FCEC">
        <w:rPr>
          <w:rFonts w:ascii="Arial" w:eastAsia="Arial" w:hAnsi="Arial" w:cs="Arial"/>
        </w:rPr>
        <w:t>tarjetas</w:t>
      </w:r>
      <w:r w:rsidRPr="3B05FCEC">
        <w:rPr>
          <w:rFonts w:ascii="Arial" w:eastAsia="Arial" w:hAnsi="Arial" w:cs="Arial"/>
        </w:rPr>
        <w:t xml:space="preserve"> las cuales representan requisitos o cosas por hacer, las cuales circulan a través de circuitos llamados </w:t>
      </w:r>
      <w:r w:rsidR="6B21F224" w:rsidRPr="3B05FCEC">
        <w:rPr>
          <w:rFonts w:ascii="Arial" w:eastAsia="Arial" w:hAnsi="Arial" w:cs="Arial"/>
        </w:rPr>
        <w:t>comúnmente pendientes,</w:t>
      </w:r>
      <w:r w:rsidR="3EFD0225" w:rsidRPr="3B05FCEC">
        <w:rPr>
          <w:rFonts w:ascii="Arial" w:eastAsia="Arial" w:hAnsi="Arial" w:cs="Arial"/>
        </w:rPr>
        <w:t xml:space="preserve"> en revisión, en curso, bloqueadas y lista.</w:t>
      </w:r>
      <w:r w:rsidR="0099E1AD" w:rsidRPr="3B05FCEC">
        <w:rPr>
          <w:rFonts w:ascii="Arial" w:eastAsia="Arial" w:hAnsi="Arial" w:cs="Arial"/>
        </w:rPr>
        <w:t xml:space="preserve"> </w:t>
      </w:r>
      <w:r w:rsidR="00BE1E17" w:rsidRPr="3B05FCEC">
        <w:rPr>
          <w:rFonts w:ascii="Arial" w:hAnsi="Arial" w:cs="Arial"/>
        </w:rPr>
        <w:fldChar w:fldCharType="begin" w:fldLock="1"/>
      </w:r>
      <w:r w:rsidR="00914654">
        <w:rPr>
          <w:rFonts w:ascii="Arial" w:hAnsi="Arial" w:cs="Arial"/>
        </w:rPr>
        <w:instrText>ADDIN CSL_CITATION {"citationItems":[{"id":"ITEM-1","itemData":{"URL":"https://blog.trello.com/es/metodologia-kanban","accessed":{"date-parts":[["2020","8","24"]]},"id":"ITEM-1","issued":{"date-parts":[["0"]]},"title":"Metodología Kanban: revoluciona tu manera de trabajar más ágil","type":"webpage"},"uris":["http://www.mendeley.com/documents/?uuid=0a84cbed-d4a2-3e78-ad3d-39b612b3555f"]}],"mendeley":{"formattedCitation":"[19]","plainTextFormattedCitation":"[19]","previouslyFormattedCitation":"[18]"},"properties":{"noteIndex":0},"schema":"https://github.com/citation-style-language/schema/raw/master/csl-citation.json"}</w:instrText>
      </w:r>
      <w:r w:rsidR="00BE1E17" w:rsidRPr="3B05FCEC">
        <w:rPr>
          <w:rFonts w:ascii="Arial" w:hAnsi="Arial" w:cs="Arial"/>
        </w:rPr>
        <w:fldChar w:fldCharType="separate"/>
      </w:r>
      <w:r w:rsidR="00914654" w:rsidRPr="00914654">
        <w:rPr>
          <w:rFonts w:ascii="Arial" w:hAnsi="Arial" w:cs="Arial"/>
          <w:noProof/>
        </w:rPr>
        <w:t>[19]</w:t>
      </w:r>
      <w:r w:rsidR="00BE1E17" w:rsidRPr="3B05FCEC">
        <w:rPr>
          <w:rFonts w:ascii="Arial" w:hAnsi="Arial" w:cs="Arial"/>
        </w:rPr>
        <w:fldChar w:fldCharType="end"/>
      </w:r>
    </w:p>
    <w:p w14:paraId="0152938F" w14:textId="6CD46441" w:rsidR="00F17F89" w:rsidRPr="00AE60B6" w:rsidRDefault="14A49E24" w:rsidP="00952C0A">
      <w:pPr>
        <w:jc w:val="both"/>
        <w:rPr>
          <w:rFonts w:ascii="Arial" w:eastAsia="Arial" w:hAnsi="Arial" w:cs="Arial"/>
        </w:rPr>
      </w:pPr>
      <w:r w:rsidRPr="3B05FCEC">
        <w:rPr>
          <w:rFonts w:ascii="Arial" w:eastAsia="Arial" w:hAnsi="Arial" w:cs="Arial"/>
        </w:rPr>
        <w:t xml:space="preserve">Entre los múltiples beneficios de Kanban se encuentran el </w:t>
      </w:r>
      <w:r w:rsidR="64B560AE" w:rsidRPr="3B05FCEC">
        <w:rPr>
          <w:rFonts w:ascii="Arial" w:eastAsia="Arial" w:hAnsi="Arial" w:cs="Arial"/>
        </w:rPr>
        <w:t xml:space="preserve">poder detectar algún </w:t>
      </w:r>
      <w:r w:rsidR="419D5E97" w:rsidRPr="3B05FCEC">
        <w:rPr>
          <w:rFonts w:ascii="Arial" w:eastAsia="Arial" w:hAnsi="Arial" w:cs="Arial"/>
        </w:rPr>
        <w:t xml:space="preserve">incidente en determinada fase del proyecto, </w:t>
      </w:r>
      <w:r w:rsidR="4A1512AB" w:rsidRPr="3B05FCEC">
        <w:rPr>
          <w:rFonts w:ascii="Arial" w:eastAsia="Arial" w:hAnsi="Arial" w:cs="Arial"/>
        </w:rPr>
        <w:t>al ser tan flexible permite reorganizar la carga de trabajo y determinar qué tanto está haciendo un individuo.</w:t>
      </w:r>
    </w:p>
    <w:p w14:paraId="2A702629" w14:textId="4710EC6A" w:rsidR="00044F33" w:rsidRPr="00AE60B6" w:rsidRDefault="4A1512AB" w:rsidP="00952C0A">
      <w:pPr>
        <w:jc w:val="both"/>
        <w:rPr>
          <w:rFonts w:ascii="Arial" w:eastAsia="Arial" w:hAnsi="Arial" w:cs="Arial"/>
        </w:rPr>
      </w:pPr>
      <w:r w:rsidRPr="3B05FCEC">
        <w:rPr>
          <w:rFonts w:ascii="Arial" w:eastAsia="Arial" w:hAnsi="Arial" w:cs="Arial"/>
        </w:rPr>
        <w:t>La organización y colaboración es fundamental en Kanban gracias a que</w:t>
      </w:r>
      <w:r w:rsidR="58AE2E08" w:rsidRPr="3B05FCEC">
        <w:rPr>
          <w:rFonts w:ascii="Arial" w:eastAsia="Arial" w:hAnsi="Arial" w:cs="Arial"/>
        </w:rPr>
        <w:t>,</w:t>
      </w:r>
      <w:r w:rsidRPr="3B05FCEC">
        <w:rPr>
          <w:rFonts w:ascii="Arial" w:eastAsia="Arial" w:hAnsi="Arial" w:cs="Arial"/>
        </w:rPr>
        <w:t xml:space="preserve"> al ser un método visual</w:t>
      </w:r>
      <w:r w:rsidR="483E0487" w:rsidRPr="3B05FCEC">
        <w:rPr>
          <w:rFonts w:ascii="Arial" w:eastAsia="Arial" w:hAnsi="Arial" w:cs="Arial"/>
        </w:rPr>
        <w:t xml:space="preserve">, gestiona adecuadamente </w:t>
      </w:r>
      <w:r w:rsidR="2C78BFFD" w:rsidRPr="3B05FCEC">
        <w:rPr>
          <w:rFonts w:ascii="Arial" w:eastAsia="Arial" w:hAnsi="Arial" w:cs="Arial"/>
        </w:rPr>
        <w:t>múltiples</w:t>
      </w:r>
      <w:r w:rsidR="483E0487" w:rsidRPr="3B05FCEC">
        <w:rPr>
          <w:rFonts w:ascii="Arial" w:eastAsia="Arial" w:hAnsi="Arial" w:cs="Arial"/>
        </w:rPr>
        <w:t xml:space="preserve"> parámetros por medio de colores y </w:t>
      </w:r>
      <w:r w:rsidR="2C78BFFD" w:rsidRPr="3B05FCEC">
        <w:rPr>
          <w:rFonts w:ascii="Arial" w:eastAsia="Arial" w:hAnsi="Arial" w:cs="Arial"/>
        </w:rPr>
        <w:t>guías</w:t>
      </w:r>
      <w:r w:rsidR="483E0487" w:rsidRPr="3B05FCEC">
        <w:rPr>
          <w:rFonts w:ascii="Arial" w:eastAsia="Arial" w:hAnsi="Arial" w:cs="Arial"/>
        </w:rPr>
        <w:t xml:space="preserve"> que ayudan a que el equipo tenga una mayor percepción de donde se está mediante la memoria </w:t>
      </w:r>
      <w:r w:rsidR="61F76C18" w:rsidRPr="3B05FCEC">
        <w:rPr>
          <w:rFonts w:ascii="Arial" w:eastAsia="Arial" w:hAnsi="Arial" w:cs="Arial"/>
        </w:rPr>
        <w:t>visual.</w:t>
      </w:r>
      <w:r w:rsidR="21CCB3A9" w:rsidRPr="3B05FCEC">
        <w:rPr>
          <w:rFonts w:ascii="Arial" w:eastAsia="Arial" w:hAnsi="Arial" w:cs="Arial"/>
        </w:rPr>
        <w:t xml:space="preserve"> </w:t>
      </w:r>
      <w:r w:rsidR="00E1625B" w:rsidRPr="3B05FCEC">
        <w:rPr>
          <w:rFonts w:ascii="Arial" w:hAnsi="Arial" w:cs="Arial"/>
        </w:rPr>
        <w:fldChar w:fldCharType="begin" w:fldLock="1"/>
      </w:r>
      <w:r w:rsidR="00914654">
        <w:rPr>
          <w:rFonts w:ascii="Arial" w:hAnsi="Arial" w:cs="Arial"/>
        </w:rPr>
        <w:instrText>ADDIN CSL_CITATION {"citationItems":[{"id":"ITEM-1","itemData":{"URL":"https://kanbantool.com/es/metodologia-kanban","accessed":{"date-parts":[["2020","8","24"]]},"id":"ITEM-1","issued":{"date-parts":[["0"]]},"title":"Metodología Kanban | Kanban Tool","type":"webpage"},"uris":["http://www.mendeley.com/documents/?uuid=3728134b-12e2-3712-8884-c98402cb6913"]}],"mendeley":{"formattedCitation":"[20]","plainTextFormattedCitation":"[20]","previouslyFormattedCitation":"[19]"},"properties":{"noteIndex":0},"schema":"https://github.com/citation-style-language/schema/raw/master/csl-citation.json"}</w:instrText>
      </w:r>
      <w:r w:rsidR="00E1625B" w:rsidRPr="3B05FCEC">
        <w:rPr>
          <w:rFonts w:ascii="Arial" w:hAnsi="Arial" w:cs="Arial"/>
        </w:rPr>
        <w:fldChar w:fldCharType="separate"/>
      </w:r>
      <w:r w:rsidR="00914654" w:rsidRPr="00914654">
        <w:rPr>
          <w:rFonts w:ascii="Arial" w:hAnsi="Arial" w:cs="Arial"/>
          <w:noProof/>
        </w:rPr>
        <w:t>[20]</w:t>
      </w:r>
      <w:r w:rsidR="00E1625B" w:rsidRPr="3B05FCEC">
        <w:rPr>
          <w:rFonts w:ascii="Arial" w:hAnsi="Arial" w:cs="Arial"/>
        </w:rPr>
        <w:fldChar w:fldCharType="end"/>
      </w:r>
    </w:p>
    <w:p w14:paraId="465821B0" w14:textId="5A31423D" w:rsidR="00E12776" w:rsidRPr="00AE60B6" w:rsidRDefault="20177DEE" w:rsidP="00952C0A">
      <w:pPr>
        <w:jc w:val="both"/>
        <w:rPr>
          <w:rFonts w:ascii="Arial" w:eastAsia="Arial" w:hAnsi="Arial" w:cs="Arial"/>
        </w:rPr>
      </w:pPr>
      <w:r w:rsidRPr="3B05FCEC">
        <w:rPr>
          <w:rFonts w:ascii="Arial" w:eastAsia="Arial" w:hAnsi="Arial" w:cs="Arial"/>
        </w:rPr>
        <w:t xml:space="preserve">Los participantes del proyecto pueden decidir </w:t>
      </w:r>
      <w:r w:rsidR="00E1147A" w:rsidRPr="3B05FCEC">
        <w:rPr>
          <w:rFonts w:ascii="Arial" w:eastAsia="Arial" w:hAnsi="Arial" w:cs="Arial"/>
        </w:rPr>
        <w:t>qué</w:t>
      </w:r>
      <w:r w:rsidRPr="3B05FCEC">
        <w:rPr>
          <w:rFonts w:ascii="Arial" w:eastAsia="Arial" w:hAnsi="Arial" w:cs="Arial"/>
        </w:rPr>
        <w:t xml:space="preserve"> tareas trabajar, por tanto</w:t>
      </w:r>
      <w:r w:rsidR="2C78BFFD" w:rsidRPr="3B05FCEC">
        <w:rPr>
          <w:rFonts w:ascii="Arial" w:eastAsia="Arial" w:hAnsi="Arial" w:cs="Arial"/>
        </w:rPr>
        <w:t>,</w:t>
      </w:r>
      <w:r w:rsidRPr="3B05FCEC">
        <w:rPr>
          <w:rFonts w:ascii="Arial" w:eastAsia="Arial" w:hAnsi="Arial" w:cs="Arial"/>
        </w:rPr>
        <w:t xml:space="preserve"> es la persona quien establece su carga de trabajo</w:t>
      </w:r>
      <w:r w:rsidR="397114D3" w:rsidRPr="3B05FCEC">
        <w:rPr>
          <w:rFonts w:ascii="Arial" w:eastAsia="Arial" w:hAnsi="Arial" w:cs="Arial"/>
        </w:rPr>
        <w:t xml:space="preserve">, así mismo se pueden organizar estructuras jerárquicas basadas en roles prestablecidos identificados con </w:t>
      </w:r>
      <w:r w:rsidR="2C78BFFD" w:rsidRPr="3B05FCEC">
        <w:rPr>
          <w:rFonts w:ascii="Arial" w:eastAsia="Arial" w:hAnsi="Arial" w:cs="Arial"/>
        </w:rPr>
        <w:t>distintivos o colores.</w:t>
      </w:r>
    </w:p>
    <w:p w14:paraId="639617D5" w14:textId="77777777" w:rsidR="0049713B" w:rsidRPr="00AE60B6" w:rsidRDefault="0049713B" w:rsidP="00E12776">
      <w:pPr>
        <w:rPr>
          <w:rFonts w:ascii="Arial" w:eastAsia="Arial" w:hAnsi="Arial" w:cs="Arial"/>
        </w:rPr>
      </w:pPr>
    </w:p>
    <w:p w14:paraId="49F0439B" w14:textId="4ECF4DBD" w:rsidR="00AD4DFA" w:rsidRPr="00AE60B6" w:rsidRDefault="3984A737" w:rsidP="00AD4DFA">
      <w:pPr>
        <w:pStyle w:val="Ttulo3"/>
        <w:rPr>
          <w:rFonts w:ascii="Arial" w:eastAsia="Arial" w:hAnsi="Arial" w:cs="Arial"/>
        </w:rPr>
      </w:pPr>
      <w:bookmarkStart w:id="23" w:name="_Metodología_seleccionada"/>
      <w:bookmarkStart w:id="24" w:name="_Toc50534656"/>
      <w:bookmarkEnd w:id="23"/>
      <w:r w:rsidRPr="3B05FCEC">
        <w:rPr>
          <w:rFonts w:ascii="Arial" w:eastAsia="Arial" w:hAnsi="Arial" w:cs="Arial"/>
        </w:rPr>
        <w:t xml:space="preserve">Metodología </w:t>
      </w:r>
      <w:r w:rsidR="4CFB1E67" w:rsidRPr="3B05FCEC">
        <w:rPr>
          <w:rFonts w:ascii="Arial" w:eastAsia="Arial" w:hAnsi="Arial" w:cs="Arial"/>
        </w:rPr>
        <w:t>seleccionada</w:t>
      </w:r>
      <w:bookmarkEnd w:id="24"/>
    </w:p>
    <w:p w14:paraId="4C9CE5A6" w14:textId="77777777" w:rsidR="0049713B" w:rsidRPr="0049713B" w:rsidRDefault="0049713B" w:rsidP="0049713B"/>
    <w:p w14:paraId="1EADA018" w14:textId="721098EF" w:rsidR="00EA2ED8" w:rsidRPr="00AE60B6" w:rsidRDefault="5CBF2F21" w:rsidP="000535E6">
      <w:pPr>
        <w:jc w:val="both"/>
        <w:rPr>
          <w:rFonts w:ascii="Arial" w:eastAsia="Arial" w:hAnsi="Arial" w:cs="Arial"/>
        </w:rPr>
      </w:pPr>
      <w:r w:rsidRPr="3B05FCEC">
        <w:rPr>
          <w:rFonts w:ascii="Arial" w:eastAsia="Arial" w:hAnsi="Arial" w:cs="Arial"/>
        </w:rPr>
        <w:t xml:space="preserve">La metodología escogida por el grupo es el </w:t>
      </w:r>
      <w:r w:rsidR="732A4167" w:rsidRPr="3B05FCEC">
        <w:rPr>
          <w:rFonts w:ascii="Arial" w:eastAsia="Arial" w:hAnsi="Arial" w:cs="Arial"/>
        </w:rPr>
        <w:t xml:space="preserve">marco de trabajo </w:t>
      </w:r>
      <w:r w:rsidR="732A4167" w:rsidRPr="004F4E30">
        <w:rPr>
          <w:rFonts w:ascii="Arial" w:eastAsia="Arial" w:hAnsi="Arial" w:cs="Arial"/>
          <w:i/>
          <w:iCs/>
        </w:rPr>
        <w:t>Scrum</w:t>
      </w:r>
      <w:r w:rsidR="732A4167" w:rsidRPr="3B05FCEC">
        <w:rPr>
          <w:rFonts w:ascii="Arial" w:eastAsia="Arial" w:hAnsi="Arial" w:cs="Arial"/>
        </w:rPr>
        <w:t xml:space="preserve">, esto ya que nos permite llegar </w:t>
      </w:r>
      <w:r w:rsidR="6A2F2963" w:rsidRPr="3B05FCEC">
        <w:rPr>
          <w:rFonts w:ascii="Arial" w:eastAsia="Arial" w:hAnsi="Arial" w:cs="Arial"/>
        </w:rPr>
        <w:t xml:space="preserve">a las necesidades específicas del proyecto, al ser algo complejo y gestionable podemos establecer roles de trabajo y priorizar tareas mediante el </w:t>
      </w:r>
      <w:proofErr w:type="spellStart"/>
      <w:r w:rsidR="6A2F2963" w:rsidRPr="006D50DD">
        <w:rPr>
          <w:rFonts w:ascii="Arial" w:eastAsia="Arial" w:hAnsi="Arial" w:cs="Arial"/>
          <w:i/>
        </w:rPr>
        <w:t>Product</w:t>
      </w:r>
      <w:proofErr w:type="spellEnd"/>
      <w:r w:rsidR="6A2F2963" w:rsidRPr="3B05FCEC">
        <w:rPr>
          <w:rFonts w:ascii="Arial" w:eastAsia="Arial" w:hAnsi="Arial" w:cs="Arial"/>
        </w:rPr>
        <w:t xml:space="preserve"> </w:t>
      </w:r>
      <w:r w:rsidR="006D50DD">
        <w:rPr>
          <w:rFonts w:ascii="Arial" w:eastAsia="Arial" w:hAnsi="Arial" w:cs="Arial"/>
          <w:i/>
          <w:iCs/>
        </w:rPr>
        <w:t>b</w:t>
      </w:r>
      <w:r w:rsidR="6A2F2963" w:rsidRPr="006D50DD">
        <w:rPr>
          <w:rFonts w:ascii="Arial" w:eastAsia="Arial" w:hAnsi="Arial" w:cs="Arial"/>
          <w:i/>
          <w:iCs/>
        </w:rPr>
        <w:t>acklog</w:t>
      </w:r>
      <w:r w:rsidR="27B3D43F" w:rsidRPr="3B05FCEC">
        <w:rPr>
          <w:rFonts w:ascii="Arial" w:eastAsia="Arial" w:hAnsi="Arial" w:cs="Arial"/>
        </w:rPr>
        <w:t xml:space="preserve"> </w:t>
      </w:r>
      <w:r w:rsidR="005A3FEB">
        <w:rPr>
          <w:rFonts w:ascii="Arial" w:eastAsia="Arial" w:hAnsi="Arial" w:cs="Arial"/>
        </w:rPr>
        <w:t>v</w:t>
      </w:r>
      <w:r w:rsidR="5C20AD12" w:rsidRPr="005A3FEB">
        <w:rPr>
          <w:rFonts w:ascii="Arial" w:eastAsia="Arial" w:hAnsi="Arial" w:cs="Arial"/>
        </w:rPr>
        <w:t xml:space="preserve">er </w:t>
      </w:r>
      <w:hyperlink r:id="rId13" w:history="1">
        <w:r w:rsidR="5C20AD12" w:rsidRPr="005A3FEB">
          <w:rPr>
            <w:rStyle w:val="Hipervnculo"/>
            <w:rFonts w:ascii="Arial" w:eastAsia="Arial" w:hAnsi="Arial" w:cs="Arial"/>
          </w:rPr>
          <w:t>Anexo A(Acta</w:t>
        </w:r>
        <w:r w:rsidR="2C1706BA" w:rsidRPr="005A3FEB">
          <w:rPr>
            <w:rStyle w:val="Hipervnculo"/>
            <w:rFonts w:ascii="Arial" w:eastAsia="Arial" w:hAnsi="Arial" w:cs="Arial"/>
          </w:rPr>
          <w:t>s</w:t>
        </w:r>
        <w:r w:rsidR="5C20AD12" w:rsidRPr="005A3FEB">
          <w:rPr>
            <w:rStyle w:val="Hipervnculo"/>
            <w:rFonts w:ascii="Arial" w:eastAsia="Arial" w:hAnsi="Arial" w:cs="Arial"/>
          </w:rPr>
          <w:t>)</w:t>
        </w:r>
      </w:hyperlink>
      <w:r w:rsidR="6A2F2963" w:rsidRPr="3B05FCEC">
        <w:rPr>
          <w:rFonts w:ascii="Arial" w:eastAsia="Arial" w:hAnsi="Arial" w:cs="Arial"/>
        </w:rPr>
        <w:t>, adicionalmente a ello se estableció una modalidad de trabajo semanal con reuniones periódicas identificadas bajo el siguiente esquema:</w:t>
      </w:r>
    </w:p>
    <w:p w14:paraId="4532D6AE" w14:textId="77777777" w:rsidR="00E2506F" w:rsidRDefault="76165357" w:rsidP="3B05FCEC">
      <w:pPr>
        <w:rPr>
          <w:rFonts w:ascii="Arial" w:eastAsia="Arial" w:hAnsi="Arial" w:cs="Arial"/>
          <w:sz w:val="20"/>
          <w:szCs w:val="20"/>
        </w:rPr>
      </w:pPr>
      <w:r>
        <w:rPr>
          <w:noProof/>
        </w:rPr>
        <w:lastRenderedPageBreak/>
        <w:drawing>
          <wp:inline distT="0" distB="0" distL="0" distR="0" wp14:anchorId="21B997B5" wp14:editId="1CA269B3">
            <wp:extent cx="5313871" cy="3112540"/>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3871" cy="3112540"/>
                    </a:xfrm>
                    <a:prstGeom prst="rect">
                      <a:avLst/>
                    </a:prstGeom>
                  </pic:spPr>
                </pic:pic>
              </a:graphicData>
            </a:graphic>
          </wp:inline>
        </w:drawing>
      </w:r>
    </w:p>
    <w:p w14:paraId="2EA1A80B" w14:textId="3D7BED91" w:rsidR="00C62215" w:rsidRPr="00C62215" w:rsidRDefault="00C62215" w:rsidP="00C62215">
      <w:pPr>
        <w:pStyle w:val="Descripcin"/>
        <w:jc w:val="center"/>
        <w:rPr>
          <w:rFonts w:ascii="Arial" w:eastAsia="Arial" w:hAnsi="Arial" w:cs="Arial"/>
          <w:color w:val="auto"/>
          <w:sz w:val="20"/>
          <w:szCs w:val="20"/>
        </w:rPr>
      </w:pPr>
      <w:bookmarkStart w:id="25" w:name="_Toc50574221"/>
      <w:r w:rsidRPr="00C62215">
        <w:rPr>
          <w:rFonts w:ascii="Arial" w:hAnsi="Arial" w:cs="Arial"/>
          <w:color w:val="auto"/>
        </w:rPr>
        <w:t xml:space="preserve">Figura </w:t>
      </w:r>
      <w:r w:rsidRPr="00C62215">
        <w:rPr>
          <w:rFonts w:ascii="Arial" w:hAnsi="Arial" w:cs="Arial"/>
          <w:color w:val="auto"/>
        </w:rPr>
        <w:fldChar w:fldCharType="begin"/>
      </w:r>
      <w:r w:rsidRPr="00C62215">
        <w:rPr>
          <w:rFonts w:ascii="Arial" w:hAnsi="Arial" w:cs="Arial"/>
          <w:color w:val="auto"/>
        </w:rPr>
        <w:instrText xml:space="preserve"> SEQ Figura \* ARABIC </w:instrText>
      </w:r>
      <w:r w:rsidRPr="00C62215">
        <w:rPr>
          <w:rFonts w:ascii="Arial" w:hAnsi="Arial" w:cs="Arial"/>
          <w:color w:val="auto"/>
        </w:rPr>
        <w:fldChar w:fldCharType="separate"/>
      </w:r>
      <w:r w:rsidR="00757D9F">
        <w:rPr>
          <w:rFonts w:ascii="Arial" w:hAnsi="Arial" w:cs="Arial"/>
          <w:noProof/>
          <w:color w:val="auto"/>
        </w:rPr>
        <w:t>1</w:t>
      </w:r>
      <w:r w:rsidRPr="00C62215">
        <w:rPr>
          <w:rFonts w:ascii="Arial" w:hAnsi="Arial" w:cs="Arial"/>
          <w:color w:val="auto"/>
        </w:rPr>
        <w:fldChar w:fldCharType="end"/>
      </w:r>
      <w:r w:rsidRPr="00C62215">
        <w:rPr>
          <w:rFonts w:ascii="Arial" w:hAnsi="Arial" w:cs="Arial"/>
          <w:color w:val="auto"/>
        </w:rPr>
        <w:t xml:space="preserve"> Modelo de ciclo de vida ECO</w:t>
      </w:r>
      <w:bookmarkEnd w:id="25"/>
    </w:p>
    <w:p w14:paraId="010EB06C" w14:textId="01FEFFA2" w:rsidR="006C2C9A" w:rsidRPr="00AE60B6" w:rsidRDefault="003A1192" w:rsidP="003812E3">
      <w:pPr>
        <w:jc w:val="center"/>
        <w:rPr>
          <w:rFonts w:ascii="Arial" w:eastAsia="Arial" w:hAnsi="Arial" w:cs="Arial"/>
        </w:rPr>
      </w:pPr>
      <w:r w:rsidRPr="00E2506F">
        <w:rPr>
          <w:rFonts w:ascii="Arial" w:eastAsia="Arial" w:hAnsi="Arial" w:cs="Arial"/>
          <w:sz w:val="20"/>
          <w:szCs w:val="20"/>
        </w:rPr>
        <w:t xml:space="preserve">Imagen 1. </w:t>
      </w:r>
      <w:r w:rsidR="00E2506F" w:rsidRPr="00E2506F">
        <w:rPr>
          <w:rFonts w:ascii="Arial" w:eastAsia="Arial" w:hAnsi="Arial" w:cs="Arial"/>
          <w:sz w:val="20"/>
          <w:szCs w:val="20"/>
        </w:rPr>
        <w:t>Modalidad de trabajo.</w:t>
      </w:r>
    </w:p>
    <w:p w14:paraId="7144B146" w14:textId="77777777" w:rsidR="00F944FD" w:rsidRPr="00AE60B6" w:rsidRDefault="00F944FD" w:rsidP="3B05FCEC">
      <w:pPr>
        <w:jc w:val="both"/>
        <w:rPr>
          <w:rFonts w:ascii="Arial" w:eastAsia="Arial" w:hAnsi="Arial" w:cs="Arial"/>
        </w:rPr>
      </w:pPr>
    </w:p>
    <w:p w14:paraId="6AACBD1D" w14:textId="6780BA9F" w:rsidR="004175CB" w:rsidRPr="00AE60B6" w:rsidRDefault="6A2F2963" w:rsidP="3B05FCEC">
      <w:pPr>
        <w:jc w:val="both"/>
        <w:rPr>
          <w:rFonts w:ascii="Arial" w:eastAsia="Arial" w:hAnsi="Arial" w:cs="Arial"/>
        </w:rPr>
      </w:pPr>
      <w:r w:rsidRPr="3B05FCEC">
        <w:rPr>
          <w:rFonts w:ascii="Arial" w:eastAsia="Arial" w:hAnsi="Arial" w:cs="Arial"/>
        </w:rPr>
        <w:t xml:space="preserve">Esto nos permite revisar semanalmente los incidentes, aciertos y demás eventos producidos en cada vuelta </w:t>
      </w:r>
      <w:r w:rsidR="32C1C8E1" w:rsidRPr="3B05FCEC">
        <w:rPr>
          <w:rFonts w:ascii="Arial" w:eastAsia="Arial" w:hAnsi="Arial" w:cs="Arial"/>
        </w:rPr>
        <w:t xml:space="preserve">de incremento con respecto al SPMP, </w:t>
      </w:r>
      <w:r w:rsidR="34313F70" w:rsidRPr="3B05FCEC">
        <w:rPr>
          <w:rFonts w:ascii="Arial" w:eastAsia="Arial" w:hAnsi="Arial" w:cs="Arial"/>
        </w:rPr>
        <w:t xml:space="preserve">para la gestión se realizó una distribución acorde </w:t>
      </w:r>
      <w:r w:rsidR="4632F0F4" w:rsidRPr="3B05FCEC">
        <w:rPr>
          <w:rFonts w:ascii="Arial" w:eastAsia="Arial" w:hAnsi="Arial" w:cs="Arial"/>
        </w:rPr>
        <w:t>a un</w:t>
      </w:r>
      <w:r w:rsidR="5DDDAD86" w:rsidRPr="3B05FCEC">
        <w:rPr>
          <w:rFonts w:ascii="Arial" w:eastAsia="Arial" w:hAnsi="Arial" w:cs="Arial"/>
        </w:rPr>
        <w:t xml:space="preserve"> modelo KANBAN</w:t>
      </w:r>
      <w:r w:rsidR="239EB0DD" w:rsidRPr="3B05FCEC">
        <w:rPr>
          <w:rFonts w:ascii="Arial" w:eastAsia="Arial" w:hAnsi="Arial" w:cs="Arial"/>
        </w:rPr>
        <w:t>,</w:t>
      </w:r>
      <w:r w:rsidR="5DDDAD86" w:rsidRPr="3B05FCEC">
        <w:rPr>
          <w:rFonts w:ascii="Arial" w:eastAsia="Arial" w:hAnsi="Arial" w:cs="Arial"/>
        </w:rPr>
        <w:t xml:space="preserve"> donde las tareas serán administradas por el </w:t>
      </w:r>
      <w:proofErr w:type="spellStart"/>
      <w:r w:rsidR="5DDDAD86" w:rsidRPr="006D50DD">
        <w:rPr>
          <w:rFonts w:ascii="Arial" w:eastAsia="Arial" w:hAnsi="Arial" w:cs="Arial"/>
          <w:i/>
        </w:rPr>
        <w:t>Product</w:t>
      </w:r>
      <w:proofErr w:type="spellEnd"/>
      <w:r w:rsidR="5DDDAD86" w:rsidRPr="3B05FCEC">
        <w:rPr>
          <w:rFonts w:ascii="Arial" w:eastAsia="Arial" w:hAnsi="Arial" w:cs="Arial"/>
        </w:rPr>
        <w:t xml:space="preserve"> </w:t>
      </w:r>
      <w:proofErr w:type="spellStart"/>
      <w:r w:rsidR="5DDDAD86" w:rsidRPr="006D50DD">
        <w:rPr>
          <w:rFonts w:ascii="Arial" w:eastAsia="Arial" w:hAnsi="Arial" w:cs="Arial"/>
          <w:i/>
        </w:rPr>
        <w:t>Owner</w:t>
      </w:r>
      <w:proofErr w:type="spellEnd"/>
      <w:r w:rsidR="5DDDAD86" w:rsidRPr="3B05FCEC">
        <w:rPr>
          <w:rFonts w:ascii="Arial" w:eastAsia="Arial" w:hAnsi="Arial" w:cs="Arial"/>
        </w:rPr>
        <w:t xml:space="preserve"> y el </w:t>
      </w:r>
      <w:r w:rsidR="5DDDAD86" w:rsidRPr="006D50DD">
        <w:rPr>
          <w:rFonts w:ascii="Arial" w:eastAsia="Arial" w:hAnsi="Arial" w:cs="Arial"/>
          <w:i/>
        </w:rPr>
        <w:t>Scrum</w:t>
      </w:r>
      <w:r w:rsidR="5DDDAD86" w:rsidRPr="3B05FCEC">
        <w:rPr>
          <w:rFonts w:ascii="Arial" w:eastAsia="Arial" w:hAnsi="Arial" w:cs="Arial"/>
        </w:rPr>
        <w:t xml:space="preserve"> </w:t>
      </w:r>
      <w:r w:rsidR="5DDDAD86" w:rsidRPr="006D50DD">
        <w:rPr>
          <w:rFonts w:ascii="Arial" w:eastAsia="Arial" w:hAnsi="Arial" w:cs="Arial"/>
          <w:i/>
        </w:rPr>
        <w:t>Master</w:t>
      </w:r>
      <w:r w:rsidR="5DDDAD86" w:rsidRPr="3B05FCEC">
        <w:rPr>
          <w:rFonts w:ascii="Arial" w:eastAsia="Arial" w:hAnsi="Arial" w:cs="Arial"/>
        </w:rPr>
        <w:t xml:space="preserve"> en un tablero </w:t>
      </w:r>
      <w:r w:rsidR="141632A0" w:rsidRPr="3B05FCEC">
        <w:rPr>
          <w:rFonts w:ascii="Arial" w:eastAsia="Arial" w:hAnsi="Arial" w:cs="Arial"/>
        </w:rPr>
        <w:t>dividido en 4 partes: por hacer, en revisión, realizado, cancelado.</w:t>
      </w:r>
    </w:p>
    <w:p w14:paraId="54F9408D" w14:textId="77777777" w:rsidR="005E1EA9" w:rsidRPr="00AE60B6" w:rsidRDefault="005E1EA9" w:rsidP="004175CB">
      <w:pPr>
        <w:jc w:val="both"/>
        <w:rPr>
          <w:rFonts w:ascii="Arial" w:eastAsia="Arial" w:hAnsi="Arial" w:cs="Arial"/>
        </w:rPr>
      </w:pPr>
    </w:p>
    <w:p w14:paraId="1F3BCCCD" w14:textId="1314057A" w:rsidR="00512AF8" w:rsidRPr="00AE60B6" w:rsidRDefault="14B77D0C" w:rsidP="3B05FCEC">
      <w:pPr>
        <w:jc w:val="both"/>
        <w:rPr>
          <w:rFonts w:ascii="Arial" w:eastAsia="Arial" w:hAnsi="Arial" w:cs="Arial"/>
        </w:rPr>
      </w:pPr>
      <w:r w:rsidRPr="3B05FCEC">
        <w:rPr>
          <w:rFonts w:ascii="Arial" w:eastAsia="Arial" w:hAnsi="Arial" w:cs="Arial"/>
        </w:rPr>
        <w:t>Una vez se realicen las verificaciones pertinentes con respecto a la calidad de la tarea, se evaluará su adición al proyecto y al documento de manera modular, es decir, sin invadir la integridad general del aplicativo</w:t>
      </w:r>
      <w:r w:rsidR="52D9EF4D" w:rsidRPr="3B05FCEC">
        <w:rPr>
          <w:rFonts w:ascii="Arial" w:eastAsia="Arial" w:hAnsi="Arial" w:cs="Arial"/>
        </w:rPr>
        <w:t xml:space="preserve">, y, al finalizar, se asignarán </w:t>
      </w:r>
      <w:r w:rsidR="4858809A" w:rsidRPr="3B05FCEC">
        <w:rPr>
          <w:rFonts w:ascii="Arial" w:eastAsia="Arial" w:hAnsi="Arial" w:cs="Arial"/>
        </w:rPr>
        <w:t>nuevas tareas</w:t>
      </w:r>
      <w:r w:rsidR="578A87FC" w:rsidRPr="3B05FCEC">
        <w:rPr>
          <w:rFonts w:ascii="Arial" w:eastAsia="Arial" w:hAnsi="Arial" w:cs="Arial"/>
        </w:rPr>
        <w:t xml:space="preserve"> para volver al ciclo de vida.</w:t>
      </w:r>
    </w:p>
    <w:p w14:paraId="6DC0CBA4" w14:textId="77777777" w:rsidR="00F4471A" w:rsidRPr="00AE60B6" w:rsidRDefault="00F4471A" w:rsidP="3B05FCEC">
      <w:pPr>
        <w:jc w:val="both"/>
        <w:rPr>
          <w:rFonts w:ascii="Arial" w:eastAsia="Arial" w:hAnsi="Arial" w:cs="Arial"/>
        </w:rPr>
      </w:pPr>
    </w:p>
    <w:p w14:paraId="1A21A146" w14:textId="5EAD7470" w:rsidR="009A0832" w:rsidRPr="00AE60B6" w:rsidRDefault="037C5526" w:rsidP="009A0832">
      <w:pPr>
        <w:pStyle w:val="Ttulo2"/>
        <w:rPr>
          <w:rFonts w:ascii="Arial" w:eastAsia="Arial" w:hAnsi="Arial" w:cs="Arial"/>
          <w:sz w:val="24"/>
          <w:szCs w:val="24"/>
        </w:rPr>
      </w:pPr>
      <w:bookmarkStart w:id="26" w:name="_Toc50534657"/>
      <w:r w:rsidRPr="3B05FCEC">
        <w:rPr>
          <w:rFonts w:ascii="Arial" w:eastAsia="Arial" w:hAnsi="Arial" w:cs="Arial"/>
          <w:sz w:val="24"/>
          <w:szCs w:val="24"/>
        </w:rPr>
        <w:t>Lenguajes</w:t>
      </w:r>
      <w:r w:rsidR="46163988" w:rsidRPr="3B05FCEC">
        <w:rPr>
          <w:rFonts w:ascii="Arial" w:eastAsia="Arial" w:hAnsi="Arial" w:cs="Arial"/>
          <w:sz w:val="24"/>
          <w:szCs w:val="24"/>
        </w:rPr>
        <w:t xml:space="preserve"> y h</w:t>
      </w:r>
      <w:r w:rsidRPr="3B05FCEC">
        <w:rPr>
          <w:rFonts w:ascii="Arial" w:eastAsia="Arial" w:hAnsi="Arial" w:cs="Arial"/>
          <w:sz w:val="24"/>
          <w:szCs w:val="24"/>
        </w:rPr>
        <w:t>erramientas</w:t>
      </w:r>
      <w:bookmarkEnd w:id="26"/>
    </w:p>
    <w:p w14:paraId="29439217" w14:textId="77777777" w:rsidR="009A0832" w:rsidRPr="00AE60B6" w:rsidRDefault="009A0832" w:rsidP="3B05FCEC">
      <w:pPr>
        <w:rPr>
          <w:rFonts w:ascii="Arial" w:eastAsia="Arial" w:hAnsi="Arial" w:cs="Arial"/>
        </w:rPr>
      </w:pPr>
    </w:p>
    <w:p w14:paraId="2807C710" w14:textId="57F33BA2" w:rsidR="009A0832" w:rsidRPr="00AE60B6" w:rsidRDefault="2B696B8E" w:rsidP="00A94C49">
      <w:pPr>
        <w:jc w:val="both"/>
        <w:rPr>
          <w:rFonts w:ascii="Arial" w:eastAsia="Arial" w:hAnsi="Arial" w:cs="Arial"/>
        </w:rPr>
      </w:pPr>
      <w:r w:rsidRPr="3B05FCEC">
        <w:rPr>
          <w:rFonts w:ascii="Arial" w:eastAsia="Arial" w:hAnsi="Arial" w:cs="Arial"/>
        </w:rPr>
        <w:t>A continuación, se presentarán los lenguajes y herramientas a utilizar durante el desarrollo del proyecto; las cuales se seleccionaron con los criterios definidos por el grupo</w:t>
      </w:r>
    </w:p>
    <w:p w14:paraId="1E4068F8" w14:textId="77777777" w:rsidR="009A0832" w:rsidRPr="00AE60B6" w:rsidRDefault="009A0832" w:rsidP="3B05FCEC">
      <w:pPr>
        <w:rPr>
          <w:rFonts w:ascii="Arial" w:eastAsia="Arial" w:hAnsi="Arial" w:cs="Arial"/>
        </w:rPr>
      </w:pPr>
    </w:p>
    <w:p w14:paraId="66E8E0C3" w14:textId="08491706" w:rsidR="009A0832" w:rsidRPr="00AE60B6" w:rsidRDefault="001761AA" w:rsidP="009A0832">
      <w:pPr>
        <w:pStyle w:val="Ttulo3"/>
        <w:rPr>
          <w:rFonts w:ascii="Arial" w:eastAsia="Arial" w:hAnsi="Arial" w:cs="Arial"/>
        </w:rPr>
      </w:pPr>
      <w:bookmarkStart w:id="27" w:name="_Toc50534658"/>
      <w:r>
        <w:rPr>
          <w:rFonts w:ascii="Arial" w:eastAsia="Arial" w:hAnsi="Arial" w:cs="Arial"/>
        </w:rPr>
        <w:t>Herramientas y lenguajes de desarrollo</w:t>
      </w:r>
      <w:bookmarkEnd w:id="27"/>
    </w:p>
    <w:p w14:paraId="4096AFB7" w14:textId="77777777" w:rsidR="009F20AA" w:rsidRPr="00AE60B6" w:rsidRDefault="7FEAA420" w:rsidP="00A94C49">
      <w:pPr>
        <w:jc w:val="both"/>
        <w:rPr>
          <w:rFonts w:ascii="Arial" w:eastAsia="Arial" w:hAnsi="Arial" w:cs="Arial"/>
        </w:rPr>
      </w:pPr>
      <w:r w:rsidRPr="3B05FCEC">
        <w:rPr>
          <w:rFonts w:ascii="Arial" w:eastAsia="Arial" w:hAnsi="Arial" w:cs="Arial"/>
        </w:rPr>
        <w:t>Para la selección de lenguajes y herramientas se presentan los siguientes criterios:</w:t>
      </w:r>
    </w:p>
    <w:p w14:paraId="6FDFD20D" w14:textId="77777777" w:rsidR="009F20AA" w:rsidRPr="00AE60B6" w:rsidRDefault="009F20AA" w:rsidP="00A94C49">
      <w:pPr>
        <w:jc w:val="both"/>
        <w:rPr>
          <w:rFonts w:ascii="Arial" w:eastAsia="Arial" w:hAnsi="Arial" w:cs="Arial"/>
        </w:rPr>
      </w:pPr>
    </w:p>
    <w:p w14:paraId="658798EF" w14:textId="12DA78FC" w:rsidR="009F20AA" w:rsidRPr="00DD76F7" w:rsidRDefault="7FEAA420" w:rsidP="000133A1">
      <w:pPr>
        <w:pStyle w:val="Prrafodelista"/>
        <w:numPr>
          <w:ilvl w:val="0"/>
          <w:numId w:val="9"/>
        </w:numPr>
        <w:jc w:val="both"/>
        <w:rPr>
          <w:rFonts w:ascii="Arial" w:eastAsia="Arial" w:hAnsi="Arial" w:cs="Arial"/>
        </w:rPr>
      </w:pPr>
      <w:r w:rsidRPr="3B05FCEC">
        <w:rPr>
          <w:rFonts w:ascii="Arial" w:eastAsia="Arial" w:hAnsi="Arial" w:cs="Arial"/>
          <w:b/>
          <w:bCs/>
        </w:rPr>
        <w:t>Curva de aprendizaje:</w:t>
      </w:r>
      <w:r w:rsidRPr="3B05FCEC">
        <w:rPr>
          <w:rFonts w:ascii="Arial" w:eastAsia="Arial" w:hAnsi="Arial" w:cs="Arial"/>
        </w:rPr>
        <w:t xml:space="preserve"> Los lenguajes y las herramientas seleccionadas deben tener una sintaxis clara, además de contar con soporte y comunidad para una solución eficiente a los problemas que se presenten, y con esto simplificar el trabajo.</w:t>
      </w:r>
    </w:p>
    <w:p w14:paraId="1FEC39EC" w14:textId="49603899" w:rsidR="009F20AA" w:rsidRPr="00DD76F7" w:rsidRDefault="7FEAA420" w:rsidP="000133A1">
      <w:pPr>
        <w:pStyle w:val="Prrafodelista"/>
        <w:numPr>
          <w:ilvl w:val="0"/>
          <w:numId w:val="9"/>
        </w:numPr>
        <w:jc w:val="both"/>
        <w:rPr>
          <w:rFonts w:ascii="Arial" w:eastAsia="Arial" w:hAnsi="Arial" w:cs="Arial"/>
        </w:rPr>
      </w:pPr>
      <w:r w:rsidRPr="3B05FCEC">
        <w:rPr>
          <w:rFonts w:ascii="Arial" w:eastAsia="Arial" w:hAnsi="Arial" w:cs="Arial"/>
          <w:b/>
          <w:bCs/>
        </w:rPr>
        <w:lastRenderedPageBreak/>
        <w:t>Tecnología web:</w:t>
      </w:r>
      <w:r w:rsidRPr="3B05FCEC">
        <w:rPr>
          <w:rFonts w:ascii="Arial" w:eastAsia="Arial" w:hAnsi="Arial" w:cs="Arial"/>
        </w:rPr>
        <w:t xml:space="preserve"> La tecnología seleccionada </w:t>
      </w:r>
      <w:r w:rsidR="1C8B732B" w:rsidRPr="3B05FCEC">
        <w:rPr>
          <w:rFonts w:ascii="Arial" w:eastAsia="Arial" w:hAnsi="Arial" w:cs="Arial"/>
        </w:rPr>
        <w:t xml:space="preserve">permite la ejecución del proyecto en </w:t>
      </w:r>
      <w:r w:rsidR="7EBF1B95" w:rsidRPr="3B05FCEC">
        <w:rPr>
          <w:rFonts w:ascii="Arial" w:eastAsia="Arial" w:hAnsi="Arial" w:cs="Arial"/>
        </w:rPr>
        <w:t>cualquier</w:t>
      </w:r>
      <w:r w:rsidR="1C8B732B" w:rsidRPr="3B05FCEC">
        <w:rPr>
          <w:rFonts w:ascii="Arial" w:eastAsia="Arial" w:hAnsi="Arial" w:cs="Arial"/>
        </w:rPr>
        <w:t xml:space="preserve"> navegador web</w:t>
      </w:r>
      <w:r w:rsidR="25D6161A" w:rsidRPr="3B05FCEC">
        <w:rPr>
          <w:rFonts w:ascii="Arial" w:eastAsia="Arial" w:hAnsi="Arial" w:cs="Arial"/>
        </w:rPr>
        <w:t xml:space="preserve">, con la posibilidad </w:t>
      </w:r>
      <w:r w:rsidR="6DB23EB9" w:rsidRPr="3B05FCEC">
        <w:rPr>
          <w:rFonts w:ascii="Arial" w:eastAsia="Arial" w:hAnsi="Arial" w:cs="Arial"/>
        </w:rPr>
        <w:t>de agregar</w:t>
      </w:r>
      <w:r w:rsidR="01DA7A31" w:rsidRPr="3B05FCEC">
        <w:rPr>
          <w:rFonts w:ascii="Arial" w:eastAsia="Arial" w:hAnsi="Arial" w:cs="Arial"/>
        </w:rPr>
        <w:t xml:space="preserve"> </w:t>
      </w:r>
      <w:r w:rsidR="29D43B91" w:rsidRPr="3B05FCEC">
        <w:rPr>
          <w:rFonts w:ascii="Arial" w:eastAsia="Arial" w:hAnsi="Arial" w:cs="Arial"/>
        </w:rPr>
        <w:t>el formato especifico de cada navegador</w:t>
      </w:r>
      <w:r w:rsidR="74316786" w:rsidRPr="3B05FCEC">
        <w:rPr>
          <w:rFonts w:ascii="Arial" w:eastAsia="Arial" w:hAnsi="Arial" w:cs="Arial"/>
        </w:rPr>
        <w:t xml:space="preserve"> para su correcta visualización.</w:t>
      </w:r>
    </w:p>
    <w:p w14:paraId="00864FE5" w14:textId="62EE4857" w:rsidR="00C02BA5" w:rsidRPr="00DD76F7" w:rsidRDefault="7FEAA420" w:rsidP="000133A1">
      <w:pPr>
        <w:pStyle w:val="Prrafodelista"/>
        <w:numPr>
          <w:ilvl w:val="0"/>
          <w:numId w:val="9"/>
        </w:numPr>
        <w:jc w:val="both"/>
        <w:rPr>
          <w:rFonts w:ascii="Arial" w:eastAsia="Arial" w:hAnsi="Arial" w:cs="Arial"/>
        </w:rPr>
      </w:pPr>
      <w:r w:rsidRPr="3B05FCEC">
        <w:rPr>
          <w:rFonts w:ascii="Arial" w:eastAsia="Arial" w:hAnsi="Arial" w:cs="Arial"/>
          <w:b/>
          <w:bCs/>
        </w:rPr>
        <w:t>Fácilmente escalable:</w:t>
      </w:r>
      <w:r w:rsidR="750FFA1D" w:rsidRPr="3B05FCEC">
        <w:rPr>
          <w:rFonts w:ascii="Arial" w:eastAsia="Arial" w:hAnsi="Arial" w:cs="Arial"/>
        </w:rPr>
        <w:t xml:space="preserve"> </w:t>
      </w:r>
      <w:r w:rsidR="0DCCDE53" w:rsidRPr="3B05FCEC">
        <w:rPr>
          <w:rFonts w:ascii="Arial" w:eastAsia="Arial" w:hAnsi="Arial" w:cs="Arial"/>
        </w:rPr>
        <w:t>La tecnología seleccionada permita trabajar</w:t>
      </w:r>
      <w:r w:rsidR="5E395E02" w:rsidRPr="3B05FCEC">
        <w:rPr>
          <w:rFonts w:ascii="Arial" w:eastAsia="Arial" w:hAnsi="Arial" w:cs="Arial"/>
        </w:rPr>
        <w:t xml:space="preserve"> </w:t>
      </w:r>
      <w:r w:rsidR="3394A4D8" w:rsidRPr="3B05FCEC">
        <w:rPr>
          <w:rFonts w:ascii="Arial" w:eastAsia="Arial" w:hAnsi="Arial" w:cs="Arial"/>
        </w:rPr>
        <w:t xml:space="preserve">en </w:t>
      </w:r>
      <w:r w:rsidR="36204532" w:rsidRPr="3B05FCEC">
        <w:rPr>
          <w:rFonts w:ascii="Arial" w:eastAsia="Arial" w:hAnsi="Arial" w:cs="Arial"/>
        </w:rPr>
        <w:t>módulos</w:t>
      </w:r>
      <w:r w:rsidR="3394A4D8" w:rsidRPr="3B05FCEC">
        <w:rPr>
          <w:rFonts w:ascii="Arial" w:eastAsia="Arial" w:hAnsi="Arial" w:cs="Arial"/>
        </w:rPr>
        <w:t xml:space="preserve"> para agregar nuevas funcionalidades al proyecto</w:t>
      </w:r>
      <w:r w:rsidR="649B0B32" w:rsidRPr="3B05FCEC">
        <w:rPr>
          <w:rFonts w:ascii="Arial" w:eastAsia="Arial" w:hAnsi="Arial" w:cs="Arial"/>
        </w:rPr>
        <w:t xml:space="preserve">, sin que se generen conflicto con las </w:t>
      </w:r>
      <w:r w:rsidR="5241FEB5" w:rsidRPr="3B05FCEC">
        <w:rPr>
          <w:rFonts w:ascii="Arial" w:eastAsia="Arial" w:hAnsi="Arial" w:cs="Arial"/>
        </w:rPr>
        <w:t xml:space="preserve">versiones </w:t>
      </w:r>
      <w:r w:rsidR="41830308" w:rsidRPr="3B05FCEC">
        <w:rPr>
          <w:rFonts w:ascii="Arial" w:eastAsia="Arial" w:hAnsi="Arial" w:cs="Arial"/>
        </w:rPr>
        <w:t>anteriores de este.</w:t>
      </w:r>
    </w:p>
    <w:p w14:paraId="56CB5CCB" w14:textId="18F6834F" w:rsidR="009F20AA" w:rsidRPr="00AE60B6" w:rsidRDefault="7FEAA420" w:rsidP="000133A1">
      <w:pPr>
        <w:pStyle w:val="Prrafodelista"/>
        <w:numPr>
          <w:ilvl w:val="0"/>
          <w:numId w:val="9"/>
        </w:numPr>
        <w:jc w:val="both"/>
        <w:rPr>
          <w:rFonts w:ascii="Arial" w:eastAsia="Arial" w:hAnsi="Arial" w:cs="Arial"/>
        </w:rPr>
      </w:pPr>
      <w:r w:rsidRPr="3B05FCEC">
        <w:rPr>
          <w:rFonts w:ascii="Arial" w:eastAsia="Arial" w:hAnsi="Arial" w:cs="Arial"/>
          <w:b/>
          <w:bCs/>
        </w:rPr>
        <w:t>Nivel de personalización:</w:t>
      </w:r>
      <w:r w:rsidRPr="3B05FCEC">
        <w:rPr>
          <w:rFonts w:ascii="Arial" w:eastAsia="Arial" w:hAnsi="Arial" w:cs="Arial"/>
        </w:rPr>
        <w:t xml:space="preserve"> La</w:t>
      </w:r>
      <w:r w:rsidR="39AB0101" w:rsidRPr="3B05FCEC">
        <w:rPr>
          <w:rFonts w:ascii="Arial" w:eastAsia="Arial" w:hAnsi="Arial" w:cs="Arial"/>
        </w:rPr>
        <w:t xml:space="preserve"> tecnología cuent</w:t>
      </w:r>
      <w:r w:rsidR="003F190E">
        <w:rPr>
          <w:rFonts w:ascii="Arial" w:eastAsia="Arial" w:hAnsi="Arial" w:cs="Arial"/>
        </w:rPr>
        <w:t>a</w:t>
      </w:r>
      <w:r w:rsidR="39AB0101" w:rsidRPr="3B05FCEC">
        <w:rPr>
          <w:rFonts w:ascii="Arial" w:eastAsia="Arial" w:hAnsi="Arial" w:cs="Arial"/>
        </w:rPr>
        <w:t xml:space="preserve"> con </w:t>
      </w:r>
      <w:r w:rsidR="6AD59324" w:rsidRPr="3B05FCEC">
        <w:rPr>
          <w:rFonts w:ascii="Arial" w:eastAsia="Arial" w:hAnsi="Arial" w:cs="Arial"/>
        </w:rPr>
        <w:t xml:space="preserve">componentes personalizables, los cuales </w:t>
      </w:r>
      <w:r w:rsidR="0F014512" w:rsidRPr="3B05FCEC">
        <w:rPr>
          <w:rFonts w:ascii="Arial" w:eastAsia="Arial" w:hAnsi="Arial" w:cs="Arial"/>
        </w:rPr>
        <w:t>s</w:t>
      </w:r>
      <w:r w:rsidR="6AD59324" w:rsidRPr="3B05FCEC">
        <w:rPr>
          <w:rFonts w:ascii="Arial" w:eastAsia="Arial" w:hAnsi="Arial" w:cs="Arial"/>
        </w:rPr>
        <w:t>e pued</w:t>
      </w:r>
      <w:r w:rsidR="003F190E">
        <w:rPr>
          <w:rFonts w:ascii="Arial" w:eastAsia="Arial" w:hAnsi="Arial" w:cs="Arial"/>
        </w:rPr>
        <w:t>e</w:t>
      </w:r>
      <w:r w:rsidR="6AD59324" w:rsidRPr="3B05FCEC">
        <w:rPr>
          <w:rFonts w:ascii="Arial" w:eastAsia="Arial" w:hAnsi="Arial" w:cs="Arial"/>
        </w:rPr>
        <w:t xml:space="preserve">n adaptar </w:t>
      </w:r>
      <w:r w:rsidR="12E5FB6B" w:rsidRPr="3B05FCEC">
        <w:rPr>
          <w:rFonts w:ascii="Arial" w:eastAsia="Arial" w:hAnsi="Arial" w:cs="Arial"/>
        </w:rPr>
        <w:t>con los dispositivos que se estén u</w:t>
      </w:r>
      <w:r w:rsidR="003F190E">
        <w:rPr>
          <w:rFonts w:ascii="Arial" w:eastAsia="Arial" w:hAnsi="Arial" w:cs="Arial"/>
        </w:rPr>
        <w:t>tilizando</w:t>
      </w:r>
      <w:r w:rsidR="12E5FB6B" w:rsidRPr="3B05FCEC">
        <w:rPr>
          <w:rFonts w:ascii="Arial" w:eastAsia="Arial" w:hAnsi="Arial" w:cs="Arial"/>
        </w:rPr>
        <w:t>.</w:t>
      </w:r>
    </w:p>
    <w:p w14:paraId="4B2A80FF" w14:textId="77777777" w:rsidR="009F20AA" w:rsidRPr="00DD76F7" w:rsidRDefault="009F20AA" w:rsidP="3B05FCEC">
      <w:pPr>
        <w:rPr>
          <w:rFonts w:ascii="Arial" w:eastAsia="Arial" w:hAnsi="Arial" w:cs="Arial"/>
        </w:rPr>
      </w:pPr>
    </w:p>
    <w:p w14:paraId="75028DC1" w14:textId="24E75ED4" w:rsidR="009F20AA" w:rsidRPr="00AE60B6" w:rsidRDefault="73F67DC1" w:rsidP="009F20AA">
      <w:pPr>
        <w:pStyle w:val="Ttulo3"/>
        <w:rPr>
          <w:rFonts w:ascii="Arial" w:eastAsia="Arial" w:hAnsi="Arial" w:cs="Arial"/>
        </w:rPr>
      </w:pPr>
      <w:bookmarkStart w:id="28" w:name="_Toc50534659"/>
      <w:r w:rsidRPr="3B05FCEC">
        <w:rPr>
          <w:rFonts w:ascii="Arial" w:eastAsia="Arial" w:hAnsi="Arial" w:cs="Arial"/>
        </w:rPr>
        <w:t>Desarrollo Web</w:t>
      </w:r>
      <w:bookmarkEnd w:id="28"/>
    </w:p>
    <w:p w14:paraId="28EA4D72" w14:textId="13F548F5" w:rsidR="0017373B" w:rsidRPr="00AE60B6" w:rsidRDefault="61E2D542" w:rsidP="3B05FCEC">
      <w:pPr>
        <w:rPr>
          <w:rFonts w:ascii="Arial" w:eastAsia="Arial" w:hAnsi="Arial" w:cs="Arial"/>
        </w:rPr>
      </w:pPr>
      <w:r w:rsidRPr="3B05FCEC">
        <w:rPr>
          <w:rFonts w:ascii="Arial" w:eastAsia="Arial" w:hAnsi="Arial" w:cs="Arial"/>
        </w:rPr>
        <w:t xml:space="preserve">Para el desarrollo se tuvieron en cuenta </w:t>
      </w:r>
      <w:r w:rsidR="00D47FAA">
        <w:rPr>
          <w:rFonts w:ascii="Arial" w:eastAsia="Arial" w:hAnsi="Arial" w:cs="Arial"/>
        </w:rPr>
        <w:t>los entornos de desarrollo</w:t>
      </w:r>
      <w:r w:rsidR="003960C8">
        <w:rPr>
          <w:rFonts w:ascii="Arial" w:eastAsia="Arial" w:hAnsi="Arial" w:cs="Arial"/>
        </w:rPr>
        <w:t>,</w:t>
      </w:r>
      <w:r w:rsidR="0017373B" w:rsidRPr="3B05FCEC">
        <w:rPr>
          <w:rFonts w:ascii="Arial" w:eastAsia="Arial" w:hAnsi="Arial" w:cs="Arial"/>
        </w:rPr>
        <w:t xml:space="preserve"> </w:t>
      </w:r>
      <w:proofErr w:type="spellStart"/>
      <w:r w:rsidRPr="004A63F8">
        <w:rPr>
          <w:rFonts w:ascii="Arial" w:eastAsia="Arial" w:hAnsi="Arial" w:cs="Arial"/>
          <w:i/>
        </w:rPr>
        <w:t>frameworks</w:t>
      </w:r>
      <w:proofErr w:type="spellEnd"/>
      <w:r w:rsidRPr="3B05FCEC">
        <w:rPr>
          <w:rFonts w:ascii="Arial" w:eastAsia="Arial" w:hAnsi="Arial" w:cs="Arial"/>
        </w:rPr>
        <w:t>, lenguajes y librerías. De las cuales se encuentran las siguientes alternativas:</w:t>
      </w:r>
    </w:p>
    <w:p w14:paraId="3FA9E7E1" w14:textId="77777777" w:rsidR="0017373B" w:rsidRPr="00AE60B6" w:rsidRDefault="0017373B" w:rsidP="3B05FCEC">
      <w:pPr>
        <w:rPr>
          <w:rFonts w:ascii="Arial" w:eastAsia="Arial" w:hAnsi="Arial" w:cs="Arial"/>
        </w:rPr>
      </w:pPr>
    </w:p>
    <w:p w14:paraId="2C11B872" w14:textId="7944DFF2" w:rsidR="00570C59" w:rsidRPr="00AE60B6" w:rsidRDefault="61E2D542" w:rsidP="000133A1">
      <w:pPr>
        <w:pStyle w:val="Prrafodelista"/>
        <w:numPr>
          <w:ilvl w:val="0"/>
          <w:numId w:val="10"/>
        </w:numPr>
        <w:jc w:val="both"/>
        <w:rPr>
          <w:rFonts w:ascii="Arial" w:eastAsia="Arial" w:hAnsi="Arial" w:cs="Arial"/>
          <w:b/>
          <w:bCs/>
        </w:rPr>
      </w:pPr>
      <w:r w:rsidRPr="3B05FCEC">
        <w:rPr>
          <w:rFonts w:ascii="Arial" w:eastAsia="Arial" w:hAnsi="Arial" w:cs="Arial"/>
          <w:b/>
          <w:bCs/>
        </w:rPr>
        <w:t>Visual Studio:</w:t>
      </w:r>
      <w:r w:rsidR="3084213E" w:rsidRPr="3B05FCEC">
        <w:rPr>
          <w:rFonts w:ascii="Arial" w:eastAsia="Arial" w:hAnsi="Arial" w:cs="Arial"/>
          <w:b/>
          <w:bCs/>
        </w:rPr>
        <w:t xml:space="preserve"> </w:t>
      </w:r>
      <w:r w:rsidR="7B6A6DA2" w:rsidRPr="3B05FCEC">
        <w:rPr>
          <w:rFonts w:ascii="Arial" w:eastAsia="Arial" w:hAnsi="Arial" w:cs="Arial"/>
        </w:rPr>
        <w:t>E</w:t>
      </w:r>
      <w:r w:rsidR="6C376524" w:rsidRPr="3B05FCEC">
        <w:rPr>
          <w:rFonts w:ascii="Arial" w:eastAsia="Arial" w:hAnsi="Arial" w:cs="Arial"/>
        </w:rPr>
        <w:t xml:space="preserve">s un editor de código fuente </w:t>
      </w:r>
      <w:r w:rsidR="00790874">
        <w:rPr>
          <w:rFonts w:ascii="Arial" w:eastAsia="Arial" w:hAnsi="Arial" w:cs="Arial"/>
        </w:rPr>
        <w:t xml:space="preserve">desarrollado por </w:t>
      </w:r>
      <w:r w:rsidR="00790874" w:rsidRPr="003F190E">
        <w:rPr>
          <w:rFonts w:ascii="Arial" w:eastAsia="Arial" w:hAnsi="Arial" w:cs="Arial"/>
          <w:i/>
        </w:rPr>
        <w:t>Microsoft</w:t>
      </w:r>
      <w:r w:rsidR="00790874">
        <w:rPr>
          <w:rFonts w:ascii="Arial" w:eastAsia="Arial" w:hAnsi="Arial" w:cs="Arial"/>
        </w:rPr>
        <w:t xml:space="preserve">, </w:t>
      </w:r>
      <w:r w:rsidR="6C376524" w:rsidRPr="3B05FCEC">
        <w:rPr>
          <w:rFonts w:ascii="Arial" w:eastAsia="Arial" w:hAnsi="Arial" w:cs="Arial"/>
        </w:rPr>
        <w:t xml:space="preserve">ligero pero potente que se ejecuta en escritorio y está disponible para </w:t>
      </w:r>
      <w:r w:rsidR="6C376524" w:rsidRPr="003F190E">
        <w:rPr>
          <w:rFonts w:ascii="Arial" w:eastAsia="Arial" w:hAnsi="Arial" w:cs="Arial"/>
          <w:i/>
        </w:rPr>
        <w:t>Windows</w:t>
      </w:r>
      <w:r w:rsidR="6C376524" w:rsidRPr="3B05FCEC">
        <w:rPr>
          <w:rFonts w:ascii="Arial" w:eastAsia="Arial" w:hAnsi="Arial" w:cs="Arial"/>
        </w:rPr>
        <w:t xml:space="preserve">, </w:t>
      </w:r>
      <w:r w:rsidR="6C376524" w:rsidRPr="003F190E">
        <w:rPr>
          <w:rFonts w:ascii="Arial" w:eastAsia="Arial" w:hAnsi="Arial" w:cs="Arial"/>
          <w:i/>
        </w:rPr>
        <w:t>macOS</w:t>
      </w:r>
      <w:r w:rsidR="6C376524" w:rsidRPr="3B05FCEC">
        <w:rPr>
          <w:rFonts w:ascii="Arial" w:eastAsia="Arial" w:hAnsi="Arial" w:cs="Arial"/>
        </w:rPr>
        <w:t xml:space="preserve"> y </w:t>
      </w:r>
      <w:r w:rsidR="6C376524" w:rsidRPr="003F190E">
        <w:rPr>
          <w:rFonts w:ascii="Arial" w:eastAsia="Arial" w:hAnsi="Arial" w:cs="Arial"/>
          <w:i/>
        </w:rPr>
        <w:t>Linux</w:t>
      </w:r>
      <w:r w:rsidR="6C376524" w:rsidRPr="3B05FCEC">
        <w:rPr>
          <w:rFonts w:ascii="Arial" w:eastAsia="Arial" w:hAnsi="Arial" w:cs="Arial"/>
        </w:rPr>
        <w:t xml:space="preserve">. Viene con soporte incorporado para </w:t>
      </w:r>
      <w:r w:rsidR="6C376524" w:rsidRPr="003F190E">
        <w:rPr>
          <w:rFonts w:ascii="Arial" w:eastAsia="Arial" w:hAnsi="Arial" w:cs="Arial"/>
          <w:i/>
        </w:rPr>
        <w:t>JavaScript</w:t>
      </w:r>
      <w:r w:rsidR="6C376524" w:rsidRPr="3B05FCEC">
        <w:rPr>
          <w:rFonts w:ascii="Arial" w:eastAsia="Arial" w:hAnsi="Arial" w:cs="Arial"/>
        </w:rPr>
        <w:t xml:space="preserve">, </w:t>
      </w:r>
      <w:proofErr w:type="spellStart"/>
      <w:r w:rsidR="6C376524" w:rsidRPr="003F190E">
        <w:rPr>
          <w:rFonts w:ascii="Arial" w:eastAsia="Arial" w:hAnsi="Arial" w:cs="Arial"/>
          <w:i/>
        </w:rPr>
        <w:t>TypeScript</w:t>
      </w:r>
      <w:proofErr w:type="spellEnd"/>
      <w:r w:rsidR="6C376524" w:rsidRPr="3B05FCEC">
        <w:rPr>
          <w:rFonts w:ascii="Arial" w:eastAsia="Arial" w:hAnsi="Arial" w:cs="Arial"/>
        </w:rPr>
        <w:t xml:space="preserve"> y </w:t>
      </w:r>
      <w:r w:rsidR="6C376524" w:rsidRPr="003F190E">
        <w:rPr>
          <w:rFonts w:ascii="Arial" w:eastAsia="Arial" w:hAnsi="Arial" w:cs="Arial"/>
          <w:i/>
        </w:rPr>
        <w:t>Node.js</w:t>
      </w:r>
      <w:r w:rsidR="6C376524" w:rsidRPr="3B05FCEC">
        <w:rPr>
          <w:rFonts w:ascii="Arial" w:eastAsia="Arial" w:hAnsi="Arial" w:cs="Arial"/>
        </w:rPr>
        <w:t xml:space="preserve"> y tiene un rico ecosistema de extensiones para otros lenguajes.</w:t>
      </w:r>
      <w:r w:rsidR="00643E0C">
        <w:rPr>
          <w:rFonts w:ascii="Arial" w:eastAsia="Arial" w:hAnsi="Arial" w:cs="Arial"/>
        </w:rPr>
        <w:fldChar w:fldCharType="begin" w:fldLock="1"/>
      </w:r>
      <w:r w:rsidR="00914654">
        <w:rPr>
          <w:rFonts w:ascii="Arial" w:eastAsia="Arial" w:hAnsi="Arial" w:cs="Arial"/>
        </w:rPr>
        <w:instrText>ADDIN CSL_CITATION {"citationItems":[{"id":"ITEM-1","itemData":{"URL":"https://code.visualstudio.com/docs","accessed":{"date-parts":[["2020","9","9"]]},"id":"ITEM-1","issued":{"date-parts":[["0"]]},"title":"Documentation for Visual Studio Code","type":"webpage"},"uris":["http://www.mendeley.com/documents/?uuid=0bbd5c91-f78a-3f8a-93e6-2320ef438112"]}],"mendeley":{"formattedCitation":"[21]","plainTextFormattedCitation":"[21]","previouslyFormattedCitation":"[20]"},"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21]</w:t>
      </w:r>
      <w:r w:rsidR="00643E0C">
        <w:rPr>
          <w:rFonts w:ascii="Arial" w:eastAsia="Arial" w:hAnsi="Arial" w:cs="Arial"/>
        </w:rPr>
        <w:fldChar w:fldCharType="end"/>
      </w:r>
    </w:p>
    <w:p w14:paraId="7CC43F44" w14:textId="4D14E047" w:rsidR="00D94423" w:rsidRPr="00AE60B6" w:rsidRDefault="61E2D542" w:rsidP="000133A1">
      <w:pPr>
        <w:pStyle w:val="Prrafodelista"/>
        <w:numPr>
          <w:ilvl w:val="0"/>
          <w:numId w:val="10"/>
        </w:numPr>
        <w:jc w:val="both"/>
        <w:rPr>
          <w:rFonts w:ascii="Arial" w:eastAsia="Arial" w:hAnsi="Arial" w:cs="Arial"/>
          <w:b/>
          <w:bCs/>
        </w:rPr>
      </w:pPr>
      <w:proofErr w:type="spellStart"/>
      <w:r w:rsidRPr="3B05FCEC">
        <w:rPr>
          <w:rFonts w:ascii="Arial" w:eastAsia="Arial" w:hAnsi="Arial" w:cs="Arial"/>
          <w:b/>
          <w:bCs/>
        </w:rPr>
        <w:t>Atom</w:t>
      </w:r>
      <w:proofErr w:type="spellEnd"/>
      <w:r w:rsidRPr="3B05FCEC">
        <w:rPr>
          <w:rFonts w:ascii="Arial" w:eastAsia="Arial" w:hAnsi="Arial" w:cs="Arial"/>
          <w:b/>
          <w:bCs/>
        </w:rPr>
        <w:t>:</w:t>
      </w:r>
      <w:r w:rsidR="7B6A6DA2" w:rsidRPr="3B05FCEC">
        <w:rPr>
          <w:rFonts w:ascii="Arial" w:eastAsia="Arial" w:hAnsi="Arial" w:cs="Arial"/>
          <w:b/>
          <w:bCs/>
        </w:rPr>
        <w:t xml:space="preserve"> </w:t>
      </w:r>
      <w:r w:rsidR="3427D1E7" w:rsidRPr="3B05FCEC">
        <w:rPr>
          <w:rFonts w:ascii="Arial" w:eastAsia="Arial" w:hAnsi="Arial" w:cs="Arial"/>
        </w:rPr>
        <w:t>E</w:t>
      </w:r>
      <w:r w:rsidR="7B6A6DA2" w:rsidRPr="3B05FCEC">
        <w:rPr>
          <w:rFonts w:ascii="Arial" w:eastAsia="Arial" w:hAnsi="Arial" w:cs="Arial"/>
        </w:rPr>
        <w:t xml:space="preserve">s un editor de texto de código abierto creado por </w:t>
      </w:r>
      <w:r w:rsidR="7B6A6DA2" w:rsidRPr="00F44E84">
        <w:rPr>
          <w:rFonts w:ascii="Arial" w:eastAsia="Arial" w:hAnsi="Arial" w:cs="Arial"/>
          <w:i/>
        </w:rPr>
        <w:t>GitHub</w:t>
      </w:r>
      <w:r w:rsidR="7B6A6DA2" w:rsidRPr="3B05FCEC">
        <w:rPr>
          <w:rFonts w:ascii="Arial" w:eastAsia="Arial" w:hAnsi="Arial" w:cs="Arial"/>
        </w:rPr>
        <w:t xml:space="preserve"> </w:t>
      </w:r>
      <w:r w:rsidR="00444191">
        <w:rPr>
          <w:rFonts w:ascii="Arial" w:eastAsia="Arial" w:hAnsi="Arial" w:cs="Arial"/>
        </w:rPr>
        <w:t xml:space="preserve">(ahora propiedad de </w:t>
      </w:r>
      <w:r w:rsidR="00444191" w:rsidRPr="00F44E84">
        <w:rPr>
          <w:rFonts w:ascii="Arial" w:eastAsia="Arial" w:hAnsi="Arial" w:cs="Arial"/>
          <w:i/>
        </w:rPr>
        <w:t>Microsoft</w:t>
      </w:r>
      <w:r w:rsidR="00444191">
        <w:rPr>
          <w:rFonts w:ascii="Arial" w:eastAsia="Arial" w:hAnsi="Arial" w:cs="Arial"/>
        </w:rPr>
        <w:t>)</w:t>
      </w:r>
      <w:r w:rsidR="0078397F" w:rsidRPr="3B05FCEC">
        <w:rPr>
          <w:rFonts w:ascii="Arial" w:eastAsia="Arial" w:hAnsi="Arial" w:cs="Arial"/>
        </w:rPr>
        <w:t xml:space="preserve"> </w:t>
      </w:r>
      <w:r w:rsidR="17C142F1" w:rsidRPr="3B05FCEC">
        <w:rPr>
          <w:rFonts w:ascii="Arial" w:eastAsia="Arial" w:hAnsi="Arial" w:cs="Arial"/>
        </w:rPr>
        <w:t>que permite</w:t>
      </w:r>
      <w:r w:rsidR="7B6A6DA2" w:rsidRPr="3B05FCEC">
        <w:rPr>
          <w:rFonts w:ascii="Arial" w:eastAsia="Arial" w:hAnsi="Arial" w:cs="Arial"/>
        </w:rPr>
        <w:t xml:space="preserve"> personalizar fácilmente todos sus aspectos. Toda la aplicación está escrita en </w:t>
      </w:r>
      <w:r w:rsidR="7B6A6DA2" w:rsidRPr="00F44E84">
        <w:rPr>
          <w:rFonts w:ascii="Arial" w:eastAsia="Arial" w:hAnsi="Arial" w:cs="Arial"/>
          <w:i/>
        </w:rPr>
        <w:t>JavaScript</w:t>
      </w:r>
      <w:r w:rsidR="7B6A6DA2" w:rsidRPr="3B05FCEC">
        <w:rPr>
          <w:rFonts w:ascii="Arial" w:eastAsia="Arial" w:hAnsi="Arial" w:cs="Arial"/>
        </w:rPr>
        <w:t>, CSS y HTM</w:t>
      </w:r>
      <w:r w:rsidR="0F1D7CCB" w:rsidRPr="3B05FCEC">
        <w:rPr>
          <w:rFonts w:ascii="Arial" w:eastAsia="Arial" w:hAnsi="Arial" w:cs="Arial"/>
        </w:rPr>
        <w:t>L</w:t>
      </w:r>
      <w:r w:rsidR="5974330E" w:rsidRPr="3B05FCEC">
        <w:rPr>
          <w:rFonts w:ascii="Arial" w:eastAsia="Arial" w:hAnsi="Arial" w:cs="Arial"/>
        </w:rPr>
        <w:t>. Est</w:t>
      </w:r>
      <w:r w:rsidR="3427D1E7" w:rsidRPr="3B05FCEC">
        <w:rPr>
          <w:rFonts w:ascii="Arial" w:eastAsia="Arial" w:hAnsi="Arial" w:cs="Arial"/>
        </w:rPr>
        <w:t>e se encuentra</w:t>
      </w:r>
      <w:r w:rsidR="5974330E" w:rsidRPr="3B05FCEC">
        <w:rPr>
          <w:rFonts w:ascii="Arial" w:eastAsia="Arial" w:hAnsi="Arial" w:cs="Arial"/>
        </w:rPr>
        <w:t xml:space="preserve"> disponible para </w:t>
      </w:r>
      <w:r w:rsidR="5974330E" w:rsidRPr="00F44E84">
        <w:rPr>
          <w:rFonts w:ascii="Arial" w:eastAsia="Arial" w:hAnsi="Arial" w:cs="Arial"/>
          <w:i/>
        </w:rPr>
        <w:t>Windows</w:t>
      </w:r>
      <w:r w:rsidR="5974330E" w:rsidRPr="3B05FCEC">
        <w:rPr>
          <w:rFonts w:ascii="Arial" w:eastAsia="Arial" w:hAnsi="Arial" w:cs="Arial"/>
        </w:rPr>
        <w:t xml:space="preserve">, </w:t>
      </w:r>
      <w:r w:rsidR="5974330E" w:rsidRPr="00F44E84">
        <w:rPr>
          <w:rFonts w:ascii="Arial" w:eastAsia="Arial" w:hAnsi="Arial" w:cs="Arial"/>
          <w:i/>
        </w:rPr>
        <w:t>macOS</w:t>
      </w:r>
      <w:r w:rsidR="5974330E" w:rsidRPr="3B05FCEC">
        <w:rPr>
          <w:rFonts w:ascii="Arial" w:eastAsia="Arial" w:hAnsi="Arial" w:cs="Arial"/>
        </w:rPr>
        <w:t xml:space="preserve"> y </w:t>
      </w:r>
      <w:r w:rsidR="5974330E" w:rsidRPr="00F44E84">
        <w:rPr>
          <w:rFonts w:ascii="Arial" w:eastAsia="Arial" w:hAnsi="Arial" w:cs="Arial"/>
          <w:i/>
        </w:rPr>
        <w:t>Linux</w:t>
      </w:r>
      <w:r w:rsidR="5974330E" w:rsidRPr="3B05FCEC">
        <w:rPr>
          <w:rFonts w:ascii="Arial" w:eastAsia="Arial" w:hAnsi="Arial" w:cs="Arial"/>
        </w:rPr>
        <w:t>.</w:t>
      </w:r>
      <w:r w:rsidR="00643E0C">
        <w:rPr>
          <w:rFonts w:ascii="Arial" w:eastAsia="Arial" w:hAnsi="Arial" w:cs="Arial"/>
        </w:rPr>
        <w:fldChar w:fldCharType="begin" w:fldLock="1"/>
      </w:r>
      <w:r w:rsidR="00914654">
        <w:rPr>
          <w:rFonts w:ascii="Arial" w:eastAsia="Arial" w:hAnsi="Arial" w:cs="Arial"/>
        </w:rPr>
        <w:instrText>ADDIN CSL_CITATION {"citationItems":[{"id":"ITEM-1","itemData":{"URL":"https://scotch.io/bar-talk/best-of-atom-features-plugins-acting-like-sublime-text","accessed":{"date-parts":[["2020","9","9"]]},"id":"ITEM-1","issued":{"date-parts":[["0"]]},"title":"Best of Atom: Features, Plugins, Acting Like Sublime Text ― Scotch.io","type":"webpage"},"uris":["http://www.mendeley.com/documents/?uuid=1e9cc61c-b408-3d28-b08b-3233ceef49ab"]}],"mendeley":{"formattedCitation":"[22]","plainTextFormattedCitation":"[22]","previouslyFormattedCitation":"[21]"},"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22]</w:t>
      </w:r>
      <w:r w:rsidR="00643E0C">
        <w:rPr>
          <w:rFonts w:ascii="Arial" w:eastAsia="Arial" w:hAnsi="Arial" w:cs="Arial"/>
        </w:rPr>
        <w:fldChar w:fldCharType="end"/>
      </w:r>
    </w:p>
    <w:p w14:paraId="25B47544" w14:textId="4B1C1EAD" w:rsidR="00057024" w:rsidRPr="00DD76F7" w:rsidRDefault="61E2D542" w:rsidP="000133A1">
      <w:pPr>
        <w:pStyle w:val="Prrafodelista"/>
        <w:numPr>
          <w:ilvl w:val="0"/>
          <w:numId w:val="10"/>
        </w:numPr>
        <w:jc w:val="both"/>
        <w:rPr>
          <w:rFonts w:ascii="Arial" w:eastAsia="Arial" w:hAnsi="Arial" w:cs="Arial"/>
          <w:b/>
          <w:bCs/>
        </w:rPr>
      </w:pPr>
      <w:r w:rsidRPr="3B05FCEC">
        <w:rPr>
          <w:rFonts w:ascii="Arial" w:eastAsia="Arial" w:hAnsi="Arial" w:cs="Arial"/>
          <w:b/>
          <w:bCs/>
        </w:rPr>
        <w:t>HTML:</w:t>
      </w:r>
      <w:r w:rsidR="5A014465" w:rsidRPr="3B05FCEC">
        <w:rPr>
          <w:rFonts w:ascii="Arial" w:eastAsia="Arial" w:hAnsi="Arial" w:cs="Arial"/>
          <w:b/>
          <w:bCs/>
        </w:rPr>
        <w:t xml:space="preserve"> </w:t>
      </w:r>
      <w:r w:rsidR="0E07A945" w:rsidRPr="3B05FCEC">
        <w:rPr>
          <w:rStyle w:val="seosummary"/>
          <w:rFonts w:ascii="Arial" w:eastAsia="Arial" w:hAnsi="Arial" w:cs="Arial"/>
        </w:rPr>
        <w:t>S</w:t>
      </w:r>
      <w:r w:rsidR="5A014465" w:rsidRPr="3B05FCEC">
        <w:rPr>
          <w:rStyle w:val="seosummary"/>
          <w:rFonts w:ascii="Arial" w:eastAsia="Arial" w:hAnsi="Arial" w:cs="Arial"/>
        </w:rPr>
        <w:t xml:space="preserve">ignifica </w:t>
      </w:r>
      <w:r w:rsidR="5A014465" w:rsidRPr="3B05FCEC">
        <w:rPr>
          <w:rStyle w:val="Textoennegrita"/>
          <w:rFonts w:ascii="Arial" w:eastAsia="Arial" w:hAnsi="Arial" w:cs="Arial"/>
          <w:b w:val="0"/>
          <w:bCs w:val="0"/>
        </w:rPr>
        <w:t>Lenguaje de Marcado de Hipertextos (</w:t>
      </w:r>
      <w:proofErr w:type="spellStart"/>
      <w:r w:rsidR="5A014465" w:rsidRPr="00F44E84">
        <w:rPr>
          <w:rStyle w:val="Textoennegrita"/>
          <w:rFonts w:ascii="Arial" w:eastAsia="Arial" w:hAnsi="Arial" w:cs="Arial"/>
          <w:b w:val="0"/>
          <w:i/>
        </w:rPr>
        <w:t>HyperText</w:t>
      </w:r>
      <w:proofErr w:type="spellEnd"/>
      <w:r w:rsidR="5A014465" w:rsidRPr="3B05FCEC">
        <w:rPr>
          <w:rStyle w:val="Textoennegrita"/>
          <w:rFonts w:ascii="Arial" w:eastAsia="Arial" w:hAnsi="Arial" w:cs="Arial"/>
          <w:b w:val="0"/>
          <w:bCs w:val="0"/>
        </w:rPr>
        <w:t xml:space="preserve"> </w:t>
      </w:r>
      <w:proofErr w:type="spellStart"/>
      <w:r w:rsidR="5A014465" w:rsidRPr="00F44E84">
        <w:rPr>
          <w:rStyle w:val="Textoennegrita"/>
          <w:rFonts w:ascii="Arial" w:eastAsia="Arial" w:hAnsi="Arial" w:cs="Arial"/>
          <w:b w:val="0"/>
          <w:i/>
        </w:rPr>
        <w:t>Markup</w:t>
      </w:r>
      <w:proofErr w:type="spellEnd"/>
      <w:r w:rsidR="5A014465" w:rsidRPr="3B05FCEC">
        <w:rPr>
          <w:rStyle w:val="Textoennegrita"/>
          <w:rFonts w:ascii="Arial" w:eastAsia="Arial" w:hAnsi="Arial" w:cs="Arial"/>
          <w:b w:val="0"/>
          <w:bCs w:val="0"/>
        </w:rPr>
        <w:t xml:space="preserve"> </w:t>
      </w:r>
      <w:proofErr w:type="spellStart"/>
      <w:r w:rsidR="5A014465" w:rsidRPr="00F44E84">
        <w:rPr>
          <w:rStyle w:val="Textoennegrita"/>
          <w:rFonts w:ascii="Arial" w:eastAsia="Arial" w:hAnsi="Arial" w:cs="Arial"/>
          <w:b w:val="0"/>
          <w:i/>
        </w:rPr>
        <w:t>Language</w:t>
      </w:r>
      <w:proofErr w:type="spellEnd"/>
      <w:r w:rsidR="5A014465" w:rsidRPr="3B05FCEC">
        <w:rPr>
          <w:rStyle w:val="Textoennegrita"/>
          <w:rFonts w:ascii="Arial" w:eastAsia="Arial" w:hAnsi="Arial" w:cs="Arial"/>
          <w:b w:val="0"/>
          <w:bCs w:val="0"/>
        </w:rPr>
        <w:t>)</w:t>
      </w:r>
      <w:r w:rsidR="5A014465" w:rsidRPr="3B05FCEC">
        <w:rPr>
          <w:rStyle w:val="seosummary"/>
          <w:rFonts w:ascii="Arial" w:eastAsia="Arial" w:hAnsi="Arial" w:cs="Arial"/>
        </w:rPr>
        <w:t>, es la pieza más básica para la construcción de la web y se usa para definir el sentido y estructura del contenido en una página web</w:t>
      </w:r>
      <w:r w:rsidR="0F1D7CCB" w:rsidRPr="3B05FCEC">
        <w:rPr>
          <w:rStyle w:val="seosummary"/>
          <w:rFonts w:ascii="Arial" w:eastAsia="Arial" w:hAnsi="Arial" w:cs="Arial"/>
        </w:rPr>
        <w:t>.</w:t>
      </w:r>
      <w:r w:rsidR="00643E0C">
        <w:rPr>
          <w:rStyle w:val="seosummary"/>
          <w:rFonts w:ascii="Arial" w:eastAsia="Arial" w:hAnsi="Arial" w:cs="Arial"/>
        </w:rPr>
        <w:fldChar w:fldCharType="begin" w:fldLock="1"/>
      </w:r>
      <w:r w:rsidR="00914654">
        <w:rPr>
          <w:rStyle w:val="seosummary"/>
          <w:rFonts w:ascii="Arial" w:eastAsia="Arial" w:hAnsi="Arial" w:cs="Arial"/>
        </w:rPr>
        <w:instrText>ADDIN CSL_CITATION {"citationItems":[{"id":"ITEM-1","itemData":{"URL":"https://developer.mozilla.org/es/docs/Web/HTML","accessed":{"date-parts":[["2020","9","9"]]},"id":"ITEM-1","issued":{"date-parts":[["0"]]},"title":"HTML: Lenguaje de etiquetas de hipertexto | MDN","type":"webpage"},"uris":["http://www.mendeley.com/documents/?uuid=8b1e4cd5-860f-3326-8952-a1ceb4b3154c"]}],"mendeley":{"formattedCitation":"[23]","plainTextFormattedCitation":"[23]","previouslyFormattedCitation":"[22]"},"properties":{"noteIndex":0},"schema":"https://github.com/citation-style-language/schema/raw/master/csl-citation.json"}</w:instrText>
      </w:r>
      <w:r w:rsidR="00643E0C">
        <w:rPr>
          <w:rStyle w:val="seosummary"/>
          <w:rFonts w:ascii="Arial" w:eastAsia="Arial" w:hAnsi="Arial" w:cs="Arial"/>
        </w:rPr>
        <w:fldChar w:fldCharType="separate"/>
      </w:r>
      <w:r w:rsidR="00914654" w:rsidRPr="00914654">
        <w:rPr>
          <w:rStyle w:val="seosummary"/>
          <w:rFonts w:ascii="Arial" w:eastAsia="Arial" w:hAnsi="Arial" w:cs="Arial"/>
          <w:noProof/>
        </w:rPr>
        <w:t>[23]</w:t>
      </w:r>
      <w:r w:rsidR="00643E0C">
        <w:rPr>
          <w:rStyle w:val="seosummary"/>
          <w:rFonts w:ascii="Arial" w:eastAsia="Arial" w:hAnsi="Arial" w:cs="Arial"/>
        </w:rPr>
        <w:fldChar w:fldCharType="end"/>
      </w:r>
    </w:p>
    <w:p w14:paraId="38F84A2F" w14:textId="6AC1B13D" w:rsidR="00981D97" w:rsidRPr="00AE60B6" w:rsidRDefault="61E2D542" w:rsidP="000133A1">
      <w:pPr>
        <w:pStyle w:val="Prrafodelista"/>
        <w:numPr>
          <w:ilvl w:val="0"/>
          <w:numId w:val="10"/>
        </w:numPr>
        <w:jc w:val="both"/>
        <w:rPr>
          <w:rFonts w:ascii="Arial" w:eastAsia="Arial" w:hAnsi="Arial" w:cs="Arial"/>
          <w:b/>
          <w:bCs/>
        </w:rPr>
      </w:pPr>
      <w:r w:rsidRPr="3B05FCEC">
        <w:rPr>
          <w:rFonts w:ascii="Arial" w:eastAsia="Arial" w:hAnsi="Arial" w:cs="Arial"/>
          <w:b/>
          <w:bCs/>
        </w:rPr>
        <w:t>Bootstrap:</w:t>
      </w:r>
      <w:r w:rsidR="4D107A46" w:rsidRPr="3B05FCEC">
        <w:rPr>
          <w:rFonts w:ascii="Arial" w:eastAsia="Arial" w:hAnsi="Arial" w:cs="Arial"/>
          <w:b/>
          <w:bCs/>
        </w:rPr>
        <w:t xml:space="preserve"> </w:t>
      </w:r>
      <w:r w:rsidR="0E07A945" w:rsidRPr="3B05FCEC">
        <w:rPr>
          <w:rFonts w:ascii="Arial" w:eastAsia="Arial" w:hAnsi="Arial" w:cs="Arial"/>
        </w:rPr>
        <w:t>E</w:t>
      </w:r>
      <w:r w:rsidR="4033BBF6" w:rsidRPr="3B05FCEC">
        <w:rPr>
          <w:rFonts w:ascii="Arial" w:eastAsia="Arial" w:hAnsi="Arial" w:cs="Arial"/>
        </w:rPr>
        <w:t xml:space="preserve">s un </w:t>
      </w:r>
      <w:proofErr w:type="spellStart"/>
      <w:r w:rsidR="0E07A945" w:rsidRPr="00F44E84">
        <w:rPr>
          <w:rFonts w:ascii="Arial" w:eastAsia="Arial" w:hAnsi="Arial" w:cs="Arial"/>
          <w:i/>
        </w:rPr>
        <w:t>f</w:t>
      </w:r>
      <w:r w:rsidR="4033BBF6" w:rsidRPr="00F44E84">
        <w:rPr>
          <w:rFonts w:ascii="Arial" w:eastAsia="Arial" w:hAnsi="Arial" w:cs="Arial"/>
          <w:i/>
        </w:rPr>
        <w:t>ramework</w:t>
      </w:r>
      <w:proofErr w:type="spellEnd"/>
      <w:r w:rsidR="4033BBF6" w:rsidRPr="3B05FCEC">
        <w:rPr>
          <w:rFonts w:ascii="Arial" w:eastAsia="Arial" w:hAnsi="Arial" w:cs="Arial"/>
        </w:rPr>
        <w:t xml:space="preserve"> </w:t>
      </w:r>
      <w:proofErr w:type="spellStart"/>
      <w:r w:rsidR="4033BBF6" w:rsidRPr="00F44E84">
        <w:rPr>
          <w:rFonts w:ascii="Arial" w:eastAsia="Arial" w:hAnsi="Arial" w:cs="Arial"/>
          <w:i/>
        </w:rPr>
        <w:t>front</w:t>
      </w:r>
      <w:r w:rsidR="4033BBF6" w:rsidRPr="3B05FCEC">
        <w:rPr>
          <w:rFonts w:ascii="Arial" w:eastAsia="Arial" w:hAnsi="Arial" w:cs="Arial"/>
        </w:rPr>
        <w:t>-</w:t>
      </w:r>
      <w:r w:rsidR="4033BBF6" w:rsidRPr="00F44E84">
        <w:rPr>
          <w:rFonts w:ascii="Arial" w:eastAsia="Arial" w:hAnsi="Arial" w:cs="Arial"/>
          <w:i/>
        </w:rPr>
        <w:t>end</w:t>
      </w:r>
      <w:proofErr w:type="spellEnd"/>
      <w:r w:rsidR="4033BBF6" w:rsidRPr="3B05FCEC">
        <w:rPr>
          <w:rFonts w:ascii="Arial" w:eastAsia="Arial" w:hAnsi="Arial" w:cs="Arial"/>
        </w:rPr>
        <w:t xml:space="preserve"> gratuito para desarrollo web rápido y sencillo</w:t>
      </w:r>
      <w:r w:rsidR="746B25D1" w:rsidRPr="3B05FCEC">
        <w:rPr>
          <w:rFonts w:ascii="Arial" w:eastAsia="Arial" w:hAnsi="Arial" w:cs="Arial"/>
        </w:rPr>
        <w:t xml:space="preserve">, este </w:t>
      </w:r>
      <w:r w:rsidR="4033BBF6" w:rsidRPr="3B05FCEC">
        <w:rPr>
          <w:rFonts w:ascii="Arial" w:eastAsia="Arial" w:hAnsi="Arial" w:cs="Arial"/>
        </w:rPr>
        <w:t xml:space="preserve">incluye plantillas de diseño basadas en HTML y CSS para tipografía, formularios, botones, tablas, navegación, </w:t>
      </w:r>
      <w:proofErr w:type="spellStart"/>
      <w:r w:rsidR="44591349" w:rsidRPr="3B05FCEC">
        <w:rPr>
          <w:rFonts w:ascii="Arial" w:eastAsia="Arial" w:hAnsi="Arial" w:cs="Arial"/>
        </w:rPr>
        <w:t>etc</w:t>
      </w:r>
      <w:proofErr w:type="spellEnd"/>
      <w:r w:rsidR="4033BBF6" w:rsidRPr="3B05FCEC">
        <w:rPr>
          <w:rFonts w:ascii="Arial" w:eastAsia="Arial" w:hAnsi="Arial" w:cs="Arial"/>
        </w:rPr>
        <w:t xml:space="preserve">, así como complementos de </w:t>
      </w:r>
      <w:r w:rsidR="4033BBF6" w:rsidRPr="00F44E84">
        <w:rPr>
          <w:rFonts w:ascii="Arial" w:eastAsia="Arial" w:hAnsi="Arial" w:cs="Arial"/>
          <w:i/>
        </w:rPr>
        <w:t>JavaScript</w:t>
      </w:r>
      <w:r w:rsidR="4033BBF6" w:rsidRPr="3B05FCEC">
        <w:rPr>
          <w:rFonts w:ascii="Arial" w:eastAsia="Arial" w:hAnsi="Arial" w:cs="Arial"/>
        </w:rPr>
        <w:t xml:space="preserve"> opcionales.</w:t>
      </w:r>
      <w:r w:rsidR="4D107A46" w:rsidRPr="3B05FCEC">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w3schools.com/bootstrap4/bootstrap_get_started.asp","accessed":{"date-parts":[["2020","9","9"]]},"id":"ITEM-1","issued":{"date-parts":[["0"]]},"title":"Bootstrap 4 Get Started","type":"webpage"},"uris":["http://www.mendeley.com/documents/?uuid=a268006e-2731-3112-8ab0-5fd5153ee581"]}],"mendeley":{"formattedCitation":"[24]","plainTextFormattedCitation":"[24]","previouslyFormattedCitation":"[23]"},"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24]</w:t>
      </w:r>
      <w:r w:rsidR="00643E0C">
        <w:rPr>
          <w:rFonts w:ascii="Arial" w:eastAsia="Arial" w:hAnsi="Arial" w:cs="Arial"/>
        </w:rPr>
        <w:fldChar w:fldCharType="end"/>
      </w:r>
    </w:p>
    <w:p w14:paraId="0FC21293" w14:textId="49AC920A" w:rsidR="00B25ADD" w:rsidRPr="00AE60B6" w:rsidRDefault="5A4632E1" w:rsidP="000133A1">
      <w:pPr>
        <w:pStyle w:val="Prrafodelista"/>
        <w:numPr>
          <w:ilvl w:val="0"/>
          <w:numId w:val="10"/>
        </w:numPr>
        <w:jc w:val="both"/>
        <w:rPr>
          <w:rFonts w:ascii="Arial" w:eastAsia="Arial" w:hAnsi="Arial" w:cs="Arial"/>
          <w:b/>
          <w:bCs/>
        </w:rPr>
      </w:pPr>
      <w:proofErr w:type="spellStart"/>
      <w:r w:rsidRPr="3B05FCEC">
        <w:rPr>
          <w:rFonts w:ascii="Arial" w:eastAsia="Arial" w:hAnsi="Arial" w:cs="Arial"/>
          <w:b/>
          <w:bCs/>
        </w:rPr>
        <w:t>Foundation</w:t>
      </w:r>
      <w:proofErr w:type="spellEnd"/>
      <w:r w:rsidRPr="3B05FCEC">
        <w:rPr>
          <w:rFonts w:ascii="Arial" w:eastAsia="Arial" w:hAnsi="Arial" w:cs="Arial"/>
          <w:b/>
          <w:bCs/>
        </w:rPr>
        <w:t xml:space="preserve">: </w:t>
      </w:r>
      <w:r w:rsidRPr="3B05FCEC">
        <w:rPr>
          <w:rFonts w:ascii="Arial" w:eastAsia="Arial" w:hAnsi="Arial" w:cs="Arial"/>
          <w:lang w:val="es-ES"/>
        </w:rPr>
        <w:t xml:space="preserve">Un </w:t>
      </w:r>
      <w:proofErr w:type="spellStart"/>
      <w:r w:rsidR="0E07A945" w:rsidRPr="00F44E84">
        <w:rPr>
          <w:rFonts w:ascii="Arial" w:eastAsia="Arial" w:hAnsi="Arial" w:cs="Arial"/>
          <w:i/>
          <w:lang w:val="es-ES"/>
        </w:rPr>
        <w:t>f</w:t>
      </w:r>
      <w:r w:rsidR="0242CB29" w:rsidRPr="00F44E84">
        <w:rPr>
          <w:rFonts w:ascii="Arial" w:eastAsia="Arial" w:hAnsi="Arial" w:cs="Arial"/>
          <w:i/>
          <w:lang w:val="es-ES"/>
        </w:rPr>
        <w:t>ramework</w:t>
      </w:r>
      <w:proofErr w:type="spellEnd"/>
      <w:r w:rsidR="0242CB29" w:rsidRPr="3B05FCEC">
        <w:rPr>
          <w:rFonts w:ascii="Arial" w:eastAsia="Arial" w:hAnsi="Arial" w:cs="Arial"/>
          <w:lang w:val="es-ES"/>
        </w:rPr>
        <w:t xml:space="preserve"> </w:t>
      </w:r>
      <w:r w:rsidRPr="3B05FCEC">
        <w:rPr>
          <w:rFonts w:ascii="Arial" w:eastAsia="Arial" w:hAnsi="Arial" w:cs="Arial"/>
          <w:lang w:val="es-ES"/>
        </w:rPr>
        <w:t xml:space="preserve">para cualquier dispositivo, medio y accesibilidad. </w:t>
      </w:r>
      <w:proofErr w:type="spellStart"/>
      <w:r w:rsidRPr="00F44E84">
        <w:rPr>
          <w:rFonts w:ascii="Arial" w:eastAsia="Arial" w:hAnsi="Arial" w:cs="Arial"/>
          <w:i/>
          <w:lang w:val="es-ES"/>
        </w:rPr>
        <w:t>Foundation</w:t>
      </w:r>
      <w:proofErr w:type="spellEnd"/>
      <w:r w:rsidRPr="3B05FCEC">
        <w:rPr>
          <w:rFonts w:ascii="Arial" w:eastAsia="Arial" w:hAnsi="Arial" w:cs="Arial"/>
          <w:lang w:val="es-ES"/>
        </w:rPr>
        <w:t xml:space="preserve"> es una familia de marcos </w:t>
      </w:r>
      <w:proofErr w:type="spellStart"/>
      <w:r w:rsidRPr="00F44E84">
        <w:rPr>
          <w:rFonts w:ascii="Arial" w:eastAsia="Arial" w:hAnsi="Arial" w:cs="Arial"/>
          <w:i/>
          <w:lang w:val="es-ES"/>
        </w:rPr>
        <w:t>front</w:t>
      </w:r>
      <w:r w:rsidRPr="3B05FCEC">
        <w:rPr>
          <w:rFonts w:ascii="Arial" w:eastAsia="Arial" w:hAnsi="Arial" w:cs="Arial"/>
          <w:lang w:val="es-ES"/>
        </w:rPr>
        <w:t>-</w:t>
      </w:r>
      <w:r w:rsidRPr="00F44E84">
        <w:rPr>
          <w:rFonts w:ascii="Arial" w:eastAsia="Arial" w:hAnsi="Arial" w:cs="Arial"/>
          <w:i/>
          <w:lang w:val="es-ES"/>
        </w:rPr>
        <w:t>end</w:t>
      </w:r>
      <w:proofErr w:type="spellEnd"/>
      <w:r w:rsidRPr="3B05FCEC">
        <w:rPr>
          <w:rFonts w:ascii="Arial" w:eastAsia="Arial" w:hAnsi="Arial" w:cs="Arial"/>
          <w:lang w:val="es-ES"/>
        </w:rPr>
        <w:t xml:space="preserve"> receptivos que facilitan el diseño de sitios web, aplicaciones y correos electrónicos receptivos que se ven en cualquier dispositivo. </w:t>
      </w:r>
      <w:proofErr w:type="spellStart"/>
      <w:r w:rsidRPr="00F44E84">
        <w:rPr>
          <w:rFonts w:ascii="Arial" w:eastAsia="Arial" w:hAnsi="Arial" w:cs="Arial"/>
          <w:i/>
          <w:lang w:val="es-ES"/>
        </w:rPr>
        <w:t>Foundation</w:t>
      </w:r>
      <w:proofErr w:type="spellEnd"/>
      <w:r w:rsidRPr="3B05FCEC">
        <w:rPr>
          <w:rFonts w:ascii="Arial" w:eastAsia="Arial" w:hAnsi="Arial" w:cs="Arial"/>
          <w:lang w:val="es-ES"/>
        </w:rPr>
        <w:t xml:space="preserve"> es semántico, legible, flexible y completamente personalizable. </w:t>
      </w:r>
      <w:r w:rsidR="00643E0C">
        <w:rPr>
          <w:rFonts w:ascii="Arial" w:eastAsia="Arial" w:hAnsi="Arial" w:cs="Arial"/>
          <w:lang w:val="es-ES"/>
        </w:rPr>
        <w:fldChar w:fldCharType="begin" w:fldLock="1"/>
      </w:r>
      <w:r w:rsidR="00914654">
        <w:rPr>
          <w:rFonts w:ascii="Arial" w:eastAsia="Arial" w:hAnsi="Arial" w:cs="Arial"/>
          <w:lang w:val="es-ES"/>
        </w:rPr>
        <w:instrText>ADDIN CSL_CITATION {"citationItems":[{"id":"ITEM-1","itemData":{"URL":"https://get.foundation/","accessed":{"date-parts":[["2020","9","9"]]},"id":"ITEM-1","issued":{"date-parts":[["0"]]},"title":"The most advanced responsive front-end framework in the world. | Foundation","type":"webpage"},"uris":["http://www.mendeley.com/documents/?uuid=0456f6dd-5a77-3775-a17c-0c4a4a62a0a4"]}],"mendeley":{"formattedCitation":"[25]","plainTextFormattedCitation":"[25]","previouslyFormattedCitation":"[24]"},"properties":{"noteIndex":0},"schema":"https://github.com/citation-style-language/schema/raw/master/csl-citation.json"}</w:instrText>
      </w:r>
      <w:r w:rsidR="00643E0C">
        <w:rPr>
          <w:rFonts w:ascii="Arial" w:eastAsia="Arial" w:hAnsi="Arial" w:cs="Arial"/>
          <w:lang w:val="es-ES"/>
        </w:rPr>
        <w:fldChar w:fldCharType="separate"/>
      </w:r>
      <w:r w:rsidR="00914654" w:rsidRPr="00914654">
        <w:rPr>
          <w:rFonts w:ascii="Arial" w:eastAsia="Arial" w:hAnsi="Arial" w:cs="Arial"/>
          <w:noProof/>
          <w:lang w:val="es-ES"/>
        </w:rPr>
        <w:t>[25]</w:t>
      </w:r>
      <w:r w:rsidR="00643E0C">
        <w:rPr>
          <w:rFonts w:ascii="Arial" w:eastAsia="Arial" w:hAnsi="Arial" w:cs="Arial"/>
          <w:lang w:val="es-ES"/>
        </w:rPr>
        <w:fldChar w:fldCharType="end"/>
      </w:r>
    </w:p>
    <w:p w14:paraId="50F736C5" w14:textId="2150A745" w:rsidR="00FF5534" w:rsidRPr="00AE60B6" w:rsidRDefault="61E2D542" w:rsidP="000133A1">
      <w:pPr>
        <w:pStyle w:val="Prrafodelista"/>
        <w:numPr>
          <w:ilvl w:val="0"/>
          <w:numId w:val="10"/>
        </w:numPr>
        <w:jc w:val="both"/>
        <w:rPr>
          <w:rFonts w:ascii="Arial" w:eastAsia="Arial" w:hAnsi="Arial" w:cs="Arial"/>
        </w:rPr>
      </w:pPr>
      <w:proofErr w:type="spellStart"/>
      <w:r w:rsidRPr="3B05FCEC">
        <w:rPr>
          <w:rFonts w:ascii="Arial" w:eastAsia="Arial" w:hAnsi="Arial" w:cs="Arial"/>
          <w:b/>
          <w:bCs/>
        </w:rPr>
        <w:t>React</w:t>
      </w:r>
      <w:proofErr w:type="spellEnd"/>
      <w:r w:rsidRPr="3B05FCEC">
        <w:rPr>
          <w:rFonts w:ascii="Arial" w:eastAsia="Arial" w:hAnsi="Arial" w:cs="Arial"/>
          <w:b/>
          <w:bCs/>
        </w:rPr>
        <w:t>:</w:t>
      </w:r>
      <w:r w:rsidR="3DB1CEC3" w:rsidRPr="3B05FCEC">
        <w:rPr>
          <w:rFonts w:ascii="Arial" w:eastAsia="Arial" w:hAnsi="Arial" w:cs="Arial"/>
          <w:b/>
          <w:bCs/>
        </w:rPr>
        <w:t xml:space="preserve"> </w:t>
      </w:r>
      <w:r w:rsidR="3DB1CEC3" w:rsidRPr="3B05FCEC">
        <w:rPr>
          <w:rFonts w:ascii="Arial" w:eastAsia="Arial" w:hAnsi="Arial" w:cs="Arial"/>
        </w:rPr>
        <w:t xml:space="preserve">Es una </w:t>
      </w:r>
      <w:r w:rsidR="00DB5AED">
        <w:rPr>
          <w:rFonts w:ascii="Arial" w:eastAsia="Arial" w:hAnsi="Arial" w:cs="Arial"/>
        </w:rPr>
        <w:t>librería</w:t>
      </w:r>
      <w:r w:rsidR="3DB1CEC3" w:rsidRPr="3B05FCEC">
        <w:rPr>
          <w:rFonts w:ascii="Arial" w:eastAsia="Arial" w:hAnsi="Arial" w:cs="Arial"/>
        </w:rPr>
        <w:t xml:space="preserve"> de </w:t>
      </w:r>
      <w:r w:rsidR="3DB1CEC3" w:rsidRPr="00F44E84">
        <w:rPr>
          <w:rFonts w:ascii="Arial" w:eastAsia="Arial" w:hAnsi="Arial" w:cs="Arial"/>
          <w:i/>
        </w:rPr>
        <w:t>JavaScript</w:t>
      </w:r>
      <w:r w:rsidR="3DB1CEC3" w:rsidRPr="3B05FCEC">
        <w:rPr>
          <w:rFonts w:ascii="Arial" w:eastAsia="Arial" w:hAnsi="Arial" w:cs="Arial"/>
        </w:rPr>
        <w:t xml:space="preserve"> para crear interfaces de usuario. </w:t>
      </w:r>
      <w:proofErr w:type="spellStart"/>
      <w:r w:rsidR="3DB1CEC3" w:rsidRPr="00F44E84">
        <w:rPr>
          <w:rFonts w:ascii="Arial" w:eastAsia="Arial" w:hAnsi="Arial" w:cs="Arial"/>
          <w:i/>
        </w:rPr>
        <w:t>React</w:t>
      </w:r>
      <w:proofErr w:type="spellEnd"/>
      <w:r w:rsidR="3DB1CEC3" w:rsidRPr="3B05FCEC">
        <w:rPr>
          <w:rFonts w:ascii="Arial" w:eastAsia="Arial" w:hAnsi="Arial" w:cs="Arial"/>
        </w:rPr>
        <w:t xml:space="preserve"> facilita la creación de interfaces de usuario interactivas</w:t>
      </w:r>
      <w:r w:rsidR="2664611D" w:rsidRPr="3B05FCEC">
        <w:rPr>
          <w:rFonts w:ascii="Arial" w:eastAsia="Arial" w:hAnsi="Arial" w:cs="Arial"/>
        </w:rPr>
        <w:t xml:space="preserve"> utilizando</w:t>
      </w:r>
      <w:r w:rsidR="3DB1CEC3" w:rsidRPr="3B05FCEC">
        <w:rPr>
          <w:rFonts w:ascii="Arial" w:eastAsia="Arial" w:hAnsi="Arial" w:cs="Arial"/>
        </w:rPr>
        <w:t xml:space="preserve"> vistas declarativas</w:t>
      </w:r>
      <w:r w:rsidR="2664611D" w:rsidRPr="3B05FCEC">
        <w:rPr>
          <w:rFonts w:ascii="Arial" w:eastAsia="Arial" w:hAnsi="Arial" w:cs="Arial"/>
        </w:rPr>
        <w:t xml:space="preserve"> que </w:t>
      </w:r>
      <w:r w:rsidR="3DB1CEC3" w:rsidRPr="3B05FCEC">
        <w:rPr>
          <w:rFonts w:ascii="Arial" w:eastAsia="Arial" w:hAnsi="Arial" w:cs="Arial"/>
        </w:rPr>
        <w:t xml:space="preserve">hacen que </w:t>
      </w:r>
      <w:r w:rsidR="2664611D" w:rsidRPr="3B05FCEC">
        <w:rPr>
          <w:rFonts w:ascii="Arial" w:eastAsia="Arial" w:hAnsi="Arial" w:cs="Arial"/>
        </w:rPr>
        <w:t>el</w:t>
      </w:r>
      <w:r w:rsidR="3DB1CEC3" w:rsidRPr="3B05FCEC">
        <w:rPr>
          <w:rFonts w:ascii="Arial" w:eastAsia="Arial" w:hAnsi="Arial" w:cs="Arial"/>
        </w:rPr>
        <w:t xml:space="preserve"> código sea más predecible, más simple de entender y más fácil de depurar. Dado que la lógica de los componentes está escrita en </w:t>
      </w:r>
      <w:r w:rsidR="3DB1CEC3" w:rsidRPr="00017FC6">
        <w:rPr>
          <w:rFonts w:ascii="Arial" w:eastAsia="Arial" w:hAnsi="Arial" w:cs="Arial"/>
          <w:i/>
        </w:rPr>
        <w:t>JavaScript</w:t>
      </w:r>
      <w:r w:rsidR="3DB1CEC3" w:rsidRPr="3B05FCEC">
        <w:rPr>
          <w:rFonts w:ascii="Arial" w:eastAsia="Arial" w:hAnsi="Arial" w:cs="Arial"/>
        </w:rPr>
        <w:t xml:space="preserve"> en lugar de en plantillas, puede pasar fácilmente datos enriquecidos a través de su aplicación y mantener el estado fuera del DOM.</w:t>
      </w:r>
      <w:r w:rsidR="00643E0C">
        <w:rPr>
          <w:rFonts w:ascii="Arial" w:eastAsia="Arial" w:hAnsi="Arial" w:cs="Arial"/>
        </w:rPr>
        <w:fldChar w:fldCharType="begin" w:fldLock="1"/>
      </w:r>
      <w:r w:rsidR="00914654">
        <w:rPr>
          <w:rFonts w:ascii="Arial" w:eastAsia="Arial" w:hAnsi="Arial" w:cs="Arial"/>
        </w:rPr>
        <w:instrText>ADDIN CSL_CITATION {"citationItems":[{"id":"ITEM-1","itemData":{"URL":"https://github.com/facebook/react","accessed":{"date-parts":[["2020","9","9"]]},"id":"ITEM-1","issued":{"date-parts":[["0"]]},"title":"facebook/react: A declarative, efficient, and flexible JavaScript library for building user interfaces.","type":"webpage"},"uris":["http://www.mendeley.com/documents/?uuid=53863426-a2cd-3343-b4b6-20dcfc357128"]}],"mendeley":{"formattedCitation":"[26]","plainTextFormattedCitation":"[26]","previouslyFormattedCitation":"[25]"},"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26]</w:t>
      </w:r>
      <w:r w:rsidR="00643E0C">
        <w:rPr>
          <w:rFonts w:ascii="Arial" w:eastAsia="Arial" w:hAnsi="Arial" w:cs="Arial"/>
        </w:rPr>
        <w:fldChar w:fldCharType="end"/>
      </w:r>
    </w:p>
    <w:p w14:paraId="25BD0DB3" w14:textId="2F7A13BA" w:rsidR="00B8174E" w:rsidRPr="00AE60B6" w:rsidRDefault="61E2D542" w:rsidP="000133A1">
      <w:pPr>
        <w:pStyle w:val="Prrafodelista"/>
        <w:numPr>
          <w:ilvl w:val="0"/>
          <w:numId w:val="10"/>
        </w:numPr>
        <w:jc w:val="both"/>
        <w:rPr>
          <w:rFonts w:ascii="Arial" w:eastAsia="Arial" w:hAnsi="Arial" w:cs="Arial"/>
          <w:b/>
          <w:bCs/>
        </w:rPr>
      </w:pPr>
      <w:proofErr w:type="spellStart"/>
      <w:r w:rsidRPr="3B05FCEC">
        <w:rPr>
          <w:rFonts w:ascii="Arial" w:eastAsia="Arial" w:hAnsi="Arial" w:cs="Arial"/>
          <w:b/>
          <w:bCs/>
        </w:rPr>
        <w:t>Vue</w:t>
      </w:r>
      <w:proofErr w:type="spellEnd"/>
      <w:r w:rsidRPr="3B05FCEC">
        <w:rPr>
          <w:rFonts w:ascii="Arial" w:eastAsia="Arial" w:hAnsi="Arial" w:cs="Arial"/>
          <w:b/>
          <w:bCs/>
        </w:rPr>
        <w:t>:</w:t>
      </w:r>
      <w:r w:rsidR="2A4908AE" w:rsidRPr="3B05FCEC">
        <w:rPr>
          <w:rFonts w:ascii="Arial" w:eastAsia="Arial" w:hAnsi="Arial" w:cs="Arial"/>
          <w:b/>
          <w:bCs/>
        </w:rPr>
        <w:t xml:space="preserve"> </w:t>
      </w:r>
      <w:r w:rsidR="2A4908AE" w:rsidRPr="3B05FCEC">
        <w:rPr>
          <w:rFonts w:ascii="Arial" w:eastAsia="Arial" w:hAnsi="Arial" w:cs="Arial"/>
        </w:rPr>
        <w:t xml:space="preserve">Es un </w:t>
      </w:r>
      <w:proofErr w:type="spellStart"/>
      <w:r w:rsidR="0E07A945" w:rsidRPr="00017FC6">
        <w:rPr>
          <w:rFonts w:ascii="Arial" w:eastAsia="Arial" w:hAnsi="Arial" w:cs="Arial"/>
          <w:i/>
        </w:rPr>
        <w:t>f</w:t>
      </w:r>
      <w:r w:rsidR="2A4908AE" w:rsidRPr="00017FC6">
        <w:rPr>
          <w:rFonts w:ascii="Arial" w:eastAsia="Arial" w:hAnsi="Arial" w:cs="Arial"/>
          <w:i/>
        </w:rPr>
        <w:t>ramework</w:t>
      </w:r>
      <w:proofErr w:type="spellEnd"/>
      <w:r w:rsidR="2A4908AE" w:rsidRPr="3B05FCEC">
        <w:rPr>
          <w:rFonts w:ascii="Arial" w:eastAsia="Arial" w:hAnsi="Arial" w:cs="Arial"/>
        </w:rPr>
        <w:t xml:space="preserve"> progresivo para construir interfaces de usuario. </w:t>
      </w:r>
      <w:proofErr w:type="spellStart"/>
      <w:r w:rsidR="2A4908AE" w:rsidRPr="3B05FCEC">
        <w:rPr>
          <w:rFonts w:ascii="Arial" w:eastAsia="Arial" w:hAnsi="Arial" w:cs="Arial"/>
        </w:rPr>
        <w:t>Vue</w:t>
      </w:r>
      <w:proofErr w:type="spellEnd"/>
      <w:r w:rsidR="2A4908AE" w:rsidRPr="3B05FCEC">
        <w:rPr>
          <w:rFonts w:ascii="Arial" w:eastAsia="Arial" w:hAnsi="Arial" w:cs="Arial"/>
        </w:rPr>
        <w:t xml:space="preserve"> está diseñado desde cero para ser adoptable gradualmente. La biblioteca principal se centra solo en la capa de vista y es fácil de recoger e integrar con otras bibliotecas o proyectos existentes. Por otro lado, </w:t>
      </w:r>
      <w:proofErr w:type="spellStart"/>
      <w:r w:rsidR="2A4908AE" w:rsidRPr="3B05FCEC">
        <w:rPr>
          <w:rFonts w:ascii="Arial" w:eastAsia="Arial" w:hAnsi="Arial" w:cs="Arial"/>
        </w:rPr>
        <w:t>Vue</w:t>
      </w:r>
      <w:proofErr w:type="spellEnd"/>
      <w:r w:rsidR="2A4908AE" w:rsidRPr="3B05FCEC">
        <w:rPr>
          <w:rFonts w:ascii="Arial" w:eastAsia="Arial" w:hAnsi="Arial" w:cs="Arial"/>
        </w:rPr>
        <w:t xml:space="preserve"> también es </w:t>
      </w:r>
      <w:r w:rsidR="2A4908AE" w:rsidRPr="3B05FCEC">
        <w:rPr>
          <w:rFonts w:ascii="Arial" w:eastAsia="Arial" w:hAnsi="Arial" w:cs="Arial"/>
        </w:rPr>
        <w:lastRenderedPageBreak/>
        <w:t>perfectamente capaz de impulsar aplicaciones sofisticadas de una sola página cuando se usa en combinación con herramientas modernas y bibliotecas de soporte.</w:t>
      </w:r>
      <w:r w:rsidR="00643E0C">
        <w:rPr>
          <w:rFonts w:ascii="Arial" w:eastAsia="Arial" w:hAnsi="Arial" w:cs="Arial"/>
        </w:rPr>
        <w:fldChar w:fldCharType="begin" w:fldLock="1"/>
      </w:r>
      <w:r w:rsidR="00914654">
        <w:rPr>
          <w:rFonts w:ascii="Arial" w:eastAsia="Arial" w:hAnsi="Arial" w:cs="Arial"/>
        </w:rPr>
        <w:instrText>ADDIN CSL_CITATION {"citationItems":[{"id":"ITEM-1","itemData":{"URL":"https://vuejs.org/v2/guide/","accessed":{"date-parts":[["2020","9","9"]]},"id":"ITEM-1","issued":{"date-parts":[["0"]]},"title":"Introduction — Vue.js","type":"webpage"},"uris":["http://www.mendeley.com/documents/?uuid=b3a8f546-80c1-33bc-a7a6-f124c3e85b67"]}],"mendeley":{"formattedCitation":"[27]","plainTextFormattedCitation":"[27]","previouslyFormattedCitation":"[26]"},"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27]</w:t>
      </w:r>
      <w:r w:rsidR="00643E0C">
        <w:rPr>
          <w:rFonts w:ascii="Arial" w:eastAsia="Arial" w:hAnsi="Arial" w:cs="Arial"/>
        </w:rPr>
        <w:fldChar w:fldCharType="end"/>
      </w:r>
    </w:p>
    <w:p w14:paraId="0A8609E5" w14:textId="6E044B3A" w:rsidR="00EA2ED8" w:rsidRPr="00AE60B6" w:rsidRDefault="61E2D542" w:rsidP="000133A1">
      <w:pPr>
        <w:pStyle w:val="Prrafodelista"/>
        <w:numPr>
          <w:ilvl w:val="0"/>
          <w:numId w:val="10"/>
        </w:numPr>
        <w:jc w:val="both"/>
        <w:rPr>
          <w:rFonts w:ascii="Arial" w:eastAsia="Arial" w:hAnsi="Arial" w:cs="Arial"/>
          <w:b/>
          <w:bCs/>
        </w:rPr>
      </w:pPr>
      <w:r w:rsidRPr="3B05FCEC">
        <w:rPr>
          <w:rFonts w:ascii="Arial" w:eastAsia="Arial" w:hAnsi="Arial" w:cs="Arial"/>
          <w:b/>
          <w:bCs/>
        </w:rPr>
        <w:t>Angular:</w:t>
      </w:r>
      <w:r w:rsidR="2F7B276D" w:rsidRPr="3B05FCEC">
        <w:rPr>
          <w:rFonts w:ascii="Arial" w:eastAsia="Arial" w:hAnsi="Arial" w:cs="Arial"/>
          <w:b/>
          <w:bCs/>
        </w:rPr>
        <w:t xml:space="preserve"> </w:t>
      </w:r>
      <w:r w:rsidR="2F7B276D" w:rsidRPr="3B05FCEC">
        <w:rPr>
          <w:rFonts w:ascii="Arial" w:eastAsia="Arial" w:hAnsi="Arial" w:cs="Arial"/>
        </w:rPr>
        <w:t xml:space="preserve">Es un </w:t>
      </w:r>
      <w:proofErr w:type="spellStart"/>
      <w:r w:rsidR="0E07A945" w:rsidRPr="00017FC6">
        <w:rPr>
          <w:rFonts w:ascii="Arial" w:eastAsia="Arial" w:hAnsi="Arial" w:cs="Arial"/>
          <w:i/>
        </w:rPr>
        <w:t>f</w:t>
      </w:r>
      <w:r w:rsidR="2F7B276D" w:rsidRPr="00017FC6">
        <w:rPr>
          <w:rFonts w:ascii="Arial" w:eastAsia="Arial" w:hAnsi="Arial" w:cs="Arial"/>
          <w:i/>
        </w:rPr>
        <w:t>ramework</w:t>
      </w:r>
      <w:proofErr w:type="spellEnd"/>
      <w:r w:rsidR="2F7B276D" w:rsidRPr="3B05FCEC">
        <w:rPr>
          <w:rFonts w:ascii="Arial" w:eastAsia="Arial" w:hAnsi="Arial" w:cs="Arial"/>
        </w:rPr>
        <w:t xml:space="preserve"> de diseño de aplicaciones y una plataforma de desarrollo para crear aplicaciones de una sola página eficientes y sofisticadas.</w:t>
      </w:r>
    </w:p>
    <w:p w14:paraId="439BB363" w14:textId="0C6E869F" w:rsidR="00396519" w:rsidRPr="00AE60B6" w:rsidRDefault="42757E56" w:rsidP="0011459D">
      <w:pPr>
        <w:pStyle w:val="Prrafodelista"/>
        <w:jc w:val="both"/>
        <w:rPr>
          <w:rFonts w:ascii="Arial" w:eastAsia="Arial" w:hAnsi="Arial" w:cs="Arial"/>
        </w:rPr>
      </w:pPr>
      <w:r w:rsidRPr="3B05FCEC">
        <w:rPr>
          <w:rFonts w:ascii="Arial" w:eastAsia="Arial" w:hAnsi="Arial" w:cs="Arial"/>
        </w:rPr>
        <w:t xml:space="preserve">Angular está escrito en </w:t>
      </w:r>
      <w:proofErr w:type="spellStart"/>
      <w:r w:rsidRPr="00017FC6">
        <w:rPr>
          <w:rFonts w:ascii="Arial" w:eastAsia="Arial" w:hAnsi="Arial" w:cs="Arial"/>
          <w:i/>
        </w:rPr>
        <w:t>TypeScript</w:t>
      </w:r>
      <w:proofErr w:type="spellEnd"/>
      <w:r w:rsidRPr="3B05FCEC">
        <w:rPr>
          <w:rFonts w:ascii="Arial" w:eastAsia="Arial" w:hAnsi="Arial" w:cs="Arial"/>
        </w:rPr>
        <w:t>.</w:t>
      </w:r>
      <w:r w:rsidR="1156EC45" w:rsidRPr="3B05FCEC">
        <w:rPr>
          <w:rFonts w:ascii="Arial" w:eastAsia="Arial" w:hAnsi="Arial" w:cs="Arial"/>
        </w:rPr>
        <w:t xml:space="preserve"> Angular utiliza </w:t>
      </w:r>
      <w:r w:rsidR="0EAD7F99" w:rsidRPr="3B05FCEC">
        <w:rPr>
          <w:rFonts w:ascii="Arial" w:eastAsia="Arial" w:hAnsi="Arial" w:cs="Arial"/>
        </w:rPr>
        <w:t xml:space="preserve">componentes los cuales </w:t>
      </w:r>
      <w:r w:rsidRPr="3B05FCEC">
        <w:rPr>
          <w:rFonts w:ascii="Arial" w:eastAsia="Arial" w:hAnsi="Arial" w:cs="Arial"/>
        </w:rPr>
        <w:t>definen vistas, que son conjuntos de elementos de pantalla entre los que Angular puede elegir y modificar de acuerdo con la lógica y los datos de su programa.</w:t>
      </w:r>
      <w:r w:rsidR="00643E0C">
        <w:rPr>
          <w:rFonts w:ascii="Arial" w:eastAsia="Arial" w:hAnsi="Arial" w:cs="Arial"/>
        </w:rPr>
        <w:fldChar w:fldCharType="begin" w:fldLock="1"/>
      </w:r>
      <w:r w:rsidR="00914654">
        <w:rPr>
          <w:rFonts w:ascii="Arial" w:eastAsia="Arial" w:hAnsi="Arial" w:cs="Arial"/>
        </w:rPr>
        <w:instrText>ADDIN CSL_CITATION {"citationItems":[{"id":"ITEM-1","itemData":{"URL":"https://angular.io/guide/architecture","accessed":{"date-parts":[["2020","9","9"]]},"id":"ITEM-1","issued":{"date-parts":[["0"]]},"title":"Angular - Introduction to Angular concepts","type":"webpage"},"uris":["http://www.mendeley.com/documents/?uuid=d4fc8334-dd35-3172-940f-3b43ed2d96bb"]}],"mendeley":{"formattedCitation":"[28]","plainTextFormattedCitation":"[28]","previouslyFormattedCitation":"[27]"},"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28]</w:t>
      </w:r>
      <w:r w:rsidR="00643E0C">
        <w:rPr>
          <w:rFonts w:ascii="Arial" w:eastAsia="Arial" w:hAnsi="Arial" w:cs="Arial"/>
        </w:rPr>
        <w:fldChar w:fldCharType="end"/>
      </w:r>
    </w:p>
    <w:p w14:paraId="007BEB00" w14:textId="385823DC" w:rsidR="0054159B" w:rsidRPr="00AE60B6" w:rsidRDefault="0054159B" w:rsidP="3B05FCEC">
      <w:pPr>
        <w:rPr>
          <w:rFonts w:ascii="Arial" w:eastAsia="Arial" w:hAnsi="Arial" w:cs="Arial"/>
        </w:rPr>
      </w:pPr>
    </w:p>
    <w:p w14:paraId="4B9C3C5A" w14:textId="77777777" w:rsidR="003B2D83" w:rsidRDefault="0054159B" w:rsidP="0054159B">
      <w:pPr>
        <w:rPr>
          <w:rFonts w:ascii="Arial" w:eastAsia="Arial" w:hAnsi="Arial" w:cs="Arial"/>
        </w:rPr>
      </w:pPr>
      <w:r w:rsidRPr="3B05FCEC">
        <w:rPr>
          <w:rFonts w:ascii="Arial" w:eastAsia="Arial" w:hAnsi="Arial" w:cs="Arial"/>
        </w:rPr>
        <w:t>Las</w:t>
      </w:r>
      <w:r w:rsidR="003B2D83">
        <w:rPr>
          <w:rFonts w:ascii="Arial" w:eastAsia="Arial" w:hAnsi="Arial" w:cs="Arial"/>
        </w:rPr>
        <w:t xml:space="preserve"> herramientas y</w:t>
      </w:r>
      <w:r w:rsidR="6CB4F4D7" w:rsidRPr="3B05FCEC">
        <w:rPr>
          <w:rFonts w:ascii="Arial" w:eastAsia="Arial" w:hAnsi="Arial" w:cs="Arial"/>
        </w:rPr>
        <w:t xml:space="preserve"> tecnologías seleccionadas para </w:t>
      </w:r>
      <w:r w:rsidR="3714F476" w:rsidRPr="3B05FCEC">
        <w:rPr>
          <w:rFonts w:ascii="Arial" w:eastAsia="Arial" w:hAnsi="Arial" w:cs="Arial"/>
        </w:rPr>
        <w:t>este proyecto</w:t>
      </w:r>
      <w:r w:rsidR="6CB4F4D7" w:rsidRPr="3B05FCEC">
        <w:rPr>
          <w:rFonts w:ascii="Arial" w:eastAsia="Arial" w:hAnsi="Arial" w:cs="Arial"/>
        </w:rPr>
        <w:t xml:space="preserve"> </w:t>
      </w:r>
      <w:r w:rsidR="00E75569">
        <w:rPr>
          <w:rFonts w:ascii="Arial" w:eastAsia="Arial" w:hAnsi="Arial" w:cs="Arial"/>
        </w:rPr>
        <w:t>son</w:t>
      </w:r>
    </w:p>
    <w:p w14:paraId="1CEE71FC" w14:textId="27723BBF" w:rsidR="005E46DA" w:rsidRDefault="6CB4F4D7" w:rsidP="000133A1">
      <w:pPr>
        <w:pStyle w:val="Prrafodelista"/>
        <w:numPr>
          <w:ilvl w:val="0"/>
          <w:numId w:val="10"/>
        </w:numPr>
        <w:jc w:val="both"/>
        <w:rPr>
          <w:rFonts w:ascii="Arial" w:eastAsia="Arial" w:hAnsi="Arial" w:cs="Arial"/>
        </w:rPr>
      </w:pPr>
      <w:r w:rsidRPr="00601C52">
        <w:rPr>
          <w:rFonts w:ascii="Arial" w:eastAsia="Arial" w:hAnsi="Arial" w:cs="Arial"/>
          <w:b/>
        </w:rPr>
        <w:t xml:space="preserve">Visual Studio </w:t>
      </w:r>
      <w:proofErr w:type="spellStart"/>
      <w:r w:rsidRPr="00601C52">
        <w:rPr>
          <w:rFonts w:ascii="Arial" w:eastAsia="Arial" w:hAnsi="Arial" w:cs="Arial"/>
          <w:b/>
        </w:rPr>
        <w:t>Code</w:t>
      </w:r>
      <w:proofErr w:type="spellEnd"/>
      <w:r w:rsidR="004276A0" w:rsidRPr="00081FF0">
        <w:rPr>
          <w:rFonts w:ascii="Arial" w:eastAsia="Arial" w:hAnsi="Arial" w:cs="Arial"/>
          <w:b/>
        </w:rPr>
        <w:t>:</w:t>
      </w:r>
      <w:r w:rsidR="004276A0">
        <w:rPr>
          <w:rFonts w:ascii="Arial" w:eastAsia="Arial" w:hAnsi="Arial" w:cs="Arial"/>
        </w:rPr>
        <w:t xml:space="preserve"> aunque tanto VSC como </w:t>
      </w:r>
      <w:proofErr w:type="spellStart"/>
      <w:r w:rsidR="004276A0">
        <w:rPr>
          <w:rFonts w:ascii="Arial" w:eastAsia="Arial" w:hAnsi="Arial" w:cs="Arial"/>
        </w:rPr>
        <w:t>Atom</w:t>
      </w:r>
      <w:proofErr w:type="spellEnd"/>
      <w:r w:rsidR="004276A0">
        <w:rPr>
          <w:rFonts w:ascii="Arial" w:eastAsia="Arial" w:hAnsi="Arial" w:cs="Arial"/>
        </w:rPr>
        <w:t xml:space="preserve"> poseen gran variedad de </w:t>
      </w:r>
      <w:proofErr w:type="spellStart"/>
      <w:r w:rsidR="004276A0" w:rsidRPr="001B752F">
        <w:rPr>
          <w:rFonts w:ascii="Arial" w:eastAsia="Arial" w:hAnsi="Arial" w:cs="Arial"/>
          <w:i/>
          <w:iCs/>
        </w:rPr>
        <w:t>plugins</w:t>
      </w:r>
      <w:proofErr w:type="spellEnd"/>
      <w:r w:rsidR="004276A0">
        <w:rPr>
          <w:rFonts w:ascii="Arial" w:eastAsia="Arial" w:hAnsi="Arial" w:cs="Arial"/>
        </w:rPr>
        <w:t xml:space="preserve"> </w:t>
      </w:r>
      <w:r w:rsidR="00304ABB">
        <w:rPr>
          <w:rFonts w:ascii="Arial" w:eastAsia="Arial" w:hAnsi="Arial" w:cs="Arial"/>
        </w:rPr>
        <w:t>personalizables</w:t>
      </w:r>
      <w:r w:rsidR="004276A0">
        <w:rPr>
          <w:rFonts w:ascii="Arial" w:eastAsia="Arial" w:hAnsi="Arial" w:cs="Arial"/>
        </w:rPr>
        <w:t>, se decidió por escoger VSC como el editor sobre el cual se desarrollar</w:t>
      </w:r>
      <w:r w:rsidR="009315CF">
        <w:rPr>
          <w:rFonts w:ascii="Arial" w:eastAsia="Arial" w:hAnsi="Arial" w:cs="Arial"/>
        </w:rPr>
        <w:t>á el proyecto</w:t>
      </w:r>
      <w:r w:rsidRPr="3B05FCEC">
        <w:rPr>
          <w:rFonts w:ascii="Arial" w:eastAsia="Arial" w:hAnsi="Arial" w:cs="Arial"/>
        </w:rPr>
        <w:t xml:space="preserve">, ya que </w:t>
      </w:r>
      <w:r w:rsidR="009315CF">
        <w:rPr>
          <w:rFonts w:ascii="Arial" w:eastAsia="Arial" w:hAnsi="Arial" w:cs="Arial"/>
        </w:rPr>
        <w:t>este</w:t>
      </w:r>
      <w:r w:rsidR="0054159B" w:rsidRPr="00601C52">
        <w:rPr>
          <w:rFonts w:ascii="Arial" w:eastAsia="Arial" w:hAnsi="Arial" w:cs="Arial"/>
        </w:rPr>
        <w:t xml:space="preserve"> </w:t>
      </w:r>
      <w:r w:rsidRPr="3B05FCEC">
        <w:rPr>
          <w:rFonts w:ascii="Arial" w:eastAsia="Arial" w:hAnsi="Arial" w:cs="Arial"/>
        </w:rPr>
        <w:t xml:space="preserve">ofrece </w:t>
      </w:r>
      <w:r w:rsidR="005F1100">
        <w:rPr>
          <w:rFonts w:ascii="Arial" w:eastAsia="Arial" w:hAnsi="Arial" w:cs="Arial"/>
        </w:rPr>
        <w:t xml:space="preserve">mejores </w:t>
      </w:r>
      <w:proofErr w:type="spellStart"/>
      <w:r w:rsidR="005F1100" w:rsidRPr="00343EF7">
        <w:rPr>
          <w:rFonts w:ascii="Arial" w:eastAsia="Arial" w:hAnsi="Arial" w:cs="Arial"/>
          <w:i/>
          <w:iCs/>
        </w:rPr>
        <w:t>plugins</w:t>
      </w:r>
      <w:proofErr w:type="spellEnd"/>
      <w:r w:rsidR="005F1100">
        <w:rPr>
          <w:rFonts w:ascii="Arial" w:eastAsia="Arial" w:hAnsi="Arial" w:cs="Arial"/>
        </w:rPr>
        <w:t xml:space="preserve"> para el desarrollo web</w:t>
      </w:r>
      <w:r w:rsidR="005E46DA">
        <w:rPr>
          <w:rFonts w:ascii="Arial" w:eastAsia="Arial" w:hAnsi="Arial" w:cs="Arial"/>
        </w:rPr>
        <w:t xml:space="preserve"> bajo las tecnologías seleccionadas (descritas</w:t>
      </w:r>
      <w:r w:rsidRPr="3B05FCEC">
        <w:rPr>
          <w:rFonts w:ascii="Arial" w:eastAsia="Arial" w:hAnsi="Arial" w:cs="Arial"/>
        </w:rPr>
        <w:t xml:space="preserve"> a </w:t>
      </w:r>
      <w:r w:rsidR="005E46DA">
        <w:rPr>
          <w:rFonts w:ascii="Arial" w:eastAsia="Arial" w:hAnsi="Arial" w:cs="Arial"/>
        </w:rPr>
        <w:t>continuación)</w:t>
      </w:r>
      <w:r w:rsidR="00AA5AA3">
        <w:rPr>
          <w:rFonts w:ascii="Arial" w:eastAsia="Arial" w:hAnsi="Arial" w:cs="Arial"/>
        </w:rPr>
        <w:t xml:space="preserve">. </w:t>
      </w:r>
      <w:r w:rsidR="0064230C">
        <w:rPr>
          <w:rFonts w:ascii="Arial" w:eastAsia="Arial" w:hAnsi="Arial" w:cs="Arial"/>
        </w:rPr>
        <w:t>Además,</w:t>
      </w:r>
      <w:r w:rsidR="00AA5AA3">
        <w:rPr>
          <w:rFonts w:ascii="Arial" w:eastAsia="Arial" w:hAnsi="Arial" w:cs="Arial"/>
        </w:rPr>
        <w:t xml:space="preserve"> el grupo de trabajo tiene experiencia en el manejo de este editor.</w:t>
      </w:r>
    </w:p>
    <w:p w14:paraId="11F71B09" w14:textId="3293F499" w:rsidR="0064230C" w:rsidRPr="001F5759" w:rsidRDefault="6CB4F4D7" w:rsidP="000133A1">
      <w:pPr>
        <w:pStyle w:val="Prrafodelista"/>
        <w:numPr>
          <w:ilvl w:val="0"/>
          <w:numId w:val="10"/>
        </w:numPr>
        <w:jc w:val="both"/>
        <w:rPr>
          <w:rFonts w:ascii="Arial" w:eastAsia="Arial" w:hAnsi="Arial" w:cs="Arial"/>
          <w:lang w:val="es-CO"/>
        </w:rPr>
      </w:pPr>
      <w:r w:rsidRPr="001A513D">
        <w:rPr>
          <w:rFonts w:ascii="Arial" w:eastAsia="Arial" w:hAnsi="Arial" w:cs="Arial"/>
          <w:b/>
          <w:lang w:val="es-CO"/>
        </w:rPr>
        <w:t xml:space="preserve">HTML, </w:t>
      </w:r>
      <w:r w:rsidR="0054159B" w:rsidRPr="001A513D">
        <w:rPr>
          <w:rFonts w:ascii="Arial" w:eastAsia="Arial" w:hAnsi="Arial" w:cs="Arial"/>
          <w:b/>
          <w:bCs/>
          <w:lang w:val="es-CO"/>
        </w:rPr>
        <w:t xml:space="preserve">CSS </w:t>
      </w:r>
      <w:r w:rsidR="0064230C" w:rsidRPr="001A513D">
        <w:rPr>
          <w:rFonts w:ascii="Arial" w:eastAsia="Arial" w:hAnsi="Arial" w:cs="Arial"/>
          <w:b/>
          <w:bCs/>
          <w:lang w:val="es-CO"/>
        </w:rPr>
        <w:t xml:space="preserve">y </w:t>
      </w:r>
      <w:r w:rsidR="00F11857" w:rsidRPr="001A513D">
        <w:rPr>
          <w:rFonts w:ascii="Arial" w:eastAsia="Arial" w:hAnsi="Arial" w:cs="Arial"/>
          <w:b/>
          <w:bCs/>
          <w:lang w:val="es-CO"/>
        </w:rPr>
        <w:t>JavaScript</w:t>
      </w:r>
      <w:r w:rsidR="0064230C" w:rsidRPr="001A513D">
        <w:rPr>
          <w:rFonts w:ascii="Arial" w:eastAsia="Arial" w:hAnsi="Arial" w:cs="Arial"/>
          <w:b/>
          <w:bCs/>
          <w:lang w:val="es-CO"/>
        </w:rPr>
        <w:t>:</w:t>
      </w:r>
      <w:r w:rsidR="0064230C" w:rsidRPr="0064230C">
        <w:rPr>
          <w:rFonts w:ascii="Arial" w:eastAsia="Arial" w:hAnsi="Arial" w:cs="Arial"/>
          <w:lang w:val="es-CO"/>
        </w:rPr>
        <w:t xml:space="preserve"> </w:t>
      </w:r>
      <w:r w:rsidR="0064230C">
        <w:rPr>
          <w:rFonts w:ascii="Arial" w:eastAsia="Arial" w:hAnsi="Arial" w:cs="Arial"/>
          <w:lang w:val="es-CO"/>
        </w:rPr>
        <w:t xml:space="preserve">estas tecnologías son obligatorias en el desarrollo web, </w:t>
      </w:r>
      <w:r w:rsidR="004C74FE">
        <w:rPr>
          <w:rFonts w:ascii="Arial" w:eastAsia="Arial" w:hAnsi="Arial" w:cs="Arial"/>
          <w:lang w:val="es-CO"/>
        </w:rPr>
        <w:t>ya que no</w:t>
      </w:r>
      <w:r w:rsidR="0064230C">
        <w:rPr>
          <w:rFonts w:ascii="Arial" w:eastAsia="Arial" w:hAnsi="Arial" w:cs="Arial"/>
          <w:lang w:val="es-CO"/>
        </w:rPr>
        <w:t xml:space="preserve"> hay otras opciones </w:t>
      </w:r>
      <w:r w:rsidR="004C74FE">
        <w:rPr>
          <w:rFonts w:ascii="Arial" w:eastAsia="Arial" w:hAnsi="Arial" w:cs="Arial"/>
          <w:lang w:val="es-CO"/>
        </w:rPr>
        <w:t>en el mercado</w:t>
      </w:r>
      <w:r w:rsidR="0064230C">
        <w:rPr>
          <w:rFonts w:ascii="Arial" w:eastAsia="Arial" w:hAnsi="Arial" w:cs="Arial"/>
          <w:lang w:val="es-CO"/>
        </w:rPr>
        <w:t>.</w:t>
      </w:r>
      <w:r w:rsidR="18837023" w:rsidRPr="0075763B">
        <w:rPr>
          <w:rFonts w:ascii="Arial" w:eastAsia="Arial" w:hAnsi="Arial" w:cs="Arial"/>
        </w:rPr>
        <w:t xml:space="preserve"> </w:t>
      </w:r>
    </w:p>
    <w:p w14:paraId="5ADA5131" w14:textId="5BA50E6C" w:rsidR="003E3869" w:rsidRPr="009444CA" w:rsidRDefault="003E3869" w:rsidP="000133A1">
      <w:pPr>
        <w:pStyle w:val="Prrafodelista"/>
        <w:numPr>
          <w:ilvl w:val="0"/>
          <w:numId w:val="10"/>
        </w:numPr>
        <w:jc w:val="both"/>
        <w:rPr>
          <w:rFonts w:ascii="Arial" w:eastAsia="Arial" w:hAnsi="Arial" w:cs="Arial"/>
          <w:b/>
          <w:bCs/>
        </w:rPr>
      </w:pPr>
      <w:proofErr w:type="spellStart"/>
      <w:r w:rsidRPr="009444CA">
        <w:rPr>
          <w:rFonts w:ascii="Arial" w:eastAsia="Arial" w:hAnsi="Arial" w:cs="Arial"/>
          <w:b/>
          <w:bCs/>
        </w:rPr>
        <w:t>React</w:t>
      </w:r>
      <w:proofErr w:type="spellEnd"/>
      <w:r w:rsidR="009444CA">
        <w:rPr>
          <w:rFonts w:ascii="Arial" w:eastAsia="Arial" w:hAnsi="Arial" w:cs="Arial"/>
          <w:b/>
          <w:bCs/>
        </w:rPr>
        <w:t xml:space="preserve">: </w:t>
      </w:r>
      <w:r w:rsidR="009444CA">
        <w:rPr>
          <w:rFonts w:ascii="Arial" w:hAnsi="Arial" w:cs="Arial"/>
        </w:rPr>
        <w:t xml:space="preserve">se escogió dado </w:t>
      </w:r>
      <w:r w:rsidR="000158A8">
        <w:rPr>
          <w:rFonts w:ascii="Arial" w:hAnsi="Arial" w:cs="Arial"/>
        </w:rPr>
        <w:t xml:space="preserve">esta librería </w:t>
      </w:r>
      <w:r w:rsidR="00E8540C">
        <w:rPr>
          <w:rFonts w:ascii="Arial" w:hAnsi="Arial" w:cs="Arial"/>
        </w:rPr>
        <w:t xml:space="preserve">dado las comodidades que proporciona </w:t>
      </w:r>
      <w:r w:rsidR="00944AE9">
        <w:rPr>
          <w:rFonts w:ascii="Arial" w:hAnsi="Arial" w:cs="Arial"/>
        </w:rPr>
        <w:t>el uso de componentes</w:t>
      </w:r>
      <w:r w:rsidR="009B6D29">
        <w:rPr>
          <w:rFonts w:ascii="Arial" w:hAnsi="Arial" w:cs="Arial"/>
        </w:rPr>
        <w:t xml:space="preserve"> </w:t>
      </w:r>
      <w:r w:rsidR="00D103D5">
        <w:rPr>
          <w:rFonts w:ascii="Arial" w:hAnsi="Arial" w:cs="Arial"/>
        </w:rPr>
        <w:t>y módulos</w:t>
      </w:r>
      <w:r w:rsidR="00E8540C">
        <w:rPr>
          <w:rFonts w:ascii="Arial" w:hAnsi="Arial" w:cs="Arial"/>
        </w:rPr>
        <w:t xml:space="preserve"> para la construcción de sitios web</w:t>
      </w:r>
      <w:r w:rsidR="00D103D5">
        <w:rPr>
          <w:rFonts w:ascii="Arial" w:hAnsi="Arial" w:cs="Arial"/>
        </w:rPr>
        <w:t xml:space="preserve">, </w:t>
      </w:r>
      <w:r w:rsidR="00E8540C">
        <w:rPr>
          <w:rFonts w:ascii="Arial" w:hAnsi="Arial" w:cs="Arial"/>
        </w:rPr>
        <w:t xml:space="preserve">lo </w:t>
      </w:r>
      <w:r w:rsidR="00D103D5">
        <w:rPr>
          <w:rFonts w:ascii="Arial" w:hAnsi="Arial" w:cs="Arial"/>
        </w:rPr>
        <w:t xml:space="preserve">que permite </w:t>
      </w:r>
      <w:r w:rsidR="009807FA">
        <w:rPr>
          <w:rFonts w:ascii="Arial" w:hAnsi="Arial" w:cs="Arial"/>
        </w:rPr>
        <w:t>dividir de forma</w:t>
      </w:r>
      <w:r w:rsidR="005326E1">
        <w:rPr>
          <w:rFonts w:ascii="Arial" w:hAnsi="Arial" w:cs="Arial"/>
        </w:rPr>
        <w:t xml:space="preserve"> </w:t>
      </w:r>
      <w:r w:rsidR="001A339C">
        <w:rPr>
          <w:rFonts w:ascii="Arial" w:hAnsi="Arial" w:cs="Arial"/>
        </w:rPr>
        <w:t>más</w:t>
      </w:r>
      <w:r w:rsidR="005326E1">
        <w:rPr>
          <w:rFonts w:ascii="Arial" w:hAnsi="Arial" w:cs="Arial"/>
        </w:rPr>
        <w:t xml:space="preserve"> </w:t>
      </w:r>
      <w:r w:rsidR="001A339C">
        <w:rPr>
          <w:rFonts w:ascii="Arial" w:hAnsi="Arial" w:cs="Arial"/>
        </w:rPr>
        <w:t>cómoda</w:t>
      </w:r>
      <w:r w:rsidR="005326E1">
        <w:rPr>
          <w:rFonts w:ascii="Arial" w:hAnsi="Arial" w:cs="Arial"/>
        </w:rPr>
        <w:t xml:space="preserve"> el trabajo entre los integrante</w:t>
      </w:r>
      <w:r w:rsidR="001A339C">
        <w:rPr>
          <w:rFonts w:ascii="Arial" w:hAnsi="Arial" w:cs="Arial"/>
        </w:rPr>
        <w:t>s del equipo.</w:t>
      </w:r>
      <w:r w:rsidR="00092221">
        <w:rPr>
          <w:rFonts w:ascii="Arial" w:hAnsi="Arial" w:cs="Arial"/>
        </w:rPr>
        <w:t xml:space="preserve"> </w:t>
      </w:r>
      <w:r w:rsidR="009049F0">
        <w:rPr>
          <w:rFonts w:ascii="Arial" w:hAnsi="Arial" w:cs="Arial"/>
        </w:rPr>
        <w:t xml:space="preserve">Adicionalmente, esta librería </w:t>
      </w:r>
      <w:r w:rsidR="0061547E">
        <w:rPr>
          <w:rFonts w:ascii="Arial" w:hAnsi="Arial" w:cs="Arial"/>
        </w:rPr>
        <w:t xml:space="preserve">es una de las más usadas en el mundo del desarrollo, lo que da una ventaja en cuanto a documentación y aprendizaje refiere. </w:t>
      </w:r>
      <w:r w:rsidR="00A63D25">
        <w:rPr>
          <w:rFonts w:ascii="Arial" w:hAnsi="Arial" w:cs="Arial"/>
        </w:rPr>
        <w:t>Otr</w:t>
      </w:r>
      <w:r w:rsidR="0076127E">
        <w:rPr>
          <w:rFonts w:ascii="Arial" w:hAnsi="Arial" w:cs="Arial"/>
        </w:rPr>
        <w:t xml:space="preserve">o criterio para seleccionar esta </w:t>
      </w:r>
      <w:r w:rsidR="0005223F">
        <w:rPr>
          <w:rFonts w:ascii="Arial" w:hAnsi="Arial" w:cs="Arial"/>
        </w:rPr>
        <w:t>tecnología</w:t>
      </w:r>
      <w:r w:rsidR="0076127E">
        <w:rPr>
          <w:rFonts w:ascii="Arial" w:hAnsi="Arial" w:cs="Arial"/>
        </w:rPr>
        <w:t xml:space="preserve"> es que los integrantes del </w:t>
      </w:r>
      <w:r w:rsidR="00F3596A">
        <w:rPr>
          <w:rFonts w:ascii="Arial" w:hAnsi="Arial" w:cs="Arial"/>
        </w:rPr>
        <w:t>equipo</w:t>
      </w:r>
      <w:r w:rsidR="0076127E">
        <w:rPr>
          <w:rFonts w:ascii="Arial" w:hAnsi="Arial" w:cs="Arial"/>
        </w:rPr>
        <w:t xml:space="preserve"> de trabajo tienen intereses personales en aprender</w:t>
      </w:r>
      <w:r w:rsidR="002C4FC6">
        <w:rPr>
          <w:rFonts w:ascii="Arial" w:hAnsi="Arial" w:cs="Arial"/>
        </w:rPr>
        <w:t xml:space="preserve"> </w:t>
      </w:r>
      <w:r w:rsidR="00A67606">
        <w:rPr>
          <w:rFonts w:ascii="Arial" w:hAnsi="Arial" w:cs="Arial"/>
        </w:rPr>
        <w:t>a usarla</w:t>
      </w:r>
      <w:r w:rsidR="0005223F">
        <w:rPr>
          <w:rFonts w:ascii="Arial" w:hAnsi="Arial" w:cs="Arial"/>
        </w:rPr>
        <w:t xml:space="preserve">, dado que ninguno tiene conocimientos </w:t>
      </w:r>
      <w:r w:rsidR="00E8540C">
        <w:rPr>
          <w:rFonts w:ascii="Arial" w:hAnsi="Arial" w:cs="Arial"/>
        </w:rPr>
        <w:t>previos en su uso</w:t>
      </w:r>
      <w:r w:rsidR="0005223F">
        <w:rPr>
          <w:rFonts w:ascii="Arial" w:hAnsi="Arial" w:cs="Arial"/>
        </w:rPr>
        <w:t>.</w:t>
      </w:r>
    </w:p>
    <w:p w14:paraId="42339765" w14:textId="4D3D9930" w:rsidR="00226D66" w:rsidRDefault="00AB51B8" w:rsidP="000133A1">
      <w:pPr>
        <w:pStyle w:val="Prrafodelista"/>
        <w:numPr>
          <w:ilvl w:val="0"/>
          <w:numId w:val="10"/>
        </w:numPr>
        <w:jc w:val="both"/>
        <w:rPr>
          <w:rFonts w:ascii="Arial" w:eastAsia="Arial" w:hAnsi="Arial" w:cs="Arial"/>
        </w:rPr>
      </w:pPr>
      <w:r w:rsidRPr="001A513D">
        <w:rPr>
          <w:rFonts w:ascii="Arial" w:eastAsia="Arial" w:hAnsi="Arial" w:cs="Arial"/>
          <w:b/>
          <w:bCs/>
        </w:rPr>
        <w:t>Bootstrap</w:t>
      </w:r>
      <w:r w:rsidR="00092221">
        <w:rPr>
          <w:rFonts w:ascii="Arial" w:eastAsia="Arial" w:hAnsi="Arial" w:cs="Arial"/>
          <w:b/>
          <w:bCs/>
        </w:rPr>
        <w:t>:</w:t>
      </w:r>
      <w:r w:rsidRPr="00601C52">
        <w:rPr>
          <w:rFonts w:ascii="Arial" w:eastAsia="Arial" w:hAnsi="Arial" w:cs="Arial"/>
        </w:rPr>
        <w:t xml:space="preserve"> </w:t>
      </w:r>
      <w:r w:rsidR="00275ADA">
        <w:rPr>
          <w:rFonts w:ascii="Arial" w:eastAsia="Arial" w:hAnsi="Arial" w:cs="Arial"/>
        </w:rPr>
        <w:t xml:space="preserve">se escogió este </w:t>
      </w:r>
      <w:proofErr w:type="spellStart"/>
      <w:r w:rsidR="00A0493D" w:rsidRPr="00601C52">
        <w:rPr>
          <w:rFonts w:ascii="Arial" w:eastAsia="Arial" w:hAnsi="Arial" w:cs="Arial"/>
          <w:i/>
        </w:rPr>
        <w:t>f</w:t>
      </w:r>
      <w:r w:rsidRPr="00601C52">
        <w:rPr>
          <w:rFonts w:ascii="Arial" w:eastAsia="Arial" w:hAnsi="Arial" w:cs="Arial"/>
          <w:i/>
        </w:rPr>
        <w:t>ramework</w:t>
      </w:r>
      <w:proofErr w:type="spellEnd"/>
      <w:r w:rsidRPr="00601C52">
        <w:rPr>
          <w:rFonts w:ascii="Arial" w:eastAsia="Arial" w:hAnsi="Arial" w:cs="Arial"/>
        </w:rPr>
        <w:t xml:space="preserve"> </w:t>
      </w:r>
      <w:r w:rsidR="00F46BFF">
        <w:rPr>
          <w:rFonts w:ascii="Arial" w:eastAsia="Arial" w:hAnsi="Arial" w:cs="Arial"/>
        </w:rPr>
        <w:t xml:space="preserve">ya que </w:t>
      </w:r>
      <w:r w:rsidR="00BF1418">
        <w:rPr>
          <w:rFonts w:ascii="Arial" w:eastAsia="Arial" w:hAnsi="Arial" w:cs="Arial"/>
        </w:rPr>
        <w:t xml:space="preserve">provee muchas herramientas </w:t>
      </w:r>
      <w:r w:rsidR="00935DD0">
        <w:rPr>
          <w:rFonts w:ascii="Arial" w:eastAsia="Arial" w:hAnsi="Arial" w:cs="Arial"/>
        </w:rPr>
        <w:t>para la personalización de componentes gráficos, lo que ahorra</w:t>
      </w:r>
      <w:r w:rsidR="00FE2078" w:rsidRPr="00E03491">
        <w:rPr>
          <w:rFonts w:ascii="Arial" w:eastAsia="Arial" w:hAnsi="Arial" w:cs="Arial"/>
        </w:rPr>
        <w:t xml:space="preserve"> tiempo en el</w:t>
      </w:r>
      <w:r w:rsidR="003531B9" w:rsidRPr="00E03491">
        <w:rPr>
          <w:rFonts w:ascii="Arial" w:eastAsia="Arial" w:hAnsi="Arial" w:cs="Arial"/>
        </w:rPr>
        <w:t xml:space="preserve"> desarrollo general de la interfaz </w:t>
      </w:r>
      <w:r w:rsidR="00E03491" w:rsidRPr="00E03491">
        <w:rPr>
          <w:rFonts w:ascii="Arial" w:eastAsia="Arial" w:hAnsi="Arial" w:cs="Arial"/>
        </w:rPr>
        <w:t>gráfica</w:t>
      </w:r>
      <w:r w:rsidR="00E373AB" w:rsidRPr="00E03491">
        <w:rPr>
          <w:rFonts w:ascii="Arial" w:eastAsia="Arial" w:hAnsi="Arial" w:cs="Arial"/>
        </w:rPr>
        <w:t xml:space="preserve"> </w:t>
      </w:r>
      <w:r w:rsidR="00E03491" w:rsidRPr="00E03491">
        <w:rPr>
          <w:rFonts w:ascii="Arial" w:eastAsia="Arial" w:hAnsi="Arial" w:cs="Arial"/>
        </w:rPr>
        <w:t>de usuario y provee un diseño más amigable</w:t>
      </w:r>
      <w:r w:rsidR="000F6A90">
        <w:rPr>
          <w:rFonts w:ascii="Arial" w:eastAsia="Arial" w:hAnsi="Arial" w:cs="Arial"/>
        </w:rPr>
        <w:t xml:space="preserve">, además disminuye la carga de trabajo con </w:t>
      </w:r>
      <w:r w:rsidR="000F6A90" w:rsidRPr="00172055">
        <w:rPr>
          <w:rFonts w:ascii="Arial" w:eastAsia="Arial" w:hAnsi="Arial" w:cs="Arial"/>
          <w:i/>
          <w:iCs/>
        </w:rPr>
        <w:t>CSS</w:t>
      </w:r>
      <w:r w:rsidR="00E03491" w:rsidRPr="00E03491">
        <w:rPr>
          <w:rFonts w:ascii="Arial" w:eastAsia="Arial" w:hAnsi="Arial" w:cs="Arial"/>
        </w:rPr>
        <w:t xml:space="preserve">. Otra razón por la que se escogió </w:t>
      </w:r>
      <w:r w:rsidR="00E03491" w:rsidRPr="00A41849">
        <w:rPr>
          <w:rFonts w:ascii="Arial" w:eastAsia="Arial" w:hAnsi="Arial" w:cs="Arial"/>
          <w:i/>
          <w:iCs/>
        </w:rPr>
        <w:t>Bootstrap</w:t>
      </w:r>
      <w:r w:rsidR="00E03491">
        <w:rPr>
          <w:rFonts w:ascii="Arial" w:eastAsia="Arial" w:hAnsi="Arial" w:cs="Arial"/>
        </w:rPr>
        <w:t xml:space="preserve"> </w:t>
      </w:r>
      <w:r w:rsidR="00815020">
        <w:rPr>
          <w:rFonts w:ascii="Arial" w:eastAsia="Arial" w:hAnsi="Arial" w:cs="Arial"/>
        </w:rPr>
        <w:t xml:space="preserve">es por su </w:t>
      </w:r>
      <w:r w:rsidR="001E51CC">
        <w:rPr>
          <w:rFonts w:ascii="Arial" w:eastAsia="Arial" w:hAnsi="Arial" w:cs="Arial"/>
        </w:rPr>
        <w:t xml:space="preserve">facilidad de </w:t>
      </w:r>
      <w:r w:rsidR="00815020">
        <w:rPr>
          <w:rFonts w:ascii="Arial" w:eastAsia="Arial" w:hAnsi="Arial" w:cs="Arial"/>
        </w:rPr>
        <w:t xml:space="preserve">integración con </w:t>
      </w:r>
      <w:proofErr w:type="spellStart"/>
      <w:r w:rsidR="00A41849" w:rsidRPr="00A41849">
        <w:rPr>
          <w:rFonts w:ascii="Arial" w:eastAsia="Arial" w:hAnsi="Arial" w:cs="Arial"/>
          <w:i/>
          <w:iCs/>
        </w:rPr>
        <w:t>R</w:t>
      </w:r>
      <w:r w:rsidR="00815020" w:rsidRPr="00A41849">
        <w:rPr>
          <w:rFonts w:ascii="Arial" w:eastAsia="Arial" w:hAnsi="Arial" w:cs="Arial"/>
          <w:i/>
          <w:iCs/>
        </w:rPr>
        <w:t>eact</w:t>
      </w:r>
      <w:proofErr w:type="spellEnd"/>
      <w:r w:rsidR="00A41849">
        <w:rPr>
          <w:rFonts w:ascii="Arial" w:eastAsia="Arial" w:hAnsi="Arial" w:cs="Arial"/>
        </w:rPr>
        <w:t>.</w:t>
      </w:r>
      <w:r w:rsidR="002876C2">
        <w:rPr>
          <w:rFonts w:ascii="Arial" w:eastAsia="Arial" w:hAnsi="Arial" w:cs="Arial"/>
        </w:rPr>
        <w:t xml:space="preserve"> </w:t>
      </w:r>
    </w:p>
    <w:p w14:paraId="0454C50F" w14:textId="77777777" w:rsidR="0017373B" w:rsidRPr="00AE60B6" w:rsidRDefault="0017373B" w:rsidP="3B05FCEC">
      <w:pPr>
        <w:rPr>
          <w:rFonts w:ascii="Arial" w:eastAsia="Arial" w:hAnsi="Arial" w:cs="Arial"/>
        </w:rPr>
      </w:pPr>
    </w:p>
    <w:p w14:paraId="7992CAE2" w14:textId="5EA2AA78" w:rsidR="00B66E1D" w:rsidRPr="00DE56E3" w:rsidRDefault="0354ADF3" w:rsidP="00EB325A">
      <w:pPr>
        <w:pStyle w:val="Ttulo4"/>
        <w:rPr>
          <w:rFonts w:ascii="Arial" w:eastAsia="Arial" w:hAnsi="Arial" w:cs="Arial"/>
          <w:b/>
          <w:i w:val="0"/>
          <w:color w:val="auto"/>
        </w:rPr>
      </w:pPr>
      <w:r w:rsidRPr="00DE56E3">
        <w:rPr>
          <w:rFonts w:ascii="Arial" w:eastAsia="Arial" w:hAnsi="Arial" w:cs="Arial"/>
          <w:b/>
          <w:i w:val="0"/>
          <w:color w:val="auto"/>
        </w:rPr>
        <w:t xml:space="preserve">Base de datos </w:t>
      </w:r>
      <w:r w:rsidR="399EB0F5" w:rsidRPr="00DE56E3">
        <w:rPr>
          <w:rFonts w:ascii="Arial" w:eastAsia="Arial" w:hAnsi="Arial" w:cs="Arial"/>
          <w:b/>
          <w:i w:val="0"/>
          <w:color w:val="auto"/>
        </w:rPr>
        <w:t>y despliegue de la aplicación</w:t>
      </w:r>
    </w:p>
    <w:p w14:paraId="2172A020" w14:textId="0BDA80ED" w:rsidR="00867BD8" w:rsidRPr="00AE60B6" w:rsidRDefault="38A2C18E" w:rsidP="3B05FCEC">
      <w:pPr>
        <w:rPr>
          <w:rFonts w:ascii="Arial" w:eastAsia="Arial" w:hAnsi="Arial" w:cs="Arial"/>
        </w:rPr>
      </w:pPr>
      <w:r w:rsidRPr="3B05FCEC">
        <w:rPr>
          <w:rFonts w:ascii="Arial" w:eastAsia="Arial" w:hAnsi="Arial" w:cs="Arial"/>
        </w:rPr>
        <w:t>Para seleccionador el manejador de base de datos y el despliegue de esta se tomaron estos criterios:</w:t>
      </w:r>
    </w:p>
    <w:p w14:paraId="44E8201D" w14:textId="77777777" w:rsidR="00DE56E3" w:rsidRPr="00AE60B6" w:rsidRDefault="00DE56E3" w:rsidP="00867BD8">
      <w:pPr>
        <w:rPr>
          <w:rFonts w:ascii="Arial" w:eastAsia="Arial" w:hAnsi="Arial" w:cs="Arial"/>
        </w:rPr>
      </w:pPr>
    </w:p>
    <w:p w14:paraId="6E4F081B" w14:textId="77777777" w:rsidR="007E13ED" w:rsidRPr="00AE60B6" w:rsidRDefault="4DB2A849" w:rsidP="000133A1">
      <w:pPr>
        <w:numPr>
          <w:ilvl w:val="0"/>
          <w:numId w:val="15"/>
        </w:numPr>
        <w:jc w:val="both"/>
        <w:rPr>
          <w:rFonts w:ascii="Arial" w:eastAsia="Arial" w:hAnsi="Arial" w:cs="Arial"/>
        </w:rPr>
      </w:pPr>
      <w:r w:rsidRPr="3B05FCEC">
        <w:rPr>
          <w:rFonts w:ascii="Arial" w:eastAsia="Arial" w:hAnsi="Arial" w:cs="Arial"/>
        </w:rPr>
        <w:t xml:space="preserve">Debe proveer un servicio de </w:t>
      </w:r>
      <w:r w:rsidRPr="007B6BA3">
        <w:rPr>
          <w:rFonts w:ascii="Arial" w:eastAsia="Arial" w:hAnsi="Arial" w:cs="Arial"/>
          <w:i/>
        </w:rPr>
        <w:t>hosting</w:t>
      </w:r>
      <w:r w:rsidRPr="3B05FCEC">
        <w:rPr>
          <w:rFonts w:ascii="Arial" w:eastAsia="Arial" w:hAnsi="Arial" w:cs="Arial"/>
        </w:rPr>
        <w:t xml:space="preserve"> que permita el fácil despliegue de la aplicación.</w:t>
      </w:r>
    </w:p>
    <w:p w14:paraId="68F6D5AA" w14:textId="77777777" w:rsidR="007E13ED" w:rsidRPr="00AE60B6" w:rsidRDefault="4DB2A849" w:rsidP="000133A1">
      <w:pPr>
        <w:numPr>
          <w:ilvl w:val="0"/>
          <w:numId w:val="15"/>
        </w:numPr>
        <w:jc w:val="both"/>
        <w:rPr>
          <w:rFonts w:ascii="Arial" w:eastAsia="Arial" w:hAnsi="Arial" w:cs="Arial"/>
        </w:rPr>
      </w:pPr>
      <w:r w:rsidRPr="3B05FCEC">
        <w:rPr>
          <w:rFonts w:ascii="Arial" w:eastAsia="Arial" w:hAnsi="Arial" w:cs="Arial"/>
        </w:rPr>
        <w:t>La base de datos debe ser en tiempo real.</w:t>
      </w:r>
    </w:p>
    <w:p w14:paraId="606FBD49" w14:textId="77777777" w:rsidR="007E13ED" w:rsidRPr="00AE60B6" w:rsidRDefault="4DB2A849" w:rsidP="000133A1">
      <w:pPr>
        <w:numPr>
          <w:ilvl w:val="0"/>
          <w:numId w:val="15"/>
        </w:numPr>
        <w:jc w:val="both"/>
        <w:rPr>
          <w:rFonts w:ascii="Arial" w:eastAsia="Arial" w:hAnsi="Arial" w:cs="Arial"/>
        </w:rPr>
      </w:pPr>
      <w:r w:rsidRPr="3B05FCEC">
        <w:rPr>
          <w:rFonts w:ascii="Arial" w:eastAsia="Arial" w:hAnsi="Arial" w:cs="Arial"/>
        </w:rPr>
        <w:t>La herramienta de despliegue debe proveer mecanismos para la autenticación de usuario.</w:t>
      </w:r>
    </w:p>
    <w:p w14:paraId="5890C3CA" w14:textId="5F5FB05F" w:rsidR="00867BD8" w:rsidRPr="00AE60B6" w:rsidRDefault="00867BD8" w:rsidP="3B05FCEC">
      <w:pPr>
        <w:rPr>
          <w:rFonts w:ascii="Arial" w:eastAsia="Arial" w:hAnsi="Arial" w:cs="Arial"/>
        </w:rPr>
      </w:pPr>
    </w:p>
    <w:p w14:paraId="43FB3132" w14:textId="2EB56705" w:rsidR="00296ECB" w:rsidRPr="00AE60B6" w:rsidRDefault="1212F8A0" w:rsidP="000133A1">
      <w:pPr>
        <w:pStyle w:val="Prrafodelista"/>
        <w:numPr>
          <w:ilvl w:val="0"/>
          <w:numId w:val="13"/>
        </w:numPr>
        <w:jc w:val="both"/>
        <w:rPr>
          <w:rFonts w:ascii="Arial" w:eastAsia="Arial" w:hAnsi="Arial" w:cs="Arial"/>
          <w:b/>
          <w:bCs/>
        </w:rPr>
      </w:pPr>
      <w:proofErr w:type="spellStart"/>
      <w:r w:rsidRPr="3B05FCEC">
        <w:rPr>
          <w:rFonts w:ascii="Arial" w:eastAsia="Arial" w:hAnsi="Arial" w:cs="Arial"/>
          <w:b/>
          <w:bCs/>
        </w:rPr>
        <w:t>Firebase</w:t>
      </w:r>
      <w:proofErr w:type="spellEnd"/>
      <w:r w:rsidRPr="3B05FCEC">
        <w:rPr>
          <w:rFonts w:ascii="Arial" w:eastAsia="Arial" w:hAnsi="Arial" w:cs="Arial"/>
          <w:b/>
          <w:bCs/>
        </w:rPr>
        <w:t>:</w:t>
      </w:r>
      <w:r w:rsidR="6513EABB" w:rsidRPr="3B05FCEC">
        <w:rPr>
          <w:rFonts w:ascii="Arial" w:eastAsia="Arial" w:hAnsi="Arial" w:cs="Arial"/>
          <w:b/>
          <w:bCs/>
        </w:rPr>
        <w:t xml:space="preserve"> </w:t>
      </w:r>
      <w:r w:rsidR="6513EABB" w:rsidRPr="3B05FCEC">
        <w:rPr>
          <w:rFonts w:ascii="Arial" w:eastAsia="Arial" w:hAnsi="Arial" w:cs="Arial"/>
        </w:rPr>
        <w:t xml:space="preserve">Es una plataforma de desarrollo de aplicaciones web y móviles, respaldada por Google. </w:t>
      </w:r>
      <w:proofErr w:type="spellStart"/>
      <w:r w:rsidR="6513EABB" w:rsidRPr="002A283B">
        <w:rPr>
          <w:rFonts w:ascii="Arial" w:eastAsia="Arial" w:hAnsi="Arial" w:cs="Arial"/>
          <w:i/>
        </w:rPr>
        <w:t>Firebase</w:t>
      </w:r>
      <w:proofErr w:type="spellEnd"/>
      <w:r w:rsidR="6513EABB" w:rsidRPr="3B05FCEC">
        <w:rPr>
          <w:rFonts w:ascii="Arial" w:eastAsia="Arial" w:hAnsi="Arial" w:cs="Arial"/>
        </w:rPr>
        <w:t xml:space="preserve"> administra su propia infraestructura con un </w:t>
      </w:r>
      <w:r w:rsidR="6513EABB" w:rsidRPr="3B05FCEC">
        <w:rPr>
          <w:rFonts w:ascii="Arial" w:eastAsia="Arial" w:hAnsi="Arial" w:cs="Arial"/>
        </w:rPr>
        <w:lastRenderedPageBreak/>
        <w:t xml:space="preserve">buen conjunto de herramientas para simplificar el flujo de trabajo del desarrollador proporcionándoles kits de desarrollo y un panel en línea. Estos kits de herramientas están interconectados, son escalables e integrables con </w:t>
      </w:r>
      <w:r w:rsidR="6513EABB" w:rsidRPr="002A283B">
        <w:rPr>
          <w:rFonts w:ascii="Arial" w:eastAsia="Arial" w:hAnsi="Arial" w:cs="Arial"/>
          <w:i/>
        </w:rPr>
        <w:t>software</w:t>
      </w:r>
      <w:r w:rsidR="6513EABB" w:rsidRPr="3B05FCEC">
        <w:rPr>
          <w:rFonts w:ascii="Arial" w:eastAsia="Arial" w:hAnsi="Arial" w:cs="Arial"/>
        </w:rPr>
        <w:t xml:space="preserve"> de terceros para superar desafíos complejos con bloques de construcción estándar.</w:t>
      </w:r>
      <w:r w:rsidR="1B9BC70F" w:rsidRPr="3B05FCEC">
        <w:rPr>
          <w:rFonts w:ascii="Arial" w:eastAsia="Arial" w:hAnsi="Arial" w:cs="Arial"/>
        </w:rPr>
        <w:t xml:space="preserve"> </w:t>
      </w:r>
      <w:proofErr w:type="spellStart"/>
      <w:r w:rsidR="1B9BC70F" w:rsidRPr="002A283B">
        <w:rPr>
          <w:rFonts w:ascii="Arial" w:eastAsia="Arial" w:hAnsi="Arial" w:cs="Arial"/>
          <w:i/>
        </w:rPr>
        <w:t>Firebase</w:t>
      </w:r>
      <w:proofErr w:type="spellEnd"/>
      <w:r w:rsidR="1B9BC70F" w:rsidRPr="3B05FCEC">
        <w:rPr>
          <w:rFonts w:ascii="Arial" w:eastAsia="Arial" w:hAnsi="Arial" w:cs="Arial"/>
        </w:rPr>
        <w:t xml:space="preserve"> cuenta con </w:t>
      </w:r>
      <w:proofErr w:type="spellStart"/>
      <w:r w:rsidR="6513EABB" w:rsidRPr="002A283B">
        <w:rPr>
          <w:rFonts w:ascii="Arial" w:eastAsia="Arial" w:hAnsi="Arial" w:cs="Arial"/>
          <w:i/>
        </w:rPr>
        <w:t>Realtime</w:t>
      </w:r>
      <w:proofErr w:type="spellEnd"/>
      <w:r w:rsidR="6513EABB" w:rsidRPr="3B05FCEC">
        <w:rPr>
          <w:rFonts w:ascii="Arial" w:eastAsia="Arial" w:hAnsi="Arial" w:cs="Arial"/>
        </w:rPr>
        <w:t xml:space="preserve"> </w:t>
      </w:r>
      <w:proofErr w:type="spellStart"/>
      <w:r w:rsidR="6513EABB" w:rsidRPr="002A283B">
        <w:rPr>
          <w:rFonts w:ascii="Arial" w:eastAsia="Arial" w:hAnsi="Arial" w:cs="Arial"/>
          <w:i/>
        </w:rPr>
        <w:t>Database</w:t>
      </w:r>
      <w:proofErr w:type="spellEnd"/>
      <w:r w:rsidR="6513EABB" w:rsidRPr="3B05FCEC">
        <w:rPr>
          <w:rFonts w:ascii="Arial" w:eastAsia="Arial" w:hAnsi="Arial" w:cs="Arial"/>
        </w:rPr>
        <w:t xml:space="preserve"> y </w:t>
      </w:r>
      <w:r w:rsidR="6513EABB" w:rsidRPr="002A283B">
        <w:rPr>
          <w:rFonts w:ascii="Arial" w:eastAsia="Arial" w:hAnsi="Arial" w:cs="Arial"/>
          <w:i/>
        </w:rPr>
        <w:t>Cloud</w:t>
      </w:r>
      <w:r w:rsidR="6513EABB" w:rsidRPr="3B05FCEC">
        <w:rPr>
          <w:rFonts w:ascii="Arial" w:eastAsia="Arial" w:hAnsi="Arial" w:cs="Arial"/>
        </w:rPr>
        <w:t xml:space="preserve"> </w:t>
      </w:r>
      <w:proofErr w:type="spellStart"/>
      <w:r w:rsidR="6513EABB" w:rsidRPr="002A283B">
        <w:rPr>
          <w:rFonts w:ascii="Arial" w:eastAsia="Arial" w:hAnsi="Arial" w:cs="Arial"/>
          <w:i/>
        </w:rPr>
        <w:t>Firestore</w:t>
      </w:r>
      <w:proofErr w:type="spellEnd"/>
      <w:r w:rsidR="1B9BC70F" w:rsidRPr="3B05FCEC">
        <w:rPr>
          <w:rFonts w:ascii="Arial" w:eastAsia="Arial" w:hAnsi="Arial" w:cs="Arial"/>
        </w:rPr>
        <w:t xml:space="preserve"> que</w:t>
      </w:r>
      <w:r w:rsidR="6513EABB" w:rsidRPr="3B05FCEC">
        <w:rPr>
          <w:rFonts w:ascii="Arial" w:eastAsia="Arial" w:hAnsi="Arial" w:cs="Arial"/>
        </w:rPr>
        <w:t xml:space="preserve"> pueden almacenar datos estructurados en documentos y sincronizar las aplicaciones correspondientes en milisegundos cada vez que se produce una transformación de datos.</w:t>
      </w:r>
      <w:r w:rsidR="6513EABB" w:rsidRPr="3B05FCEC">
        <w:rPr>
          <w:rFonts w:ascii="Arial" w:eastAsia="Arial" w:hAnsi="Arial" w:cs="Arial"/>
          <w:b/>
          <w:bCs/>
        </w:rPr>
        <w:t xml:space="preserve"> </w:t>
      </w:r>
      <w:r w:rsidR="00643E0C">
        <w:rPr>
          <w:rFonts w:ascii="Arial" w:eastAsia="Arial" w:hAnsi="Arial" w:cs="Arial"/>
          <w:b/>
          <w:bCs/>
        </w:rPr>
        <w:fldChar w:fldCharType="begin" w:fldLock="1"/>
      </w:r>
      <w:r w:rsidR="00914654">
        <w:rPr>
          <w:rFonts w:ascii="Arial" w:eastAsia="Arial" w:hAnsi="Arial" w:cs="Arial"/>
          <w:b/>
          <w:bCs/>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29]","plainTextFormattedCitation":"[29]","previouslyFormattedCitation":"[28]"},"properties":{"noteIndex":0},"schema":"https://github.com/citation-style-language/schema/raw/master/csl-citation.json"}</w:instrText>
      </w:r>
      <w:r w:rsidR="00643E0C">
        <w:rPr>
          <w:rFonts w:ascii="Arial" w:eastAsia="Arial" w:hAnsi="Arial" w:cs="Arial"/>
          <w:b/>
          <w:bCs/>
        </w:rPr>
        <w:fldChar w:fldCharType="separate"/>
      </w:r>
      <w:r w:rsidR="00914654" w:rsidRPr="00914654">
        <w:rPr>
          <w:rFonts w:ascii="Arial" w:eastAsia="Arial" w:hAnsi="Arial" w:cs="Arial"/>
          <w:bCs/>
          <w:noProof/>
        </w:rPr>
        <w:t>[29]</w:t>
      </w:r>
      <w:r w:rsidR="00643E0C">
        <w:rPr>
          <w:rFonts w:ascii="Arial" w:eastAsia="Arial" w:hAnsi="Arial" w:cs="Arial"/>
          <w:b/>
          <w:bCs/>
        </w:rPr>
        <w:fldChar w:fldCharType="end"/>
      </w:r>
    </w:p>
    <w:p w14:paraId="3DCC3426" w14:textId="123278E9" w:rsidR="009C7BC1" w:rsidRPr="00643E0C" w:rsidRDefault="0438199D" w:rsidP="000133A1">
      <w:pPr>
        <w:pStyle w:val="Prrafodelista"/>
        <w:numPr>
          <w:ilvl w:val="0"/>
          <w:numId w:val="13"/>
        </w:numPr>
        <w:jc w:val="both"/>
        <w:rPr>
          <w:rStyle w:val="Hipervnculo"/>
          <w:rFonts w:ascii="Arial" w:eastAsia="Arial" w:hAnsi="Arial" w:cs="Arial"/>
          <w:color w:val="auto"/>
          <w:u w:val="none"/>
        </w:rPr>
      </w:pPr>
      <w:r w:rsidRPr="3B05FCEC">
        <w:rPr>
          <w:rFonts w:ascii="Arial" w:eastAsia="Arial" w:hAnsi="Arial" w:cs="Arial"/>
          <w:b/>
          <w:bCs/>
        </w:rPr>
        <w:t>A</w:t>
      </w:r>
      <w:r w:rsidR="258CFB93" w:rsidRPr="3B05FCEC">
        <w:rPr>
          <w:rFonts w:ascii="Arial" w:eastAsia="Arial" w:hAnsi="Arial" w:cs="Arial"/>
          <w:b/>
          <w:bCs/>
        </w:rPr>
        <w:t>zure:</w:t>
      </w:r>
      <w:r w:rsidR="27E9121E" w:rsidRPr="3B05FCEC">
        <w:rPr>
          <w:rFonts w:ascii="Arial" w:eastAsia="Arial" w:hAnsi="Arial" w:cs="Arial"/>
          <w:b/>
          <w:bCs/>
        </w:rPr>
        <w:t xml:space="preserve"> </w:t>
      </w:r>
      <w:r w:rsidR="27E9121E" w:rsidRPr="3B05FCEC">
        <w:rPr>
          <w:rFonts w:ascii="Arial" w:eastAsia="Arial" w:hAnsi="Arial" w:cs="Arial"/>
        </w:rPr>
        <w:t>Azure</w:t>
      </w:r>
      <w:r w:rsidR="178A90EC" w:rsidRPr="3B05FCEC">
        <w:rPr>
          <w:rFonts w:ascii="Arial" w:eastAsia="Arial" w:hAnsi="Arial" w:cs="Arial"/>
        </w:rPr>
        <w:t xml:space="preserve"> </w:t>
      </w:r>
      <w:proofErr w:type="spellStart"/>
      <w:r w:rsidR="178A90EC" w:rsidRPr="002A283B">
        <w:rPr>
          <w:rFonts w:ascii="Arial" w:eastAsia="Arial" w:hAnsi="Arial" w:cs="Arial"/>
          <w:i/>
        </w:rPr>
        <w:t>Data</w:t>
      </w:r>
      <w:r w:rsidR="120E42BF" w:rsidRPr="002A283B">
        <w:rPr>
          <w:rFonts w:ascii="Arial" w:eastAsia="Arial" w:hAnsi="Arial" w:cs="Arial"/>
          <w:i/>
        </w:rPr>
        <w:t>b</w:t>
      </w:r>
      <w:r w:rsidR="178A90EC" w:rsidRPr="002A283B">
        <w:rPr>
          <w:rFonts w:ascii="Arial" w:eastAsia="Arial" w:hAnsi="Arial" w:cs="Arial"/>
          <w:i/>
        </w:rPr>
        <w:t>ase</w:t>
      </w:r>
      <w:proofErr w:type="spellEnd"/>
      <w:r w:rsidR="27E9121E" w:rsidRPr="3B05FCEC">
        <w:rPr>
          <w:rFonts w:ascii="Arial" w:eastAsia="Arial" w:hAnsi="Arial" w:cs="Arial"/>
        </w:rPr>
        <w:t xml:space="preserve"> ofrece una selección de bases de datos relacionales, </w:t>
      </w:r>
      <w:r w:rsidR="27E9121E" w:rsidRPr="00F14376">
        <w:rPr>
          <w:rFonts w:ascii="Arial" w:eastAsia="Arial" w:hAnsi="Arial" w:cs="Arial"/>
          <w:i/>
        </w:rPr>
        <w:t>NoSQL</w:t>
      </w:r>
      <w:r w:rsidR="27E9121E" w:rsidRPr="3B05FCEC">
        <w:rPr>
          <w:rFonts w:ascii="Arial" w:eastAsia="Arial" w:hAnsi="Arial" w:cs="Arial"/>
        </w:rPr>
        <w:t xml:space="preserve"> y en memoria totalmente administradas, que abarcan motores patentados y de código abierto, para adaptarse a las necesidades de los desarrolladores de aplicaciones actuales. La administración de la infraestructura, incluidas la escalabilidad, la disponibilidad y la seguridad, está automatizada, lo que ahorra tiempo y dinero. Azure proporciona información sobre el rendimiento con el uso de inteligencia integrada, modifica su escala sin límites y administra las amenazas de seguridad.</w:t>
      </w:r>
      <w:r w:rsidR="00643E0C">
        <w:rPr>
          <w:rFonts w:ascii="Arial" w:eastAsia="Arial" w:hAnsi="Arial" w:cs="Arial"/>
        </w:rPr>
        <w:fldChar w:fldCharType="begin" w:fldLock="1"/>
      </w:r>
      <w:r w:rsidR="00914654">
        <w:rPr>
          <w:rFonts w:ascii="Arial" w:eastAsia="Arial" w:hAnsi="Arial" w:cs="Arial"/>
        </w:rPr>
        <w:instrText>ADDIN CSL_CITATION {"citationItems":[{"id":"ITEM-1","itemData":{"URL":"https://azure.microsoft.com/es-es/product-categories/databases/","accessed":{"date-parts":[["2020","9","9"]]},"id":"ITEM-1","issued":{"date-parts":[["0"]]},"title":"Bases de datos de Azure: servicios en la nube totalmente administrados | Microsoft Azure","type":"webpage"},"uris":["http://www.mendeley.com/documents/?uuid=016f3ef7-4e34-3d94-8327-4fceadeef29e"]}],"mendeley":{"formattedCitation":"[30]","plainTextFormattedCitation":"[30]","previouslyFormattedCitation":"[29]"},"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0]</w:t>
      </w:r>
      <w:r w:rsidR="00643E0C">
        <w:rPr>
          <w:rFonts w:ascii="Arial" w:eastAsia="Arial" w:hAnsi="Arial" w:cs="Arial"/>
        </w:rPr>
        <w:fldChar w:fldCharType="end"/>
      </w:r>
    </w:p>
    <w:p w14:paraId="4206C39A" w14:textId="4239AC60" w:rsidR="009C7BC1" w:rsidRPr="00AE60B6" w:rsidRDefault="7551EDB7" w:rsidP="007F2CAD">
      <w:pPr>
        <w:jc w:val="both"/>
        <w:rPr>
          <w:rFonts w:ascii="Arial" w:eastAsia="Arial" w:hAnsi="Arial" w:cs="Arial"/>
        </w:rPr>
      </w:pPr>
      <w:r w:rsidRPr="3B05FCEC">
        <w:rPr>
          <w:rFonts w:ascii="Arial" w:eastAsia="Arial" w:hAnsi="Arial" w:cs="Arial"/>
        </w:rPr>
        <w:t>Se ha tomado</w:t>
      </w:r>
      <w:r w:rsidR="30D3FD9F" w:rsidRPr="3B05FCEC">
        <w:rPr>
          <w:rFonts w:ascii="Arial" w:eastAsia="Arial" w:hAnsi="Arial" w:cs="Arial"/>
        </w:rPr>
        <w:t xml:space="preserve"> la </w:t>
      </w:r>
      <w:r w:rsidR="34BB1230" w:rsidRPr="3B05FCEC">
        <w:rPr>
          <w:rFonts w:ascii="Arial" w:eastAsia="Arial" w:hAnsi="Arial" w:cs="Arial"/>
        </w:rPr>
        <w:t xml:space="preserve">decisión de implementar como base de datos </w:t>
      </w:r>
      <w:proofErr w:type="spellStart"/>
      <w:r w:rsidR="34BB1230" w:rsidRPr="007F2CAD">
        <w:rPr>
          <w:rFonts w:ascii="Arial" w:eastAsia="Arial" w:hAnsi="Arial" w:cs="Arial"/>
          <w:i/>
        </w:rPr>
        <w:t>Firebase</w:t>
      </w:r>
      <w:proofErr w:type="spellEnd"/>
      <w:r w:rsidR="34BB1230" w:rsidRPr="3B05FCEC">
        <w:rPr>
          <w:rFonts w:ascii="Arial" w:eastAsia="Arial" w:hAnsi="Arial" w:cs="Arial"/>
        </w:rPr>
        <w:t xml:space="preserve">, ya que cumple con los requisitos mencionados anteriormente, además de que </w:t>
      </w:r>
      <w:r w:rsidR="10A33042" w:rsidRPr="3B05FCEC">
        <w:rPr>
          <w:rFonts w:ascii="Arial" w:eastAsia="Arial" w:hAnsi="Arial" w:cs="Arial"/>
        </w:rPr>
        <w:t>hay integrantes que ya han manejado esta tecnología</w:t>
      </w:r>
      <w:r w:rsidR="5B84815D" w:rsidRPr="3B05FCEC">
        <w:rPr>
          <w:rFonts w:ascii="Arial" w:eastAsia="Arial" w:hAnsi="Arial" w:cs="Arial"/>
        </w:rPr>
        <w:t>.</w:t>
      </w:r>
      <w:r w:rsidR="10A33042" w:rsidRPr="3B05FCEC">
        <w:rPr>
          <w:rFonts w:ascii="Arial" w:eastAsia="Arial" w:hAnsi="Arial" w:cs="Arial"/>
        </w:rPr>
        <w:t xml:space="preserve"> </w:t>
      </w:r>
    </w:p>
    <w:p w14:paraId="0BFF0008" w14:textId="77777777" w:rsidR="00DE56E3" w:rsidRPr="00AE60B6" w:rsidRDefault="00DE56E3" w:rsidP="00091320">
      <w:pPr>
        <w:rPr>
          <w:rFonts w:ascii="Arial" w:eastAsia="Arial" w:hAnsi="Arial" w:cs="Arial"/>
        </w:rPr>
      </w:pPr>
    </w:p>
    <w:p w14:paraId="5C8BBF7F" w14:textId="525F2FBB" w:rsidR="005E628F" w:rsidRPr="00AE60B6" w:rsidRDefault="2431067F" w:rsidP="005E628F">
      <w:pPr>
        <w:pStyle w:val="Ttulo3"/>
        <w:rPr>
          <w:rFonts w:ascii="Arial" w:eastAsia="Arial" w:hAnsi="Arial" w:cs="Arial"/>
        </w:rPr>
      </w:pPr>
      <w:bookmarkStart w:id="29" w:name="_Toc50534660"/>
      <w:r w:rsidRPr="3B05FCEC">
        <w:rPr>
          <w:rFonts w:ascii="Arial" w:eastAsia="Arial" w:hAnsi="Arial" w:cs="Arial"/>
        </w:rPr>
        <w:t>Herramientas de control de versiones y hosting de versiones</w:t>
      </w:r>
      <w:bookmarkEnd w:id="29"/>
    </w:p>
    <w:p w14:paraId="2268FA70" w14:textId="77777777" w:rsidR="00E637B6" w:rsidRPr="00AE60B6" w:rsidRDefault="0A1FC021" w:rsidP="3B05FCEC">
      <w:pPr>
        <w:spacing w:line="276" w:lineRule="auto"/>
        <w:rPr>
          <w:rFonts w:ascii="Arial" w:eastAsia="Arial" w:hAnsi="Arial" w:cs="Arial"/>
        </w:rPr>
      </w:pPr>
      <w:r w:rsidRPr="3B05FCEC">
        <w:rPr>
          <w:rFonts w:ascii="Arial" w:eastAsia="Arial" w:hAnsi="Arial" w:cs="Arial"/>
        </w:rPr>
        <w:t xml:space="preserve">Para las herramientas de control de versiones y </w:t>
      </w:r>
      <w:r w:rsidRPr="3B05FCEC">
        <w:rPr>
          <w:rFonts w:ascii="Arial" w:eastAsia="Arial" w:hAnsi="Arial" w:cs="Arial"/>
          <w:i/>
          <w:iCs/>
        </w:rPr>
        <w:t>hosting</w:t>
      </w:r>
      <w:r w:rsidRPr="3B05FCEC">
        <w:rPr>
          <w:rFonts w:ascii="Arial" w:eastAsia="Arial" w:hAnsi="Arial" w:cs="Arial"/>
        </w:rPr>
        <w:t xml:space="preserve"> se definieron los siguientes criterios:</w:t>
      </w:r>
    </w:p>
    <w:p w14:paraId="305C550F" w14:textId="77777777" w:rsidR="00E637B6" w:rsidRPr="00AE60B6" w:rsidRDefault="0A1FC021" w:rsidP="000133A1">
      <w:pPr>
        <w:numPr>
          <w:ilvl w:val="0"/>
          <w:numId w:val="16"/>
        </w:numPr>
        <w:spacing w:line="276" w:lineRule="auto"/>
        <w:jc w:val="both"/>
        <w:rPr>
          <w:rFonts w:ascii="Arial" w:eastAsia="Arial" w:hAnsi="Arial" w:cs="Arial"/>
        </w:rPr>
      </w:pPr>
      <w:r w:rsidRPr="3B05FCEC">
        <w:rPr>
          <w:rFonts w:ascii="Arial" w:eastAsia="Arial" w:hAnsi="Arial" w:cs="Arial"/>
        </w:rPr>
        <w:t>La herramienta debe proveer de manera completa todas las opciones para un correcto manejo de las versiones de los ítems de configuración durante el proyecto.</w:t>
      </w:r>
    </w:p>
    <w:p w14:paraId="6137E708" w14:textId="77777777" w:rsidR="00E637B6" w:rsidRPr="00AE60B6" w:rsidRDefault="0A1FC021" w:rsidP="000133A1">
      <w:pPr>
        <w:numPr>
          <w:ilvl w:val="0"/>
          <w:numId w:val="16"/>
        </w:numPr>
        <w:spacing w:line="276" w:lineRule="auto"/>
        <w:jc w:val="both"/>
        <w:rPr>
          <w:rFonts w:ascii="Arial" w:eastAsia="Arial" w:hAnsi="Arial" w:cs="Arial"/>
        </w:rPr>
      </w:pPr>
      <w:r w:rsidRPr="3B05FCEC">
        <w:rPr>
          <w:rFonts w:ascii="Arial" w:eastAsia="Arial" w:hAnsi="Arial" w:cs="Arial"/>
        </w:rPr>
        <w:t>El equipo debe tener estar familiarizado con la herramienta elegida.</w:t>
      </w:r>
    </w:p>
    <w:p w14:paraId="38A6FBCB" w14:textId="77777777" w:rsidR="00E637B6" w:rsidRPr="00AE60B6" w:rsidRDefault="0A1FC021" w:rsidP="000133A1">
      <w:pPr>
        <w:numPr>
          <w:ilvl w:val="0"/>
          <w:numId w:val="16"/>
        </w:numPr>
        <w:spacing w:line="276" w:lineRule="auto"/>
        <w:jc w:val="both"/>
        <w:rPr>
          <w:rFonts w:ascii="Arial" w:eastAsia="Arial" w:hAnsi="Arial" w:cs="Arial"/>
        </w:rPr>
      </w:pPr>
      <w:r w:rsidRPr="3B05FCEC">
        <w:rPr>
          <w:rFonts w:ascii="Arial" w:eastAsia="Arial" w:hAnsi="Arial" w:cs="Arial"/>
        </w:rPr>
        <w:t>Debe tener una curva de aprendizaje moderada.</w:t>
      </w:r>
    </w:p>
    <w:p w14:paraId="0AD9CCA3" w14:textId="77777777" w:rsidR="006E661F" w:rsidRPr="00AE60B6" w:rsidRDefault="006E661F" w:rsidP="006E661F">
      <w:pPr>
        <w:spacing w:line="276" w:lineRule="auto"/>
        <w:ind w:left="720"/>
        <w:jc w:val="both"/>
        <w:rPr>
          <w:rFonts w:ascii="Arial" w:eastAsia="Arial" w:hAnsi="Arial" w:cs="Arial"/>
        </w:rPr>
      </w:pPr>
    </w:p>
    <w:p w14:paraId="28C6579A" w14:textId="77777777" w:rsidR="00D1251C" w:rsidRPr="00AE60B6" w:rsidRDefault="1370DAB1" w:rsidP="00986016">
      <w:pPr>
        <w:spacing w:line="276" w:lineRule="auto"/>
        <w:jc w:val="both"/>
        <w:rPr>
          <w:rFonts w:ascii="Arial" w:eastAsia="Arial" w:hAnsi="Arial" w:cs="Arial"/>
        </w:rPr>
      </w:pPr>
      <w:r w:rsidRPr="3B05FCEC">
        <w:rPr>
          <w:rFonts w:ascii="Arial" w:eastAsia="Arial" w:hAnsi="Arial" w:cs="Arial"/>
        </w:rPr>
        <w:t>Se consideraron dos herramientas para el manejo del control de versiones en el proyecto:</w:t>
      </w:r>
    </w:p>
    <w:p w14:paraId="7DB80CDF" w14:textId="77777777" w:rsidR="00CB16B1" w:rsidRPr="00AE60B6" w:rsidRDefault="00CB16B1" w:rsidP="00986016">
      <w:pPr>
        <w:jc w:val="both"/>
        <w:rPr>
          <w:rFonts w:ascii="Arial" w:eastAsia="Arial" w:hAnsi="Arial" w:cs="Arial"/>
        </w:rPr>
      </w:pPr>
    </w:p>
    <w:p w14:paraId="313B7D96" w14:textId="2E914D6D" w:rsidR="00825053" w:rsidRPr="00AE60B6" w:rsidRDefault="41EE5C76" w:rsidP="000133A1">
      <w:pPr>
        <w:pStyle w:val="Prrafodelista"/>
        <w:numPr>
          <w:ilvl w:val="0"/>
          <w:numId w:val="12"/>
        </w:numPr>
        <w:jc w:val="both"/>
        <w:rPr>
          <w:rFonts w:ascii="Arial" w:eastAsia="Arial" w:hAnsi="Arial" w:cs="Arial"/>
        </w:rPr>
      </w:pPr>
      <w:r w:rsidRPr="3B05FCEC">
        <w:rPr>
          <w:rFonts w:ascii="Arial" w:eastAsia="Arial" w:hAnsi="Arial" w:cs="Arial"/>
          <w:b/>
          <w:bCs/>
        </w:rPr>
        <w:t>Git:</w:t>
      </w:r>
      <w:r w:rsidR="47911180" w:rsidRPr="3B05FCEC">
        <w:rPr>
          <w:rFonts w:ascii="Arial" w:eastAsia="Arial" w:hAnsi="Arial" w:cs="Arial"/>
          <w:b/>
          <w:bCs/>
        </w:rPr>
        <w:t xml:space="preserve"> </w:t>
      </w:r>
      <w:r w:rsidR="04ACAA7A" w:rsidRPr="3B05FCEC">
        <w:rPr>
          <w:rFonts w:ascii="Arial" w:eastAsia="Arial" w:hAnsi="Arial" w:cs="Arial"/>
        </w:rPr>
        <w:t>Es el sistema de control de versiones más utilizado en la actualidad. Git es un sistema de control de versiones distribuido, lo que significa que su copia local del código es un repositorio de control de versiones completo. Estos repositorios locales completamente funcionales hacen que sea fácil trabajar sin conexión o de forma remota. Confirma su trabajo localmente y luego sincroniza su copia del repositorio con la copia en el servidor. La flexibilidad y la popularidad de Git lo convierten en una excelente opción para cualquier equipo.</w:t>
      </w:r>
      <w:r w:rsidR="00643E0C">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docs.microsoft.com/en-us/azure/devops/learn/git/what-is-git","accessed":{"date-parts":[["2020","9","9"]]},"id":"ITEM-1","issued":{"date-parts":[["0"]]},"title":"What is Git? - Azure DevOps | Microsoft Docs","type":"webpage"},"uris":["http://www.mendeley.com/documents/?uuid=9806aac2-37e0-3ea1-b236-d7463f2b71ba"]}],"mendeley":{"formattedCitation":"[31]","plainTextFormattedCitation":"[31]","previouslyFormattedCitation":"[30]"},"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1]</w:t>
      </w:r>
      <w:r w:rsidR="00643E0C">
        <w:rPr>
          <w:rFonts w:ascii="Arial" w:eastAsia="Arial" w:hAnsi="Arial" w:cs="Arial"/>
        </w:rPr>
        <w:fldChar w:fldCharType="end"/>
      </w:r>
    </w:p>
    <w:p w14:paraId="63B13429" w14:textId="4E94C80A" w:rsidR="00630A50" w:rsidRPr="00AE60B6" w:rsidRDefault="41EE5C76" w:rsidP="000133A1">
      <w:pPr>
        <w:pStyle w:val="Prrafodelista"/>
        <w:numPr>
          <w:ilvl w:val="0"/>
          <w:numId w:val="12"/>
        </w:numPr>
        <w:jc w:val="both"/>
        <w:rPr>
          <w:rFonts w:ascii="Arial" w:eastAsia="Arial" w:hAnsi="Arial" w:cs="Arial"/>
          <w:b/>
          <w:bCs/>
        </w:rPr>
      </w:pPr>
      <w:r w:rsidRPr="3B05FCEC">
        <w:rPr>
          <w:rFonts w:ascii="Arial" w:eastAsia="Arial" w:hAnsi="Arial" w:cs="Arial"/>
          <w:b/>
          <w:bCs/>
        </w:rPr>
        <w:t>Subversión:</w:t>
      </w:r>
      <w:r w:rsidR="7DC69085" w:rsidRPr="3B05FCEC">
        <w:rPr>
          <w:rFonts w:ascii="Arial" w:eastAsia="Arial" w:hAnsi="Arial" w:cs="Arial"/>
          <w:b/>
          <w:bCs/>
        </w:rPr>
        <w:t xml:space="preserve"> </w:t>
      </w:r>
      <w:r w:rsidR="7DC69085" w:rsidRPr="3B05FCEC">
        <w:rPr>
          <w:rFonts w:ascii="Arial" w:eastAsia="Arial" w:hAnsi="Arial" w:cs="Arial"/>
        </w:rPr>
        <w:t>Es una herramienta que se utiliza para mantener versiones actuales e históricas de proyectos. Subversi</w:t>
      </w:r>
      <w:r w:rsidR="00C27CBF">
        <w:rPr>
          <w:rFonts w:ascii="Arial" w:eastAsia="Arial" w:hAnsi="Arial" w:cs="Arial"/>
        </w:rPr>
        <w:t>ó</w:t>
      </w:r>
      <w:r w:rsidR="7DC69085" w:rsidRPr="3B05FCEC">
        <w:rPr>
          <w:rFonts w:ascii="Arial" w:eastAsia="Arial" w:hAnsi="Arial" w:cs="Arial"/>
        </w:rPr>
        <w:t xml:space="preserve">n es un sistema de control de versiones centralizado de código abierto. Tiene licencia de Apach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perforce.com/blog/vcs/what-svn","accessed":{"date-parts":[["2020","9","9"]]},"id":"ITEM-1","issued":{"date-parts":[["0"]]},"title":"What is SVN? | Subversion Overview | Perforce","type":"webpage"},"uris":["http://www.mendeley.com/documents/?uuid=33915aff-5a03-3123-95e1-603281419608"]}],"mendeley":{"formattedCitation":"[32]","plainTextFormattedCitation":"[32]","previouslyFormattedCitation":"[31]"},"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2]</w:t>
      </w:r>
      <w:r w:rsidR="00643E0C">
        <w:rPr>
          <w:rFonts w:ascii="Arial" w:eastAsia="Arial" w:hAnsi="Arial" w:cs="Arial"/>
        </w:rPr>
        <w:fldChar w:fldCharType="end"/>
      </w:r>
    </w:p>
    <w:p w14:paraId="46D3E86A" w14:textId="75880BA3" w:rsidR="00D1251C" w:rsidRPr="00AE60B6" w:rsidRDefault="00D1251C" w:rsidP="00986016">
      <w:pPr>
        <w:jc w:val="both"/>
        <w:rPr>
          <w:rFonts w:ascii="Arial" w:eastAsia="Arial" w:hAnsi="Arial" w:cs="Arial"/>
          <w:b/>
          <w:bCs/>
        </w:rPr>
      </w:pPr>
    </w:p>
    <w:p w14:paraId="7F3357CF" w14:textId="754BBB2C" w:rsidR="00D1251C" w:rsidRPr="00AE60B6" w:rsidRDefault="4C6362DC" w:rsidP="00986016">
      <w:pPr>
        <w:jc w:val="both"/>
        <w:rPr>
          <w:rFonts w:ascii="Arial" w:eastAsia="Arial" w:hAnsi="Arial" w:cs="Arial"/>
        </w:rPr>
      </w:pPr>
      <w:r w:rsidRPr="3B05FCEC">
        <w:rPr>
          <w:rFonts w:ascii="Arial" w:eastAsia="Arial" w:hAnsi="Arial" w:cs="Arial"/>
        </w:rPr>
        <w:lastRenderedPageBreak/>
        <w:t xml:space="preserve">Ya </w:t>
      </w:r>
      <w:r w:rsidR="22EC4FEF" w:rsidRPr="3B05FCEC">
        <w:rPr>
          <w:rFonts w:ascii="Arial" w:eastAsia="Arial" w:hAnsi="Arial" w:cs="Arial"/>
        </w:rPr>
        <w:t>planteadas</w:t>
      </w:r>
      <w:r w:rsidR="75843921" w:rsidRPr="3B05FCEC">
        <w:rPr>
          <w:rFonts w:ascii="Arial" w:eastAsia="Arial" w:hAnsi="Arial" w:cs="Arial"/>
        </w:rPr>
        <w:t xml:space="preserve"> estas dos herramientas de control de versiones, se ha tomado la decisión de trabajar con Git</w:t>
      </w:r>
      <w:r w:rsidR="56E03CB2" w:rsidRPr="3B05FCEC">
        <w:rPr>
          <w:rFonts w:ascii="Arial" w:eastAsia="Arial" w:hAnsi="Arial" w:cs="Arial"/>
        </w:rPr>
        <w:t xml:space="preserve">, ya que cumple con los criterios, además de ser una de las herramientas </w:t>
      </w:r>
      <w:r w:rsidR="00C27CBF" w:rsidRPr="3B05FCEC">
        <w:rPr>
          <w:rFonts w:ascii="Arial" w:eastAsia="Arial" w:hAnsi="Arial" w:cs="Arial"/>
        </w:rPr>
        <w:t>más</w:t>
      </w:r>
      <w:r w:rsidR="56E03CB2" w:rsidRPr="3B05FCEC">
        <w:rPr>
          <w:rFonts w:ascii="Arial" w:eastAsia="Arial" w:hAnsi="Arial" w:cs="Arial"/>
        </w:rPr>
        <w:t xml:space="preserve"> utilizadas en el mercado laboral</w:t>
      </w:r>
      <w:r w:rsidR="711677DE" w:rsidRPr="3B05FCEC">
        <w:rPr>
          <w:rFonts w:ascii="Arial" w:eastAsia="Arial" w:hAnsi="Arial" w:cs="Arial"/>
        </w:rPr>
        <w:t>.</w:t>
      </w:r>
    </w:p>
    <w:p w14:paraId="02BE9CDF" w14:textId="6594DB7F" w:rsidR="002D77B7" w:rsidRPr="00AE60B6" w:rsidRDefault="002D77B7" w:rsidP="00986016">
      <w:pPr>
        <w:jc w:val="both"/>
        <w:rPr>
          <w:rFonts w:ascii="Arial" w:eastAsia="Arial" w:hAnsi="Arial" w:cs="Arial"/>
        </w:rPr>
      </w:pPr>
    </w:p>
    <w:p w14:paraId="1AB571BB" w14:textId="01B85B20" w:rsidR="002D77B7" w:rsidRPr="00AE60B6" w:rsidRDefault="0ABA6254" w:rsidP="00986016">
      <w:pPr>
        <w:jc w:val="both"/>
        <w:rPr>
          <w:rFonts w:ascii="Arial" w:eastAsia="Arial" w:hAnsi="Arial" w:cs="Arial"/>
        </w:rPr>
      </w:pPr>
      <w:r w:rsidRPr="3B05FCEC">
        <w:rPr>
          <w:rFonts w:ascii="Arial" w:eastAsia="Arial" w:hAnsi="Arial" w:cs="Arial"/>
        </w:rPr>
        <w:t>Para la plataforma de hosting de versiones, se consideraron las siguientes:</w:t>
      </w:r>
    </w:p>
    <w:p w14:paraId="5DC29D60" w14:textId="6DAF1FC8" w:rsidR="00CB6073" w:rsidRPr="00AE60B6" w:rsidRDefault="41EE5C76" w:rsidP="000133A1">
      <w:pPr>
        <w:pStyle w:val="Prrafodelista"/>
        <w:numPr>
          <w:ilvl w:val="0"/>
          <w:numId w:val="12"/>
        </w:numPr>
        <w:jc w:val="both"/>
        <w:rPr>
          <w:rFonts w:ascii="Arial" w:eastAsia="Arial" w:hAnsi="Arial" w:cs="Arial"/>
          <w:b/>
          <w:bCs/>
        </w:rPr>
      </w:pPr>
      <w:r w:rsidRPr="3B05FCEC">
        <w:rPr>
          <w:rFonts w:ascii="Arial" w:eastAsia="Arial" w:hAnsi="Arial" w:cs="Arial"/>
          <w:b/>
          <w:bCs/>
        </w:rPr>
        <w:t>GitHub:</w:t>
      </w:r>
      <w:r w:rsidR="015ED3F7" w:rsidRPr="3B05FCEC">
        <w:rPr>
          <w:rFonts w:ascii="Arial" w:eastAsia="Arial" w:hAnsi="Arial" w:cs="Arial"/>
          <w:b/>
          <w:bCs/>
        </w:rPr>
        <w:t xml:space="preserve"> </w:t>
      </w:r>
      <w:r w:rsidR="015ED3F7" w:rsidRPr="3B05FCEC">
        <w:rPr>
          <w:rFonts w:ascii="Arial" w:eastAsia="Arial" w:hAnsi="Arial" w:cs="Arial"/>
        </w:rPr>
        <w:t>Es una plataforma de alojamiento de código para el control de versiones y la colaboración.  Permite a las personas trabajar juntos en proyectos desde cualquier lugar.</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w3schools.com/whatis/whatis_github.asp","accessed":{"date-parts":[["2020","9","9"]]},"id":"ITEM-1","issued":{"date-parts":[["0"]]},"title":"What is GitHub","type":"webpage"},"uris":["http://www.mendeley.com/documents/?uuid=a2e46dc9-cdbc-3136-b113-0f1b35e117a1"]}],"mendeley":{"formattedCitation":"[33]","plainTextFormattedCitation":"[33]","previouslyFormattedCitation":"[32]"},"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3]</w:t>
      </w:r>
      <w:r w:rsidR="00643E0C">
        <w:rPr>
          <w:rFonts w:ascii="Arial" w:eastAsia="Arial" w:hAnsi="Arial" w:cs="Arial"/>
        </w:rPr>
        <w:fldChar w:fldCharType="end"/>
      </w:r>
    </w:p>
    <w:p w14:paraId="6F685389" w14:textId="3EFE2C4B" w:rsidR="00CB6073" w:rsidRPr="00AE60B6" w:rsidRDefault="702FD288" w:rsidP="000133A1">
      <w:pPr>
        <w:pStyle w:val="Prrafodelista"/>
        <w:numPr>
          <w:ilvl w:val="0"/>
          <w:numId w:val="12"/>
        </w:numPr>
        <w:jc w:val="both"/>
        <w:rPr>
          <w:rFonts w:ascii="Arial" w:eastAsia="Arial" w:hAnsi="Arial" w:cs="Arial"/>
          <w:b/>
          <w:bCs/>
        </w:rPr>
      </w:pPr>
      <w:proofErr w:type="spellStart"/>
      <w:r w:rsidRPr="3B05FCEC">
        <w:rPr>
          <w:rFonts w:ascii="Arial" w:eastAsia="Arial" w:hAnsi="Arial" w:cs="Arial"/>
          <w:b/>
          <w:bCs/>
        </w:rPr>
        <w:t>GitLab</w:t>
      </w:r>
      <w:proofErr w:type="spellEnd"/>
      <w:r w:rsidR="335E11A8" w:rsidRPr="3B05FCEC">
        <w:rPr>
          <w:rFonts w:ascii="Arial" w:eastAsia="Arial" w:hAnsi="Arial" w:cs="Arial"/>
          <w:b/>
          <w:bCs/>
        </w:rPr>
        <w:t>:</w:t>
      </w:r>
      <w:r w:rsidR="221607B4" w:rsidRPr="3B05FCEC">
        <w:rPr>
          <w:rFonts w:ascii="Arial" w:eastAsia="Arial" w:hAnsi="Arial" w:cs="Arial"/>
          <w:b/>
          <w:bCs/>
        </w:rPr>
        <w:t xml:space="preserve"> </w:t>
      </w:r>
      <w:r w:rsidR="221607B4" w:rsidRPr="3B05FCEC">
        <w:rPr>
          <w:rFonts w:ascii="Arial" w:eastAsia="Arial" w:hAnsi="Arial" w:cs="Arial"/>
        </w:rPr>
        <w:t xml:space="preserve">Es una plataforma </w:t>
      </w:r>
      <w:r w:rsidR="221607B4" w:rsidRPr="00C27CBF">
        <w:rPr>
          <w:rFonts w:ascii="Arial" w:eastAsia="Arial" w:hAnsi="Arial" w:cs="Arial"/>
          <w:i/>
        </w:rPr>
        <w:t>DevOps</w:t>
      </w:r>
      <w:r w:rsidR="221607B4" w:rsidRPr="3B05FCEC">
        <w:rPr>
          <w:rFonts w:ascii="Arial" w:eastAsia="Arial" w:hAnsi="Arial" w:cs="Arial"/>
        </w:rPr>
        <w:t xml:space="preserve"> completa, entregada como una sola aplicación. Esto hace que </w:t>
      </w:r>
      <w:proofErr w:type="spellStart"/>
      <w:r w:rsidR="221607B4" w:rsidRPr="3B05FCEC">
        <w:rPr>
          <w:rFonts w:ascii="Arial" w:eastAsia="Arial" w:hAnsi="Arial" w:cs="Arial"/>
        </w:rPr>
        <w:t>GitLab</w:t>
      </w:r>
      <w:proofErr w:type="spellEnd"/>
      <w:r w:rsidR="221607B4" w:rsidRPr="3B05FCEC">
        <w:rPr>
          <w:rFonts w:ascii="Arial" w:eastAsia="Arial" w:hAnsi="Arial" w:cs="Arial"/>
        </w:rPr>
        <w:t xml:space="preserve"> sea único y crea un flujo de trabajo de software optimizado, liberando a su organización de las limitaciones de una cadena de herramientas ensamblada. </w:t>
      </w:r>
      <w:proofErr w:type="spellStart"/>
      <w:r w:rsidR="221607B4" w:rsidRPr="3B05FCEC">
        <w:rPr>
          <w:rFonts w:ascii="Arial" w:eastAsia="Arial" w:hAnsi="Arial" w:cs="Arial"/>
        </w:rPr>
        <w:t>GitLab</w:t>
      </w:r>
      <w:proofErr w:type="spellEnd"/>
      <w:r w:rsidR="221607B4" w:rsidRPr="3B05FCEC">
        <w:rPr>
          <w:rFonts w:ascii="Arial" w:eastAsia="Arial" w:hAnsi="Arial" w:cs="Arial"/>
        </w:rPr>
        <w:t xml:space="preserve"> ofrece una visibilidad incomparable y niveles más altos de eficiencia en una sola aplicación a lo largo del ciclo de vida de DevOps.</w:t>
      </w:r>
      <w:r w:rsidR="00643E0C">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about.gitlab.com/what-is-gitlab/","accessed":{"date-parts":[["2020","9","9"]]},"id":"ITEM-1","issued":{"date-parts":[["0"]]},"title":"What is GitLab? | GitLab","type":"webpage"},"uris":["http://www.mendeley.com/documents/?uuid=4c4db726-9863-3519-bc02-ecc047530f0f"]}],"mendeley":{"formattedCitation":"[34]","plainTextFormattedCitation":"[34]","previouslyFormattedCitation":"[33]"},"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4]</w:t>
      </w:r>
      <w:r w:rsidR="00643E0C">
        <w:rPr>
          <w:rFonts w:ascii="Arial" w:eastAsia="Arial" w:hAnsi="Arial" w:cs="Arial"/>
        </w:rPr>
        <w:fldChar w:fldCharType="end"/>
      </w:r>
    </w:p>
    <w:p w14:paraId="5F287B3C" w14:textId="2B34971F" w:rsidR="00635EB6" w:rsidRPr="00AE60B6" w:rsidRDefault="00635EB6" w:rsidP="00986016">
      <w:pPr>
        <w:jc w:val="both"/>
        <w:rPr>
          <w:rFonts w:ascii="Arial" w:eastAsia="Arial" w:hAnsi="Arial" w:cs="Arial"/>
          <w:b/>
          <w:bCs/>
        </w:rPr>
      </w:pPr>
    </w:p>
    <w:p w14:paraId="1B965B9A" w14:textId="13FFB89B" w:rsidR="007531F6" w:rsidRPr="00AE60B6" w:rsidRDefault="63C17954" w:rsidP="00986016">
      <w:pPr>
        <w:jc w:val="both"/>
        <w:rPr>
          <w:rFonts w:ascii="Arial" w:eastAsia="Arial" w:hAnsi="Arial" w:cs="Arial"/>
        </w:rPr>
      </w:pPr>
      <w:r w:rsidRPr="3B05FCEC">
        <w:rPr>
          <w:rFonts w:ascii="Arial" w:eastAsia="Arial" w:hAnsi="Arial" w:cs="Arial"/>
        </w:rPr>
        <w:t>Se ha elegido GitHub ya que los integrantes han tenido experiencia en esta herramienta</w:t>
      </w:r>
      <w:r w:rsidR="04BC0D1B" w:rsidRPr="3B05FCEC">
        <w:rPr>
          <w:rFonts w:ascii="Arial" w:eastAsia="Arial" w:hAnsi="Arial" w:cs="Arial"/>
        </w:rPr>
        <w:t>. Además</w:t>
      </w:r>
      <w:r w:rsidR="4595598C" w:rsidRPr="3B05FCEC">
        <w:rPr>
          <w:rFonts w:ascii="Arial" w:eastAsia="Arial" w:hAnsi="Arial" w:cs="Arial"/>
        </w:rPr>
        <w:t xml:space="preserve">, con la explicación dada en clase </w:t>
      </w:r>
      <w:r w:rsidR="17F09681" w:rsidRPr="3B05FCEC">
        <w:rPr>
          <w:rFonts w:ascii="Arial" w:eastAsia="Arial" w:hAnsi="Arial" w:cs="Arial"/>
        </w:rPr>
        <w:t>queda claro las posibilidades que se tiene con le elección de esta aplicación.</w:t>
      </w:r>
    </w:p>
    <w:p w14:paraId="2C5FE30A" w14:textId="77777777" w:rsidR="00327BCB" w:rsidRPr="005D1964" w:rsidRDefault="00327BCB" w:rsidP="3B05FCEC">
      <w:pPr>
        <w:rPr>
          <w:rFonts w:ascii="Arial" w:eastAsia="Arial" w:hAnsi="Arial" w:cs="Arial"/>
        </w:rPr>
      </w:pPr>
    </w:p>
    <w:p w14:paraId="0D54DBB0" w14:textId="77777777" w:rsidR="00327BCB" w:rsidRPr="00AE60B6" w:rsidRDefault="00327BCB" w:rsidP="3B05FCEC">
      <w:pPr>
        <w:pStyle w:val="Prrafodelista"/>
        <w:rPr>
          <w:rFonts w:ascii="Arial" w:eastAsia="Arial" w:hAnsi="Arial" w:cs="Arial"/>
        </w:rPr>
      </w:pPr>
    </w:p>
    <w:p w14:paraId="67BA9034" w14:textId="79903BC1" w:rsidR="0004558A" w:rsidRDefault="2431067F" w:rsidP="0004558A">
      <w:pPr>
        <w:pStyle w:val="Ttulo3"/>
        <w:rPr>
          <w:rFonts w:ascii="Arial" w:eastAsia="Arial" w:hAnsi="Arial" w:cs="Arial"/>
        </w:rPr>
      </w:pPr>
      <w:bookmarkStart w:id="30" w:name="_Toc50534661"/>
      <w:r w:rsidRPr="3B05FCEC">
        <w:rPr>
          <w:rFonts w:ascii="Arial" w:eastAsia="Arial" w:hAnsi="Arial" w:cs="Arial"/>
        </w:rPr>
        <w:t>Herramientas de Modelado</w:t>
      </w:r>
      <w:bookmarkEnd w:id="30"/>
    </w:p>
    <w:p w14:paraId="4908B95F" w14:textId="34FF310A" w:rsidR="00184CB4" w:rsidRDefault="30673B97" w:rsidP="3B05FCEC">
      <w:pPr>
        <w:spacing w:line="276" w:lineRule="auto"/>
        <w:rPr>
          <w:rFonts w:ascii="Arial" w:eastAsia="Arial" w:hAnsi="Arial" w:cs="Arial"/>
        </w:rPr>
      </w:pPr>
      <w:r w:rsidRPr="3B05FCEC">
        <w:rPr>
          <w:rFonts w:ascii="Arial" w:eastAsia="Arial" w:hAnsi="Arial" w:cs="Arial"/>
        </w:rPr>
        <w:t>Para la selección de herramientas de modelado, se definieron los siguientes criterios:</w:t>
      </w:r>
    </w:p>
    <w:p w14:paraId="347F57B3" w14:textId="77777777" w:rsidR="00184CB4" w:rsidRDefault="30673B97" w:rsidP="000133A1">
      <w:pPr>
        <w:numPr>
          <w:ilvl w:val="0"/>
          <w:numId w:val="35"/>
        </w:numPr>
        <w:spacing w:line="276" w:lineRule="auto"/>
        <w:jc w:val="both"/>
        <w:rPr>
          <w:rFonts w:ascii="Arial" w:eastAsia="Arial" w:hAnsi="Arial" w:cs="Arial"/>
        </w:rPr>
      </w:pPr>
      <w:r w:rsidRPr="3B05FCEC">
        <w:rPr>
          <w:rFonts w:ascii="Arial" w:eastAsia="Arial" w:hAnsi="Arial" w:cs="Arial"/>
        </w:rPr>
        <w:t xml:space="preserve">Debe proveer la gran mayoría de diagramas </w:t>
      </w:r>
      <w:r w:rsidRPr="3B05FCEC">
        <w:rPr>
          <w:rFonts w:ascii="Arial" w:eastAsia="Arial" w:hAnsi="Arial" w:cs="Arial"/>
          <w:i/>
          <w:iCs/>
        </w:rPr>
        <w:t>UML</w:t>
      </w:r>
      <w:r w:rsidRPr="3B05FCEC">
        <w:rPr>
          <w:rFonts w:ascii="Arial" w:eastAsia="Arial" w:hAnsi="Arial" w:cs="Arial"/>
        </w:rPr>
        <w:t>.</w:t>
      </w:r>
    </w:p>
    <w:p w14:paraId="14544133" w14:textId="77777777" w:rsidR="00184CB4" w:rsidRDefault="30673B97" w:rsidP="000133A1">
      <w:pPr>
        <w:numPr>
          <w:ilvl w:val="0"/>
          <w:numId w:val="35"/>
        </w:numPr>
        <w:spacing w:line="276" w:lineRule="auto"/>
        <w:jc w:val="both"/>
        <w:rPr>
          <w:rFonts w:ascii="Arial" w:eastAsia="Arial" w:hAnsi="Arial" w:cs="Arial"/>
        </w:rPr>
      </w:pPr>
      <w:r w:rsidRPr="3B05FCEC">
        <w:rPr>
          <w:rFonts w:ascii="Arial" w:eastAsia="Arial" w:hAnsi="Arial" w:cs="Arial"/>
        </w:rPr>
        <w:t>Debe proveer colaboración para equipos.</w:t>
      </w:r>
    </w:p>
    <w:p w14:paraId="495E64F6" w14:textId="66EB2154" w:rsidR="00184CB4" w:rsidRDefault="30673B97" w:rsidP="000133A1">
      <w:pPr>
        <w:numPr>
          <w:ilvl w:val="0"/>
          <w:numId w:val="35"/>
        </w:numPr>
        <w:spacing w:line="276" w:lineRule="auto"/>
        <w:jc w:val="both"/>
        <w:rPr>
          <w:rFonts w:ascii="Arial" w:eastAsia="Arial" w:hAnsi="Arial" w:cs="Arial"/>
        </w:rPr>
      </w:pPr>
      <w:r w:rsidRPr="3B05FCEC">
        <w:rPr>
          <w:rFonts w:ascii="Arial" w:eastAsia="Arial" w:hAnsi="Arial" w:cs="Arial"/>
        </w:rPr>
        <w:t>Los miembros del equipo deben estar familiarizados con la plataforma.</w:t>
      </w:r>
    </w:p>
    <w:p w14:paraId="23370FE9" w14:textId="77777777" w:rsidR="00184CB4" w:rsidRDefault="30673B97" w:rsidP="3B05FCEC">
      <w:pPr>
        <w:spacing w:line="276" w:lineRule="auto"/>
        <w:rPr>
          <w:rFonts w:ascii="Arial" w:eastAsia="Arial" w:hAnsi="Arial" w:cs="Arial"/>
        </w:rPr>
      </w:pPr>
      <w:r w:rsidRPr="3B05FCEC">
        <w:rPr>
          <w:rFonts w:ascii="Arial" w:eastAsia="Arial" w:hAnsi="Arial" w:cs="Arial"/>
        </w:rPr>
        <w:t xml:space="preserve">Las herramientas consideradas para el modelado </w:t>
      </w:r>
      <w:r w:rsidRPr="00280C4E">
        <w:rPr>
          <w:rFonts w:ascii="Arial" w:eastAsia="Arial" w:hAnsi="Arial" w:cs="Arial"/>
          <w:i/>
        </w:rPr>
        <w:t>UML</w:t>
      </w:r>
      <w:r w:rsidRPr="3B05FCEC">
        <w:rPr>
          <w:rFonts w:ascii="Arial" w:eastAsia="Arial" w:hAnsi="Arial" w:cs="Arial"/>
        </w:rPr>
        <w:t xml:space="preserve"> fueron las siguientes:</w:t>
      </w:r>
    </w:p>
    <w:p w14:paraId="4634DF65" w14:textId="77777777" w:rsidR="00BB1F72" w:rsidRDefault="00BB1F72" w:rsidP="00184CB4">
      <w:pPr>
        <w:spacing w:line="276" w:lineRule="auto"/>
        <w:rPr>
          <w:rFonts w:ascii="Arial" w:eastAsia="Arial" w:hAnsi="Arial" w:cs="Arial"/>
        </w:rPr>
      </w:pPr>
    </w:p>
    <w:p w14:paraId="7AC6F409" w14:textId="2DC08369" w:rsidR="00455EA3" w:rsidRDefault="30673B97" w:rsidP="000133A1">
      <w:pPr>
        <w:numPr>
          <w:ilvl w:val="0"/>
          <w:numId w:val="36"/>
        </w:numPr>
        <w:spacing w:line="276" w:lineRule="auto"/>
        <w:jc w:val="both"/>
        <w:rPr>
          <w:rFonts w:ascii="Arial" w:eastAsia="Arial" w:hAnsi="Arial" w:cs="Arial"/>
        </w:rPr>
      </w:pPr>
      <w:proofErr w:type="spellStart"/>
      <w:r w:rsidRPr="3B05FCEC">
        <w:rPr>
          <w:rFonts w:ascii="Arial" w:eastAsia="Arial" w:hAnsi="Arial" w:cs="Arial"/>
          <w:b/>
          <w:bCs/>
        </w:rPr>
        <w:t>StarUML</w:t>
      </w:r>
      <w:proofErr w:type="spellEnd"/>
      <w:r w:rsidRPr="3B05FCEC">
        <w:rPr>
          <w:rFonts w:ascii="Arial" w:eastAsia="Arial" w:hAnsi="Arial" w:cs="Arial"/>
          <w:b/>
          <w:bCs/>
        </w:rPr>
        <w:t>:</w:t>
      </w:r>
      <w:r w:rsidR="443F0F0E" w:rsidRPr="3B05FCEC">
        <w:rPr>
          <w:rFonts w:ascii="Arial" w:eastAsia="Arial" w:hAnsi="Arial" w:cs="Arial"/>
          <w:b/>
          <w:bCs/>
        </w:rPr>
        <w:t xml:space="preserve"> </w:t>
      </w:r>
      <w:r w:rsidR="443F0F0E" w:rsidRPr="3B05FCEC">
        <w:rPr>
          <w:rFonts w:ascii="Arial" w:eastAsia="Arial" w:hAnsi="Arial" w:cs="Arial"/>
        </w:rPr>
        <w:t xml:space="preserve">Es una plataforma de modelado de software que soporta </w:t>
      </w:r>
      <w:r w:rsidR="443F0F0E" w:rsidRPr="00280C4E">
        <w:rPr>
          <w:rFonts w:ascii="Arial" w:eastAsia="Arial" w:hAnsi="Arial" w:cs="Arial"/>
          <w:i/>
        </w:rPr>
        <w:t>UML</w:t>
      </w:r>
      <w:r w:rsidR="443F0F0E" w:rsidRPr="3B05FCEC">
        <w:rPr>
          <w:rFonts w:ascii="Arial" w:eastAsia="Arial" w:hAnsi="Arial" w:cs="Arial"/>
        </w:rPr>
        <w:t xml:space="preserve"> (</w:t>
      </w:r>
      <w:proofErr w:type="spellStart"/>
      <w:r w:rsidR="443F0F0E" w:rsidRPr="00280C4E">
        <w:rPr>
          <w:rFonts w:ascii="Arial" w:eastAsia="Arial" w:hAnsi="Arial" w:cs="Arial"/>
          <w:i/>
        </w:rPr>
        <w:t>Unified</w:t>
      </w:r>
      <w:proofErr w:type="spellEnd"/>
      <w:r w:rsidR="443F0F0E" w:rsidRPr="3B05FCEC">
        <w:rPr>
          <w:rFonts w:ascii="Arial" w:eastAsia="Arial" w:hAnsi="Arial" w:cs="Arial"/>
        </w:rPr>
        <w:t xml:space="preserve"> </w:t>
      </w:r>
      <w:proofErr w:type="spellStart"/>
      <w:r w:rsidR="443F0F0E" w:rsidRPr="00280C4E">
        <w:rPr>
          <w:rFonts w:ascii="Arial" w:eastAsia="Arial" w:hAnsi="Arial" w:cs="Arial"/>
          <w:i/>
        </w:rPr>
        <w:t>Modeling</w:t>
      </w:r>
      <w:proofErr w:type="spellEnd"/>
      <w:r w:rsidR="443F0F0E" w:rsidRPr="3B05FCEC">
        <w:rPr>
          <w:rFonts w:ascii="Arial" w:eastAsia="Arial" w:hAnsi="Arial" w:cs="Arial"/>
        </w:rPr>
        <w:t xml:space="preserve"> </w:t>
      </w:r>
      <w:proofErr w:type="spellStart"/>
      <w:r w:rsidR="443F0F0E" w:rsidRPr="00280C4E">
        <w:rPr>
          <w:rFonts w:ascii="Arial" w:eastAsia="Arial" w:hAnsi="Arial" w:cs="Arial"/>
          <w:i/>
        </w:rPr>
        <w:t>Language</w:t>
      </w:r>
      <w:proofErr w:type="spellEnd"/>
      <w:r w:rsidR="443F0F0E" w:rsidRPr="3B05FCEC">
        <w:rPr>
          <w:rFonts w:ascii="Arial" w:eastAsia="Arial" w:hAnsi="Arial" w:cs="Arial"/>
        </w:rPr>
        <w:t xml:space="preserve">). Se basa en la versión 1.4 de </w:t>
      </w:r>
      <w:r w:rsidR="443F0F0E" w:rsidRPr="00280C4E">
        <w:rPr>
          <w:rFonts w:ascii="Arial" w:eastAsia="Arial" w:hAnsi="Arial" w:cs="Arial"/>
          <w:i/>
        </w:rPr>
        <w:t>UML</w:t>
      </w:r>
      <w:r w:rsidR="443F0F0E" w:rsidRPr="3B05FCEC">
        <w:rPr>
          <w:rFonts w:ascii="Arial" w:eastAsia="Arial" w:hAnsi="Arial" w:cs="Arial"/>
        </w:rPr>
        <w:t xml:space="preserve"> y proporciona once tipos diferentes de diagramas, y acepta la notación </w:t>
      </w:r>
      <w:r w:rsidR="443F0F0E" w:rsidRPr="00280C4E">
        <w:rPr>
          <w:rFonts w:ascii="Arial" w:eastAsia="Arial" w:hAnsi="Arial" w:cs="Arial"/>
          <w:i/>
        </w:rPr>
        <w:t>UML</w:t>
      </w:r>
      <w:r w:rsidR="443F0F0E" w:rsidRPr="3B05FCEC">
        <w:rPr>
          <w:rFonts w:ascii="Arial" w:eastAsia="Arial" w:hAnsi="Arial" w:cs="Arial"/>
        </w:rPr>
        <w:t xml:space="preserve"> 2.0. Sobresale por su adaptabilidad al entorno del usuario y tiene una alta extensibilidad en su funcionalidad. Garantiza la maximización de la productividad y la calidad de sus proyectos de </w:t>
      </w:r>
      <w:r w:rsidR="443F0F0E" w:rsidRPr="00280C4E">
        <w:rPr>
          <w:rFonts w:ascii="Arial" w:eastAsia="Arial" w:hAnsi="Arial" w:cs="Arial"/>
          <w:i/>
        </w:rPr>
        <w:t>software</w:t>
      </w:r>
      <w:r w:rsidR="443F0F0E" w:rsidRPr="3B05FCEC">
        <w:rPr>
          <w:rFonts w:ascii="Arial" w:eastAsia="Arial" w:hAnsi="Arial" w:cs="Arial"/>
        </w:rPr>
        <w:t>.</w:t>
      </w:r>
      <w:r w:rsidR="00643E0C">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documentation.help/StarUML/what_is_staruml.htm","accessed":{"date-parts":[["2020","9","9"]]},"id":"ITEM-1","issued":{"date-parts":[["0"]]},"title":"What is StarUML - StarUML Documentation","type":"webpage"},"uris":["http://www.mendeley.com/documents/?uuid=746d31d3-e69c-3385-84ad-3790d05e8b82"]}],"mendeley":{"formattedCitation":"[35]","plainTextFormattedCitation":"[35]","previouslyFormattedCitation":"[34]"},"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5]</w:t>
      </w:r>
      <w:r w:rsidR="00643E0C">
        <w:rPr>
          <w:rFonts w:ascii="Arial" w:eastAsia="Arial" w:hAnsi="Arial" w:cs="Arial"/>
        </w:rPr>
        <w:fldChar w:fldCharType="end"/>
      </w:r>
    </w:p>
    <w:p w14:paraId="52AF24DF" w14:textId="77777777" w:rsidR="001B2697" w:rsidRPr="00455EA3" w:rsidRDefault="001B2697" w:rsidP="3B05FCEC">
      <w:pPr>
        <w:spacing w:line="276" w:lineRule="auto"/>
        <w:ind w:left="720"/>
        <w:jc w:val="both"/>
        <w:rPr>
          <w:rFonts w:ascii="Arial" w:eastAsia="Arial" w:hAnsi="Arial" w:cs="Arial"/>
        </w:rPr>
      </w:pPr>
    </w:p>
    <w:p w14:paraId="7D196892" w14:textId="41DF2939" w:rsidR="003E0144" w:rsidRPr="00EB2789" w:rsidRDefault="3BE0F738" w:rsidP="3B05FCEC">
      <w:pPr>
        <w:spacing w:line="276" w:lineRule="auto"/>
        <w:jc w:val="both"/>
        <w:rPr>
          <w:rFonts w:ascii="Arial" w:eastAsia="Arial" w:hAnsi="Arial" w:cs="Arial"/>
        </w:rPr>
      </w:pPr>
      <w:r w:rsidRPr="3B05FCEC">
        <w:rPr>
          <w:rFonts w:ascii="Arial" w:eastAsia="Arial" w:hAnsi="Arial" w:cs="Arial"/>
        </w:rPr>
        <w:t xml:space="preserve">Se ha tomado la </w:t>
      </w:r>
      <w:r w:rsidR="195B91E1" w:rsidRPr="3B05FCEC">
        <w:rPr>
          <w:rFonts w:ascii="Arial" w:eastAsia="Arial" w:hAnsi="Arial" w:cs="Arial"/>
        </w:rPr>
        <w:t xml:space="preserve">decisión </w:t>
      </w:r>
      <w:r w:rsidR="0259E246" w:rsidRPr="3B05FCEC">
        <w:rPr>
          <w:rFonts w:ascii="Arial" w:eastAsia="Arial" w:hAnsi="Arial" w:cs="Arial"/>
        </w:rPr>
        <w:t>del</w:t>
      </w:r>
      <w:r w:rsidR="195B91E1" w:rsidRPr="3B05FCEC">
        <w:rPr>
          <w:rFonts w:ascii="Arial" w:eastAsia="Arial" w:hAnsi="Arial" w:cs="Arial"/>
        </w:rPr>
        <w:t xml:space="preserve"> uso de </w:t>
      </w:r>
      <w:proofErr w:type="spellStart"/>
      <w:r w:rsidR="07E03FE1" w:rsidRPr="00280C4E">
        <w:rPr>
          <w:rFonts w:ascii="Arial" w:eastAsia="Arial" w:hAnsi="Arial" w:cs="Arial"/>
          <w:i/>
        </w:rPr>
        <w:t>StarUML</w:t>
      </w:r>
      <w:proofErr w:type="spellEnd"/>
      <w:r w:rsidR="07E03FE1" w:rsidRPr="3B05FCEC">
        <w:rPr>
          <w:rFonts w:ascii="Arial" w:eastAsia="Arial" w:hAnsi="Arial" w:cs="Arial"/>
        </w:rPr>
        <w:t xml:space="preserve"> ya cumple los criterios planteados</w:t>
      </w:r>
      <w:r w:rsidR="5BD27503" w:rsidRPr="3B05FCEC">
        <w:rPr>
          <w:rFonts w:ascii="Arial" w:eastAsia="Arial" w:hAnsi="Arial" w:cs="Arial"/>
        </w:rPr>
        <w:t>.</w:t>
      </w:r>
      <w:r w:rsidR="79D6C85E" w:rsidRPr="3B05FCEC">
        <w:rPr>
          <w:rFonts w:ascii="Arial" w:eastAsia="Arial" w:hAnsi="Arial" w:cs="Arial"/>
        </w:rPr>
        <w:t xml:space="preserve"> Además de que </w:t>
      </w:r>
      <w:r w:rsidR="61E791CB" w:rsidRPr="3B05FCEC">
        <w:rPr>
          <w:rFonts w:ascii="Arial" w:eastAsia="Arial" w:hAnsi="Arial" w:cs="Arial"/>
        </w:rPr>
        <w:t>la pag</w:t>
      </w:r>
      <w:r w:rsidR="6FE3D341" w:rsidRPr="3B05FCEC">
        <w:rPr>
          <w:rFonts w:ascii="Arial" w:eastAsia="Arial" w:hAnsi="Arial" w:cs="Arial"/>
        </w:rPr>
        <w:t>ina provee</w:t>
      </w:r>
      <w:r w:rsidR="77B0547E" w:rsidRPr="3B05FCEC">
        <w:rPr>
          <w:rFonts w:ascii="Arial" w:eastAsia="Arial" w:hAnsi="Arial" w:cs="Arial"/>
        </w:rPr>
        <w:t xml:space="preserve"> gran </w:t>
      </w:r>
      <w:r w:rsidR="7111B00D" w:rsidRPr="3B05FCEC">
        <w:rPr>
          <w:rFonts w:ascii="Arial" w:eastAsia="Arial" w:hAnsi="Arial" w:cs="Arial"/>
        </w:rPr>
        <w:t>número</w:t>
      </w:r>
      <w:r w:rsidR="77B0547E" w:rsidRPr="3B05FCEC">
        <w:rPr>
          <w:rFonts w:ascii="Arial" w:eastAsia="Arial" w:hAnsi="Arial" w:cs="Arial"/>
        </w:rPr>
        <w:t xml:space="preserve"> de diagram</w:t>
      </w:r>
      <w:r w:rsidR="4905FDCF" w:rsidRPr="3B05FCEC">
        <w:rPr>
          <w:rFonts w:ascii="Arial" w:eastAsia="Arial" w:hAnsi="Arial" w:cs="Arial"/>
        </w:rPr>
        <w:t xml:space="preserve">as </w:t>
      </w:r>
      <w:r w:rsidR="4905FDCF" w:rsidRPr="00280C4E">
        <w:rPr>
          <w:rFonts w:ascii="Arial" w:eastAsia="Arial" w:hAnsi="Arial" w:cs="Arial"/>
          <w:i/>
        </w:rPr>
        <w:t>UML</w:t>
      </w:r>
      <w:r w:rsidR="4905FDCF" w:rsidRPr="3B05FCEC">
        <w:rPr>
          <w:rFonts w:ascii="Arial" w:eastAsia="Arial" w:hAnsi="Arial" w:cs="Arial"/>
        </w:rPr>
        <w:t xml:space="preserve"> y permite la colaboración entre los miembros del trabajo en equipo</w:t>
      </w:r>
      <w:r w:rsidR="3CC73405" w:rsidRPr="3B05FCEC">
        <w:rPr>
          <w:rFonts w:ascii="Arial" w:eastAsia="Arial" w:hAnsi="Arial" w:cs="Arial"/>
        </w:rPr>
        <w:t>.</w:t>
      </w:r>
    </w:p>
    <w:p w14:paraId="1A3C60A7" w14:textId="77777777" w:rsidR="0049713B" w:rsidRPr="00EB2789" w:rsidRDefault="0049713B" w:rsidP="002756B8">
      <w:pPr>
        <w:spacing w:line="276" w:lineRule="auto"/>
        <w:jc w:val="both"/>
        <w:rPr>
          <w:rFonts w:ascii="Arial" w:eastAsia="Arial" w:hAnsi="Arial" w:cs="Arial"/>
        </w:rPr>
      </w:pPr>
    </w:p>
    <w:p w14:paraId="0C5DB09D" w14:textId="4000627F" w:rsidR="002756B8" w:rsidRPr="00721F34" w:rsidRDefault="674D5A35" w:rsidP="002756B8">
      <w:pPr>
        <w:pStyle w:val="Ttulo4"/>
        <w:rPr>
          <w:rFonts w:ascii="Arial" w:eastAsia="Arial" w:hAnsi="Arial" w:cs="Arial"/>
          <w:b/>
          <w:i w:val="0"/>
          <w:color w:val="auto"/>
        </w:rPr>
      </w:pPr>
      <w:r w:rsidRPr="00721F34">
        <w:rPr>
          <w:rFonts w:ascii="Arial" w:eastAsia="Arial" w:hAnsi="Arial" w:cs="Arial"/>
          <w:b/>
          <w:i w:val="0"/>
          <w:color w:val="auto"/>
        </w:rPr>
        <w:t>Modelado</w:t>
      </w:r>
      <w:r w:rsidR="50D51399" w:rsidRPr="00721F34">
        <w:rPr>
          <w:rFonts w:ascii="Arial" w:eastAsia="Arial" w:hAnsi="Arial" w:cs="Arial"/>
          <w:b/>
          <w:i w:val="0"/>
          <w:color w:val="auto"/>
        </w:rPr>
        <w:t xml:space="preserve"> de procesos de negocio</w:t>
      </w:r>
    </w:p>
    <w:p w14:paraId="52CDB514" w14:textId="77777777" w:rsidR="003E0144" w:rsidRDefault="085123C2" w:rsidP="3B05FCEC">
      <w:pPr>
        <w:spacing w:line="276" w:lineRule="auto"/>
        <w:rPr>
          <w:rFonts w:ascii="Arial" w:eastAsia="Arial" w:hAnsi="Arial" w:cs="Arial"/>
        </w:rPr>
      </w:pPr>
      <w:r w:rsidRPr="3B05FCEC">
        <w:rPr>
          <w:rFonts w:ascii="Arial" w:eastAsia="Arial" w:hAnsi="Arial" w:cs="Arial"/>
        </w:rPr>
        <w:t>En cuanto al modelamiento BPMN las herramientas consideradas fueron:</w:t>
      </w:r>
    </w:p>
    <w:p w14:paraId="38A8ACD6" w14:textId="2E539622" w:rsidR="003E0144" w:rsidRPr="009B3C17" w:rsidRDefault="085123C2" w:rsidP="000133A1">
      <w:pPr>
        <w:numPr>
          <w:ilvl w:val="0"/>
          <w:numId w:val="37"/>
        </w:numPr>
        <w:spacing w:line="276" w:lineRule="auto"/>
        <w:jc w:val="both"/>
        <w:rPr>
          <w:rFonts w:ascii="Arial" w:eastAsia="Arial" w:hAnsi="Arial" w:cs="Arial"/>
        </w:rPr>
      </w:pPr>
      <w:r w:rsidRPr="3B05FCEC">
        <w:rPr>
          <w:rFonts w:ascii="Arial" w:eastAsia="Arial" w:hAnsi="Arial" w:cs="Arial"/>
          <w:b/>
          <w:bCs/>
        </w:rPr>
        <w:t xml:space="preserve">Visual </w:t>
      </w:r>
      <w:proofErr w:type="spellStart"/>
      <w:r w:rsidRPr="3B05FCEC">
        <w:rPr>
          <w:rFonts w:ascii="Arial" w:eastAsia="Arial" w:hAnsi="Arial" w:cs="Arial"/>
          <w:b/>
          <w:bCs/>
        </w:rPr>
        <w:t>Paradigm</w:t>
      </w:r>
      <w:proofErr w:type="spellEnd"/>
      <w:r w:rsidRPr="3B05FCEC">
        <w:rPr>
          <w:rFonts w:ascii="Arial" w:eastAsia="Arial" w:hAnsi="Arial" w:cs="Arial"/>
          <w:b/>
          <w:bCs/>
        </w:rPr>
        <w:t>:</w:t>
      </w:r>
      <w:r w:rsidR="614BC9AD" w:rsidRPr="3B05FCEC">
        <w:rPr>
          <w:rFonts w:ascii="Arial" w:eastAsia="Arial" w:hAnsi="Arial" w:cs="Arial"/>
          <w:b/>
          <w:bCs/>
        </w:rPr>
        <w:t xml:space="preserve"> </w:t>
      </w:r>
      <w:r w:rsidR="614BC9AD" w:rsidRPr="3B05FCEC">
        <w:rPr>
          <w:rFonts w:ascii="Arial" w:eastAsia="Arial" w:hAnsi="Arial" w:cs="Arial"/>
        </w:rPr>
        <w:t xml:space="preserve">Es una herramienta de software diseñada para que los equipos de desarrollo de software modelen el sistema de información </w:t>
      </w:r>
      <w:r w:rsidR="614BC9AD" w:rsidRPr="3B05FCEC">
        <w:rPr>
          <w:rFonts w:ascii="Arial" w:eastAsia="Arial" w:hAnsi="Arial" w:cs="Arial"/>
        </w:rPr>
        <w:lastRenderedPageBreak/>
        <w:t xml:space="preserve">empresarial y gestionen los procesos de desarrollo. </w:t>
      </w:r>
      <w:r w:rsidR="3008C271" w:rsidRPr="3B05FCEC">
        <w:rPr>
          <w:rFonts w:ascii="Arial" w:eastAsia="Arial" w:hAnsi="Arial" w:cs="Arial"/>
        </w:rPr>
        <w:t>Esta herramienta</w:t>
      </w:r>
      <w:r w:rsidR="614BC9AD" w:rsidRPr="3B05FCEC">
        <w:rPr>
          <w:rFonts w:ascii="Arial" w:eastAsia="Arial" w:hAnsi="Arial" w:cs="Arial"/>
        </w:rPr>
        <w:t xml:space="preserve"> soporta los principales lenguajes y estándares de modelado de la industria. Ofrece un completo conjunto de herramientas de software que las empresas necesitan para la captura de requerimientos, análisis de procesos, diseño de sistemas, diseño de bases de datos, etc.</w:t>
      </w:r>
      <w:r w:rsidR="443F0F0E">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visual-paradigm.com/support/faq.jsp","accessed":{"date-parts":[["2020","9","9"]]},"id":"ITEM-1","issued":{"date-parts":[["0"]]},"title":"Visual Paradigm Frequently Asked Questions","type":"webpage"},"uris":["http://www.mendeley.com/documents/?uuid=4b823606-b4d1-38b5-8744-3bf57c957796"]}],"mendeley":{"formattedCitation":"[36]","plainTextFormattedCitation":"[36]","previouslyFormattedCitation":"[35]"},"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6]</w:t>
      </w:r>
      <w:r w:rsidR="00643E0C">
        <w:rPr>
          <w:rFonts w:ascii="Arial" w:eastAsia="Arial" w:hAnsi="Arial" w:cs="Arial"/>
        </w:rPr>
        <w:fldChar w:fldCharType="end"/>
      </w:r>
      <w:r w:rsidR="443F0F0E" w:rsidRPr="3B05FCEC">
        <w:rPr>
          <w:rFonts w:ascii="Arial" w:eastAsia="Arial" w:hAnsi="Arial" w:cs="Arial"/>
          <w:b/>
          <w:bCs/>
        </w:rPr>
        <w:t xml:space="preserve"> </w:t>
      </w:r>
    </w:p>
    <w:p w14:paraId="39FB6F26" w14:textId="542A1DE5" w:rsidR="003E0144" w:rsidRDefault="085123C2" w:rsidP="000133A1">
      <w:pPr>
        <w:numPr>
          <w:ilvl w:val="0"/>
          <w:numId w:val="38"/>
        </w:numPr>
        <w:spacing w:line="276" w:lineRule="auto"/>
        <w:jc w:val="both"/>
        <w:rPr>
          <w:rFonts w:ascii="Arial" w:eastAsia="Arial" w:hAnsi="Arial" w:cs="Arial"/>
        </w:rPr>
      </w:pPr>
      <w:r w:rsidRPr="3B05FCEC">
        <w:rPr>
          <w:rFonts w:ascii="Arial" w:eastAsia="Arial" w:hAnsi="Arial" w:cs="Arial"/>
          <w:b/>
          <w:bCs/>
        </w:rPr>
        <w:t xml:space="preserve">Bizagi </w:t>
      </w:r>
      <w:proofErr w:type="spellStart"/>
      <w:r w:rsidRPr="3B05FCEC">
        <w:rPr>
          <w:rFonts w:ascii="Arial" w:eastAsia="Arial" w:hAnsi="Arial" w:cs="Arial"/>
          <w:b/>
          <w:bCs/>
        </w:rPr>
        <w:t>Modeler</w:t>
      </w:r>
      <w:proofErr w:type="spellEnd"/>
      <w:r w:rsidRPr="3B05FCEC">
        <w:rPr>
          <w:rFonts w:ascii="Arial" w:eastAsia="Arial" w:hAnsi="Arial" w:cs="Arial"/>
          <w:b/>
          <w:bCs/>
        </w:rPr>
        <w:t>:</w:t>
      </w:r>
      <w:r w:rsidR="5108D56B" w:rsidRPr="3B05FCEC">
        <w:rPr>
          <w:rFonts w:ascii="Arial" w:eastAsia="Arial" w:hAnsi="Arial" w:cs="Arial"/>
          <w:b/>
          <w:bCs/>
        </w:rPr>
        <w:t xml:space="preserve"> </w:t>
      </w:r>
      <w:r w:rsidR="6881E583" w:rsidRPr="3B05FCEC">
        <w:rPr>
          <w:rFonts w:ascii="Arial" w:eastAsia="Arial" w:hAnsi="Arial" w:cs="Arial"/>
        </w:rPr>
        <w:t>Es una aplicación gratuita para diagramar, documentar y simular gráficamente procesos</w:t>
      </w:r>
      <w:r w:rsidR="3DE1D8B5" w:rsidRPr="3B05FCEC">
        <w:rPr>
          <w:rFonts w:ascii="Arial" w:eastAsia="Arial" w:hAnsi="Arial" w:cs="Arial"/>
        </w:rPr>
        <w:t xml:space="preserve"> </w:t>
      </w:r>
      <w:r w:rsidR="5C016557" w:rsidRPr="3B05FCEC">
        <w:rPr>
          <w:rFonts w:ascii="Arial" w:eastAsia="Arial" w:hAnsi="Arial" w:cs="Arial"/>
        </w:rPr>
        <w:t>para negocios que se rigen por las directrices del entrono PBMN 2.0</w:t>
      </w:r>
      <w:r w:rsidRPr="3B05FCEC">
        <w:rPr>
          <w:rFonts w:ascii="Arial" w:eastAsia="Arial" w:hAnsi="Arial" w:cs="Arial"/>
        </w:rPr>
        <w:t>.</w:t>
      </w:r>
      <w:r w:rsidR="00643E0C">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bizagi.com/es/plataforma/modeler","accessed":{"date-parts":[["2020","9","9"]]},"id":"ITEM-1","issued":{"date-parts":[["0"]]},"title":"Bizagi Oficial Plataforma de negocios digitales y BPMS","type":"webpage"},"uris":["http://www.mendeley.com/documents/?uuid=3570b476-77e0-3827-9dbe-5c84cb3b1fa7"]}],"mendeley":{"formattedCitation":"[37]","plainTextFormattedCitation":"[37]","previouslyFormattedCitation":"[36]"},"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7]</w:t>
      </w:r>
      <w:r w:rsidR="00643E0C">
        <w:rPr>
          <w:rFonts w:ascii="Arial" w:eastAsia="Arial" w:hAnsi="Arial" w:cs="Arial"/>
        </w:rPr>
        <w:fldChar w:fldCharType="end"/>
      </w:r>
    </w:p>
    <w:p w14:paraId="7DE3E3BC" w14:textId="2CCD29E4" w:rsidR="003E0144" w:rsidRDefault="2F7529A8" w:rsidP="00EB6689">
      <w:pPr>
        <w:jc w:val="both"/>
        <w:rPr>
          <w:rFonts w:ascii="Arial" w:eastAsia="Arial" w:hAnsi="Arial" w:cs="Arial"/>
        </w:rPr>
      </w:pPr>
      <w:r w:rsidRPr="3B05FCEC">
        <w:rPr>
          <w:rFonts w:ascii="Arial" w:eastAsia="Arial" w:hAnsi="Arial" w:cs="Arial"/>
        </w:rPr>
        <w:t xml:space="preserve">Mirando estas alternativas para la realización de los diagramas BPMN se ha tomado la decisión de utilizar Bizagi </w:t>
      </w:r>
      <w:proofErr w:type="spellStart"/>
      <w:r w:rsidRPr="3B05FCEC">
        <w:rPr>
          <w:rFonts w:ascii="Arial" w:eastAsia="Arial" w:hAnsi="Arial" w:cs="Arial"/>
        </w:rPr>
        <w:t>Modeler</w:t>
      </w:r>
      <w:proofErr w:type="spellEnd"/>
      <w:r w:rsidRPr="3B05FCEC">
        <w:rPr>
          <w:rFonts w:ascii="Arial" w:eastAsia="Arial" w:hAnsi="Arial" w:cs="Arial"/>
        </w:rPr>
        <w:t xml:space="preserve">, ya que </w:t>
      </w:r>
      <w:r w:rsidR="28278798" w:rsidRPr="3B05FCEC">
        <w:rPr>
          <w:rFonts w:ascii="Arial" w:eastAsia="Arial" w:hAnsi="Arial" w:cs="Arial"/>
        </w:rPr>
        <w:t>cumple los requisitos</w:t>
      </w:r>
      <w:r w:rsidR="20735DB9" w:rsidRPr="3B05FCEC">
        <w:rPr>
          <w:rFonts w:ascii="Arial" w:eastAsia="Arial" w:hAnsi="Arial" w:cs="Arial"/>
        </w:rPr>
        <w:t>. Por otra parte</w:t>
      </w:r>
      <w:r w:rsidR="00EB6689" w:rsidRPr="3B05FCEC">
        <w:rPr>
          <w:rFonts w:ascii="Arial" w:eastAsia="Arial" w:hAnsi="Arial" w:cs="Arial"/>
        </w:rPr>
        <w:t>,</w:t>
      </w:r>
      <w:r w:rsidR="20735DB9" w:rsidRPr="3B05FCEC">
        <w:rPr>
          <w:rFonts w:ascii="Arial" w:eastAsia="Arial" w:hAnsi="Arial" w:cs="Arial"/>
        </w:rPr>
        <w:t xml:space="preserve"> todos los integrantes del grupo ya lo han utilizado y tienen experiencia </w:t>
      </w:r>
      <w:r w:rsidR="0F1D7CCB" w:rsidRPr="3B05FCEC">
        <w:rPr>
          <w:rFonts w:ascii="Arial" w:eastAsia="Arial" w:hAnsi="Arial" w:cs="Arial"/>
        </w:rPr>
        <w:t>en esta herramienta.</w:t>
      </w:r>
    </w:p>
    <w:p w14:paraId="5670887D" w14:textId="77777777" w:rsidR="00532049" w:rsidRPr="00532049" w:rsidRDefault="00532049" w:rsidP="3B05FCEC">
      <w:pPr>
        <w:rPr>
          <w:rFonts w:ascii="Arial" w:eastAsia="Arial" w:hAnsi="Arial" w:cs="Arial"/>
        </w:rPr>
      </w:pPr>
    </w:p>
    <w:p w14:paraId="09108633" w14:textId="21245987" w:rsidR="00F12A67" w:rsidRPr="00AE60B6" w:rsidRDefault="28266FB5" w:rsidP="00F12A67">
      <w:pPr>
        <w:pStyle w:val="Ttulo3"/>
        <w:rPr>
          <w:rFonts w:ascii="Arial" w:eastAsia="Arial" w:hAnsi="Arial" w:cs="Arial"/>
        </w:rPr>
      </w:pPr>
      <w:bookmarkStart w:id="31" w:name="_Toc50534662"/>
      <w:r w:rsidRPr="3B05FCEC">
        <w:rPr>
          <w:rFonts w:ascii="Arial" w:eastAsia="Arial" w:hAnsi="Arial" w:cs="Arial"/>
        </w:rPr>
        <w:t>Manejo de documentos</w:t>
      </w:r>
      <w:bookmarkEnd w:id="31"/>
    </w:p>
    <w:p w14:paraId="707584B4" w14:textId="77777777" w:rsidR="00A0570C" w:rsidRPr="00AE60B6" w:rsidRDefault="021AFECB" w:rsidP="3B05FCEC">
      <w:pPr>
        <w:spacing w:line="276" w:lineRule="auto"/>
        <w:rPr>
          <w:rFonts w:ascii="Arial" w:eastAsia="Arial" w:hAnsi="Arial" w:cs="Arial"/>
        </w:rPr>
      </w:pPr>
      <w:r w:rsidRPr="3B05FCEC">
        <w:rPr>
          <w:rFonts w:ascii="Arial" w:eastAsia="Arial" w:hAnsi="Arial" w:cs="Arial"/>
        </w:rPr>
        <w:t>Se definieron los siguientes criterios para la selección de las herramientas para el manejo de documentos:</w:t>
      </w:r>
    </w:p>
    <w:p w14:paraId="6770E486" w14:textId="77777777" w:rsidR="00A0570C" w:rsidRPr="00AE60B6" w:rsidRDefault="021AFECB" w:rsidP="000133A1">
      <w:pPr>
        <w:numPr>
          <w:ilvl w:val="0"/>
          <w:numId w:val="17"/>
        </w:numPr>
        <w:spacing w:line="276" w:lineRule="auto"/>
        <w:jc w:val="both"/>
        <w:rPr>
          <w:rFonts w:ascii="Arial" w:eastAsia="Arial" w:hAnsi="Arial" w:cs="Arial"/>
        </w:rPr>
      </w:pPr>
      <w:r w:rsidRPr="3B05FCEC">
        <w:rPr>
          <w:rFonts w:ascii="Arial" w:eastAsia="Arial" w:hAnsi="Arial" w:cs="Arial"/>
        </w:rPr>
        <w:t>Debe tener alojamiento en la nube, que permita la colaboración en tiempo real del equipo de trabajo.</w:t>
      </w:r>
    </w:p>
    <w:p w14:paraId="70FBE1B0" w14:textId="77777777" w:rsidR="00A0570C" w:rsidRPr="00AE60B6" w:rsidRDefault="021AFECB" w:rsidP="000133A1">
      <w:pPr>
        <w:numPr>
          <w:ilvl w:val="0"/>
          <w:numId w:val="17"/>
        </w:numPr>
        <w:spacing w:line="276" w:lineRule="auto"/>
        <w:jc w:val="both"/>
        <w:rPr>
          <w:rFonts w:ascii="Arial" w:eastAsia="Arial" w:hAnsi="Arial" w:cs="Arial"/>
        </w:rPr>
      </w:pPr>
      <w:r w:rsidRPr="3B05FCEC">
        <w:rPr>
          <w:rFonts w:ascii="Arial" w:eastAsia="Arial" w:hAnsi="Arial" w:cs="Arial"/>
        </w:rPr>
        <w:t>Debe proveer una variedad de herramientas ofimáticas.</w:t>
      </w:r>
    </w:p>
    <w:p w14:paraId="0A0E0431" w14:textId="1CED3C9A" w:rsidR="00A0570C" w:rsidRPr="00AE60B6" w:rsidRDefault="021AFECB" w:rsidP="000133A1">
      <w:pPr>
        <w:numPr>
          <w:ilvl w:val="0"/>
          <w:numId w:val="17"/>
        </w:numPr>
        <w:spacing w:line="276" w:lineRule="auto"/>
        <w:jc w:val="both"/>
        <w:rPr>
          <w:rFonts w:ascii="Arial" w:eastAsia="Arial" w:hAnsi="Arial" w:cs="Arial"/>
        </w:rPr>
      </w:pPr>
      <w:r w:rsidRPr="3B05FCEC">
        <w:rPr>
          <w:rFonts w:ascii="Arial" w:eastAsia="Arial" w:hAnsi="Arial" w:cs="Arial"/>
        </w:rPr>
        <w:t>Debe proveer herramientas para el versiona</w:t>
      </w:r>
      <w:r w:rsidR="005E4049">
        <w:rPr>
          <w:rFonts w:ascii="Arial" w:eastAsia="Arial" w:hAnsi="Arial" w:cs="Arial"/>
        </w:rPr>
        <w:t>do</w:t>
      </w:r>
      <w:r w:rsidRPr="3B05FCEC">
        <w:rPr>
          <w:rFonts w:ascii="Arial" w:eastAsia="Arial" w:hAnsi="Arial" w:cs="Arial"/>
        </w:rPr>
        <w:t xml:space="preserve"> de los documentos.</w:t>
      </w:r>
    </w:p>
    <w:p w14:paraId="7EB8150D" w14:textId="1C9E31D8" w:rsidR="000431E7" w:rsidRPr="00AE60B6" w:rsidRDefault="386FE5A2" w:rsidP="3B05FCEC">
      <w:pPr>
        <w:rPr>
          <w:rFonts w:ascii="Arial" w:eastAsia="Arial" w:hAnsi="Arial" w:cs="Arial"/>
        </w:rPr>
      </w:pPr>
      <w:r w:rsidRPr="3B05FCEC">
        <w:rPr>
          <w:rFonts w:ascii="Arial" w:eastAsia="Arial" w:hAnsi="Arial" w:cs="Arial"/>
        </w:rPr>
        <w:t>Las herramientas consideradas fueron las siguientes:</w:t>
      </w:r>
    </w:p>
    <w:p w14:paraId="43C661E7" w14:textId="149AA974" w:rsidR="003310BB" w:rsidRPr="00AE60B6" w:rsidRDefault="41EE5C76" w:rsidP="000133A1">
      <w:pPr>
        <w:pStyle w:val="Prrafodelista"/>
        <w:numPr>
          <w:ilvl w:val="0"/>
          <w:numId w:val="11"/>
        </w:numPr>
        <w:jc w:val="both"/>
        <w:rPr>
          <w:rFonts w:ascii="Arial" w:eastAsia="Arial" w:hAnsi="Arial" w:cs="Arial"/>
        </w:rPr>
      </w:pPr>
      <w:r w:rsidRPr="3B05FCEC">
        <w:rPr>
          <w:rFonts w:ascii="Arial" w:eastAsia="Arial" w:hAnsi="Arial" w:cs="Arial"/>
          <w:b/>
          <w:bCs/>
        </w:rPr>
        <w:t>G Suite:</w:t>
      </w:r>
      <w:r w:rsidR="2FAF615C" w:rsidRPr="3B05FCEC">
        <w:rPr>
          <w:rFonts w:ascii="Arial" w:eastAsia="Arial" w:hAnsi="Arial" w:cs="Arial"/>
        </w:rPr>
        <w:t xml:space="preserve"> Es un conjunto de aplicaciones web creadas por </w:t>
      </w:r>
      <w:r w:rsidR="2FAF615C" w:rsidRPr="005E4049">
        <w:rPr>
          <w:rFonts w:ascii="Arial" w:eastAsia="Arial" w:hAnsi="Arial" w:cs="Arial"/>
          <w:i/>
        </w:rPr>
        <w:t>Google</w:t>
      </w:r>
      <w:r w:rsidR="3D324F5B" w:rsidRPr="3B05FCEC">
        <w:rPr>
          <w:rFonts w:ascii="Arial" w:eastAsia="Arial" w:hAnsi="Arial" w:cs="Arial"/>
        </w:rPr>
        <w:t xml:space="preserve">. </w:t>
      </w:r>
      <w:r w:rsidR="2FAF615C" w:rsidRPr="3B05FCEC">
        <w:rPr>
          <w:rFonts w:ascii="Arial" w:eastAsia="Arial" w:hAnsi="Arial" w:cs="Arial"/>
        </w:rPr>
        <w:t xml:space="preserve">A través de </w:t>
      </w:r>
      <w:r w:rsidR="3D324F5B" w:rsidRPr="3B05FCEC">
        <w:rPr>
          <w:rFonts w:ascii="Arial" w:eastAsia="Arial" w:hAnsi="Arial" w:cs="Arial"/>
        </w:rPr>
        <w:t xml:space="preserve">esta herramienta </w:t>
      </w:r>
      <w:r w:rsidR="2FAF615C" w:rsidRPr="3B05FCEC">
        <w:rPr>
          <w:rFonts w:ascii="Arial" w:eastAsia="Arial" w:hAnsi="Arial" w:cs="Arial"/>
        </w:rPr>
        <w:t xml:space="preserve">tendrá acceso a una serie de potentes aplicaciones de </w:t>
      </w:r>
      <w:r w:rsidR="2FAF615C" w:rsidRPr="00005CC3">
        <w:rPr>
          <w:rFonts w:ascii="Arial" w:eastAsia="Arial" w:hAnsi="Arial" w:cs="Arial"/>
          <w:i/>
        </w:rPr>
        <w:t>Google</w:t>
      </w:r>
      <w:r w:rsidR="01FBB7F4" w:rsidRPr="3B05FCEC">
        <w:rPr>
          <w:rFonts w:ascii="Arial" w:eastAsia="Arial" w:hAnsi="Arial" w:cs="Arial"/>
        </w:rPr>
        <w:t xml:space="preserve"> la cual t</w:t>
      </w:r>
      <w:r w:rsidR="2FAF615C" w:rsidRPr="3B05FCEC">
        <w:rPr>
          <w:rFonts w:ascii="Arial" w:eastAsia="Arial" w:hAnsi="Arial" w:cs="Arial"/>
        </w:rPr>
        <w:t xml:space="preserve">endrá la capacidad de compartir hojas de cálculo y documentos, crear videoconferencias con </w:t>
      </w:r>
      <w:r w:rsidR="2FAF615C" w:rsidRPr="005E4049">
        <w:rPr>
          <w:rFonts w:ascii="Arial" w:eastAsia="Arial" w:hAnsi="Arial" w:cs="Arial"/>
          <w:i/>
        </w:rPr>
        <w:t>Hangouts</w:t>
      </w:r>
      <w:r w:rsidR="2FAF615C" w:rsidRPr="3B05FCEC">
        <w:rPr>
          <w:rFonts w:ascii="Arial" w:eastAsia="Arial" w:hAnsi="Arial" w:cs="Arial"/>
        </w:rPr>
        <w:t xml:space="preserve"> y utilizar la mensajería instantánea. También puede compartir calendarios con otras personas, lo que facilita la planificación de reuniones.</w:t>
      </w:r>
      <w:r w:rsidR="00643E0C">
        <w:rPr>
          <w:rFonts w:ascii="Arial" w:eastAsia="Arial" w:hAnsi="Arial" w:cs="Arial"/>
        </w:rPr>
        <w:t xml:space="preserve"> </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bluehost.com/help/article/gsuite","accessed":{"date-parts":[["2020","9","9"]]},"id":"ITEM-1","issued":{"date-parts":[["0"]]},"title":"What Is G Suite? How To Use Google Suite Products | Bluehost Support","type":"webpage"},"uris":["http://www.mendeley.com/documents/?uuid=0d7606e0-27b8-32c4-985b-52f209a9b5de"]}],"mendeley":{"formattedCitation":"[38]","plainTextFormattedCitation":"[38]","previouslyFormattedCitation":"[37]"},"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8]</w:t>
      </w:r>
      <w:r w:rsidR="00643E0C">
        <w:rPr>
          <w:rFonts w:ascii="Arial" w:eastAsia="Arial" w:hAnsi="Arial" w:cs="Arial"/>
        </w:rPr>
        <w:fldChar w:fldCharType="end"/>
      </w:r>
    </w:p>
    <w:p w14:paraId="43A2141E" w14:textId="6F2CF511" w:rsidR="00E932B0" w:rsidRPr="00AE60B6" w:rsidRDefault="41EE5C76" w:rsidP="000133A1">
      <w:pPr>
        <w:pStyle w:val="Prrafodelista"/>
        <w:numPr>
          <w:ilvl w:val="0"/>
          <w:numId w:val="11"/>
        </w:numPr>
        <w:jc w:val="both"/>
        <w:rPr>
          <w:rFonts w:ascii="Arial" w:eastAsia="Arial" w:hAnsi="Arial" w:cs="Arial"/>
          <w:b/>
          <w:bCs/>
        </w:rPr>
      </w:pPr>
      <w:r w:rsidRPr="3B05FCEC">
        <w:rPr>
          <w:rFonts w:ascii="Arial" w:eastAsia="Arial" w:hAnsi="Arial" w:cs="Arial"/>
          <w:b/>
          <w:bCs/>
        </w:rPr>
        <w:t>Microsoft Office 365:</w:t>
      </w:r>
      <w:r w:rsidR="24E48903" w:rsidRPr="3B05FCEC">
        <w:rPr>
          <w:rFonts w:ascii="Arial" w:eastAsia="Arial" w:hAnsi="Arial" w:cs="Arial"/>
          <w:b/>
          <w:bCs/>
        </w:rPr>
        <w:t xml:space="preserve"> </w:t>
      </w:r>
      <w:r w:rsidR="24E48903" w:rsidRPr="3B05FCEC">
        <w:rPr>
          <w:rFonts w:ascii="Arial" w:eastAsia="Arial" w:hAnsi="Arial" w:cs="Arial"/>
        </w:rPr>
        <w:t>E</w:t>
      </w:r>
      <w:r w:rsidR="39878177" w:rsidRPr="3B05FCEC">
        <w:rPr>
          <w:rFonts w:ascii="Arial" w:eastAsia="Arial" w:hAnsi="Arial" w:cs="Arial"/>
        </w:rPr>
        <w:t xml:space="preserve">s una versión basada en la web del conjunto de aplicaciones de productividad empresarial de </w:t>
      </w:r>
      <w:r w:rsidR="39878177" w:rsidRPr="00005CC3">
        <w:rPr>
          <w:rFonts w:ascii="Arial" w:eastAsia="Arial" w:hAnsi="Arial" w:cs="Arial"/>
          <w:i/>
        </w:rPr>
        <w:t>Microsoft</w:t>
      </w:r>
      <w:r w:rsidR="39878177" w:rsidRPr="3B05FCEC">
        <w:rPr>
          <w:rFonts w:ascii="Arial" w:eastAsia="Arial" w:hAnsi="Arial" w:cs="Arial"/>
        </w:rPr>
        <w:t xml:space="preserve"> </w:t>
      </w:r>
      <w:r w:rsidR="39878177" w:rsidRPr="00005CC3">
        <w:rPr>
          <w:rFonts w:ascii="Arial" w:eastAsia="Arial" w:hAnsi="Arial" w:cs="Arial"/>
          <w:i/>
        </w:rPr>
        <w:t>Office</w:t>
      </w:r>
      <w:r w:rsidR="39878177" w:rsidRPr="3B05FCEC">
        <w:rPr>
          <w:rFonts w:ascii="Arial" w:eastAsia="Arial" w:hAnsi="Arial" w:cs="Arial"/>
        </w:rPr>
        <w:t xml:space="preserve">. </w:t>
      </w:r>
      <w:r w:rsidR="39878177" w:rsidRPr="00005CC3">
        <w:rPr>
          <w:rFonts w:ascii="Arial" w:eastAsia="Arial" w:hAnsi="Arial" w:cs="Arial"/>
          <w:i/>
        </w:rPr>
        <w:t>Office</w:t>
      </w:r>
      <w:r w:rsidR="39878177" w:rsidRPr="3B05FCEC">
        <w:rPr>
          <w:rFonts w:ascii="Arial" w:eastAsia="Arial" w:hAnsi="Arial" w:cs="Arial"/>
        </w:rPr>
        <w:t xml:space="preserve"> 365 se entrega a los usuarios a través de la nube e incluye </w:t>
      </w:r>
      <w:r w:rsidR="39878177" w:rsidRPr="00005CC3">
        <w:rPr>
          <w:rFonts w:ascii="Arial" w:eastAsia="Arial" w:hAnsi="Arial" w:cs="Arial"/>
          <w:i/>
        </w:rPr>
        <w:t>Exchange</w:t>
      </w:r>
      <w:r w:rsidR="39878177" w:rsidRPr="3B05FCEC">
        <w:rPr>
          <w:rFonts w:ascii="Arial" w:eastAsia="Arial" w:hAnsi="Arial" w:cs="Arial"/>
        </w:rPr>
        <w:t xml:space="preserve"> </w:t>
      </w:r>
      <w:r w:rsidR="39878177" w:rsidRPr="00005CC3">
        <w:rPr>
          <w:rFonts w:ascii="Arial" w:eastAsia="Arial" w:hAnsi="Arial" w:cs="Arial"/>
          <w:i/>
        </w:rPr>
        <w:t>Online</w:t>
      </w:r>
      <w:r w:rsidR="39878177" w:rsidRPr="3B05FCEC">
        <w:rPr>
          <w:rFonts w:ascii="Arial" w:eastAsia="Arial" w:hAnsi="Arial" w:cs="Arial"/>
        </w:rPr>
        <w:t xml:space="preserve"> para correo electrónico, </w:t>
      </w:r>
      <w:r w:rsidR="39878177" w:rsidRPr="00005CC3">
        <w:rPr>
          <w:rFonts w:ascii="Arial" w:eastAsia="Arial" w:hAnsi="Arial" w:cs="Arial"/>
          <w:i/>
        </w:rPr>
        <w:t>SharePoint</w:t>
      </w:r>
      <w:r w:rsidR="39878177" w:rsidRPr="3B05FCEC">
        <w:rPr>
          <w:rFonts w:ascii="Arial" w:eastAsia="Arial" w:hAnsi="Arial" w:cs="Arial"/>
        </w:rPr>
        <w:t xml:space="preserve"> </w:t>
      </w:r>
      <w:r w:rsidR="39878177" w:rsidRPr="00005CC3">
        <w:rPr>
          <w:rFonts w:ascii="Arial" w:eastAsia="Arial" w:hAnsi="Arial" w:cs="Arial"/>
          <w:i/>
        </w:rPr>
        <w:t>Online</w:t>
      </w:r>
      <w:r w:rsidR="39878177" w:rsidRPr="3B05FCEC">
        <w:rPr>
          <w:rFonts w:ascii="Arial" w:eastAsia="Arial" w:hAnsi="Arial" w:cs="Arial"/>
        </w:rPr>
        <w:t xml:space="preserve"> para colaboración, </w:t>
      </w:r>
      <w:r w:rsidR="39878177" w:rsidRPr="00005CC3">
        <w:rPr>
          <w:rFonts w:ascii="Arial" w:eastAsia="Arial" w:hAnsi="Arial" w:cs="Arial"/>
          <w:i/>
        </w:rPr>
        <w:t>Lync</w:t>
      </w:r>
      <w:r w:rsidR="39878177" w:rsidRPr="3B05FCEC">
        <w:rPr>
          <w:rFonts w:ascii="Arial" w:eastAsia="Arial" w:hAnsi="Arial" w:cs="Arial"/>
        </w:rPr>
        <w:t xml:space="preserve"> </w:t>
      </w:r>
      <w:r w:rsidR="39878177" w:rsidRPr="00005CC3">
        <w:rPr>
          <w:rFonts w:ascii="Arial" w:eastAsia="Arial" w:hAnsi="Arial" w:cs="Arial"/>
          <w:i/>
        </w:rPr>
        <w:t>Online</w:t>
      </w:r>
      <w:r w:rsidR="39878177" w:rsidRPr="3B05FCEC">
        <w:rPr>
          <w:rFonts w:ascii="Arial" w:eastAsia="Arial" w:hAnsi="Arial" w:cs="Arial"/>
        </w:rPr>
        <w:t xml:space="preserve"> para comunicaciones unificadas y un conjunto de Office Web Apps, versiones basadas en Web del conjunto de aplicaciones tradicional de </w:t>
      </w:r>
      <w:r w:rsidR="39878177" w:rsidRPr="00005CC3">
        <w:rPr>
          <w:rFonts w:ascii="Arial" w:eastAsia="Arial" w:hAnsi="Arial" w:cs="Arial"/>
          <w:i/>
        </w:rPr>
        <w:t>Microsoft</w:t>
      </w:r>
      <w:r w:rsidR="39878177" w:rsidRPr="3B05FCEC">
        <w:rPr>
          <w:rFonts w:ascii="Arial" w:eastAsia="Arial" w:hAnsi="Arial" w:cs="Arial"/>
        </w:rPr>
        <w:t xml:space="preserve"> </w:t>
      </w:r>
      <w:r w:rsidR="39878177" w:rsidRPr="00005CC3">
        <w:rPr>
          <w:rFonts w:ascii="Arial" w:eastAsia="Arial" w:hAnsi="Arial" w:cs="Arial"/>
          <w:i/>
        </w:rPr>
        <w:t>Office</w:t>
      </w:r>
      <w:r w:rsidR="39878177" w:rsidRPr="3B05FCEC">
        <w:rPr>
          <w:rFonts w:ascii="Arial" w:eastAsia="Arial" w:hAnsi="Arial" w:cs="Arial"/>
        </w:rPr>
        <w:t>.</w:t>
      </w:r>
      <w:r w:rsidR="00643E0C">
        <w:rPr>
          <w:rFonts w:ascii="Arial" w:eastAsia="Arial" w:hAnsi="Arial" w:cs="Arial"/>
        </w:rPr>
        <w:fldChar w:fldCharType="begin" w:fldLock="1"/>
      </w:r>
      <w:r w:rsidR="00914654">
        <w:rPr>
          <w:rFonts w:ascii="Arial" w:eastAsia="Arial" w:hAnsi="Arial" w:cs="Arial"/>
        </w:rPr>
        <w:instrText>ADDIN CSL_CITATION {"citationItems":[{"id":"ITEM-1","itemData":{"URL":"https://www.webopedia.com/TERM/O/office_365.html","accessed":{"date-parts":[["2020","9","9"]]},"id":"ITEM-1","issued":{"date-parts":[["0"]]},"title":"What is Microsoft Office 365? Webopedia Definition","type":"webpage"},"uris":["http://www.mendeley.com/documents/?uuid=3ef4d3ab-251e-3a3b-9f92-9ad02fd8d5d5"]}],"mendeley":{"formattedCitation":"[39]","plainTextFormattedCitation":"[39]","previouslyFormattedCitation":"[38]"},"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39]</w:t>
      </w:r>
      <w:r w:rsidR="00643E0C">
        <w:rPr>
          <w:rFonts w:ascii="Arial" w:eastAsia="Arial" w:hAnsi="Arial" w:cs="Arial"/>
        </w:rPr>
        <w:fldChar w:fldCharType="end"/>
      </w:r>
    </w:p>
    <w:p w14:paraId="6A4BC965" w14:textId="77777777" w:rsidR="00E1597C" w:rsidRPr="00AE60B6" w:rsidRDefault="00E1597C" w:rsidP="00643E0C">
      <w:pPr>
        <w:ind w:left="708"/>
        <w:rPr>
          <w:rStyle w:val="Hipervnculo"/>
          <w:rFonts w:ascii="Arial" w:eastAsia="Arial" w:hAnsi="Arial" w:cs="Arial"/>
        </w:rPr>
      </w:pPr>
    </w:p>
    <w:p w14:paraId="2DFF2B88" w14:textId="504E8193" w:rsidR="00A0570C" w:rsidRPr="00AE60B6" w:rsidRDefault="316B2194" w:rsidP="007560E3">
      <w:pPr>
        <w:jc w:val="both"/>
        <w:rPr>
          <w:rFonts w:ascii="Arial" w:eastAsia="Arial" w:hAnsi="Arial" w:cs="Arial"/>
        </w:rPr>
      </w:pPr>
      <w:r w:rsidRPr="3B05FCEC">
        <w:rPr>
          <w:rFonts w:ascii="Arial" w:eastAsia="Arial" w:hAnsi="Arial" w:cs="Arial"/>
        </w:rPr>
        <w:t xml:space="preserve">Se ha escogido la herramienta </w:t>
      </w:r>
      <w:r w:rsidRPr="00005CC3">
        <w:rPr>
          <w:rFonts w:ascii="Arial" w:eastAsia="Arial" w:hAnsi="Arial" w:cs="Arial"/>
          <w:i/>
          <w:iCs/>
        </w:rPr>
        <w:t>Microso</w:t>
      </w:r>
      <w:r w:rsidR="00005CC3" w:rsidRPr="00005CC3">
        <w:rPr>
          <w:rFonts w:ascii="Arial" w:eastAsia="Arial" w:hAnsi="Arial" w:cs="Arial"/>
          <w:i/>
          <w:iCs/>
        </w:rPr>
        <w:t>ft</w:t>
      </w:r>
      <w:r w:rsidRPr="3B05FCEC">
        <w:rPr>
          <w:rFonts w:ascii="Arial" w:eastAsia="Arial" w:hAnsi="Arial" w:cs="Arial"/>
        </w:rPr>
        <w:t xml:space="preserve"> </w:t>
      </w:r>
      <w:r w:rsidRPr="00005CC3">
        <w:rPr>
          <w:rFonts w:ascii="Arial" w:eastAsia="Arial" w:hAnsi="Arial" w:cs="Arial"/>
          <w:i/>
        </w:rPr>
        <w:t>Office</w:t>
      </w:r>
      <w:r w:rsidRPr="3B05FCEC">
        <w:rPr>
          <w:rFonts w:ascii="Arial" w:eastAsia="Arial" w:hAnsi="Arial" w:cs="Arial"/>
        </w:rPr>
        <w:t xml:space="preserve"> </w:t>
      </w:r>
      <w:r w:rsidRPr="00005CC3">
        <w:rPr>
          <w:rFonts w:ascii="Arial" w:eastAsia="Arial" w:hAnsi="Arial" w:cs="Arial"/>
          <w:i/>
        </w:rPr>
        <w:t>365</w:t>
      </w:r>
      <w:r w:rsidRPr="3B05FCEC">
        <w:rPr>
          <w:rFonts w:ascii="Arial" w:eastAsia="Arial" w:hAnsi="Arial" w:cs="Arial"/>
        </w:rPr>
        <w:t>, ya que contamos con la licencia dada por la universidad, además de poder trabajar en tiempo real en sus herramientas ofimáticas</w:t>
      </w:r>
      <w:r w:rsidR="10826BA4" w:rsidRPr="3B05FCEC">
        <w:rPr>
          <w:rFonts w:ascii="Arial" w:eastAsia="Arial" w:hAnsi="Arial" w:cs="Arial"/>
        </w:rPr>
        <w:t>, visualizando el trabajo realizado por cada integrante</w:t>
      </w:r>
      <w:r w:rsidR="20926DA9" w:rsidRPr="3B05FCEC">
        <w:rPr>
          <w:rFonts w:ascii="Arial" w:eastAsia="Arial" w:hAnsi="Arial" w:cs="Arial"/>
        </w:rPr>
        <w:t xml:space="preserve">, además esta herramienta nos ofrece la </w:t>
      </w:r>
      <w:r w:rsidR="6DA3F940" w:rsidRPr="3B05FCEC">
        <w:rPr>
          <w:rFonts w:ascii="Arial" w:eastAsia="Arial" w:hAnsi="Arial" w:cs="Arial"/>
        </w:rPr>
        <w:t xml:space="preserve">comunicación entre el grupo por medio de </w:t>
      </w:r>
      <w:r w:rsidR="00005CC3" w:rsidRPr="00005CC3">
        <w:rPr>
          <w:rFonts w:ascii="Arial" w:eastAsia="Arial" w:hAnsi="Arial" w:cs="Arial"/>
          <w:i/>
          <w:iCs/>
        </w:rPr>
        <w:t>Microsoft</w:t>
      </w:r>
      <w:r w:rsidR="00005CC3">
        <w:rPr>
          <w:rFonts w:ascii="Arial" w:eastAsia="Arial" w:hAnsi="Arial" w:cs="Arial"/>
        </w:rPr>
        <w:t xml:space="preserve"> </w:t>
      </w:r>
      <w:proofErr w:type="spellStart"/>
      <w:r w:rsidR="6DA3F940" w:rsidRPr="00005CC3">
        <w:rPr>
          <w:rFonts w:ascii="Arial" w:eastAsia="Arial" w:hAnsi="Arial" w:cs="Arial"/>
          <w:i/>
        </w:rPr>
        <w:t>Teams</w:t>
      </w:r>
      <w:proofErr w:type="spellEnd"/>
      <w:r w:rsidR="10826BA4" w:rsidRPr="3B05FCEC">
        <w:rPr>
          <w:rFonts w:ascii="Arial" w:eastAsia="Arial" w:hAnsi="Arial" w:cs="Arial"/>
        </w:rPr>
        <w:t xml:space="preserve"> y dejar registro de nuestras reuniones.</w:t>
      </w:r>
    </w:p>
    <w:p w14:paraId="3006C0EA" w14:textId="77777777" w:rsidR="000431E7" w:rsidRPr="00AE60B6" w:rsidRDefault="000431E7" w:rsidP="3B05FCEC">
      <w:pPr>
        <w:rPr>
          <w:rFonts w:ascii="Arial" w:eastAsia="Arial" w:hAnsi="Arial" w:cs="Arial"/>
          <w:b/>
          <w:bCs/>
        </w:rPr>
      </w:pPr>
    </w:p>
    <w:p w14:paraId="1998DCF1" w14:textId="7BEAE8FB" w:rsidR="008508D3" w:rsidRPr="00AE60B6" w:rsidRDefault="28266FB5" w:rsidP="008508D3">
      <w:pPr>
        <w:pStyle w:val="Ttulo3"/>
        <w:rPr>
          <w:rFonts w:ascii="Arial" w:eastAsia="Arial" w:hAnsi="Arial" w:cs="Arial"/>
        </w:rPr>
      </w:pPr>
      <w:bookmarkStart w:id="32" w:name="_Toc50534663"/>
      <w:r w:rsidRPr="3B05FCEC">
        <w:rPr>
          <w:rFonts w:ascii="Arial" w:eastAsia="Arial" w:hAnsi="Arial" w:cs="Arial"/>
        </w:rPr>
        <w:t>Manejo del proyecto</w:t>
      </w:r>
      <w:bookmarkEnd w:id="32"/>
    </w:p>
    <w:p w14:paraId="591B0303" w14:textId="77777777" w:rsidR="00D66204" w:rsidRPr="00AE60B6" w:rsidRDefault="7B0DC7AE" w:rsidP="008D1521">
      <w:pPr>
        <w:spacing w:line="276" w:lineRule="auto"/>
        <w:jc w:val="both"/>
        <w:rPr>
          <w:rFonts w:ascii="Arial" w:eastAsia="Arial" w:hAnsi="Arial" w:cs="Arial"/>
        </w:rPr>
      </w:pPr>
      <w:r w:rsidRPr="3B05FCEC">
        <w:rPr>
          <w:rFonts w:ascii="Arial" w:eastAsia="Arial" w:hAnsi="Arial" w:cs="Arial"/>
        </w:rPr>
        <w:t>Para la selección de una herramienta para el manejo del proyecto, se especificaron los siguientes criterios:</w:t>
      </w:r>
    </w:p>
    <w:p w14:paraId="7C4F613A" w14:textId="77777777" w:rsidR="00D66204" w:rsidRPr="00AE60B6" w:rsidRDefault="7B0DC7AE" w:rsidP="000133A1">
      <w:pPr>
        <w:numPr>
          <w:ilvl w:val="0"/>
          <w:numId w:val="18"/>
        </w:numPr>
        <w:spacing w:line="276" w:lineRule="auto"/>
        <w:jc w:val="both"/>
        <w:rPr>
          <w:rFonts w:ascii="Arial" w:eastAsia="Arial" w:hAnsi="Arial" w:cs="Arial"/>
        </w:rPr>
      </w:pPr>
      <w:r w:rsidRPr="3B05FCEC">
        <w:rPr>
          <w:rFonts w:ascii="Arial" w:eastAsia="Arial" w:hAnsi="Arial" w:cs="Arial"/>
        </w:rPr>
        <w:lastRenderedPageBreak/>
        <w:t>Debe proveer una forma clara y sencilla para el manejo de proyectos.</w:t>
      </w:r>
    </w:p>
    <w:p w14:paraId="0C51F7CB" w14:textId="77777777" w:rsidR="00D66204" w:rsidRPr="00AE60B6" w:rsidRDefault="7B0DC7AE" w:rsidP="000133A1">
      <w:pPr>
        <w:numPr>
          <w:ilvl w:val="0"/>
          <w:numId w:val="18"/>
        </w:numPr>
        <w:spacing w:line="276" w:lineRule="auto"/>
        <w:jc w:val="both"/>
        <w:rPr>
          <w:rFonts w:ascii="Arial" w:eastAsia="Arial" w:hAnsi="Arial" w:cs="Arial"/>
        </w:rPr>
      </w:pPr>
      <w:r w:rsidRPr="3B05FCEC">
        <w:rPr>
          <w:rFonts w:ascii="Arial" w:eastAsia="Arial" w:hAnsi="Arial" w:cs="Arial"/>
        </w:rPr>
        <w:t>Debe proveer facilidad a la hora de asignar tareas a los miembros del equipo.</w:t>
      </w:r>
    </w:p>
    <w:p w14:paraId="3F9BD4D4" w14:textId="77777777" w:rsidR="00D66204" w:rsidRPr="00AE60B6" w:rsidRDefault="7B0DC7AE" w:rsidP="000133A1">
      <w:pPr>
        <w:numPr>
          <w:ilvl w:val="0"/>
          <w:numId w:val="18"/>
        </w:numPr>
        <w:spacing w:line="276" w:lineRule="auto"/>
        <w:jc w:val="both"/>
        <w:rPr>
          <w:rFonts w:ascii="Arial" w:eastAsia="Arial" w:hAnsi="Arial" w:cs="Arial"/>
        </w:rPr>
      </w:pPr>
      <w:r w:rsidRPr="3B05FCEC">
        <w:rPr>
          <w:rFonts w:ascii="Arial" w:eastAsia="Arial" w:hAnsi="Arial" w:cs="Arial"/>
        </w:rPr>
        <w:t>Los miembros del equipo deben tener experiencia con la herramienta seleccionada.</w:t>
      </w:r>
    </w:p>
    <w:p w14:paraId="584097B0" w14:textId="77777777" w:rsidR="00D66204" w:rsidRPr="00AE60B6" w:rsidRDefault="7B0DC7AE" w:rsidP="000133A1">
      <w:pPr>
        <w:numPr>
          <w:ilvl w:val="0"/>
          <w:numId w:val="18"/>
        </w:numPr>
        <w:spacing w:line="276" w:lineRule="auto"/>
        <w:jc w:val="both"/>
        <w:rPr>
          <w:rFonts w:ascii="Arial" w:eastAsia="Arial" w:hAnsi="Arial" w:cs="Arial"/>
        </w:rPr>
      </w:pPr>
      <w:r w:rsidRPr="3B05FCEC">
        <w:rPr>
          <w:rFonts w:ascii="Arial" w:eastAsia="Arial" w:hAnsi="Arial" w:cs="Arial"/>
        </w:rPr>
        <w:t>Debe proveer notificaciones sobre las tareas asignadas en tiempo real.</w:t>
      </w:r>
    </w:p>
    <w:p w14:paraId="41083080" w14:textId="77777777" w:rsidR="00D66204" w:rsidRPr="00AE60B6" w:rsidRDefault="00D66204" w:rsidP="008D1521">
      <w:pPr>
        <w:jc w:val="both"/>
        <w:rPr>
          <w:rFonts w:ascii="Arial" w:eastAsia="Arial" w:hAnsi="Arial" w:cs="Arial"/>
        </w:rPr>
      </w:pPr>
    </w:p>
    <w:p w14:paraId="7DF8EA41" w14:textId="7239781D" w:rsidR="001F6B47" w:rsidRPr="00AE60B6" w:rsidRDefault="7B0DC7AE" w:rsidP="008D1521">
      <w:pPr>
        <w:jc w:val="both"/>
        <w:rPr>
          <w:rFonts w:ascii="Arial" w:eastAsia="Arial" w:hAnsi="Arial" w:cs="Arial"/>
        </w:rPr>
      </w:pPr>
      <w:r w:rsidRPr="3B05FCEC">
        <w:rPr>
          <w:rFonts w:ascii="Arial" w:eastAsia="Arial" w:hAnsi="Arial" w:cs="Arial"/>
        </w:rPr>
        <w:t>Una vez planteados estos criterios se consideraron las siguientes alternativas:</w:t>
      </w:r>
    </w:p>
    <w:p w14:paraId="1224A120" w14:textId="0F2D5263" w:rsidR="00812B77" w:rsidRPr="00AE60B6" w:rsidRDefault="3531E309" w:rsidP="000133A1">
      <w:pPr>
        <w:pStyle w:val="Prrafodelista"/>
        <w:numPr>
          <w:ilvl w:val="0"/>
          <w:numId w:val="14"/>
        </w:numPr>
        <w:jc w:val="both"/>
        <w:rPr>
          <w:rFonts w:ascii="Arial" w:eastAsia="Arial" w:hAnsi="Arial" w:cs="Arial"/>
        </w:rPr>
      </w:pPr>
      <w:r w:rsidRPr="3B05FCEC">
        <w:rPr>
          <w:rFonts w:ascii="Arial" w:eastAsia="Arial" w:hAnsi="Arial" w:cs="Arial"/>
          <w:b/>
          <w:bCs/>
        </w:rPr>
        <w:t>Trello:</w:t>
      </w:r>
      <w:r w:rsidR="7244D83D" w:rsidRPr="3B05FCEC">
        <w:rPr>
          <w:rFonts w:ascii="Arial" w:eastAsia="Arial" w:hAnsi="Arial" w:cs="Arial"/>
          <w:b/>
          <w:bCs/>
        </w:rPr>
        <w:t xml:space="preserve"> </w:t>
      </w:r>
      <w:r w:rsidR="7244D83D" w:rsidRPr="3B05FCEC">
        <w:rPr>
          <w:rFonts w:ascii="Arial" w:eastAsia="Arial" w:hAnsi="Arial" w:cs="Arial"/>
        </w:rPr>
        <w:t xml:space="preserve">Es una herramienta de colaboración que organiza proyectos en tableros. </w:t>
      </w:r>
      <w:r w:rsidR="0132A49D" w:rsidRPr="3B05FCEC">
        <w:rPr>
          <w:rFonts w:ascii="Arial" w:eastAsia="Arial" w:hAnsi="Arial" w:cs="Arial"/>
        </w:rPr>
        <w:t>A través de</w:t>
      </w:r>
      <w:r w:rsidR="7244D83D" w:rsidRPr="3B05FCEC">
        <w:rPr>
          <w:rFonts w:ascii="Arial" w:eastAsia="Arial" w:hAnsi="Arial" w:cs="Arial"/>
        </w:rPr>
        <w:t xml:space="preserve"> Trello</w:t>
      </w:r>
      <w:r w:rsidR="0132A49D" w:rsidRPr="3B05FCEC">
        <w:rPr>
          <w:rFonts w:ascii="Arial" w:eastAsia="Arial" w:hAnsi="Arial" w:cs="Arial"/>
        </w:rPr>
        <w:t xml:space="preserve"> </w:t>
      </w:r>
      <w:r w:rsidR="7244D83D" w:rsidRPr="3B05FCEC">
        <w:rPr>
          <w:rFonts w:ascii="Arial" w:eastAsia="Arial" w:hAnsi="Arial" w:cs="Arial"/>
        </w:rPr>
        <w:t>podrá saber cuáles son las tareas que se llevan a cabo, quién trabaja en una tarea determinada y cuál es el estado de un proceso.</w:t>
      </w:r>
      <w:r w:rsidR="00643E0C">
        <w:rPr>
          <w:rFonts w:ascii="Arial" w:eastAsia="Arial" w:hAnsi="Arial" w:cs="Arial"/>
        </w:rPr>
        <w:fldChar w:fldCharType="begin" w:fldLock="1"/>
      </w:r>
      <w:r w:rsidR="00914654">
        <w:rPr>
          <w:rFonts w:ascii="Arial" w:eastAsia="Arial" w:hAnsi="Arial" w:cs="Arial"/>
        </w:rPr>
        <w:instrText>ADDIN CSL_CITATION {"citationItems":[{"id":"ITEM-1","itemData":{"URL":"https://help.trello.com/article/708-what-is-trello","accessed":{"date-parts":[["2020","9","9"]]},"id":"ITEM-1","issued":{"date-parts":[["0"]]},"title":"¿Qué es Trello? - Ayuda de Trello","type":"webpage"},"uris":["http://www.mendeley.com/documents/?uuid=15e99699-85ae-3a6a-b201-a54fc3553442"]}],"mendeley":{"formattedCitation":"[40]","plainTextFormattedCitation":"[40]","previouslyFormattedCitation":"[39]"},"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40]</w:t>
      </w:r>
      <w:r w:rsidR="00643E0C">
        <w:rPr>
          <w:rFonts w:ascii="Arial" w:eastAsia="Arial" w:hAnsi="Arial" w:cs="Arial"/>
        </w:rPr>
        <w:fldChar w:fldCharType="end"/>
      </w:r>
    </w:p>
    <w:p w14:paraId="394E99C3" w14:textId="77777777" w:rsidR="00CD7D39" w:rsidRPr="00AE60B6" w:rsidRDefault="00CD7D39" w:rsidP="008D1521">
      <w:pPr>
        <w:pStyle w:val="Prrafodelista"/>
        <w:jc w:val="both"/>
        <w:rPr>
          <w:rFonts w:ascii="Arial" w:eastAsia="Arial" w:hAnsi="Arial" w:cs="Arial"/>
          <w:b/>
          <w:bCs/>
        </w:rPr>
      </w:pPr>
    </w:p>
    <w:p w14:paraId="54BDAB19" w14:textId="0442C7FD" w:rsidR="002A3E1F" w:rsidRDefault="104D23E9" w:rsidP="000133A1">
      <w:pPr>
        <w:pStyle w:val="Prrafodelista"/>
        <w:numPr>
          <w:ilvl w:val="0"/>
          <w:numId w:val="14"/>
        </w:numPr>
        <w:jc w:val="both"/>
        <w:rPr>
          <w:rFonts w:ascii="Arial" w:eastAsia="Arial" w:hAnsi="Arial" w:cs="Arial"/>
        </w:rPr>
      </w:pPr>
      <w:proofErr w:type="spellStart"/>
      <w:r w:rsidRPr="3B05FCEC">
        <w:rPr>
          <w:rFonts w:ascii="Arial" w:eastAsia="Arial" w:hAnsi="Arial" w:cs="Arial"/>
          <w:b/>
          <w:bCs/>
        </w:rPr>
        <w:t>Monday</w:t>
      </w:r>
      <w:proofErr w:type="spellEnd"/>
      <w:r w:rsidR="438D8CC8" w:rsidRPr="3B05FCEC">
        <w:rPr>
          <w:rFonts w:ascii="Arial" w:eastAsia="Arial" w:hAnsi="Arial" w:cs="Arial"/>
          <w:b/>
          <w:bCs/>
        </w:rPr>
        <w:t>:</w:t>
      </w:r>
      <w:r w:rsidR="33689E83" w:rsidRPr="3B05FCEC">
        <w:rPr>
          <w:rFonts w:ascii="Arial" w:eastAsia="Arial" w:hAnsi="Arial" w:cs="Arial"/>
        </w:rPr>
        <w:t xml:space="preserve"> Es un sistema operativo de trabajo (</w:t>
      </w:r>
      <w:proofErr w:type="spellStart"/>
      <w:r w:rsidR="33689E83" w:rsidRPr="3B05FCEC">
        <w:rPr>
          <w:rFonts w:ascii="Arial" w:eastAsia="Arial" w:hAnsi="Arial" w:cs="Arial"/>
        </w:rPr>
        <w:t>Work</w:t>
      </w:r>
      <w:proofErr w:type="spellEnd"/>
      <w:r w:rsidR="33689E83" w:rsidRPr="3B05FCEC">
        <w:rPr>
          <w:rFonts w:ascii="Arial" w:eastAsia="Arial" w:hAnsi="Arial" w:cs="Arial"/>
        </w:rPr>
        <w:t xml:space="preserve"> OS) que permite a los equipos ejecutar proyectos y flujos de trabajo con confianza. Es un simple, pero intuitivo, Sistema Operativo de Trabajo para que los equipos den forma a los flujos de trabajo, se ajusten a las necesidades cambiantes, creen transparencia y se conecten en colaboración. Este es personalizable y puede ser usado para cualquier caso de uso.</w:t>
      </w:r>
      <w:r w:rsidR="00643E0C">
        <w:rPr>
          <w:rFonts w:ascii="Arial" w:eastAsia="Arial" w:hAnsi="Arial" w:cs="Arial"/>
        </w:rPr>
        <w:fldChar w:fldCharType="begin" w:fldLock="1"/>
      </w:r>
      <w:r w:rsidR="00914654">
        <w:rPr>
          <w:rFonts w:ascii="Arial" w:eastAsia="Arial" w:hAnsi="Arial" w:cs="Arial"/>
        </w:rPr>
        <w:instrText>ADDIN CSL_CITATION {"citationItems":[{"id":"ITEM-1","itemData":{"URL":"https://support.monday.com/hc/en-us/articles/115005310945-What-is-monday-com-","accessed":{"date-parts":[["2020","9","9"]]},"id":"ITEM-1","issued":{"date-parts":[["0"]]},"title":"What is monday.com? – Support","type":"webpage"},"uris":["http://www.mendeley.com/documents/?uuid=11ce0dc3-9dd6-30f8-8882-553c4c1fce13"]}],"mendeley":{"formattedCitation":"[41]","plainTextFormattedCitation":"[41]","previouslyFormattedCitation":"[40]"},"properties":{"noteIndex":0},"schema":"https://github.com/citation-style-language/schema/raw/master/csl-citation.json"}</w:instrText>
      </w:r>
      <w:r w:rsidR="00643E0C">
        <w:rPr>
          <w:rFonts w:ascii="Arial" w:eastAsia="Arial" w:hAnsi="Arial" w:cs="Arial"/>
        </w:rPr>
        <w:fldChar w:fldCharType="separate"/>
      </w:r>
      <w:r w:rsidR="00914654" w:rsidRPr="00914654">
        <w:rPr>
          <w:rFonts w:ascii="Arial" w:eastAsia="Arial" w:hAnsi="Arial" w:cs="Arial"/>
          <w:noProof/>
        </w:rPr>
        <w:t>[41]</w:t>
      </w:r>
      <w:r w:rsidR="00643E0C">
        <w:rPr>
          <w:rFonts w:ascii="Arial" w:eastAsia="Arial" w:hAnsi="Arial" w:cs="Arial"/>
        </w:rPr>
        <w:fldChar w:fldCharType="end"/>
      </w:r>
    </w:p>
    <w:p w14:paraId="759E3245" w14:textId="77777777" w:rsidR="005B51FA" w:rsidRPr="005B51FA" w:rsidRDefault="005B51FA" w:rsidP="008D1521">
      <w:pPr>
        <w:pStyle w:val="Prrafodelista"/>
        <w:jc w:val="both"/>
        <w:rPr>
          <w:rFonts w:ascii="Arial" w:eastAsia="Arial" w:hAnsi="Arial" w:cs="Arial"/>
        </w:rPr>
      </w:pPr>
    </w:p>
    <w:p w14:paraId="7F90DE55" w14:textId="2173EA2E" w:rsidR="00C50EC5" w:rsidRPr="00AE60B6" w:rsidRDefault="5140F41A" w:rsidP="007560E3">
      <w:pPr>
        <w:jc w:val="both"/>
        <w:rPr>
          <w:rFonts w:ascii="Arial" w:eastAsia="Arial" w:hAnsi="Arial" w:cs="Arial"/>
        </w:rPr>
      </w:pPr>
      <w:r w:rsidRPr="3B05FCEC">
        <w:rPr>
          <w:rFonts w:ascii="Arial" w:eastAsia="Arial" w:hAnsi="Arial" w:cs="Arial"/>
        </w:rPr>
        <w:t xml:space="preserve">Se ha tomado la decisión de trabajar con ambas herramientas ya que Trello nos ofrece </w:t>
      </w:r>
      <w:proofErr w:type="spellStart"/>
      <w:r w:rsidR="495EB6BC" w:rsidRPr="007560E3">
        <w:rPr>
          <w:rFonts w:ascii="Arial" w:eastAsia="Arial" w:hAnsi="Arial" w:cs="Arial"/>
          <w:i/>
        </w:rPr>
        <w:t>power</w:t>
      </w:r>
      <w:proofErr w:type="spellEnd"/>
      <w:r w:rsidR="495EB6BC" w:rsidRPr="3B05FCEC">
        <w:rPr>
          <w:rFonts w:ascii="Arial" w:eastAsia="Arial" w:hAnsi="Arial" w:cs="Arial"/>
        </w:rPr>
        <w:t>-</w:t>
      </w:r>
      <w:r w:rsidR="495EB6BC" w:rsidRPr="007560E3">
        <w:rPr>
          <w:rFonts w:ascii="Arial" w:eastAsia="Arial" w:hAnsi="Arial" w:cs="Arial"/>
          <w:i/>
        </w:rPr>
        <w:t>ups</w:t>
      </w:r>
      <w:r w:rsidR="495EB6BC" w:rsidRPr="3B05FCEC">
        <w:rPr>
          <w:rFonts w:ascii="Arial" w:eastAsia="Arial" w:hAnsi="Arial" w:cs="Arial"/>
        </w:rPr>
        <w:t xml:space="preserve"> que facilitan la integración con otras</w:t>
      </w:r>
      <w:r w:rsidR="4C10B772" w:rsidRPr="3B05FCEC">
        <w:rPr>
          <w:rFonts w:ascii="Arial" w:eastAsia="Arial" w:hAnsi="Arial" w:cs="Arial"/>
        </w:rPr>
        <w:t xml:space="preserve"> herramientas</w:t>
      </w:r>
      <w:r w:rsidR="0275AFA7" w:rsidRPr="3B05FCEC">
        <w:rPr>
          <w:rFonts w:ascii="Arial" w:eastAsia="Arial" w:hAnsi="Arial" w:cs="Arial"/>
        </w:rPr>
        <w:t>. Esto es una gr</w:t>
      </w:r>
      <w:r w:rsidR="54B34AA9" w:rsidRPr="3B05FCEC">
        <w:rPr>
          <w:rFonts w:ascii="Arial" w:eastAsia="Arial" w:hAnsi="Arial" w:cs="Arial"/>
        </w:rPr>
        <w:t>an ventaja a la hora de centralizar todas las tareas y procesos en mat</w:t>
      </w:r>
      <w:r w:rsidR="748C8420" w:rsidRPr="3B05FCEC">
        <w:rPr>
          <w:rFonts w:ascii="Arial" w:eastAsia="Arial" w:hAnsi="Arial" w:cs="Arial"/>
        </w:rPr>
        <w:t>eria de administración y gestión del proyecto.</w:t>
      </w:r>
      <w:r w:rsidR="4C10B772" w:rsidRPr="3B05FCEC">
        <w:rPr>
          <w:rFonts w:ascii="Arial" w:eastAsia="Arial" w:hAnsi="Arial" w:cs="Arial"/>
        </w:rPr>
        <w:t xml:space="preserve"> Para poder realizar el seguimiento de las tareas </w:t>
      </w:r>
      <w:r w:rsidR="2F6EB0FD" w:rsidRPr="3B05FCEC">
        <w:rPr>
          <w:rFonts w:ascii="Arial" w:eastAsia="Arial" w:hAnsi="Arial" w:cs="Arial"/>
        </w:rPr>
        <w:t xml:space="preserve">en un </w:t>
      </w:r>
      <w:r w:rsidR="728562E1" w:rsidRPr="3B05FCEC">
        <w:rPr>
          <w:rFonts w:ascii="Arial" w:eastAsia="Arial" w:hAnsi="Arial" w:cs="Arial"/>
        </w:rPr>
        <w:t>diagrama</w:t>
      </w:r>
      <w:r w:rsidR="2F6EB0FD" w:rsidRPr="3B05FCEC">
        <w:rPr>
          <w:rFonts w:ascii="Arial" w:eastAsia="Arial" w:hAnsi="Arial" w:cs="Arial"/>
        </w:rPr>
        <w:t xml:space="preserve"> de Gantt se ha utilizado </w:t>
      </w:r>
      <w:proofErr w:type="spellStart"/>
      <w:r w:rsidR="2F6EB0FD" w:rsidRPr="007560E3">
        <w:rPr>
          <w:rFonts w:ascii="Arial" w:eastAsia="Arial" w:hAnsi="Arial" w:cs="Arial"/>
          <w:i/>
        </w:rPr>
        <w:t>Monday</w:t>
      </w:r>
      <w:proofErr w:type="spellEnd"/>
      <w:r w:rsidR="2F6EB0FD" w:rsidRPr="3B05FCEC">
        <w:rPr>
          <w:rFonts w:ascii="Arial" w:eastAsia="Arial" w:hAnsi="Arial" w:cs="Arial"/>
        </w:rPr>
        <w:t xml:space="preserve"> ya que es gratuita y permite llevar un seguimiento a cada actividad</w:t>
      </w:r>
      <w:r w:rsidR="683DA9B6" w:rsidRPr="3B05FCEC">
        <w:rPr>
          <w:rFonts w:ascii="Arial" w:eastAsia="Arial" w:hAnsi="Arial" w:cs="Arial"/>
        </w:rPr>
        <w:t xml:space="preserve"> con una gran personalización.</w:t>
      </w:r>
    </w:p>
    <w:p w14:paraId="179107AB" w14:textId="77777777" w:rsidR="002B3603" w:rsidRPr="00AE60B6" w:rsidRDefault="002B3603" w:rsidP="3B05FCEC">
      <w:pPr>
        <w:jc w:val="both"/>
        <w:rPr>
          <w:rFonts w:ascii="Arial" w:eastAsia="Arial" w:hAnsi="Arial" w:cs="Arial"/>
        </w:rPr>
      </w:pPr>
    </w:p>
    <w:p w14:paraId="7D985B54" w14:textId="52713CE3" w:rsidR="003904BE" w:rsidRPr="003904BE" w:rsidRDefault="2EC4067D" w:rsidP="008D1521">
      <w:pPr>
        <w:pStyle w:val="Ttulo2"/>
        <w:jc w:val="both"/>
        <w:rPr>
          <w:rFonts w:ascii="Arial" w:eastAsia="Arial" w:hAnsi="Arial" w:cs="Arial"/>
          <w:sz w:val="24"/>
          <w:szCs w:val="24"/>
        </w:rPr>
      </w:pPr>
      <w:bookmarkStart w:id="33" w:name="_Toc50534664"/>
      <w:r w:rsidRPr="3B05FCEC">
        <w:rPr>
          <w:rFonts w:ascii="Arial" w:eastAsia="Arial" w:hAnsi="Arial" w:cs="Arial"/>
          <w:sz w:val="24"/>
          <w:szCs w:val="24"/>
        </w:rPr>
        <w:t>Plan de aceptación del p</w:t>
      </w:r>
      <w:r w:rsidR="037C5526" w:rsidRPr="3B05FCEC">
        <w:rPr>
          <w:rFonts w:ascii="Arial" w:eastAsia="Arial" w:hAnsi="Arial" w:cs="Arial"/>
          <w:sz w:val="24"/>
          <w:szCs w:val="24"/>
        </w:rPr>
        <w:t>roducto</w:t>
      </w:r>
      <w:bookmarkEnd w:id="33"/>
    </w:p>
    <w:p w14:paraId="09046AD8" w14:textId="77777777" w:rsidR="0049713B" w:rsidRPr="0049713B" w:rsidRDefault="0049713B" w:rsidP="0049713B"/>
    <w:p w14:paraId="3EA40D0D" w14:textId="051D6300" w:rsidR="005E16C1" w:rsidRPr="005E16C1" w:rsidRDefault="0C6BCD90" w:rsidP="007560E3">
      <w:pPr>
        <w:jc w:val="both"/>
        <w:rPr>
          <w:rFonts w:ascii="Arial" w:eastAsia="Arial" w:hAnsi="Arial" w:cs="Arial"/>
        </w:rPr>
      </w:pPr>
      <w:r w:rsidRPr="3B05FCEC">
        <w:rPr>
          <w:rFonts w:ascii="Arial" w:eastAsia="Arial" w:hAnsi="Arial" w:cs="Arial"/>
        </w:rPr>
        <w:t xml:space="preserve">En el siguiente numeral se establecen los diversos requisitos y criterios establecidos con el </w:t>
      </w:r>
      <w:proofErr w:type="spellStart"/>
      <w:r w:rsidRPr="007560E3">
        <w:rPr>
          <w:rFonts w:ascii="Arial" w:eastAsia="Arial" w:hAnsi="Arial" w:cs="Arial"/>
          <w:i/>
        </w:rPr>
        <w:t>stakeholder</w:t>
      </w:r>
      <w:proofErr w:type="spellEnd"/>
      <w:r w:rsidRPr="3B05FCEC">
        <w:rPr>
          <w:rFonts w:ascii="Arial" w:eastAsia="Arial" w:hAnsi="Arial" w:cs="Arial"/>
        </w:rPr>
        <w:t xml:space="preserve"> para poder llevar a ejecución el proyecto, </w:t>
      </w:r>
      <w:r w:rsidR="5A325AAD" w:rsidRPr="3B05FCEC">
        <w:rPr>
          <w:rFonts w:ascii="Arial" w:eastAsia="Arial" w:hAnsi="Arial" w:cs="Arial"/>
        </w:rPr>
        <w:t xml:space="preserve">de igual manera se detallan herramientas y técnicas empleadas para una correcta dirección </w:t>
      </w:r>
      <w:r w:rsidR="00A51EAE" w:rsidRPr="3B05FCEC">
        <w:rPr>
          <w:rFonts w:ascii="Arial" w:eastAsia="Arial" w:hAnsi="Arial" w:cs="Arial"/>
        </w:rPr>
        <w:t>de este</w:t>
      </w:r>
      <w:r w:rsidR="5A325AAD" w:rsidRPr="3B05FCEC">
        <w:rPr>
          <w:rFonts w:ascii="Arial" w:eastAsia="Arial" w:hAnsi="Arial" w:cs="Arial"/>
        </w:rPr>
        <w:t>.</w:t>
      </w:r>
    </w:p>
    <w:p w14:paraId="248959B4" w14:textId="77777777" w:rsidR="00BB1F72" w:rsidRPr="005E16C1" w:rsidRDefault="00BB1F72" w:rsidP="005E16C1">
      <w:pPr>
        <w:rPr>
          <w:rFonts w:ascii="Arial" w:eastAsia="Arial" w:hAnsi="Arial" w:cs="Arial"/>
        </w:rPr>
      </w:pPr>
    </w:p>
    <w:p w14:paraId="37D1EA0E" w14:textId="381A8C74" w:rsidR="001714F9" w:rsidRPr="00EA7E25" w:rsidRDefault="676CE227" w:rsidP="0079644D">
      <w:pPr>
        <w:pStyle w:val="Ttulo3"/>
        <w:rPr>
          <w:rFonts w:ascii="Arial" w:eastAsia="Arial" w:hAnsi="Arial" w:cs="Arial"/>
          <w:color w:val="auto"/>
        </w:rPr>
      </w:pPr>
      <w:bookmarkStart w:id="34" w:name="_Toc50534665"/>
      <w:r w:rsidRPr="3B05FCEC">
        <w:rPr>
          <w:rFonts w:ascii="Arial" w:eastAsia="Arial" w:hAnsi="Arial" w:cs="Arial"/>
          <w:color w:val="auto"/>
        </w:rPr>
        <w:t>Entregables</w:t>
      </w:r>
      <w:bookmarkEnd w:id="34"/>
    </w:p>
    <w:p w14:paraId="369BA019" w14:textId="77777777" w:rsidR="0049713B" w:rsidRPr="0049713B" w:rsidRDefault="0049713B" w:rsidP="0049713B"/>
    <w:p w14:paraId="1D9F368D" w14:textId="2C4A7718" w:rsidR="0079644D" w:rsidRPr="005C3E6D" w:rsidRDefault="33AC054E" w:rsidP="3B05FCEC">
      <w:pPr>
        <w:jc w:val="both"/>
        <w:rPr>
          <w:rFonts w:ascii="Arial" w:eastAsia="Arial" w:hAnsi="Arial" w:cs="Arial"/>
        </w:rPr>
      </w:pPr>
      <w:r w:rsidRPr="3B05FCEC">
        <w:rPr>
          <w:rFonts w:ascii="Arial" w:eastAsia="Arial" w:hAnsi="Arial" w:cs="Arial"/>
        </w:rPr>
        <w:t>En la siguiente tabla se detalla cada uno de los documentos a presentar a lo largo del desarrollo del proyecto</w:t>
      </w:r>
      <w:r w:rsidR="77BBC993" w:rsidRPr="3B05FCEC">
        <w:rPr>
          <w:rFonts w:ascii="Arial" w:eastAsia="Arial" w:hAnsi="Arial" w:cs="Arial"/>
        </w:rPr>
        <w:t>:</w:t>
      </w:r>
    </w:p>
    <w:p w14:paraId="5A4CF40C" w14:textId="0E29999C" w:rsidR="0079644D" w:rsidRPr="00AE60B6" w:rsidRDefault="0079644D" w:rsidP="3B05FCEC">
      <w:pPr>
        <w:jc w:val="both"/>
        <w:rPr>
          <w:rFonts w:ascii="Arial" w:eastAsia="Arial" w:hAnsi="Arial" w:cs="Arial"/>
          <w:color w:val="8496B0" w:themeColor="text2" w:themeTint="99"/>
          <w:lang w:val="es-ES"/>
        </w:rPr>
      </w:pPr>
    </w:p>
    <w:tbl>
      <w:tblPr>
        <w:tblW w:w="0" w:type="auto"/>
        <w:tblLayout w:type="fixed"/>
        <w:tblLook w:val="0600" w:firstRow="0" w:lastRow="0" w:firstColumn="0" w:lastColumn="0" w:noHBand="1" w:noVBand="1"/>
      </w:tblPr>
      <w:tblGrid>
        <w:gridCol w:w="1425"/>
        <w:gridCol w:w="4245"/>
        <w:gridCol w:w="3120"/>
      </w:tblGrid>
      <w:tr w:rsidR="5D239E00" w:rsidRPr="00AE60B6" w14:paraId="6EB433E7"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2050DBF" w14:textId="6FF2B352" w:rsidR="5D239E00" w:rsidRPr="00AE60B6" w:rsidRDefault="2977AC29" w:rsidP="3B05FCEC">
            <w:pPr>
              <w:jc w:val="both"/>
              <w:rPr>
                <w:rFonts w:ascii="Arial" w:eastAsia="Arial" w:hAnsi="Arial" w:cs="Arial"/>
              </w:rPr>
            </w:pPr>
            <w:r w:rsidRPr="3B05FCEC">
              <w:rPr>
                <w:rFonts w:ascii="Arial" w:eastAsia="Arial" w:hAnsi="Arial" w:cs="Arial"/>
              </w:rPr>
              <w:t>Entregable</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67EA9EE" w14:textId="15B87EB0" w:rsidR="5D239E00" w:rsidRPr="00AE60B6" w:rsidRDefault="2977AC29" w:rsidP="3B05FCEC">
            <w:pPr>
              <w:jc w:val="both"/>
              <w:rPr>
                <w:rFonts w:ascii="Arial" w:eastAsia="Arial" w:hAnsi="Arial" w:cs="Arial"/>
              </w:rPr>
            </w:pPr>
            <w:r w:rsidRPr="3B05FCEC">
              <w:rPr>
                <w:rFonts w:ascii="Arial" w:eastAsia="Arial" w:hAnsi="Arial" w:cs="Arial"/>
              </w:rPr>
              <w:t>Criterios</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5C9F726" w14:textId="2EB20B86" w:rsidR="5D239E00" w:rsidRPr="00AE60B6" w:rsidRDefault="2977AC29" w:rsidP="3B05FCEC">
            <w:pPr>
              <w:jc w:val="both"/>
              <w:rPr>
                <w:rFonts w:ascii="Arial" w:eastAsia="Arial" w:hAnsi="Arial" w:cs="Arial"/>
              </w:rPr>
            </w:pPr>
            <w:r w:rsidRPr="3B05FCEC">
              <w:rPr>
                <w:rFonts w:ascii="Arial" w:eastAsia="Arial" w:hAnsi="Arial" w:cs="Arial"/>
              </w:rPr>
              <w:t>Técnicas y Herramientas</w:t>
            </w:r>
          </w:p>
        </w:tc>
      </w:tr>
      <w:tr w:rsidR="5D239E00" w:rsidRPr="00AE60B6" w14:paraId="195A6663"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EC7FF7F" w14:textId="7E9C7856" w:rsidR="5D239E00" w:rsidRPr="00AE60B6" w:rsidRDefault="2977AC29" w:rsidP="3B05FCEC">
            <w:pPr>
              <w:jc w:val="both"/>
              <w:rPr>
                <w:rFonts w:ascii="Arial" w:eastAsia="Arial" w:hAnsi="Arial" w:cs="Arial"/>
              </w:rPr>
            </w:pPr>
            <w:r w:rsidRPr="3B05FCEC">
              <w:rPr>
                <w:rFonts w:ascii="Arial" w:eastAsia="Arial" w:hAnsi="Arial" w:cs="Arial"/>
              </w:rPr>
              <w:t>SPMP</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083DCD" w14:textId="1B3DF39F" w:rsidR="5D239E00" w:rsidRPr="00AE60B6" w:rsidRDefault="2977AC29" w:rsidP="3B05FCEC">
            <w:pPr>
              <w:jc w:val="both"/>
              <w:rPr>
                <w:rFonts w:ascii="Arial" w:eastAsia="Arial" w:hAnsi="Arial" w:cs="Arial"/>
              </w:rPr>
            </w:pPr>
            <w:r w:rsidRPr="3B05FCEC">
              <w:rPr>
                <w:rFonts w:ascii="Arial" w:eastAsia="Arial" w:hAnsi="Arial" w:cs="Arial"/>
              </w:rPr>
              <w:t>Máximo 50 páginas, referencias IEEE, sin errores de ortografía, redacción clara y concisa, enumeración correcta de tablas y figuras y tabla de contenido bien definida.</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E317E0A" w14:textId="77777777" w:rsidR="00B67384" w:rsidRPr="00AE60B6" w:rsidRDefault="2977AC29" w:rsidP="3B05FCEC">
            <w:pPr>
              <w:jc w:val="both"/>
              <w:rPr>
                <w:rFonts w:ascii="Arial" w:eastAsia="Arial" w:hAnsi="Arial" w:cs="Arial"/>
              </w:rPr>
            </w:pPr>
            <w:r w:rsidRPr="3B05FCEC">
              <w:rPr>
                <w:rFonts w:ascii="Arial" w:eastAsia="Arial" w:hAnsi="Arial" w:cs="Arial"/>
              </w:rPr>
              <w:t>Microsoft Word, para la numeración, tabla de contenido, ortografía, tablas y tablas.</w:t>
            </w:r>
          </w:p>
          <w:p w14:paraId="02D2806F" w14:textId="33F80DAD" w:rsidR="5D239E00" w:rsidRPr="00AE60B6" w:rsidRDefault="2977AC29" w:rsidP="3B05FCEC">
            <w:pPr>
              <w:jc w:val="both"/>
              <w:rPr>
                <w:rFonts w:ascii="Arial" w:eastAsia="Arial" w:hAnsi="Arial" w:cs="Arial"/>
              </w:rPr>
            </w:pPr>
            <w:r w:rsidRPr="3B05FCEC">
              <w:rPr>
                <w:rFonts w:ascii="Arial" w:eastAsia="Arial" w:hAnsi="Arial" w:cs="Arial"/>
              </w:rPr>
              <w:t xml:space="preserve">Mendeley, para el manejo de las referencias bibliográficas. </w:t>
            </w:r>
          </w:p>
        </w:tc>
      </w:tr>
      <w:tr w:rsidR="5D239E00" w:rsidRPr="00AE60B6" w14:paraId="74DE0806"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92F61BB" w14:textId="755B3542" w:rsidR="5D239E00" w:rsidRPr="00AE60B6" w:rsidRDefault="2977AC29" w:rsidP="3B05FCEC">
            <w:pPr>
              <w:jc w:val="both"/>
              <w:rPr>
                <w:rFonts w:ascii="Arial" w:eastAsia="Arial" w:hAnsi="Arial" w:cs="Arial"/>
              </w:rPr>
            </w:pPr>
            <w:r w:rsidRPr="3B05FCEC">
              <w:rPr>
                <w:rFonts w:ascii="Arial" w:eastAsia="Arial" w:hAnsi="Arial" w:cs="Arial"/>
              </w:rPr>
              <w:lastRenderedPageBreak/>
              <w:t>SRS</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B218E40" w14:textId="006DD2FE" w:rsidR="5D239E00" w:rsidRPr="00AE60B6" w:rsidRDefault="2977AC29" w:rsidP="3B05FCEC">
            <w:pPr>
              <w:jc w:val="both"/>
              <w:rPr>
                <w:rFonts w:ascii="Arial" w:eastAsia="Arial" w:hAnsi="Arial" w:cs="Arial"/>
              </w:rPr>
            </w:pPr>
            <w:r w:rsidRPr="3B05FCEC">
              <w:rPr>
                <w:rFonts w:ascii="Arial" w:eastAsia="Arial" w:hAnsi="Arial" w:cs="Arial"/>
              </w:rPr>
              <w:t xml:space="preserve">Máximo </w:t>
            </w:r>
            <w:r w:rsidR="403471E5" w:rsidRPr="3B05FCEC">
              <w:rPr>
                <w:rFonts w:ascii="Arial" w:eastAsia="Arial" w:hAnsi="Arial" w:cs="Arial"/>
              </w:rPr>
              <w:t>30</w:t>
            </w:r>
            <w:r w:rsidRPr="3B05FCEC">
              <w:rPr>
                <w:rFonts w:ascii="Arial" w:eastAsia="Arial" w:hAnsi="Arial" w:cs="Arial"/>
              </w:rPr>
              <w:t xml:space="preserve"> páginas, referencias IEEE, Sin errores de ortografía, redacción clara y concisa, enumeración correcta de tablas y figuras y tabla de contenido bien definida.</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B14D3B" w14:textId="003C860D" w:rsidR="5D239E00" w:rsidRPr="00AE60B6" w:rsidRDefault="2977AC29" w:rsidP="3B05FCEC">
            <w:pPr>
              <w:jc w:val="both"/>
              <w:rPr>
                <w:rFonts w:ascii="Arial" w:eastAsia="Arial" w:hAnsi="Arial" w:cs="Arial"/>
              </w:rPr>
            </w:pPr>
            <w:r w:rsidRPr="3B05FCEC">
              <w:rPr>
                <w:rFonts w:ascii="Arial" w:eastAsia="Arial" w:hAnsi="Arial" w:cs="Arial"/>
              </w:rPr>
              <w:t>Microsoft Word, para la numeración, tabla de contenido, ortografía, tablas y tablas.</w:t>
            </w:r>
          </w:p>
          <w:p w14:paraId="01CBC2F1" w14:textId="5D9803E1" w:rsidR="5D239E00" w:rsidRPr="00AE60B6" w:rsidRDefault="2977AC29" w:rsidP="3B05FCEC">
            <w:pPr>
              <w:jc w:val="both"/>
              <w:rPr>
                <w:rFonts w:ascii="Arial" w:eastAsia="Arial" w:hAnsi="Arial" w:cs="Arial"/>
              </w:rPr>
            </w:pPr>
            <w:r w:rsidRPr="3B05FCEC">
              <w:rPr>
                <w:rFonts w:ascii="Arial" w:eastAsia="Arial" w:hAnsi="Arial" w:cs="Arial"/>
              </w:rPr>
              <w:t xml:space="preserve">Mendeley, para el manejo de las referencias bibliográficas. </w:t>
            </w:r>
          </w:p>
        </w:tc>
      </w:tr>
      <w:tr w:rsidR="5D239E00" w:rsidRPr="00AE60B6" w14:paraId="62E09E1F"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88BA0F" w14:textId="1AC45C54" w:rsidR="5D239E00" w:rsidRPr="00AE60B6" w:rsidRDefault="2977AC29" w:rsidP="3B05FCEC">
            <w:pPr>
              <w:jc w:val="both"/>
              <w:rPr>
                <w:rFonts w:ascii="Arial" w:eastAsia="Arial" w:hAnsi="Arial" w:cs="Arial"/>
              </w:rPr>
            </w:pPr>
            <w:r w:rsidRPr="3B05FCEC">
              <w:rPr>
                <w:rFonts w:ascii="Arial" w:eastAsia="Arial" w:hAnsi="Arial" w:cs="Arial"/>
              </w:rPr>
              <w:t>SDD</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22E58F" w14:textId="68011B50" w:rsidR="5D239E00" w:rsidRPr="00AE60B6" w:rsidRDefault="2977AC29" w:rsidP="3B05FCEC">
            <w:pPr>
              <w:jc w:val="both"/>
              <w:rPr>
                <w:rFonts w:ascii="Arial" w:eastAsia="Arial" w:hAnsi="Arial" w:cs="Arial"/>
              </w:rPr>
            </w:pPr>
            <w:r w:rsidRPr="3B05FCEC">
              <w:rPr>
                <w:rFonts w:ascii="Arial" w:eastAsia="Arial" w:hAnsi="Arial" w:cs="Arial"/>
              </w:rPr>
              <w:t xml:space="preserve">Máximo </w:t>
            </w:r>
            <w:r w:rsidR="3A7E0523" w:rsidRPr="3B05FCEC">
              <w:rPr>
                <w:rFonts w:ascii="Arial" w:eastAsia="Arial" w:hAnsi="Arial" w:cs="Arial"/>
              </w:rPr>
              <w:t>2</w:t>
            </w:r>
            <w:r w:rsidRPr="3B05FCEC">
              <w:rPr>
                <w:rFonts w:ascii="Arial" w:eastAsia="Arial" w:hAnsi="Arial" w:cs="Arial"/>
              </w:rPr>
              <w:t>5 páginas, referencias IEEE, sin errores de ortografía, redacción clara y concisa, enumeración correcta de tablas y figuras y tabla de contenido bien definida.</w:t>
            </w:r>
          </w:p>
          <w:p w14:paraId="6665CEBC" w14:textId="1F1AE3E4" w:rsidR="5D239E00" w:rsidRPr="00AE60B6" w:rsidRDefault="2977AC29" w:rsidP="3B05FCEC">
            <w:pPr>
              <w:jc w:val="both"/>
              <w:rPr>
                <w:rFonts w:ascii="Arial" w:eastAsia="Arial" w:hAnsi="Arial" w:cs="Arial"/>
              </w:rPr>
            </w:pPr>
            <w:r w:rsidRPr="3B05FCEC">
              <w:rPr>
                <w:rFonts w:ascii="Arial" w:eastAsia="Arial" w:hAnsi="Arial" w:cs="Arial"/>
              </w:rPr>
              <w:t xml:space="preserve"> </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FF9F2A" w14:textId="46C9B775" w:rsidR="5D239E00" w:rsidRPr="00AE60B6" w:rsidRDefault="2977AC29" w:rsidP="3B05FCEC">
            <w:pPr>
              <w:jc w:val="both"/>
              <w:rPr>
                <w:rFonts w:ascii="Arial" w:eastAsia="Arial" w:hAnsi="Arial" w:cs="Arial"/>
              </w:rPr>
            </w:pPr>
            <w:r w:rsidRPr="3B05FCEC">
              <w:rPr>
                <w:rFonts w:ascii="Arial" w:eastAsia="Arial" w:hAnsi="Arial" w:cs="Arial"/>
              </w:rPr>
              <w:t>Microsoft Word, para la numeración, tabla de contenido, ortografía, tablas y tablas.</w:t>
            </w:r>
          </w:p>
          <w:p w14:paraId="3762DEF2" w14:textId="58EB083D" w:rsidR="5D239E00" w:rsidRPr="00AE60B6" w:rsidRDefault="2977AC29" w:rsidP="3B05FCEC">
            <w:pPr>
              <w:jc w:val="both"/>
              <w:rPr>
                <w:rFonts w:ascii="Arial" w:eastAsia="Arial" w:hAnsi="Arial" w:cs="Arial"/>
              </w:rPr>
            </w:pPr>
            <w:r w:rsidRPr="3B05FCEC">
              <w:rPr>
                <w:rFonts w:ascii="Arial" w:eastAsia="Arial" w:hAnsi="Arial" w:cs="Arial"/>
              </w:rPr>
              <w:t xml:space="preserve">Mendeley, para el manejo de las referencias bibliográficas. </w:t>
            </w:r>
          </w:p>
        </w:tc>
      </w:tr>
      <w:tr w:rsidR="5D239E00" w:rsidRPr="00AE60B6" w14:paraId="7841A9DD"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CA8C14C" w14:textId="13E2B4D8" w:rsidR="5D239E00" w:rsidRPr="00AE60B6" w:rsidRDefault="2977AC29" w:rsidP="3B05FCEC">
            <w:pPr>
              <w:jc w:val="both"/>
              <w:rPr>
                <w:rFonts w:ascii="Arial" w:eastAsia="Arial" w:hAnsi="Arial" w:cs="Arial"/>
              </w:rPr>
            </w:pPr>
            <w:r w:rsidRPr="3B05FCEC">
              <w:rPr>
                <w:rFonts w:ascii="Arial" w:eastAsia="Arial" w:hAnsi="Arial" w:cs="Arial"/>
              </w:rPr>
              <w:t>Primer prototipo</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9D1EF1" w14:textId="28876271" w:rsidR="5D239E00" w:rsidRPr="00AE60B6" w:rsidRDefault="2977AC29" w:rsidP="3B05FCEC">
            <w:pPr>
              <w:jc w:val="both"/>
              <w:rPr>
                <w:rFonts w:ascii="Arial" w:eastAsia="Arial" w:hAnsi="Arial" w:cs="Arial"/>
              </w:rPr>
            </w:pPr>
            <w:r w:rsidRPr="3B05FCEC">
              <w:rPr>
                <w:rFonts w:ascii="Arial" w:eastAsia="Arial" w:hAnsi="Arial" w:cs="Arial"/>
              </w:rPr>
              <w:t>Debe estar debidamente documentado, implementar el caso de uso más complejo, código ordenado, debe usar patrones de diseño, debidamente probado.</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E843FEB" w14:textId="2B1D73B8" w:rsidR="5D239E00" w:rsidRPr="00AE60B6" w:rsidRDefault="2977AC29" w:rsidP="3B05FCEC">
            <w:pPr>
              <w:jc w:val="both"/>
              <w:rPr>
                <w:rFonts w:ascii="Arial" w:eastAsia="Arial" w:hAnsi="Arial" w:cs="Arial"/>
              </w:rPr>
            </w:pPr>
            <w:r w:rsidRPr="3B05FCEC">
              <w:rPr>
                <w:rFonts w:ascii="Arial" w:eastAsia="Arial" w:hAnsi="Arial" w:cs="Arial"/>
              </w:rPr>
              <w:t xml:space="preserve">Pruebas unitarias para detección de errores, uso de </w:t>
            </w:r>
            <w:proofErr w:type="spellStart"/>
            <w:r w:rsidRPr="3B05FCEC">
              <w:rPr>
                <w:rFonts w:ascii="Arial" w:eastAsia="Arial" w:hAnsi="Arial" w:cs="Arial"/>
              </w:rPr>
              <w:t>versionamiento</w:t>
            </w:r>
            <w:proofErr w:type="spellEnd"/>
            <w:r w:rsidRPr="3B05FCEC">
              <w:rPr>
                <w:rFonts w:ascii="Arial" w:eastAsia="Arial" w:hAnsi="Arial" w:cs="Arial"/>
              </w:rPr>
              <w:t xml:space="preserve"> para llevar un seguimiento al proceso de desarrollo.</w:t>
            </w:r>
          </w:p>
        </w:tc>
      </w:tr>
      <w:tr w:rsidR="5D239E00" w:rsidRPr="00AE60B6" w14:paraId="652A3EFF" w14:textId="77777777" w:rsidTr="3B05FCEC">
        <w:tc>
          <w:tcPr>
            <w:tcW w:w="142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506C8AD" w14:textId="6D8AF8A9" w:rsidR="5D239E00" w:rsidRPr="00AE60B6" w:rsidRDefault="2977AC29" w:rsidP="3B05FCEC">
            <w:pPr>
              <w:jc w:val="both"/>
              <w:rPr>
                <w:rFonts w:ascii="Arial" w:eastAsia="Arial" w:hAnsi="Arial" w:cs="Arial"/>
              </w:rPr>
            </w:pPr>
            <w:r w:rsidRPr="3B05FCEC">
              <w:rPr>
                <w:rFonts w:ascii="Arial" w:eastAsia="Arial" w:hAnsi="Arial" w:cs="Arial"/>
              </w:rPr>
              <w:t>Segundo prototipo</w:t>
            </w:r>
          </w:p>
        </w:tc>
        <w:tc>
          <w:tcPr>
            <w:tcW w:w="4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D68FAA5" w14:textId="196CDD65" w:rsidR="5D239E00" w:rsidRPr="00AE60B6" w:rsidRDefault="2977AC29" w:rsidP="3B05FCEC">
            <w:pPr>
              <w:jc w:val="both"/>
              <w:rPr>
                <w:rFonts w:ascii="Arial" w:eastAsia="Arial" w:hAnsi="Arial" w:cs="Arial"/>
              </w:rPr>
            </w:pPr>
            <w:r w:rsidRPr="3B05FCEC">
              <w:rPr>
                <w:rFonts w:ascii="Arial" w:eastAsia="Arial" w:hAnsi="Arial" w:cs="Arial"/>
              </w:rPr>
              <w:t>Debe estar debidamente documentado, implementar al menos el 70% de los casos de uso, código ordenado, debe usar patrones de diseño, debidamente probado.</w:t>
            </w:r>
          </w:p>
        </w:tc>
        <w:tc>
          <w:tcPr>
            <w:tcW w:w="312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F78B25" w14:textId="66AA8022" w:rsidR="5D239E00" w:rsidRPr="00AE60B6" w:rsidRDefault="2977AC29" w:rsidP="3B05FCEC">
            <w:pPr>
              <w:jc w:val="both"/>
              <w:rPr>
                <w:rFonts w:ascii="Arial" w:eastAsia="Arial" w:hAnsi="Arial" w:cs="Arial"/>
              </w:rPr>
            </w:pPr>
            <w:r w:rsidRPr="3B05FCEC">
              <w:rPr>
                <w:rFonts w:ascii="Arial" w:eastAsia="Arial" w:hAnsi="Arial" w:cs="Arial"/>
              </w:rPr>
              <w:t xml:space="preserve">Pruebas para detección de errores, uso de </w:t>
            </w:r>
            <w:proofErr w:type="spellStart"/>
            <w:r w:rsidRPr="3B05FCEC">
              <w:rPr>
                <w:rFonts w:ascii="Arial" w:eastAsia="Arial" w:hAnsi="Arial" w:cs="Arial"/>
              </w:rPr>
              <w:t>versionamiento</w:t>
            </w:r>
            <w:proofErr w:type="spellEnd"/>
            <w:r w:rsidRPr="3B05FCEC">
              <w:rPr>
                <w:rFonts w:ascii="Arial" w:eastAsia="Arial" w:hAnsi="Arial" w:cs="Arial"/>
              </w:rPr>
              <w:t xml:space="preserve"> para llevar un seguimiento al proceso de desarrollo.</w:t>
            </w:r>
          </w:p>
        </w:tc>
      </w:tr>
    </w:tbl>
    <w:p w14:paraId="1B2A9085" w14:textId="323AB486" w:rsidR="00243E4C" w:rsidRPr="00CC0F63" w:rsidRDefault="00CC0F63" w:rsidP="00CC0F63">
      <w:pPr>
        <w:pStyle w:val="Descripcin"/>
        <w:jc w:val="center"/>
        <w:rPr>
          <w:rFonts w:ascii="Arial" w:eastAsia="Arial" w:hAnsi="Arial" w:cs="Arial"/>
          <w:color w:val="auto"/>
          <w:sz w:val="20"/>
          <w:szCs w:val="20"/>
        </w:rPr>
      </w:pPr>
      <w:bookmarkStart w:id="35" w:name="_Toc50542909"/>
      <w:r w:rsidRPr="00CC0F63">
        <w:rPr>
          <w:rFonts w:ascii="Arial" w:hAnsi="Arial" w:cs="Arial"/>
          <w:color w:val="auto"/>
        </w:rPr>
        <w:t xml:space="preserve">Tabla </w:t>
      </w:r>
      <w:r w:rsidRPr="00CC0F63">
        <w:rPr>
          <w:rFonts w:ascii="Arial" w:hAnsi="Arial" w:cs="Arial"/>
          <w:color w:val="auto"/>
        </w:rPr>
        <w:fldChar w:fldCharType="begin"/>
      </w:r>
      <w:r w:rsidRPr="00CC0F63">
        <w:rPr>
          <w:rFonts w:ascii="Arial" w:hAnsi="Arial" w:cs="Arial"/>
          <w:color w:val="auto"/>
        </w:rPr>
        <w:instrText xml:space="preserve"> SEQ Tabla \* ARABIC </w:instrText>
      </w:r>
      <w:r w:rsidRPr="00CC0F63">
        <w:rPr>
          <w:rFonts w:ascii="Arial" w:hAnsi="Arial" w:cs="Arial"/>
          <w:color w:val="auto"/>
        </w:rPr>
        <w:fldChar w:fldCharType="separate"/>
      </w:r>
      <w:r w:rsidRPr="00CC0F63">
        <w:rPr>
          <w:rFonts w:ascii="Arial" w:hAnsi="Arial" w:cs="Arial"/>
          <w:noProof/>
          <w:color w:val="auto"/>
        </w:rPr>
        <w:t>4</w:t>
      </w:r>
      <w:r w:rsidRPr="00CC0F63">
        <w:rPr>
          <w:rFonts w:ascii="Arial" w:hAnsi="Arial" w:cs="Arial"/>
          <w:color w:val="auto"/>
        </w:rPr>
        <w:fldChar w:fldCharType="end"/>
      </w:r>
      <w:r w:rsidRPr="00CC0F63">
        <w:rPr>
          <w:rFonts w:ascii="Arial" w:hAnsi="Arial" w:cs="Arial"/>
          <w:color w:val="auto"/>
        </w:rPr>
        <w:t xml:space="preserve"> Entregables con criterios y herramientas</w:t>
      </w:r>
      <w:bookmarkEnd w:id="35"/>
    </w:p>
    <w:p w14:paraId="2C89FB9D" w14:textId="77777777" w:rsidR="002B3603" w:rsidRPr="00AE60B6" w:rsidRDefault="002B3603" w:rsidP="3B05FCEC">
      <w:pPr>
        <w:jc w:val="both"/>
        <w:rPr>
          <w:rFonts w:ascii="Arial" w:eastAsia="Arial" w:hAnsi="Arial" w:cs="Arial"/>
        </w:rPr>
      </w:pPr>
    </w:p>
    <w:p w14:paraId="5AFE9676" w14:textId="7F58F537" w:rsidR="00A0470B" w:rsidRPr="00A0470B" w:rsidRDefault="6F15F819" w:rsidP="00A0470B">
      <w:pPr>
        <w:pStyle w:val="Ttulo2"/>
        <w:rPr>
          <w:rFonts w:ascii="Arial" w:eastAsia="Arial" w:hAnsi="Arial" w:cs="Arial"/>
          <w:sz w:val="24"/>
          <w:szCs w:val="24"/>
        </w:rPr>
      </w:pPr>
      <w:bookmarkStart w:id="36" w:name="_Toc50534666"/>
      <w:r w:rsidRPr="3B05FCEC">
        <w:rPr>
          <w:rFonts w:ascii="Arial" w:eastAsia="Arial" w:hAnsi="Arial" w:cs="Arial"/>
          <w:sz w:val="24"/>
          <w:szCs w:val="24"/>
        </w:rPr>
        <w:t xml:space="preserve">Organización del proyecto </w:t>
      </w:r>
      <w:r w:rsidR="5C49E9D6" w:rsidRPr="3B05FCEC">
        <w:rPr>
          <w:rFonts w:ascii="Arial" w:eastAsia="Arial" w:hAnsi="Arial" w:cs="Arial"/>
          <w:sz w:val="24"/>
          <w:szCs w:val="24"/>
        </w:rPr>
        <w:t>y comunicación</w:t>
      </w:r>
      <w:bookmarkEnd w:id="36"/>
      <w:r w:rsidRPr="3B05FCEC">
        <w:rPr>
          <w:rFonts w:ascii="Arial" w:eastAsia="Arial" w:hAnsi="Arial" w:cs="Arial"/>
          <w:sz w:val="24"/>
          <w:szCs w:val="24"/>
        </w:rPr>
        <w:t xml:space="preserve"> </w:t>
      </w:r>
    </w:p>
    <w:p w14:paraId="17F05285" w14:textId="77777777" w:rsidR="0049713B" w:rsidRPr="0049713B" w:rsidRDefault="0049713B" w:rsidP="0049713B"/>
    <w:p w14:paraId="49D68F4A" w14:textId="56E03234" w:rsidR="0030106C" w:rsidRPr="0030106C" w:rsidRDefault="17E2AB02" w:rsidP="00002E3F">
      <w:pPr>
        <w:jc w:val="both"/>
        <w:rPr>
          <w:rFonts w:ascii="Arial" w:eastAsia="Arial" w:hAnsi="Arial" w:cs="Arial"/>
        </w:rPr>
      </w:pPr>
      <w:r w:rsidRPr="3B05FCEC">
        <w:rPr>
          <w:rFonts w:ascii="Arial" w:eastAsia="Arial" w:hAnsi="Arial" w:cs="Arial"/>
        </w:rPr>
        <w:t xml:space="preserve">Se enuncian los </w:t>
      </w:r>
      <w:proofErr w:type="spellStart"/>
      <w:r w:rsidRPr="00A51EAE">
        <w:rPr>
          <w:rFonts w:ascii="Arial" w:eastAsia="Arial" w:hAnsi="Arial" w:cs="Arial"/>
          <w:i/>
        </w:rPr>
        <w:t>stakeholders</w:t>
      </w:r>
      <w:proofErr w:type="spellEnd"/>
      <w:r w:rsidRPr="3B05FCEC">
        <w:rPr>
          <w:rFonts w:ascii="Arial" w:eastAsia="Arial" w:hAnsi="Arial" w:cs="Arial"/>
        </w:rPr>
        <w:t xml:space="preserve"> involucrados en el proyecto, así como</w:t>
      </w:r>
      <w:r w:rsidR="2DC5D8BE" w:rsidRPr="3B05FCEC">
        <w:rPr>
          <w:rFonts w:ascii="Arial" w:eastAsia="Arial" w:hAnsi="Arial" w:cs="Arial"/>
        </w:rPr>
        <w:t xml:space="preserve"> la descripción y el organigrama del equipo de trabajo, los roles detallados y las responsabilidades </w:t>
      </w:r>
      <w:r w:rsidR="1F69F205" w:rsidRPr="3B05FCEC">
        <w:rPr>
          <w:rFonts w:ascii="Arial" w:eastAsia="Arial" w:hAnsi="Arial" w:cs="Arial"/>
        </w:rPr>
        <w:t>destinadas para cada uno de ellos.</w:t>
      </w:r>
    </w:p>
    <w:p w14:paraId="4B8926F1" w14:textId="77777777" w:rsidR="00BB1F72" w:rsidRPr="0030106C" w:rsidRDefault="00BB1F72" w:rsidP="00002E3F">
      <w:pPr>
        <w:jc w:val="both"/>
        <w:rPr>
          <w:rFonts w:ascii="Arial" w:eastAsia="Arial" w:hAnsi="Arial" w:cs="Arial"/>
        </w:rPr>
      </w:pPr>
    </w:p>
    <w:p w14:paraId="3A72CCBE" w14:textId="751CCC26" w:rsidR="001714F9" w:rsidRPr="000158A8" w:rsidRDefault="5C49E9D6" w:rsidP="007222C4">
      <w:pPr>
        <w:pStyle w:val="Ttulo3"/>
        <w:rPr>
          <w:rFonts w:ascii="Arial" w:eastAsia="Arial" w:hAnsi="Arial" w:cs="Arial"/>
          <w:lang w:val="en-US"/>
        </w:rPr>
      </w:pPr>
      <w:bookmarkStart w:id="37" w:name="_Toc50534667"/>
      <w:r w:rsidRPr="3B05FCEC">
        <w:rPr>
          <w:rFonts w:ascii="Arial" w:eastAsia="Arial" w:hAnsi="Arial" w:cs="Arial"/>
        </w:rPr>
        <w:t xml:space="preserve">Interfaces </w:t>
      </w:r>
      <w:r w:rsidR="00A51EAE">
        <w:rPr>
          <w:rFonts w:ascii="Arial" w:eastAsia="Arial" w:hAnsi="Arial" w:cs="Arial"/>
        </w:rPr>
        <w:t>e</w:t>
      </w:r>
      <w:r w:rsidRPr="3B05FCEC">
        <w:rPr>
          <w:rFonts w:ascii="Arial" w:eastAsia="Arial" w:hAnsi="Arial" w:cs="Arial"/>
        </w:rPr>
        <w:t xml:space="preserve">xternas o </w:t>
      </w:r>
      <w:proofErr w:type="spellStart"/>
      <w:r w:rsidR="00A51EAE" w:rsidRPr="00A51EAE">
        <w:rPr>
          <w:rFonts w:ascii="Arial" w:eastAsia="Arial" w:hAnsi="Arial" w:cs="Arial"/>
          <w:i/>
          <w:iCs/>
        </w:rPr>
        <w:t>stake</w:t>
      </w:r>
      <w:r w:rsidRPr="00A51EAE">
        <w:rPr>
          <w:rFonts w:ascii="Arial" w:eastAsia="Arial" w:hAnsi="Arial" w:cs="Arial"/>
          <w:i/>
          <w:iCs/>
        </w:rPr>
        <w:t>holder</w:t>
      </w:r>
      <w:bookmarkEnd w:id="37"/>
      <w:proofErr w:type="spellEnd"/>
    </w:p>
    <w:p w14:paraId="096C4541" w14:textId="77777777" w:rsidR="0049713B" w:rsidRPr="000158A8" w:rsidRDefault="0049713B" w:rsidP="0049713B">
      <w:pPr>
        <w:rPr>
          <w:lang w:val="en-US"/>
        </w:rPr>
      </w:pPr>
    </w:p>
    <w:p w14:paraId="4486921F" w14:textId="6EB92706" w:rsidR="002B3603" w:rsidRPr="009767A9" w:rsidRDefault="77CEB81D" w:rsidP="3B05FCEC">
      <w:pPr>
        <w:jc w:val="both"/>
        <w:rPr>
          <w:rFonts w:ascii="Arial" w:eastAsia="Arial" w:hAnsi="Arial" w:cs="Arial"/>
        </w:rPr>
      </w:pPr>
      <w:r w:rsidRPr="3B05FCEC">
        <w:rPr>
          <w:rFonts w:ascii="Arial" w:eastAsia="Arial" w:hAnsi="Arial" w:cs="Arial"/>
        </w:rPr>
        <w:t xml:space="preserve">En la siguiente tabla se evidencian los </w:t>
      </w:r>
      <w:proofErr w:type="spellStart"/>
      <w:r w:rsidRPr="00A51EAE">
        <w:rPr>
          <w:rFonts w:ascii="Arial" w:eastAsia="Arial" w:hAnsi="Arial" w:cs="Arial"/>
          <w:i/>
        </w:rPr>
        <w:t>stakeholders</w:t>
      </w:r>
      <w:proofErr w:type="spellEnd"/>
      <w:r w:rsidRPr="3B05FCEC">
        <w:rPr>
          <w:rFonts w:ascii="Arial" w:eastAsia="Arial" w:hAnsi="Arial" w:cs="Arial"/>
        </w:rPr>
        <w:t>, personas interesadas y clientes del proyecto</w:t>
      </w:r>
      <w:r w:rsidR="40B95C04" w:rsidRPr="3B05FCEC">
        <w:rPr>
          <w:rFonts w:ascii="Arial" w:eastAsia="Arial" w:hAnsi="Arial" w:cs="Arial"/>
        </w:rPr>
        <w:t>, al igual que las interfaces externas.</w:t>
      </w:r>
    </w:p>
    <w:p w14:paraId="3BA38129" w14:textId="0B7ADE1C" w:rsidR="5D239E00" w:rsidRPr="00AE60B6" w:rsidRDefault="5D239E00" w:rsidP="3B05FCEC">
      <w:pPr>
        <w:jc w:val="both"/>
        <w:rPr>
          <w:rFonts w:ascii="Arial" w:eastAsia="Arial" w:hAnsi="Arial" w:cs="Arial"/>
          <w:color w:val="8496B0" w:themeColor="text2" w:themeTint="99"/>
          <w:lang w:val="es-ES"/>
        </w:rPr>
      </w:pPr>
    </w:p>
    <w:tbl>
      <w:tblPr>
        <w:tblW w:w="9018" w:type="dxa"/>
        <w:tblLayout w:type="fixed"/>
        <w:tblLook w:val="0600" w:firstRow="0" w:lastRow="0" w:firstColumn="0" w:lastColumn="0" w:noHBand="1" w:noVBand="1"/>
      </w:tblPr>
      <w:tblGrid>
        <w:gridCol w:w="2130"/>
        <w:gridCol w:w="2778"/>
        <w:gridCol w:w="2550"/>
        <w:gridCol w:w="1560"/>
      </w:tblGrid>
      <w:tr w:rsidR="5D239E00" w:rsidRPr="00AE60B6" w14:paraId="15A82E45" w14:textId="77777777" w:rsidTr="268321E6">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DE975D" w14:textId="53522586" w:rsidR="5D239E00" w:rsidRPr="0030106C" w:rsidRDefault="2977AC29" w:rsidP="3B05FCEC">
            <w:pPr>
              <w:rPr>
                <w:rFonts w:ascii="Arial" w:eastAsia="Arial" w:hAnsi="Arial" w:cs="Arial"/>
              </w:rPr>
            </w:pPr>
            <w:r w:rsidRPr="3B05FCEC">
              <w:rPr>
                <w:rFonts w:ascii="Arial" w:eastAsia="Arial" w:hAnsi="Arial" w:cs="Arial"/>
              </w:rPr>
              <w:t xml:space="preserve">Nombre Entidad o </w:t>
            </w:r>
            <w:proofErr w:type="spellStart"/>
            <w:r w:rsidRPr="00A51EAE">
              <w:rPr>
                <w:rFonts w:ascii="Arial" w:eastAsia="Arial" w:hAnsi="Arial" w:cs="Arial"/>
                <w:i/>
              </w:rPr>
              <w:t>Stakeholder</w:t>
            </w:r>
            <w:proofErr w:type="spellEnd"/>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B50BD8E" w14:textId="31E5184B" w:rsidR="5D239E00" w:rsidRPr="0030106C" w:rsidRDefault="2977AC29" w:rsidP="3B05FCEC">
            <w:pPr>
              <w:rPr>
                <w:rFonts w:ascii="Arial" w:eastAsia="Arial" w:hAnsi="Arial" w:cs="Arial"/>
              </w:rPr>
            </w:pPr>
            <w:r w:rsidRPr="3B05FCEC">
              <w:rPr>
                <w:rFonts w:ascii="Arial" w:eastAsia="Arial" w:hAnsi="Arial" w:cs="Arial"/>
              </w:rPr>
              <w:t>Descripción</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5890118" w14:textId="0FC0FA35" w:rsidR="5D239E00" w:rsidRPr="0030106C" w:rsidRDefault="2977AC29" w:rsidP="3B05FCEC">
            <w:pPr>
              <w:rPr>
                <w:rFonts w:ascii="Arial" w:eastAsia="Arial" w:hAnsi="Arial" w:cs="Arial"/>
              </w:rPr>
            </w:pPr>
            <w:r w:rsidRPr="3B05FCEC">
              <w:rPr>
                <w:rFonts w:ascii="Arial" w:eastAsia="Arial" w:hAnsi="Arial" w:cs="Arial"/>
              </w:rPr>
              <w:t>Responsabilidad</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D543CFA" w14:textId="7BCB4D66" w:rsidR="5D239E00" w:rsidRPr="0030106C" w:rsidRDefault="2977AC29" w:rsidP="3B05FCEC">
            <w:pPr>
              <w:rPr>
                <w:rFonts w:ascii="Arial" w:eastAsia="Arial" w:hAnsi="Arial" w:cs="Arial"/>
              </w:rPr>
            </w:pPr>
            <w:r w:rsidRPr="3B05FCEC">
              <w:rPr>
                <w:rFonts w:ascii="Arial" w:eastAsia="Arial" w:hAnsi="Arial" w:cs="Arial"/>
              </w:rPr>
              <w:t>Datos de contacto</w:t>
            </w:r>
          </w:p>
        </w:tc>
      </w:tr>
      <w:tr w:rsidR="5D239E00" w:rsidRPr="00AE60B6" w14:paraId="063CEDF3" w14:textId="77777777" w:rsidTr="268321E6">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2EE69E" w14:textId="4263D8DE" w:rsidR="5D239E00" w:rsidRPr="00AE60B6" w:rsidRDefault="4264C930" w:rsidP="3B05FCEC">
            <w:pPr>
              <w:spacing w:line="259" w:lineRule="auto"/>
              <w:rPr>
                <w:rFonts w:ascii="Arial" w:eastAsia="Arial" w:hAnsi="Arial" w:cs="Arial"/>
              </w:rPr>
            </w:pPr>
            <w:r w:rsidRPr="3B05FCEC">
              <w:rPr>
                <w:rFonts w:ascii="Arial" w:eastAsia="Arial" w:hAnsi="Arial" w:cs="Arial"/>
              </w:rPr>
              <w:t>Carlos Andrés Parra</w:t>
            </w:r>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00F66B5" w14:textId="77C9DF2F" w:rsidR="5D239E00" w:rsidRPr="0030106C" w:rsidRDefault="2977AC29" w:rsidP="3B05FCEC">
            <w:pPr>
              <w:jc w:val="both"/>
              <w:rPr>
                <w:rFonts w:ascii="Arial" w:eastAsia="Arial" w:hAnsi="Arial" w:cs="Arial"/>
              </w:rPr>
            </w:pPr>
            <w:proofErr w:type="spellStart"/>
            <w:r w:rsidRPr="00A12D8E">
              <w:rPr>
                <w:rFonts w:ascii="Arial" w:eastAsia="Arial" w:hAnsi="Arial" w:cs="Arial"/>
                <w:i/>
              </w:rPr>
              <w:t>Stakeholder</w:t>
            </w:r>
            <w:proofErr w:type="spellEnd"/>
            <w:r w:rsidRPr="3B05FCEC">
              <w:rPr>
                <w:rFonts w:ascii="Arial" w:eastAsia="Arial" w:hAnsi="Arial" w:cs="Arial"/>
              </w:rPr>
              <w:t xml:space="preserve">: </w:t>
            </w:r>
            <w:r w:rsidR="55FB0DBC" w:rsidRPr="3B05FCEC">
              <w:rPr>
                <w:rFonts w:ascii="Arial" w:eastAsia="Arial" w:hAnsi="Arial" w:cs="Arial"/>
              </w:rPr>
              <w:t>Profesor</w:t>
            </w:r>
            <w:r w:rsidRPr="3B05FCEC">
              <w:rPr>
                <w:rFonts w:ascii="Arial" w:eastAsia="Arial" w:hAnsi="Arial" w:cs="Arial"/>
              </w:rPr>
              <w:t xml:space="preserve"> de catedra de la Pontificia Universidad Javeriana. </w:t>
            </w:r>
            <w:r w:rsidR="55FB0DBC" w:rsidRPr="3B05FCEC">
              <w:rPr>
                <w:rFonts w:ascii="Arial" w:eastAsia="Arial" w:hAnsi="Arial" w:cs="Arial"/>
              </w:rPr>
              <w:t>Director</w:t>
            </w:r>
            <w:r w:rsidRPr="3B05FCEC">
              <w:rPr>
                <w:rFonts w:ascii="Arial" w:eastAsia="Arial" w:hAnsi="Arial" w:cs="Arial"/>
              </w:rPr>
              <w:t xml:space="preserve"> de la asignatura de Ingeniería de </w:t>
            </w:r>
            <w:r w:rsidRPr="00A12D8E">
              <w:rPr>
                <w:rFonts w:ascii="Arial" w:eastAsia="Arial" w:hAnsi="Arial" w:cs="Arial"/>
                <w:i/>
              </w:rPr>
              <w:t>Software</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B1864FA" w14:textId="74F7F8D7" w:rsidR="5D239E00" w:rsidRPr="0030106C" w:rsidRDefault="2977AC29" w:rsidP="3B05FCEC">
            <w:pPr>
              <w:rPr>
                <w:rFonts w:ascii="Arial" w:eastAsia="Arial" w:hAnsi="Arial" w:cs="Arial"/>
              </w:rPr>
            </w:pPr>
            <w:r w:rsidRPr="3B05FCEC">
              <w:rPr>
                <w:rFonts w:ascii="Arial" w:eastAsia="Arial" w:hAnsi="Arial" w:cs="Arial"/>
              </w:rPr>
              <w:t>-</w:t>
            </w:r>
            <w:r w:rsidR="55FB0DBC" w:rsidRPr="3B05FCEC">
              <w:rPr>
                <w:rFonts w:ascii="Arial" w:eastAsia="Arial" w:hAnsi="Arial" w:cs="Arial"/>
              </w:rPr>
              <w:t>Encargad</w:t>
            </w:r>
            <w:r w:rsidR="3350027A" w:rsidRPr="3B05FCEC">
              <w:rPr>
                <w:rFonts w:ascii="Arial" w:eastAsia="Arial" w:hAnsi="Arial" w:cs="Arial"/>
              </w:rPr>
              <w:t>o</w:t>
            </w:r>
            <w:r w:rsidRPr="3B05FCEC">
              <w:rPr>
                <w:rFonts w:ascii="Arial" w:eastAsia="Arial" w:hAnsi="Arial" w:cs="Arial"/>
              </w:rPr>
              <w:t xml:space="preserve"> de proveer los lineamientos respecto a cada entrega del proyecto.</w:t>
            </w:r>
          </w:p>
          <w:p w14:paraId="03E2A229" w14:textId="35F83BD7" w:rsidR="5D239E00" w:rsidRPr="0030106C" w:rsidRDefault="2977AC29" w:rsidP="3B05FCEC">
            <w:pPr>
              <w:rPr>
                <w:rFonts w:ascii="Arial" w:eastAsia="Arial" w:hAnsi="Arial" w:cs="Arial"/>
              </w:rPr>
            </w:pPr>
            <w:r w:rsidRPr="3B05FCEC">
              <w:rPr>
                <w:rFonts w:ascii="Arial" w:eastAsia="Arial" w:hAnsi="Arial" w:cs="Arial"/>
              </w:rPr>
              <w:lastRenderedPageBreak/>
              <w:t xml:space="preserve"> -Revisar y aprobar las entregas parciales del proyecto.</w:t>
            </w:r>
          </w:p>
          <w:p w14:paraId="3D9130CB" w14:textId="1B0F6C7D" w:rsidR="5D239E00" w:rsidRPr="0030106C" w:rsidRDefault="2977AC29" w:rsidP="3B05FCEC">
            <w:pPr>
              <w:rPr>
                <w:rFonts w:ascii="Arial" w:eastAsia="Arial" w:hAnsi="Arial" w:cs="Arial"/>
              </w:rPr>
            </w:pPr>
            <w:r w:rsidRPr="3B05FCEC">
              <w:rPr>
                <w:rFonts w:ascii="Arial" w:eastAsia="Arial" w:hAnsi="Arial" w:cs="Arial"/>
              </w:rPr>
              <w:t xml:space="preserve">- Guiar el proyecto de </w:t>
            </w:r>
            <w:r w:rsidRPr="006B7989">
              <w:rPr>
                <w:rFonts w:ascii="Arial" w:eastAsia="Arial" w:hAnsi="Arial" w:cs="Arial"/>
                <w:i/>
              </w:rPr>
              <w:t>software</w:t>
            </w:r>
            <w:r w:rsidRPr="3B05FCEC">
              <w:rPr>
                <w:rFonts w:ascii="Arial" w:eastAsia="Arial" w:hAnsi="Arial" w:cs="Arial"/>
              </w:rPr>
              <w:t>.</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1BEBCBC" w14:textId="37901AB3" w:rsidR="42E48C05" w:rsidRPr="0030106C" w:rsidRDefault="2977AC29" w:rsidP="3B05FCEC">
            <w:pPr>
              <w:spacing w:line="276" w:lineRule="auto"/>
              <w:jc w:val="both"/>
              <w:rPr>
                <w:rFonts w:ascii="Arial" w:eastAsia="Arial" w:hAnsi="Arial" w:cs="Arial"/>
              </w:rPr>
            </w:pPr>
            <w:r w:rsidRPr="3B05FCEC">
              <w:rPr>
                <w:rFonts w:ascii="Arial" w:eastAsia="Arial" w:hAnsi="Arial" w:cs="Arial"/>
              </w:rPr>
              <w:lastRenderedPageBreak/>
              <w:t>Correo:</w:t>
            </w:r>
          </w:p>
          <w:p w14:paraId="356F8E17" w14:textId="1283FAEA" w:rsidR="5D239E00" w:rsidRPr="0030106C" w:rsidRDefault="4B9D0077" w:rsidP="3B05FCEC">
            <w:pPr>
              <w:spacing w:line="276" w:lineRule="auto"/>
              <w:jc w:val="both"/>
              <w:rPr>
                <w:rFonts w:ascii="Arial" w:eastAsia="Arial" w:hAnsi="Arial" w:cs="Arial"/>
              </w:rPr>
            </w:pPr>
            <w:r w:rsidRPr="3B05FCEC">
              <w:rPr>
                <w:rFonts w:ascii="Arial" w:eastAsia="Arial" w:hAnsi="Arial" w:cs="Arial"/>
              </w:rPr>
              <w:t>ca.parra@javeriana.edu.co</w:t>
            </w:r>
            <w:r w:rsidR="2977AC29" w:rsidRPr="3B05FCEC">
              <w:rPr>
                <w:rFonts w:ascii="Arial" w:eastAsia="Arial" w:hAnsi="Arial" w:cs="Arial"/>
              </w:rPr>
              <w:t xml:space="preserve"> </w:t>
            </w:r>
          </w:p>
        </w:tc>
      </w:tr>
      <w:tr w:rsidR="5D239E00" w:rsidRPr="00AE60B6" w14:paraId="1EC8F4A9" w14:textId="77777777" w:rsidTr="268321E6">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270591" w14:textId="7AF2B3B7" w:rsidR="5D239E00" w:rsidRPr="006B7989" w:rsidRDefault="2977AC29" w:rsidP="3B05FCEC">
            <w:pPr>
              <w:jc w:val="both"/>
              <w:rPr>
                <w:rFonts w:ascii="Arial" w:eastAsia="Arial" w:hAnsi="Arial" w:cs="Arial"/>
                <w:i/>
              </w:rPr>
            </w:pPr>
            <w:proofErr w:type="spellStart"/>
            <w:r w:rsidRPr="006B7989">
              <w:rPr>
                <w:rFonts w:ascii="Arial" w:eastAsia="Arial" w:hAnsi="Arial" w:cs="Arial"/>
                <w:i/>
              </w:rPr>
              <w:t>Firebase</w:t>
            </w:r>
            <w:proofErr w:type="spellEnd"/>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7B31F35" w14:textId="7E619CCD" w:rsidR="5D239E00" w:rsidRPr="0030106C" w:rsidRDefault="2977AC29" w:rsidP="3B05FCEC">
            <w:pPr>
              <w:jc w:val="both"/>
              <w:rPr>
                <w:rFonts w:ascii="Arial" w:eastAsia="Arial" w:hAnsi="Arial" w:cs="Arial"/>
              </w:rPr>
            </w:pPr>
            <w:r w:rsidRPr="3B05FCEC">
              <w:rPr>
                <w:rFonts w:ascii="Arial" w:eastAsia="Arial" w:hAnsi="Arial" w:cs="Arial"/>
              </w:rPr>
              <w:t>Proveedor del servidor web y base de datos a usar.</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5FC34D" w14:textId="305B1B29" w:rsidR="5D239E00" w:rsidRPr="0030106C" w:rsidRDefault="2977AC29" w:rsidP="3B05FCEC">
            <w:pPr>
              <w:jc w:val="both"/>
              <w:rPr>
                <w:rFonts w:ascii="Arial" w:eastAsia="Arial" w:hAnsi="Arial" w:cs="Arial"/>
              </w:rPr>
            </w:pPr>
            <w:r w:rsidRPr="3B05FCEC">
              <w:rPr>
                <w:rFonts w:ascii="Arial" w:eastAsia="Arial" w:hAnsi="Arial" w:cs="Arial"/>
              </w:rPr>
              <w:t xml:space="preserve">-Responsable de la implementación del </w:t>
            </w:r>
            <w:proofErr w:type="spellStart"/>
            <w:r w:rsidRPr="006B7989">
              <w:rPr>
                <w:rFonts w:ascii="Arial" w:eastAsia="Arial" w:hAnsi="Arial" w:cs="Arial"/>
                <w:i/>
              </w:rPr>
              <w:t>Backend</w:t>
            </w:r>
            <w:proofErr w:type="spellEnd"/>
            <w:r w:rsidRPr="3B05FCEC">
              <w:rPr>
                <w:rFonts w:ascii="Arial" w:eastAsia="Arial" w:hAnsi="Arial" w:cs="Arial"/>
              </w:rPr>
              <w:t xml:space="preserve"> del proyecto. Apoyando la interacción entre el cliente, el servidor y su base de datos.</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6686676" w14:textId="7B55722A" w:rsidR="5D239E00" w:rsidRPr="0030106C" w:rsidRDefault="2977AC29" w:rsidP="3B05FCEC">
            <w:pPr>
              <w:rPr>
                <w:rFonts w:ascii="Arial" w:eastAsia="Arial" w:hAnsi="Arial" w:cs="Arial"/>
              </w:rPr>
            </w:pPr>
            <w:proofErr w:type="spellStart"/>
            <w:r w:rsidRPr="3B05FCEC">
              <w:rPr>
                <w:rFonts w:ascii="Arial" w:eastAsia="Arial" w:hAnsi="Arial" w:cs="Arial"/>
              </w:rPr>
              <w:t>Pagina</w:t>
            </w:r>
            <w:proofErr w:type="spellEnd"/>
            <w:r w:rsidRPr="3B05FCEC">
              <w:rPr>
                <w:rFonts w:ascii="Arial" w:eastAsia="Arial" w:hAnsi="Arial" w:cs="Arial"/>
              </w:rPr>
              <w:t xml:space="preserve"> web: </w:t>
            </w:r>
            <w:hyperlink r:id="rId15">
              <w:r w:rsidRPr="3B05FCEC">
                <w:rPr>
                  <w:rFonts w:ascii="Arial" w:eastAsia="Arial" w:hAnsi="Arial" w:cs="Arial"/>
                </w:rPr>
                <w:t>https://firebase.google.com/?hl=es-419</w:t>
              </w:r>
            </w:hyperlink>
          </w:p>
          <w:p w14:paraId="349A1CF5" w14:textId="524DD02C" w:rsidR="5D239E00" w:rsidRPr="0030106C" w:rsidRDefault="5D239E00" w:rsidP="3B05FCEC">
            <w:pPr>
              <w:rPr>
                <w:rFonts w:ascii="Arial" w:eastAsia="Arial" w:hAnsi="Arial" w:cs="Arial"/>
              </w:rPr>
            </w:pPr>
          </w:p>
        </w:tc>
      </w:tr>
      <w:tr w:rsidR="268321E6" w14:paraId="0B9D8463" w14:textId="77777777" w:rsidTr="268321E6">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tbl>
            <w:tblPr>
              <w:tblW w:w="0" w:type="auto"/>
              <w:tblLayout w:type="fixed"/>
              <w:tblLook w:val="0600" w:firstRow="0" w:lastRow="0" w:firstColumn="0" w:lastColumn="0" w:noHBand="1" w:noVBand="1"/>
            </w:tblPr>
            <w:tblGrid>
              <w:gridCol w:w="1890"/>
            </w:tblGrid>
            <w:tr w:rsidR="268321E6" w14:paraId="3792BD53" w14:textId="77777777" w:rsidTr="268321E6">
              <w:tc>
                <w:tcPr>
                  <w:tcW w:w="1890" w:type="dxa"/>
                </w:tcPr>
                <w:p w14:paraId="366C3EE8" w14:textId="61E18259" w:rsidR="268321E6" w:rsidRDefault="268321E6" w:rsidP="268321E6">
                  <w:pPr>
                    <w:jc w:val="both"/>
                  </w:pPr>
                  <w:r w:rsidRPr="00B75F1D">
                    <w:rPr>
                      <w:rFonts w:ascii="Arial" w:eastAsia="Arial" w:hAnsi="Arial" w:cs="Arial"/>
                      <w:i/>
                    </w:rPr>
                    <w:t>Grupo ECO</w:t>
                  </w:r>
                </w:p>
              </w:tc>
            </w:tr>
          </w:tbl>
          <w:p w14:paraId="4A5CB162" w14:textId="1AE47405" w:rsidR="268321E6" w:rsidRDefault="268321E6" w:rsidP="268321E6">
            <w:pPr>
              <w:jc w:val="both"/>
              <w:rPr>
                <w:rFonts w:ascii="Arial" w:eastAsia="Arial" w:hAnsi="Arial" w:cs="Arial"/>
                <w:i/>
                <w:iCs/>
              </w:rPr>
            </w:pPr>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F7F57C8" w14:textId="73037E31" w:rsidR="6A37F4E1" w:rsidRDefault="6A37F4E1" w:rsidP="268321E6">
            <w:pPr>
              <w:jc w:val="both"/>
            </w:pPr>
            <w:r w:rsidRPr="00B75F1D">
              <w:rPr>
                <w:rFonts w:ascii="Arial" w:eastAsia="Arial" w:hAnsi="Arial" w:cs="Arial"/>
                <w:lang w:val="es-ES"/>
              </w:rPr>
              <w:t>Grupo de estudiantes de la Pontificia Universidad Javeriana</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C784ADC" w14:textId="055271F1" w:rsidR="6A37F4E1" w:rsidRDefault="6A37F4E1" w:rsidP="268321E6">
            <w:pPr>
              <w:jc w:val="both"/>
            </w:pPr>
            <w:r w:rsidRPr="00B75F1D">
              <w:rPr>
                <w:rFonts w:ascii="Arial" w:eastAsia="Arial" w:hAnsi="Arial" w:cs="Arial"/>
                <w:lang w:val="es-ES"/>
              </w:rPr>
              <w:t>-Responsables de entregar un proyecto que cumpla con los objetivos y necesidades planteadas</w:t>
            </w:r>
          </w:p>
          <w:p w14:paraId="4EB1E845" w14:textId="6C466030" w:rsidR="6A37F4E1" w:rsidRDefault="6A37F4E1" w:rsidP="268321E6">
            <w:pPr>
              <w:jc w:val="both"/>
            </w:pPr>
            <w:r w:rsidRPr="00B75F1D">
              <w:rPr>
                <w:rFonts w:ascii="Arial" w:eastAsia="Arial" w:hAnsi="Arial" w:cs="Arial"/>
                <w:lang w:val="es-ES"/>
              </w:rPr>
              <w:t>-Cumplir con la fecha de la entrega final y las parciales del producto</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6701063" w14:textId="1AA3B78F" w:rsidR="6A37F4E1" w:rsidRDefault="6A37F4E1">
            <w:r w:rsidRPr="00B75F1D">
              <w:rPr>
                <w:rFonts w:ascii="Arial" w:eastAsia="Arial" w:hAnsi="Arial" w:cs="Arial"/>
                <w:lang w:val="es-ES"/>
              </w:rPr>
              <w:t>Correo:</w:t>
            </w:r>
          </w:p>
          <w:p w14:paraId="5361D518" w14:textId="129FC632" w:rsidR="6A37F4E1" w:rsidRDefault="6A37F4E1" w:rsidP="268321E6">
            <w:pPr>
              <w:rPr>
                <w:rFonts w:ascii="Arial" w:eastAsia="Arial" w:hAnsi="Arial" w:cs="Arial"/>
                <w:lang w:val="es-ES"/>
              </w:rPr>
            </w:pPr>
            <w:r w:rsidRPr="00B75F1D">
              <w:rPr>
                <w:rFonts w:ascii="Arial" w:eastAsia="Arial" w:hAnsi="Arial" w:cs="Arial"/>
                <w:lang w:val="es-ES"/>
              </w:rPr>
              <w:t>buenvecinoeco@gmail.com</w:t>
            </w:r>
          </w:p>
        </w:tc>
      </w:tr>
      <w:tr w:rsidR="268321E6" w14:paraId="4AF31D5F" w14:textId="77777777" w:rsidTr="268321E6">
        <w:tc>
          <w:tcPr>
            <w:tcW w:w="213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CE2D7B0" w14:textId="7AFC2A29" w:rsidR="6A37F4E1" w:rsidRDefault="6A37F4E1" w:rsidP="268321E6">
            <w:pPr>
              <w:jc w:val="both"/>
            </w:pPr>
            <w:r w:rsidRPr="00B75F1D">
              <w:rPr>
                <w:rFonts w:ascii="Arial" w:eastAsia="Arial" w:hAnsi="Arial" w:cs="Arial"/>
                <w:i/>
                <w:lang w:val="es-ES"/>
              </w:rPr>
              <w:t>Arrendatarios/</w:t>
            </w:r>
          </w:p>
          <w:p w14:paraId="1C371F7E" w14:textId="48B023CE" w:rsidR="6A37F4E1" w:rsidRDefault="6A37F4E1" w:rsidP="268321E6">
            <w:pPr>
              <w:jc w:val="both"/>
              <w:rPr>
                <w:rFonts w:ascii="Arial" w:eastAsia="Arial" w:hAnsi="Arial" w:cs="Arial"/>
                <w:lang w:val="es-ES"/>
              </w:rPr>
            </w:pPr>
            <w:r w:rsidRPr="00B75F1D">
              <w:rPr>
                <w:rFonts w:ascii="Arial" w:eastAsia="Arial" w:hAnsi="Arial" w:cs="Arial"/>
                <w:i/>
                <w:lang w:val="es-ES"/>
              </w:rPr>
              <w:t>Clientes</w:t>
            </w:r>
          </w:p>
        </w:tc>
        <w:tc>
          <w:tcPr>
            <w:tcW w:w="277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2343C51" w14:textId="11061E33" w:rsidR="6A37F4E1" w:rsidRDefault="6A37F4E1" w:rsidP="268321E6">
            <w:pPr>
              <w:jc w:val="both"/>
              <w:rPr>
                <w:rFonts w:ascii="Arial" w:eastAsia="Arial" w:hAnsi="Arial" w:cs="Arial"/>
                <w:lang w:val="es-ES"/>
              </w:rPr>
            </w:pPr>
            <w:r w:rsidRPr="00B75F1D">
              <w:rPr>
                <w:rFonts w:ascii="Arial" w:eastAsia="Arial" w:hAnsi="Arial" w:cs="Arial"/>
                <w:lang w:val="es-ES"/>
              </w:rPr>
              <w:t>-Usuarios principales del proyecto</w:t>
            </w:r>
          </w:p>
        </w:tc>
        <w:tc>
          <w:tcPr>
            <w:tcW w:w="25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5D01F" w14:textId="219580E0" w:rsidR="08ACA817" w:rsidRDefault="08ACA817" w:rsidP="268321E6">
            <w:pPr>
              <w:jc w:val="both"/>
            </w:pPr>
            <w:r w:rsidRPr="00B75F1D">
              <w:rPr>
                <w:rFonts w:ascii="Arial" w:eastAsia="Arial" w:hAnsi="Arial" w:cs="Arial"/>
                <w:lang w:val="es-ES"/>
              </w:rPr>
              <w:t xml:space="preserve">-En caso de ser cliente, hacer buen uso del espacio donde </w:t>
            </w:r>
            <w:proofErr w:type="spellStart"/>
            <w:r w:rsidRPr="00B75F1D">
              <w:rPr>
                <w:rFonts w:ascii="Arial" w:eastAsia="Arial" w:hAnsi="Arial" w:cs="Arial"/>
                <w:lang w:val="es-ES"/>
              </w:rPr>
              <w:t>esta</w:t>
            </w:r>
            <w:proofErr w:type="spellEnd"/>
            <w:r w:rsidRPr="00B75F1D">
              <w:rPr>
                <w:rFonts w:ascii="Arial" w:eastAsia="Arial" w:hAnsi="Arial" w:cs="Arial"/>
                <w:lang w:val="es-ES"/>
              </w:rPr>
              <w:t xml:space="preserve"> residiendo, cumplir con la normativa del lugar y cumplir con el pago en la fecha acordada</w:t>
            </w:r>
          </w:p>
          <w:p w14:paraId="3DE9585C" w14:textId="4AE4D17D" w:rsidR="08ACA817" w:rsidRDefault="08ACA817" w:rsidP="268321E6">
            <w:pPr>
              <w:jc w:val="both"/>
              <w:rPr>
                <w:rFonts w:ascii="Arial" w:eastAsia="Arial" w:hAnsi="Arial" w:cs="Arial"/>
                <w:lang w:val="es-ES"/>
              </w:rPr>
            </w:pPr>
            <w:r w:rsidRPr="00B75F1D">
              <w:rPr>
                <w:rFonts w:ascii="Arial" w:eastAsia="Arial" w:hAnsi="Arial" w:cs="Arial"/>
                <w:lang w:val="es-ES"/>
              </w:rPr>
              <w:t>-En caso de arrendatario, prestar un inmueble, en buen estado y que cumpla con los requisitos descritos previamente</w:t>
            </w:r>
          </w:p>
        </w:tc>
        <w:tc>
          <w:tcPr>
            <w:tcW w:w="156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F06748" w14:textId="3A7B9774" w:rsidR="08ACA817" w:rsidRPr="00B75F1D" w:rsidRDefault="08ACA817" w:rsidP="268321E6">
            <w:pPr>
              <w:rPr>
                <w:rFonts w:ascii="Arial" w:eastAsia="Arial" w:hAnsi="Arial" w:cs="Arial"/>
              </w:rPr>
            </w:pPr>
            <w:r w:rsidRPr="00B75F1D">
              <w:rPr>
                <w:rFonts w:ascii="Arial" w:eastAsia="Arial" w:hAnsi="Arial" w:cs="Arial"/>
              </w:rPr>
              <w:t>-La informaci</w:t>
            </w:r>
            <w:r w:rsidR="18B7CF9F" w:rsidRPr="00B75F1D">
              <w:rPr>
                <w:rFonts w:ascii="Arial" w:eastAsia="Arial" w:hAnsi="Arial" w:cs="Arial"/>
              </w:rPr>
              <w:t xml:space="preserve">ón del contacto se recibe cuando el usuario </w:t>
            </w:r>
            <w:r w:rsidR="13DE6F8B" w:rsidRPr="00B75F1D">
              <w:rPr>
                <w:rFonts w:ascii="Arial" w:eastAsia="Arial" w:hAnsi="Arial" w:cs="Arial"/>
              </w:rPr>
              <w:t xml:space="preserve">se </w:t>
            </w:r>
            <w:proofErr w:type="spellStart"/>
            <w:r w:rsidR="13DE6F8B" w:rsidRPr="00B75F1D">
              <w:rPr>
                <w:rFonts w:ascii="Arial" w:eastAsia="Arial" w:hAnsi="Arial" w:cs="Arial"/>
              </w:rPr>
              <w:t>regristra</w:t>
            </w:r>
            <w:proofErr w:type="spellEnd"/>
          </w:p>
        </w:tc>
      </w:tr>
    </w:tbl>
    <w:p w14:paraId="0C36593F" w14:textId="484AD46B" w:rsidR="00CF7F80" w:rsidRPr="00F86881" w:rsidRDefault="00F86881" w:rsidP="00F86881">
      <w:pPr>
        <w:pStyle w:val="Descripcin"/>
        <w:jc w:val="center"/>
        <w:rPr>
          <w:rFonts w:ascii="Arial" w:eastAsia="Arial" w:hAnsi="Arial" w:cs="Arial"/>
          <w:color w:val="auto"/>
          <w:sz w:val="20"/>
          <w:szCs w:val="20"/>
        </w:rPr>
      </w:pPr>
      <w:bookmarkStart w:id="38" w:name="_Toc50542910"/>
      <w:r w:rsidRPr="00F86881">
        <w:rPr>
          <w:rFonts w:ascii="Arial" w:hAnsi="Arial" w:cs="Arial"/>
          <w:color w:val="auto"/>
        </w:rPr>
        <w:t xml:space="preserve">Tabla </w:t>
      </w:r>
      <w:r w:rsidRPr="00F86881">
        <w:rPr>
          <w:rFonts w:ascii="Arial" w:hAnsi="Arial" w:cs="Arial"/>
          <w:color w:val="auto"/>
        </w:rPr>
        <w:fldChar w:fldCharType="begin"/>
      </w:r>
      <w:r w:rsidRPr="00F86881">
        <w:rPr>
          <w:rFonts w:ascii="Arial" w:hAnsi="Arial" w:cs="Arial"/>
          <w:color w:val="auto"/>
        </w:rPr>
        <w:instrText xml:space="preserve"> SEQ Tabla \* ARABIC </w:instrText>
      </w:r>
      <w:r w:rsidRPr="00F86881">
        <w:rPr>
          <w:rFonts w:ascii="Arial" w:hAnsi="Arial" w:cs="Arial"/>
          <w:color w:val="auto"/>
        </w:rPr>
        <w:fldChar w:fldCharType="separate"/>
      </w:r>
      <w:r w:rsidRPr="00F86881">
        <w:rPr>
          <w:rFonts w:ascii="Arial" w:hAnsi="Arial" w:cs="Arial"/>
          <w:noProof/>
          <w:color w:val="auto"/>
        </w:rPr>
        <w:t>5</w:t>
      </w:r>
      <w:r w:rsidRPr="00F86881">
        <w:rPr>
          <w:rFonts w:ascii="Arial" w:hAnsi="Arial" w:cs="Arial"/>
          <w:color w:val="auto"/>
        </w:rPr>
        <w:fldChar w:fldCharType="end"/>
      </w:r>
      <w:r w:rsidRPr="00F86881">
        <w:rPr>
          <w:rFonts w:ascii="Arial" w:hAnsi="Arial" w:cs="Arial"/>
          <w:color w:val="auto"/>
        </w:rPr>
        <w:t xml:space="preserve"> </w:t>
      </w:r>
      <w:proofErr w:type="spellStart"/>
      <w:r w:rsidRPr="00F86881">
        <w:rPr>
          <w:rFonts w:ascii="Arial" w:hAnsi="Arial" w:cs="Arial"/>
          <w:color w:val="auto"/>
        </w:rPr>
        <w:t>Skateholders</w:t>
      </w:r>
      <w:bookmarkEnd w:id="38"/>
      <w:proofErr w:type="spellEnd"/>
    </w:p>
    <w:p w14:paraId="0DE2A033" w14:textId="2C8D917C" w:rsidR="00F85029" w:rsidRPr="00F85029" w:rsidRDefault="5ACEC0BA" w:rsidP="00F85029">
      <w:pPr>
        <w:pStyle w:val="Ttulo3"/>
        <w:rPr>
          <w:rFonts w:ascii="Arial" w:eastAsia="Arial" w:hAnsi="Arial" w:cs="Arial"/>
        </w:rPr>
      </w:pPr>
      <w:bookmarkStart w:id="39" w:name="_Toc50534668"/>
      <w:r w:rsidRPr="3B05FCEC">
        <w:rPr>
          <w:rFonts w:ascii="Arial" w:eastAsia="Arial" w:hAnsi="Arial" w:cs="Arial"/>
        </w:rPr>
        <w:t>Organigrama y descripción de roles</w:t>
      </w:r>
      <w:bookmarkEnd w:id="39"/>
    </w:p>
    <w:p w14:paraId="59517A11" w14:textId="77777777" w:rsidR="0049713B" w:rsidRPr="0049713B" w:rsidRDefault="0049713B" w:rsidP="0049713B"/>
    <w:p w14:paraId="1C0E9700" w14:textId="573F9BF0" w:rsidR="005F04DA" w:rsidRPr="005F04DA" w:rsidRDefault="578D7D8E" w:rsidP="00700D3A">
      <w:pPr>
        <w:jc w:val="both"/>
        <w:rPr>
          <w:rFonts w:ascii="Arial" w:eastAsia="Arial" w:hAnsi="Arial" w:cs="Arial"/>
          <w:highlight w:val="yellow"/>
        </w:rPr>
      </w:pPr>
      <w:r w:rsidRPr="3B05FCEC">
        <w:rPr>
          <w:rFonts w:ascii="Arial" w:eastAsia="Arial" w:hAnsi="Arial" w:cs="Arial"/>
        </w:rPr>
        <w:t xml:space="preserve">Para que el grupo tuviera una distribución de carga justa y eficiente se llevó a cabo el proyecto por medio de la metodología scrum, esto quiere decir que para cada miembro se estableció un rol especifico </w:t>
      </w:r>
      <w:r w:rsidR="1F2805BF" w:rsidRPr="3B05FCEC">
        <w:rPr>
          <w:rFonts w:ascii="Arial" w:eastAsia="Arial" w:hAnsi="Arial" w:cs="Arial"/>
        </w:rPr>
        <w:t>(</w:t>
      </w:r>
      <w:r w:rsidR="1F2805BF" w:rsidRPr="006B7989">
        <w:rPr>
          <w:rFonts w:ascii="Arial" w:eastAsia="Arial" w:hAnsi="Arial" w:cs="Arial"/>
          <w:i/>
        </w:rPr>
        <w:t>Scrum</w:t>
      </w:r>
      <w:r w:rsidR="1F2805BF" w:rsidRPr="3B05FCEC">
        <w:rPr>
          <w:rFonts w:ascii="Arial" w:eastAsia="Arial" w:hAnsi="Arial" w:cs="Arial"/>
        </w:rPr>
        <w:t xml:space="preserve"> </w:t>
      </w:r>
      <w:r w:rsidR="1F2805BF" w:rsidRPr="006B7989">
        <w:rPr>
          <w:rFonts w:ascii="Arial" w:eastAsia="Arial" w:hAnsi="Arial" w:cs="Arial"/>
          <w:i/>
        </w:rPr>
        <w:t>master</w:t>
      </w:r>
      <w:r w:rsidR="1F2805BF" w:rsidRPr="3B05FCEC">
        <w:rPr>
          <w:rFonts w:ascii="Arial" w:eastAsia="Arial" w:hAnsi="Arial" w:cs="Arial"/>
        </w:rPr>
        <w:t xml:space="preserve">, </w:t>
      </w:r>
      <w:proofErr w:type="spellStart"/>
      <w:r w:rsidR="1F2805BF" w:rsidRPr="006B7989">
        <w:rPr>
          <w:rFonts w:ascii="Arial" w:eastAsia="Arial" w:hAnsi="Arial" w:cs="Arial"/>
          <w:i/>
        </w:rPr>
        <w:t>Product</w:t>
      </w:r>
      <w:proofErr w:type="spellEnd"/>
      <w:r w:rsidR="1F2805BF" w:rsidRPr="3B05FCEC">
        <w:rPr>
          <w:rFonts w:ascii="Arial" w:eastAsia="Arial" w:hAnsi="Arial" w:cs="Arial"/>
        </w:rPr>
        <w:t xml:space="preserve"> </w:t>
      </w:r>
      <w:proofErr w:type="spellStart"/>
      <w:r w:rsidR="1F2805BF" w:rsidRPr="006B7989">
        <w:rPr>
          <w:rFonts w:ascii="Arial" w:eastAsia="Arial" w:hAnsi="Arial" w:cs="Arial"/>
          <w:i/>
        </w:rPr>
        <w:t>Owner</w:t>
      </w:r>
      <w:proofErr w:type="spellEnd"/>
      <w:r w:rsidR="1F2805BF" w:rsidRPr="3B05FCEC">
        <w:rPr>
          <w:rFonts w:ascii="Arial" w:eastAsia="Arial" w:hAnsi="Arial" w:cs="Arial"/>
        </w:rPr>
        <w:t xml:space="preserve">, </w:t>
      </w:r>
      <w:proofErr w:type="spellStart"/>
      <w:r w:rsidR="1F2805BF" w:rsidRPr="006B7989">
        <w:rPr>
          <w:rFonts w:ascii="Arial" w:eastAsia="Arial" w:hAnsi="Arial" w:cs="Arial"/>
          <w:i/>
        </w:rPr>
        <w:t>Development</w:t>
      </w:r>
      <w:proofErr w:type="spellEnd"/>
      <w:r w:rsidR="1F2805BF" w:rsidRPr="3B05FCEC">
        <w:rPr>
          <w:rFonts w:ascii="Arial" w:eastAsia="Arial" w:hAnsi="Arial" w:cs="Arial"/>
        </w:rPr>
        <w:t xml:space="preserve"> </w:t>
      </w:r>
      <w:proofErr w:type="spellStart"/>
      <w:r w:rsidR="1F2805BF" w:rsidRPr="006B7989">
        <w:rPr>
          <w:rFonts w:ascii="Arial" w:eastAsia="Arial" w:hAnsi="Arial" w:cs="Arial"/>
          <w:i/>
        </w:rPr>
        <w:t>team</w:t>
      </w:r>
      <w:proofErr w:type="spellEnd"/>
      <w:r w:rsidR="1F2805BF" w:rsidRPr="3B05FCEC">
        <w:rPr>
          <w:rFonts w:ascii="Arial" w:eastAsia="Arial" w:hAnsi="Arial" w:cs="Arial"/>
        </w:rPr>
        <w:t>)</w:t>
      </w:r>
      <w:r w:rsidRPr="3B05FCEC">
        <w:rPr>
          <w:rFonts w:ascii="Arial" w:eastAsia="Arial" w:hAnsi="Arial" w:cs="Arial"/>
        </w:rPr>
        <w:t xml:space="preserve"> de acuerdo a sus habilidades y gustos, esto contrastado con </w:t>
      </w:r>
      <w:r w:rsidR="6499FACF" w:rsidRPr="3B05FCEC">
        <w:rPr>
          <w:rFonts w:ascii="Arial" w:eastAsia="Arial" w:hAnsi="Arial" w:cs="Arial"/>
        </w:rPr>
        <w:t xml:space="preserve">pruebas de personalidad </w:t>
      </w:r>
      <w:r w:rsidR="005A3FEB" w:rsidRPr="005A3FEB">
        <w:rPr>
          <w:rFonts w:ascii="Arial" w:eastAsia="Arial" w:hAnsi="Arial" w:cs="Arial"/>
        </w:rPr>
        <w:t>v</w:t>
      </w:r>
      <w:r w:rsidR="6499FACF" w:rsidRPr="005A3FEB">
        <w:rPr>
          <w:rFonts w:ascii="Arial" w:eastAsia="Arial" w:hAnsi="Arial" w:cs="Arial"/>
        </w:rPr>
        <w:t>er anexo (</w:t>
      </w:r>
      <w:hyperlink r:id="rId16" w:history="1">
        <w:r w:rsidR="6499FACF" w:rsidRPr="005A3FEB">
          <w:rPr>
            <w:rStyle w:val="Hipervnculo"/>
            <w:rFonts w:ascii="Arial" w:eastAsia="Arial" w:hAnsi="Arial" w:cs="Arial"/>
          </w:rPr>
          <w:t>Test Hermann</w:t>
        </w:r>
      </w:hyperlink>
      <w:r w:rsidR="6499FACF" w:rsidRPr="005A3FEB">
        <w:rPr>
          <w:rFonts w:ascii="Arial" w:eastAsia="Arial" w:hAnsi="Arial" w:cs="Arial"/>
        </w:rPr>
        <w:t>)</w:t>
      </w:r>
    </w:p>
    <w:p w14:paraId="60B6E86A" w14:textId="7BCC8A78" w:rsidR="00C94F8B" w:rsidRPr="00AE60B6" w:rsidRDefault="00C94F8B" w:rsidP="00700D3A">
      <w:pPr>
        <w:jc w:val="both"/>
        <w:rPr>
          <w:rFonts w:ascii="Arial" w:eastAsia="Arial" w:hAnsi="Arial" w:cs="Arial"/>
        </w:rPr>
      </w:pPr>
    </w:p>
    <w:p w14:paraId="7527F7E5" w14:textId="77777777" w:rsidR="007D29A2" w:rsidRPr="004D1174" w:rsidRDefault="6D0ABF35" w:rsidP="007D29A2">
      <w:pPr>
        <w:pStyle w:val="Ttulo4"/>
        <w:rPr>
          <w:rFonts w:ascii="Arial" w:eastAsia="Arial" w:hAnsi="Arial" w:cs="Arial"/>
          <w:b/>
          <w:i w:val="0"/>
          <w:color w:val="auto"/>
        </w:rPr>
      </w:pPr>
      <w:r w:rsidRPr="004D1174">
        <w:rPr>
          <w:rFonts w:ascii="Arial" w:eastAsia="Arial" w:hAnsi="Arial" w:cs="Arial"/>
          <w:b/>
          <w:i w:val="0"/>
          <w:color w:val="auto"/>
        </w:rPr>
        <w:t>Organigrama</w:t>
      </w:r>
    </w:p>
    <w:p w14:paraId="3A512B0C" w14:textId="1944A371" w:rsidR="007245BF" w:rsidRPr="00AE60B6" w:rsidRDefault="5C15B842" w:rsidP="3B05FCEC">
      <w:pPr>
        <w:rPr>
          <w:rFonts w:ascii="Arial" w:eastAsia="Arial" w:hAnsi="Arial" w:cs="Arial"/>
        </w:rPr>
      </w:pPr>
      <w:r>
        <w:rPr>
          <w:noProof/>
        </w:rPr>
        <w:drawing>
          <wp:inline distT="0" distB="0" distL="0" distR="0" wp14:anchorId="659BDD2F" wp14:editId="3D39614E">
            <wp:extent cx="6288014" cy="4830917"/>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7">
                      <a:extLst>
                        <a:ext uri="{28A0092B-C50C-407E-A947-70E740481C1C}">
                          <a14:useLocalDpi xmlns:a14="http://schemas.microsoft.com/office/drawing/2010/main" val="0"/>
                        </a:ext>
                      </a:extLst>
                    </a:blip>
                    <a:stretch>
                      <a:fillRect/>
                    </a:stretch>
                  </pic:blipFill>
                  <pic:spPr>
                    <a:xfrm>
                      <a:off x="0" y="0"/>
                      <a:ext cx="6288014" cy="4830917"/>
                    </a:xfrm>
                    <a:prstGeom prst="rect">
                      <a:avLst/>
                    </a:prstGeom>
                  </pic:spPr>
                </pic:pic>
              </a:graphicData>
            </a:graphic>
          </wp:inline>
        </w:drawing>
      </w:r>
    </w:p>
    <w:p w14:paraId="63C302DD" w14:textId="35C5C815" w:rsidR="003739B2" w:rsidRPr="00B256EF" w:rsidRDefault="00B256EF" w:rsidP="00B256EF">
      <w:pPr>
        <w:pStyle w:val="Descripcin"/>
        <w:jc w:val="center"/>
        <w:rPr>
          <w:rFonts w:ascii="Arial" w:eastAsia="Arial" w:hAnsi="Arial" w:cs="Arial"/>
          <w:color w:val="auto"/>
          <w:sz w:val="20"/>
          <w:szCs w:val="20"/>
        </w:rPr>
      </w:pPr>
      <w:bookmarkStart w:id="40" w:name="_Toc50574222"/>
      <w:r w:rsidRPr="00B256EF">
        <w:rPr>
          <w:rFonts w:ascii="Arial" w:hAnsi="Arial" w:cs="Arial"/>
          <w:color w:val="auto"/>
        </w:rPr>
        <w:t xml:space="preserve">Figura </w:t>
      </w:r>
      <w:r w:rsidRPr="00B256EF">
        <w:rPr>
          <w:rFonts w:ascii="Arial" w:hAnsi="Arial" w:cs="Arial"/>
          <w:color w:val="auto"/>
        </w:rPr>
        <w:fldChar w:fldCharType="begin"/>
      </w:r>
      <w:r w:rsidRPr="00B256EF">
        <w:rPr>
          <w:rFonts w:ascii="Arial" w:hAnsi="Arial" w:cs="Arial"/>
          <w:color w:val="auto"/>
        </w:rPr>
        <w:instrText xml:space="preserve"> SEQ Figura \* ARABIC </w:instrText>
      </w:r>
      <w:r w:rsidRPr="00B256EF">
        <w:rPr>
          <w:rFonts w:ascii="Arial" w:hAnsi="Arial" w:cs="Arial"/>
          <w:color w:val="auto"/>
        </w:rPr>
        <w:fldChar w:fldCharType="separate"/>
      </w:r>
      <w:r w:rsidR="00757D9F">
        <w:rPr>
          <w:rFonts w:ascii="Arial" w:hAnsi="Arial" w:cs="Arial"/>
          <w:noProof/>
          <w:color w:val="auto"/>
        </w:rPr>
        <w:t>2</w:t>
      </w:r>
      <w:r w:rsidRPr="00B256EF">
        <w:rPr>
          <w:rFonts w:ascii="Arial" w:hAnsi="Arial" w:cs="Arial"/>
          <w:color w:val="auto"/>
        </w:rPr>
        <w:fldChar w:fldCharType="end"/>
      </w:r>
      <w:r w:rsidR="00AC2AF7" w:rsidRPr="00B256EF">
        <w:rPr>
          <w:rFonts w:ascii="Arial" w:hAnsi="Arial" w:cs="Arial"/>
          <w:color w:val="auto"/>
        </w:rPr>
        <w:t xml:space="preserve"> Organigrama equipo de trabajo </w:t>
      </w:r>
      <w:r w:rsidRPr="00B256EF">
        <w:rPr>
          <w:rFonts w:ascii="Arial" w:hAnsi="Arial" w:cs="Arial"/>
          <w:color w:val="auto"/>
        </w:rPr>
        <w:t>ECO</w:t>
      </w:r>
      <w:bookmarkEnd w:id="40"/>
    </w:p>
    <w:p w14:paraId="5DDFA8EC" w14:textId="71CC6E96" w:rsidR="71E4E49D" w:rsidRPr="00AE60B6" w:rsidRDefault="71E4E49D" w:rsidP="3B05FCEC">
      <w:pPr>
        <w:rPr>
          <w:rFonts w:ascii="Arial" w:eastAsia="Arial" w:hAnsi="Arial" w:cs="Arial"/>
        </w:rPr>
      </w:pPr>
    </w:p>
    <w:tbl>
      <w:tblPr>
        <w:tblStyle w:val="Tablaconcuadrcula"/>
        <w:tblW w:w="8945" w:type="dxa"/>
        <w:tblLayout w:type="fixed"/>
        <w:tblLook w:val="06A0" w:firstRow="1" w:lastRow="0" w:firstColumn="1" w:lastColumn="0" w:noHBand="1" w:noVBand="1"/>
      </w:tblPr>
      <w:tblGrid>
        <w:gridCol w:w="2235"/>
        <w:gridCol w:w="3090"/>
        <w:gridCol w:w="3620"/>
      </w:tblGrid>
      <w:tr w:rsidR="478E1C3C" w:rsidRPr="00AE60B6" w14:paraId="793140C9" w14:textId="77777777" w:rsidTr="3B05FCEC">
        <w:tc>
          <w:tcPr>
            <w:tcW w:w="2235" w:type="dxa"/>
          </w:tcPr>
          <w:p w14:paraId="1E4A41D5" w14:textId="178F0CB8" w:rsidR="75B49F5A" w:rsidRPr="00AE60B6" w:rsidRDefault="30DA0AB0" w:rsidP="3B05FCEC">
            <w:pPr>
              <w:rPr>
                <w:rFonts w:ascii="Arial" w:eastAsia="Arial" w:hAnsi="Arial" w:cs="Arial"/>
                <w:b/>
                <w:bCs/>
              </w:rPr>
            </w:pPr>
            <w:r w:rsidRPr="3B05FCEC">
              <w:rPr>
                <w:rFonts w:ascii="Arial" w:eastAsia="Arial" w:hAnsi="Arial" w:cs="Arial"/>
                <w:b/>
                <w:bCs/>
              </w:rPr>
              <w:t>Rol</w:t>
            </w:r>
          </w:p>
        </w:tc>
        <w:tc>
          <w:tcPr>
            <w:tcW w:w="3090" w:type="dxa"/>
          </w:tcPr>
          <w:p w14:paraId="2099158F" w14:textId="6087C3BA" w:rsidR="75B49F5A" w:rsidRPr="00AE60B6" w:rsidRDefault="30DA0AB0" w:rsidP="3B05FCEC">
            <w:pPr>
              <w:rPr>
                <w:rFonts w:ascii="Arial" w:eastAsia="Arial" w:hAnsi="Arial" w:cs="Arial"/>
              </w:rPr>
            </w:pPr>
            <w:r w:rsidRPr="3B05FCEC">
              <w:rPr>
                <w:rFonts w:ascii="Arial" w:eastAsia="Arial" w:hAnsi="Arial" w:cs="Arial"/>
                <w:b/>
                <w:bCs/>
              </w:rPr>
              <w:t>Descripción</w:t>
            </w:r>
          </w:p>
        </w:tc>
        <w:tc>
          <w:tcPr>
            <w:tcW w:w="3620" w:type="dxa"/>
          </w:tcPr>
          <w:p w14:paraId="798B354D" w14:textId="0FC02FA6" w:rsidR="75B49F5A" w:rsidRPr="00AE60B6" w:rsidRDefault="30DA0AB0" w:rsidP="3B05FCEC">
            <w:pPr>
              <w:rPr>
                <w:rFonts w:ascii="Arial" w:eastAsia="Arial" w:hAnsi="Arial" w:cs="Arial"/>
              </w:rPr>
            </w:pPr>
            <w:r w:rsidRPr="3B05FCEC">
              <w:rPr>
                <w:rFonts w:ascii="Arial" w:eastAsia="Arial" w:hAnsi="Arial" w:cs="Arial"/>
                <w:b/>
                <w:bCs/>
              </w:rPr>
              <w:t>Responsabilidades</w:t>
            </w:r>
          </w:p>
        </w:tc>
      </w:tr>
      <w:tr w:rsidR="478E1C3C" w:rsidRPr="00AE60B6" w14:paraId="65C679A0" w14:textId="77777777" w:rsidTr="3B05FCEC">
        <w:tc>
          <w:tcPr>
            <w:tcW w:w="2235" w:type="dxa"/>
          </w:tcPr>
          <w:p w14:paraId="5DA3780B" w14:textId="5EA4B088" w:rsidR="43F6DEC2" w:rsidRPr="00AE60B6" w:rsidRDefault="43F6DEC2" w:rsidP="3B05FCEC">
            <w:pPr>
              <w:rPr>
                <w:rFonts w:ascii="Arial" w:eastAsia="Arial" w:hAnsi="Arial" w:cs="Arial"/>
              </w:rPr>
            </w:pPr>
          </w:p>
          <w:p w14:paraId="09410EFA" w14:textId="44350637" w:rsidR="43F6DEC2" w:rsidRPr="00AE60B6" w:rsidRDefault="43F6DEC2" w:rsidP="3B05FCEC">
            <w:pPr>
              <w:rPr>
                <w:rFonts w:ascii="Arial" w:eastAsia="Arial" w:hAnsi="Arial" w:cs="Arial"/>
              </w:rPr>
            </w:pPr>
          </w:p>
          <w:p w14:paraId="42B025C8" w14:textId="6D7F8A98" w:rsidR="43F6DEC2" w:rsidRPr="00AE60B6" w:rsidRDefault="43F6DEC2" w:rsidP="3B05FCEC">
            <w:pPr>
              <w:rPr>
                <w:rFonts w:ascii="Arial" w:eastAsia="Arial" w:hAnsi="Arial" w:cs="Arial"/>
              </w:rPr>
            </w:pPr>
          </w:p>
          <w:p w14:paraId="3F40E0A1" w14:textId="1B5703A0" w:rsidR="43F6DEC2" w:rsidRPr="00AE60B6" w:rsidRDefault="43F6DEC2" w:rsidP="3B05FCEC">
            <w:pPr>
              <w:rPr>
                <w:rFonts w:ascii="Arial" w:eastAsia="Arial" w:hAnsi="Arial" w:cs="Arial"/>
              </w:rPr>
            </w:pPr>
          </w:p>
          <w:p w14:paraId="3F26F68F" w14:textId="65321740" w:rsidR="43F6DEC2" w:rsidRPr="00AE60B6" w:rsidRDefault="43F6DEC2" w:rsidP="3B05FCEC">
            <w:pPr>
              <w:rPr>
                <w:rFonts w:ascii="Arial" w:eastAsia="Arial" w:hAnsi="Arial" w:cs="Arial"/>
              </w:rPr>
            </w:pPr>
          </w:p>
          <w:p w14:paraId="57F32C46" w14:textId="13446F80" w:rsidR="43F6DEC2" w:rsidRPr="00AE60B6" w:rsidRDefault="43F6DEC2" w:rsidP="3B05FCEC">
            <w:pPr>
              <w:rPr>
                <w:rFonts w:ascii="Arial" w:eastAsia="Arial" w:hAnsi="Arial" w:cs="Arial"/>
              </w:rPr>
            </w:pPr>
          </w:p>
          <w:p w14:paraId="08ADB4ED" w14:textId="23DE74C5" w:rsidR="43F6DEC2" w:rsidRPr="00AE60B6" w:rsidRDefault="43F6DEC2" w:rsidP="3B05FCEC">
            <w:pPr>
              <w:rPr>
                <w:rFonts w:ascii="Arial" w:eastAsia="Arial" w:hAnsi="Arial" w:cs="Arial"/>
              </w:rPr>
            </w:pPr>
          </w:p>
          <w:p w14:paraId="1E81B02A" w14:textId="29C48AD4" w:rsidR="75B49F5A" w:rsidRPr="00AE60B6" w:rsidRDefault="6F112EE5" w:rsidP="3B05FCEC">
            <w:pPr>
              <w:rPr>
                <w:rFonts w:ascii="Arial" w:eastAsia="Arial" w:hAnsi="Arial" w:cs="Arial"/>
              </w:rPr>
            </w:pPr>
            <w:proofErr w:type="spellStart"/>
            <w:r w:rsidRPr="006B7989">
              <w:rPr>
                <w:rFonts w:ascii="Arial" w:eastAsia="Arial" w:hAnsi="Arial" w:cs="Arial"/>
                <w:i/>
              </w:rPr>
              <w:t>Pro</w:t>
            </w:r>
            <w:r w:rsidR="2D39B1B5" w:rsidRPr="006B7989">
              <w:rPr>
                <w:rFonts w:ascii="Arial" w:eastAsia="Arial" w:hAnsi="Arial" w:cs="Arial"/>
                <w:i/>
              </w:rPr>
              <w:t>du</w:t>
            </w:r>
            <w:r w:rsidRPr="006B7989">
              <w:rPr>
                <w:rFonts w:ascii="Arial" w:eastAsia="Arial" w:hAnsi="Arial" w:cs="Arial"/>
                <w:i/>
              </w:rPr>
              <w:t>ct</w:t>
            </w:r>
            <w:proofErr w:type="spellEnd"/>
            <w:r w:rsidR="30DA0AB0" w:rsidRPr="3B05FCEC">
              <w:rPr>
                <w:rFonts w:ascii="Arial" w:eastAsia="Arial" w:hAnsi="Arial" w:cs="Arial"/>
              </w:rPr>
              <w:t xml:space="preserve"> </w:t>
            </w:r>
            <w:proofErr w:type="spellStart"/>
            <w:r w:rsidR="30DA0AB0" w:rsidRPr="006B7989">
              <w:rPr>
                <w:rFonts w:ascii="Arial" w:eastAsia="Arial" w:hAnsi="Arial" w:cs="Arial"/>
                <w:i/>
              </w:rPr>
              <w:t>owner</w:t>
            </w:r>
            <w:proofErr w:type="spellEnd"/>
          </w:p>
        </w:tc>
        <w:tc>
          <w:tcPr>
            <w:tcW w:w="3090" w:type="dxa"/>
          </w:tcPr>
          <w:p w14:paraId="0255FC1E" w14:textId="1A453F1B" w:rsidR="43F6DEC2" w:rsidRPr="00AE60B6" w:rsidRDefault="43F6DEC2" w:rsidP="3B05FCEC">
            <w:pPr>
              <w:jc w:val="both"/>
              <w:rPr>
                <w:rFonts w:ascii="Arial" w:eastAsia="Arial" w:hAnsi="Arial" w:cs="Arial"/>
              </w:rPr>
            </w:pPr>
          </w:p>
          <w:p w14:paraId="0DEA547B" w14:textId="51A1F107" w:rsidR="43F6DEC2" w:rsidRPr="00AE60B6" w:rsidRDefault="43F6DEC2" w:rsidP="3B05FCEC">
            <w:pPr>
              <w:jc w:val="both"/>
              <w:rPr>
                <w:rFonts w:ascii="Arial" w:eastAsia="Arial" w:hAnsi="Arial" w:cs="Arial"/>
              </w:rPr>
            </w:pPr>
          </w:p>
          <w:p w14:paraId="492A9556" w14:textId="2CAA2DEB" w:rsidR="43F6DEC2" w:rsidRPr="00AE60B6" w:rsidRDefault="43F6DEC2" w:rsidP="3B05FCEC">
            <w:pPr>
              <w:jc w:val="both"/>
              <w:rPr>
                <w:rFonts w:ascii="Arial" w:eastAsia="Arial" w:hAnsi="Arial" w:cs="Arial"/>
              </w:rPr>
            </w:pPr>
          </w:p>
          <w:p w14:paraId="34D9ABB5" w14:textId="735D3837" w:rsidR="43F6DEC2" w:rsidRPr="00AE60B6" w:rsidRDefault="43F6DEC2" w:rsidP="3B05FCEC">
            <w:pPr>
              <w:jc w:val="both"/>
              <w:rPr>
                <w:rFonts w:ascii="Arial" w:eastAsia="Arial" w:hAnsi="Arial" w:cs="Arial"/>
              </w:rPr>
            </w:pPr>
          </w:p>
          <w:p w14:paraId="357806F1" w14:textId="5D8FCE67" w:rsidR="43F6DEC2" w:rsidRPr="00AE60B6" w:rsidRDefault="43F6DEC2" w:rsidP="3B05FCEC">
            <w:pPr>
              <w:jc w:val="both"/>
              <w:rPr>
                <w:rFonts w:ascii="Arial" w:eastAsia="Arial" w:hAnsi="Arial" w:cs="Arial"/>
              </w:rPr>
            </w:pPr>
          </w:p>
          <w:p w14:paraId="1572D5E5" w14:textId="2C75D58F" w:rsidR="478E1C3C" w:rsidRPr="00AE60B6" w:rsidRDefault="687F04B1" w:rsidP="3B05FCEC">
            <w:pPr>
              <w:jc w:val="both"/>
              <w:rPr>
                <w:rFonts w:ascii="Arial" w:eastAsia="Arial" w:hAnsi="Arial" w:cs="Arial"/>
              </w:rPr>
            </w:pPr>
            <w:r w:rsidRPr="3B05FCEC">
              <w:rPr>
                <w:rFonts w:ascii="Arial" w:eastAsia="Arial" w:hAnsi="Arial" w:cs="Arial"/>
              </w:rPr>
              <w:t>Se encarga de coordinar principalmente la gestión de requisitos. Es el que tiene la última palabra en las decisiones del proyecto</w:t>
            </w:r>
          </w:p>
        </w:tc>
        <w:tc>
          <w:tcPr>
            <w:tcW w:w="3620" w:type="dxa"/>
          </w:tcPr>
          <w:p w14:paraId="546106B7" w14:textId="77777777" w:rsidR="257524BE" w:rsidRPr="00AE60B6" w:rsidRDefault="0D6F33D3" w:rsidP="000133A1">
            <w:pPr>
              <w:numPr>
                <w:ilvl w:val="0"/>
                <w:numId w:val="23"/>
              </w:numPr>
              <w:jc w:val="both"/>
              <w:rPr>
                <w:rFonts w:ascii="Arial" w:eastAsia="Arial" w:hAnsi="Arial" w:cs="Arial"/>
              </w:rPr>
            </w:pPr>
            <w:r w:rsidRPr="3B05FCEC">
              <w:rPr>
                <w:rFonts w:ascii="Arial" w:eastAsia="Arial" w:hAnsi="Arial" w:cs="Arial"/>
              </w:rPr>
              <w:t>Revisar el progreso de las funcionalidades en cada requisito.</w:t>
            </w:r>
          </w:p>
          <w:p w14:paraId="4501988E" w14:textId="77777777" w:rsidR="257524BE" w:rsidRPr="00AE60B6" w:rsidRDefault="0D6F33D3" w:rsidP="000133A1">
            <w:pPr>
              <w:numPr>
                <w:ilvl w:val="0"/>
                <w:numId w:val="23"/>
              </w:numPr>
              <w:jc w:val="both"/>
              <w:rPr>
                <w:rFonts w:ascii="Arial" w:eastAsia="Arial" w:hAnsi="Arial" w:cs="Arial"/>
              </w:rPr>
            </w:pPr>
            <w:r w:rsidRPr="3B05FCEC">
              <w:rPr>
                <w:rFonts w:ascii="Arial" w:eastAsia="Arial" w:hAnsi="Arial" w:cs="Arial"/>
              </w:rPr>
              <w:t>Verificar el desempeño de todos los miembros del equipo.</w:t>
            </w:r>
          </w:p>
          <w:p w14:paraId="124AC060" w14:textId="77777777" w:rsidR="257524BE" w:rsidRPr="00AE60B6" w:rsidRDefault="0D6F33D3" w:rsidP="000133A1">
            <w:pPr>
              <w:numPr>
                <w:ilvl w:val="0"/>
                <w:numId w:val="23"/>
              </w:numPr>
              <w:jc w:val="both"/>
              <w:rPr>
                <w:rFonts w:ascii="Arial" w:eastAsia="Arial" w:hAnsi="Arial" w:cs="Arial"/>
              </w:rPr>
            </w:pPr>
            <w:r w:rsidRPr="3B05FCEC">
              <w:rPr>
                <w:rFonts w:ascii="Arial" w:eastAsia="Arial" w:hAnsi="Arial" w:cs="Arial"/>
              </w:rPr>
              <w:t>Diseñar e implementar los índices de calidad.</w:t>
            </w:r>
          </w:p>
          <w:p w14:paraId="586AABB9" w14:textId="77777777" w:rsidR="257524BE" w:rsidRPr="00AE60B6" w:rsidRDefault="0D6F33D3" w:rsidP="000133A1">
            <w:pPr>
              <w:numPr>
                <w:ilvl w:val="0"/>
                <w:numId w:val="23"/>
              </w:numPr>
              <w:jc w:val="both"/>
              <w:rPr>
                <w:rFonts w:ascii="Arial" w:eastAsia="Arial" w:hAnsi="Arial" w:cs="Arial"/>
              </w:rPr>
            </w:pPr>
            <w:r w:rsidRPr="3B05FCEC">
              <w:rPr>
                <w:rFonts w:ascii="Arial" w:eastAsia="Arial" w:hAnsi="Arial" w:cs="Arial"/>
              </w:rPr>
              <w:t>Encargado de revisar las recomendaciones planteadas por el docente.</w:t>
            </w:r>
          </w:p>
          <w:p w14:paraId="522853EF" w14:textId="77777777" w:rsidR="257524BE" w:rsidRPr="00AE60B6" w:rsidRDefault="0D6F33D3" w:rsidP="000133A1">
            <w:pPr>
              <w:numPr>
                <w:ilvl w:val="0"/>
                <w:numId w:val="23"/>
              </w:numPr>
              <w:jc w:val="both"/>
              <w:rPr>
                <w:rFonts w:ascii="Arial" w:eastAsia="Arial" w:hAnsi="Arial" w:cs="Arial"/>
              </w:rPr>
            </w:pPr>
            <w:r w:rsidRPr="3B05FCEC">
              <w:rPr>
                <w:rFonts w:ascii="Arial" w:eastAsia="Arial" w:hAnsi="Arial" w:cs="Arial"/>
              </w:rPr>
              <w:lastRenderedPageBreak/>
              <w:t>Diseñar planes para el manejo y control de riesgos.</w:t>
            </w:r>
          </w:p>
          <w:p w14:paraId="1AF3C222" w14:textId="54A82B95" w:rsidR="478E1C3C" w:rsidRPr="00AE60B6" w:rsidRDefault="478E1C3C" w:rsidP="3B05FCEC">
            <w:pPr>
              <w:rPr>
                <w:rFonts w:ascii="Arial" w:eastAsia="Arial" w:hAnsi="Arial" w:cs="Arial"/>
              </w:rPr>
            </w:pPr>
          </w:p>
        </w:tc>
      </w:tr>
      <w:tr w:rsidR="478E1C3C" w:rsidRPr="00AE60B6" w14:paraId="2CAE3B61" w14:textId="77777777" w:rsidTr="3B05FCEC">
        <w:tc>
          <w:tcPr>
            <w:tcW w:w="2235" w:type="dxa"/>
          </w:tcPr>
          <w:p w14:paraId="730E148A" w14:textId="17285FA1" w:rsidR="43F6DEC2" w:rsidRPr="00AE60B6" w:rsidRDefault="43F6DEC2" w:rsidP="3B05FCEC">
            <w:pPr>
              <w:rPr>
                <w:rFonts w:ascii="Arial" w:eastAsia="Arial" w:hAnsi="Arial" w:cs="Arial"/>
              </w:rPr>
            </w:pPr>
          </w:p>
          <w:p w14:paraId="5B48D463" w14:textId="25E3886E" w:rsidR="43F6DEC2" w:rsidRPr="00AE60B6" w:rsidRDefault="43F6DEC2" w:rsidP="3B05FCEC">
            <w:pPr>
              <w:rPr>
                <w:rFonts w:ascii="Arial" w:eastAsia="Arial" w:hAnsi="Arial" w:cs="Arial"/>
              </w:rPr>
            </w:pPr>
          </w:p>
          <w:p w14:paraId="2B179B9D" w14:textId="0199C4ED" w:rsidR="43F6DEC2" w:rsidRPr="00AE60B6" w:rsidRDefault="43F6DEC2" w:rsidP="3B05FCEC">
            <w:pPr>
              <w:rPr>
                <w:rFonts w:ascii="Arial" w:eastAsia="Arial" w:hAnsi="Arial" w:cs="Arial"/>
              </w:rPr>
            </w:pPr>
          </w:p>
          <w:p w14:paraId="320222BF" w14:textId="23FBCC8D" w:rsidR="43F6DEC2" w:rsidRPr="00AE60B6" w:rsidRDefault="43F6DEC2" w:rsidP="3B05FCEC">
            <w:pPr>
              <w:rPr>
                <w:rFonts w:ascii="Arial" w:eastAsia="Arial" w:hAnsi="Arial" w:cs="Arial"/>
              </w:rPr>
            </w:pPr>
          </w:p>
          <w:p w14:paraId="5D8A6B4F" w14:textId="75AF732E" w:rsidR="43F6DEC2" w:rsidRPr="00AE60B6" w:rsidRDefault="43F6DEC2" w:rsidP="3B05FCEC">
            <w:pPr>
              <w:rPr>
                <w:rFonts w:ascii="Arial" w:eastAsia="Arial" w:hAnsi="Arial" w:cs="Arial"/>
              </w:rPr>
            </w:pPr>
          </w:p>
          <w:p w14:paraId="02C8DCEC" w14:textId="02BF5FCA" w:rsidR="43F6DEC2" w:rsidRPr="00AE60B6" w:rsidRDefault="43F6DEC2" w:rsidP="3B05FCEC">
            <w:pPr>
              <w:rPr>
                <w:rFonts w:ascii="Arial" w:eastAsia="Arial" w:hAnsi="Arial" w:cs="Arial"/>
              </w:rPr>
            </w:pPr>
          </w:p>
          <w:p w14:paraId="70CBAE37" w14:textId="50442973" w:rsidR="43F6DEC2" w:rsidRPr="00AE60B6" w:rsidRDefault="43F6DEC2" w:rsidP="3B05FCEC">
            <w:pPr>
              <w:rPr>
                <w:rFonts w:ascii="Arial" w:eastAsia="Arial" w:hAnsi="Arial" w:cs="Arial"/>
              </w:rPr>
            </w:pPr>
          </w:p>
          <w:p w14:paraId="3DA4E964" w14:textId="680695BE" w:rsidR="75B49F5A" w:rsidRPr="00AE60B6" w:rsidRDefault="30DA0AB0" w:rsidP="3B05FCEC">
            <w:pPr>
              <w:rPr>
                <w:rFonts w:ascii="Arial" w:eastAsia="Arial" w:hAnsi="Arial" w:cs="Arial"/>
              </w:rPr>
            </w:pPr>
            <w:r w:rsidRPr="006B7989">
              <w:rPr>
                <w:rFonts w:ascii="Arial" w:eastAsia="Arial" w:hAnsi="Arial" w:cs="Arial"/>
                <w:i/>
              </w:rPr>
              <w:t>Scrum</w:t>
            </w:r>
            <w:r w:rsidRPr="3B05FCEC">
              <w:rPr>
                <w:rFonts w:ascii="Arial" w:eastAsia="Arial" w:hAnsi="Arial" w:cs="Arial"/>
              </w:rPr>
              <w:t xml:space="preserve"> </w:t>
            </w:r>
            <w:r w:rsidRPr="006B7989">
              <w:rPr>
                <w:rFonts w:ascii="Arial" w:eastAsia="Arial" w:hAnsi="Arial" w:cs="Arial"/>
                <w:i/>
              </w:rPr>
              <w:t>master</w:t>
            </w:r>
          </w:p>
        </w:tc>
        <w:tc>
          <w:tcPr>
            <w:tcW w:w="3090" w:type="dxa"/>
          </w:tcPr>
          <w:p w14:paraId="1A96E811" w14:textId="373FF699" w:rsidR="257524BE" w:rsidRPr="00AE60B6" w:rsidRDefault="257524BE" w:rsidP="3B05FCEC">
            <w:pPr>
              <w:rPr>
                <w:rFonts w:ascii="Arial" w:eastAsia="Arial" w:hAnsi="Arial" w:cs="Arial"/>
              </w:rPr>
            </w:pPr>
          </w:p>
          <w:p w14:paraId="4696C4A9" w14:textId="429351A1" w:rsidR="257524BE" w:rsidRPr="00AE60B6" w:rsidRDefault="257524BE" w:rsidP="3B05FCEC">
            <w:pPr>
              <w:rPr>
                <w:rFonts w:ascii="Arial" w:eastAsia="Arial" w:hAnsi="Arial" w:cs="Arial"/>
              </w:rPr>
            </w:pPr>
          </w:p>
          <w:p w14:paraId="3AB5E0ED" w14:textId="0E5EAC9B" w:rsidR="257524BE" w:rsidRPr="00AE60B6" w:rsidRDefault="257524BE" w:rsidP="3B05FCEC">
            <w:pPr>
              <w:rPr>
                <w:rFonts w:ascii="Arial" w:eastAsia="Arial" w:hAnsi="Arial" w:cs="Arial"/>
              </w:rPr>
            </w:pPr>
          </w:p>
          <w:p w14:paraId="073BB923" w14:textId="0BA2F21D" w:rsidR="257524BE" w:rsidRPr="00AE60B6" w:rsidRDefault="30DA0AB0" w:rsidP="3B05FCEC">
            <w:pPr>
              <w:rPr>
                <w:rFonts w:ascii="Arial" w:eastAsia="Arial" w:hAnsi="Arial" w:cs="Arial"/>
              </w:rPr>
            </w:pPr>
            <w:r w:rsidRPr="3B05FCEC">
              <w:rPr>
                <w:rFonts w:ascii="Arial" w:eastAsia="Arial" w:hAnsi="Arial" w:cs="Arial"/>
              </w:rPr>
              <w:t xml:space="preserve">Responsable de asegurar que </w:t>
            </w:r>
            <w:r w:rsidRPr="006B7989">
              <w:rPr>
                <w:rFonts w:ascii="Arial" w:eastAsia="Arial" w:hAnsi="Arial" w:cs="Arial"/>
                <w:i/>
              </w:rPr>
              <w:t>Scrum</w:t>
            </w:r>
            <w:r w:rsidRPr="3B05FCEC">
              <w:rPr>
                <w:rFonts w:ascii="Arial" w:eastAsia="Arial" w:hAnsi="Arial" w:cs="Arial"/>
              </w:rPr>
              <w:t xml:space="preserve"> es entendido y adoptado a lo largo del proyecto. También se debe mantener al equipo unido, solucionando los problemas que puedan ocurrir entre los miembros del equipo a lo largo del proyecto.</w:t>
            </w:r>
          </w:p>
          <w:p w14:paraId="2C39A617" w14:textId="25A8A699" w:rsidR="478E1C3C" w:rsidRPr="00AE60B6" w:rsidRDefault="478E1C3C" w:rsidP="3B05FCEC">
            <w:pPr>
              <w:rPr>
                <w:rFonts w:ascii="Arial" w:eastAsia="Arial" w:hAnsi="Arial" w:cs="Arial"/>
              </w:rPr>
            </w:pPr>
          </w:p>
        </w:tc>
        <w:tc>
          <w:tcPr>
            <w:tcW w:w="3620" w:type="dxa"/>
          </w:tcPr>
          <w:p w14:paraId="4A8D320F" w14:textId="77777777" w:rsidR="257524BE" w:rsidRPr="00AE60B6" w:rsidRDefault="3D4D62FB" w:rsidP="000133A1">
            <w:pPr>
              <w:numPr>
                <w:ilvl w:val="0"/>
                <w:numId w:val="21"/>
              </w:numPr>
              <w:jc w:val="both"/>
              <w:rPr>
                <w:rFonts w:ascii="Arial" w:eastAsia="Arial" w:hAnsi="Arial" w:cs="Arial"/>
              </w:rPr>
            </w:pPr>
            <w:r w:rsidRPr="3B05FCEC">
              <w:rPr>
                <w:rFonts w:ascii="Arial" w:eastAsia="Arial" w:hAnsi="Arial" w:cs="Arial"/>
              </w:rPr>
              <w:t>Hacer cumplir el cronograma.</w:t>
            </w:r>
          </w:p>
          <w:p w14:paraId="18E366E0" w14:textId="77777777" w:rsidR="257524BE" w:rsidRPr="00AE60B6" w:rsidRDefault="3D4D62FB" w:rsidP="000133A1">
            <w:pPr>
              <w:numPr>
                <w:ilvl w:val="0"/>
                <w:numId w:val="21"/>
              </w:numPr>
              <w:jc w:val="both"/>
              <w:rPr>
                <w:rFonts w:ascii="Arial" w:eastAsia="Arial" w:hAnsi="Arial" w:cs="Arial"/>
              </w:rPr>
            </w:pPr>
            <w:r w:rsidRPr="3B05FCEC">
              <w:rPr>
                <w:rFonts w:ascii="Arial" w:eastAsia="Arial" w:hAnsi="Arial" w:cs="Arial"/>
              </w:rPr>
              <w:t>Proteger al equipo de interrupciones y distracciones.</w:t>
            </w:r>
          </w:p>
          <w:p w14:paraId="2380912F" w14:textId="77777777" w:rsidR="257524BE" w:rsidRPr="00AE60B6" w:rsidRDefault="3D4D62FB" w:rsidP="000133A1">
            <w:pPr>
              <w:numPr>
                <w:ilvl w:val="0"/>
                <w:numId w:val="21"/>
              </w:numPr>
              <w:jc w:val="both"/>
              <w:rPr>
                <w:rFonts w:ascii="Arial" w:eastAsia="Arial" w:hAnsi="Arial" w:cs="Arial"/>
              </w:rPr>
            </w:pPr>
            <w:r w:rsidRPr="3B05FCEC">
              <w:rPr>
                <w:rFonts w:ascii="Arial" w:eastAsia="Arial" w:hAnsi="Arial" w:cs="Arial"/>
              </w:rPr>
              <w:t>Resolver conflictos internos.</w:t>
            </w:r>
          </w:p>
          <w:p w14:paraId="67B57492" w14:textId="77777777" w:rsidR="257524BE" w:rsidRPr="00AE60B6" w:rsidRDefault="3D4D62FB" w:rsidP="000133A1">
            <w:pPr>
              <w:numPr>
                <w:ilvl w:val="0"/>
                <w:numId w:val="21"/>
              </w:numPr>
              <w:jc w:val="both"/>
              <w:rPr>
                <w:rFonts w:ascii="Arial" w:eastAsia="Arial" w:hAnsi="Arial" w:cs="Arial"/>
              </w:rPr>
            </w:pPr>
            <w:r w:rsidRPr="3B05FCEC">
              <w:rPr>
                <w:rFonts w:ascii="Arial" w:eastAsia="Arial" w:hAnsi="Arial" w:cs="Arial"/>
              </w:rPr>
              <w:t>Hacer respetar las decisiones tomadas democráticamente.</w:t>
            </w:r>
          </w:p>
          <w:p w14:paraId="393F77AF" w14:textId="77777777" w:rsidR="257524BE" w:rsidRPr="00AE60B6" w:rsidRDefault="3D4D62FB" w:rsidP="000133A1">
            <w:pPr>
              <w:numPr>
                <w:ilvl w:val="0"/>
                <w:numId w:val="21"/>
              </w:numPr>
              <w:jc w:val="both"/>
              <w:rPr>
                <w:rFonts w:ascii="Arial" w:eastAsia="Arial" w:hAnsi="Arial" w:cs="Arial"/>
              </w:rPr>
            </w:pPr>
            <w:r w:rsidRPr="3B05FCEC">
              <w:rPr>
                <w:rFonts w:ascii="Arial" w:eastAsia="Arial" w:hAnsi="Arial" w:cs="Arial"/>
              </w:rPr>
              <w:t xml:space="preserve">Asegurar la implementación de </w:t>
            </w:r>
            <w:r w:rsidRPr="006B7989">
              <w:rPr>
                <w:rFonts w:ascii="Arial" w:eastAsia="Arial" w:hAnsi="Arial" w:cs="Arial"/>
                <w:i/>
              </w:rPr>
              <w:t>Scrum</w:t>
            </w:r>
            <w:r w:rsidRPr="3B05FCEC">
              <w:rPr>
                <w:rFonts w:ascii="Arial" w:eastAsia="Arial" w:hAnsi="Arial" w:cs="Arial"/>
              </w:rPr>
              <w:t>.</w:t>
            </w:r>
          </w:p>
          <w:p w14:paraId="57187E7F" w14:textId="77777777" w:rsidR="257524BE" w:rsidRPr="00AE60B6" w:rsidRDefault="3D4D62FB" w:rsidP="000133A1">
            <w:pPr>
              <w:numPr>
                <w:ilvl w:val="0"/>
                <w:numId w:val="21"/>
              </w:numPr>
              <w:jc w:val="both"/>
              <w:rPr>
                <w:rFonts w:ascii="Arial" w:eastAsia="Arial" w:hAnsi="Arial" w:cs="Arial"/>
              </w:rPr>
            </w:pPr>
            <w:r w:rsidRPr="3B05FCEC">
              <w:rPr>
                <w:rFonts w:ascii="Arial" w:eastAsia="Arial" w:hAnsi="Arial" w:cs="Arial"/>
              </w:rPr>
              <w:t>Organizar reuniones del equipo.</w:t>
            </w:r>
          </w:p>
          <w:p w14:paraId="0474B92C" w14:textId="13C16E77" w:rsidR="478E1C3C" w:rsidRPr="00AE60B6" w:rsidRDefault="478E1C3C" w:rsidP="3B05FCEC">
            <w:pPr>
              <w:rPr>
                <w:rFonts w:ascii="Arial" w:eastAsia="Arial" w:hAnsi="Arial" w:cs="Arial"/>
              </w:rPr>
            </w:pPr>
          </w:p>
        </w:tc>
      </w:tr>
      <w:tr w:rsidR="478E1C3C" w:rsidRPr="00AE60B6" w14:paraId="5289BC38" w14:textId="77777777" w:rsidTr="3B05FCEC">
        <w:tc>
          <w:tcPr>
            <w:tcW w:w="2235" w:type="dxa"/>
          </w:tcPr>
          <w:p w14:paraId="10C91A6A" w14:textId="4EF4776A" w:rsidR="75B49F5A" w:rsidRPr="00AE60B6" w:rsidRDefault="75B49F5A" w:rsidP="3B05FCEC">
            <w:pPr>
              <w:rPr>
                <w:rFonts w:ascii="Arial" w:eastAsia="Arial" w:hAnsi="Arial" w:cs="Arial"/>
              </w:rPr>
            </w:pPr>
          </w:p>
          <w:p w14:paraId="6AEA9DC8" w14:textId="513552CC" w:rsidR="75B49F5A" w:rsidRPr="00AE60B6" w:rsidRDefault="75B49F5A" w:rsidP="3B05FCEC">
            <w:pPr>
              <w:rPr>
                <w:rFonts w:ascii="Arial" w:eastAsia="Arial" w:hAnsi="Arial" w:cs="Arial"/>
              </w:rPr>
            </w:pPr>
          </w:p>
          <w:p w14:paraId="5143334D" w14:textId="3F02D3B1" w:rsidR="75B49F5A" w:rsidRPr="00AE60B6" w:rsidRDefault="75B49F5A" w:rsidP="3B05FCEC">
            <w:pPr>
              <w:rPr>
                <w:rFonts w:ascii="Arial" w:eastAsia="Arial" w:hAnsi="Arial" w:cs="Arial"/>
              </w:rPr>
            </w:pPr>
          </w:p>
          <w:p w14:paraId="376AD502" w14:textId="5FB442D8" w:rsidR="75B49F5A" w:rsidRPr="00AE60B6" w:rsidRDefault="75B49F5A" w:rsidP="3B05FCEC">
            <w:pPr>
              <w:rPr>
                <w:rFonts w:ascii="Arial" w:eastAsia="Arial" w:hAnsi="Arial" w:cs="Arial"/>
              </w:rPr>
            </w:pPr>
          </w:p>
          <w:p w14:paraId="3D4EF792" w14:textId="05041313" w:rsidR="75B49F5A" w:rsidRPr="00AE60B6" w:rsidRDefault="75B49F5A" w:rsidP="3B05FCEC">
            <w:pPr>
              <w:rPr>
                <w:rFonts w:ascii="Arial" w:eastAsia="Arial" w:hAnsi="Arial" w:cs="Arial"/>
              </w:rPr>
            </w:pPr>
          </w:p>
          <w:p w14:paraId="2F286902" w14:textId="4AEB6823" w:rsidR="75B49F5A" w:rsidRPr="00AE60B6" w:rsidRDefault="75B49F5A" w:rsidP="3B05FCEC">
            <w:pPr>
              <w:rPr>
                <w:rFonts w:ascii="Arial" w:eastAsia="Arial" w:hAnsi="Arial" w:cs="Arial"/>
              </w:rPr>
            </w:pPr>
          </w:p>
          <w:p w14:paraId="51325AF3" w14:textId="6810FAA9" w:rsidR="478E1C3C" w:rsidRPr="00AE60B6" w:rsidRDefault="30DA0AB0" w:rsidP="3B05FCEC">
            <w:pPr>
              <w:rPr>
                <w:rFonts w:ascii="Arial" w:eastAsia="Arial" w:hAnsi="Arial" w:cs="Arial"/>
              </w:rPr>
            </w:pPr>
            <w:r w:rsidRPr="3B05FCEC">
              <w:rPr>
                <w:rFonts w:ascii="Arial" w:eastAsia="Arial" w:hAnsi="Arial" w:cs="Arial"/>
              </w:rPr>
              <w:t>Director UI/UX</w:t>
            </w:r>
          </w:p>
        </w:tc>
        <w:tc>
          <w:tcPr>
            <w:tcW w:w="3090" w:type="dxa"/>
          </w:tcPr>
          <w:p w14:paraId="7B1D26F9" w14:textId="182AF501" w:rsidR="43F6DEC2" w:rsidRPr="00AE60B6" w:rsidRDefault="43F6DEC2" w:rsidP="3B05FCEC">
            <w:pPr>
              <w:ind w:left="100"/>
              <w:rPr>
                <w:rFonts w:ascii="Arial" w:eastAsia="Arial" w:hAnsi="Arial" w:cs="Arial"/>
              </w:rPr>
            </w:pPr>
          </w:p>
          <w:p w14:paraId="1A4DBEBD" w14:textId="1478D7E6" w:rsidR="43F6DEC2" w:rsidRPr="00AE60B6" w:rsidRDefault="43F6DEC2" w:rsidP="3B05FCEC">
            <w:pPr>
              <w:ind w:left="100"/>
              <w:rPr>
                <w:rFonts w:ascii="Arial" w:eastAsia="Arial" w:hAnsi="Arial" w:cs="Arial"/>
              </w:rPr>
            </w:pPr>
          </w:p>
          <w:p w14:paraId="1FBB4A38" w14:textId="0B0ABF09" w:rsidR="43F6DEC2" w:rsidRPr="00AE60B6" w:rsidRDefault="43F6DEC2" w:rsidP="3B05FCEC">
            <w:pPr>
              <w:ind w:left="100"/>
              <w:rPr>
                <w:rFonts w:ascii="Arial" w:eastAsia="Arial" w:hAnsi="Arial" w:cs="Arial"/>
              </w:rPr>
            </w:pPr>
          </w:p>
          <w:p w14:paraId="4243BFE9" w14:textId="28717093" w:rsidR="43F6DEC2" w:rsidRPr="00AE60B6" w:rsidRDefault="43F6DEC2" w:rsidP="3B05FCEC">
            <w:pPr>
              <w:ind w:left="100"/>
              <w:rPr>
                <w:rFonts w:ascii="Arial" w:eastAsia="Arial" w:hAnsi="Arial" w:cs="Arial"/>
              </w:rPr>
            </w:pPr>
          </w:p>
          <w:p w14:paraId="6047AAA2" w14:textId="327D98FB" w:rsidR="43F6DEC2" w:rsidRPr="00AE60B6" w:rsidRDefault="43F6DEC2" w:rsidP="3B05FCEC">
            <w:pPr>
              <w:ind w:left="100"/>
              <w:rPr>
                <w:rFonts w:ascii="Arial" w:eastAsia="Arial" w:hAnsi="Arial" w:cs="Arial"/>
              </w:rPr>
            </w:pPr>
          </w:p>
          <w:p w14:paraId="389E66E7" w14:textId="77777777" w:rsidR="257524BE" w:rsidRPr="00AE60B6" w:rsidRDefault="687F04B1" w:rsidP="3B05FCEC">
            <w:pPr>
              <w:ind w:left="100"/>
              <w:rPr>
                <w:rFonts w:ascii="Arial" w:eastAsia="Arial" w:hAnsi="Arial" w:cs="Arial"/>
              </w:rPr>
            </w:pPr>
            <w:r w:rsidRPr="3B05FCEC">
              <w:rPr>
                <w:rFonts w:ascii="Arial" w:eastAsia="Arial" w:hAnsi="Arial" w:cs="Arial"/>
              </w:rPr>
              <w:t>Se encarga de desarrollar las interfaces de la aplicación y la experiencia del usuario con la misma.</w:t>
            </w:r>
          </w:p>
          <w:p w14:paraId="378456C6" w14:textId="5994DA64" w:rsidR="478E1C3C" w:rsidRPr="00AE60B6" w:rsidRDefault="478E1C3C" w:rsidP="3B05FCEC">
            <w:pPr>
              <w:rPr>
                <w:rFonts w:ascii="Arial" w:eastAsia="Arial" w:hAnsi="Arial" w:cs="Arial"/>
              </w:rPr>
            </w:pPr>
          </w:p>
        </w:tc>
        <w:tc>
          <w:tcPr>
            <w:tcW w:w="3620" w:type="dxa"/>
          </w:tcPr>
          <w:p w14:paraId="65E2AB44" w14:textId="77777777" w:rsidR="257524BE" w:rsidRPr="00AE60B6" w:rsidRDefault="325F2621"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t xml:space="preserve">Recopilar y evaluar los requisitos de los           usuarios, en colaboración con el </w:t>
            </w:r>
            <w:r w:rsidRPr="006B7989">
              <w:rPr>
                <w:rFonts w:ascii="Arial" w:eastAsia="Arial" w:hAnsi="Arial" w:cs="Arial"/>
                <w:i/>
              </w:rPr>
              <w:t>Scrum</w:t>
            </w:r>
            <w:r w:rsidRPr="3B05FCEC">
              <w:rPr>
                <w:rFonts w:ascii="Arial" w:eastAsia="Arial" w:hAnsi="Arial" w:cs="Arial"/>
              </w:rPr>
              <w:t xml:space="preserve"> </w:t>
            </w:r>
            <w:r w:rsidRPr="006B7989">
              <w:rPr>
                <w:rFonts w:ascii="Arial" w:eastAsia="Arial" w:hAnsi="Arial" w:cs="Arial"/>
                <w:i/>
              </w:rPr>
              <w:t>Master</w:t>
            </w:r>
            <w:r w:rsidRPr="3B05FCEC">
              <w:rPr>
                <w:rFonts w:ascii="Arial" w:eastAsia="Arial" w:hAnsi="Arial" w:cs="Arial"/>
              </w:rPr>
              <w:t xml:space="preserve">      y </w:t>
            </w:r>
            <w:r w:rsidRPr="006B7989">
              <w:rPr>
                <w:rFonts w:ascii="Arial" w:eastAsia="Arial" w:hAnsi="Arial" w:cs="Arial"/>
                <w:i/>
              </w:rPr>
              <w:t>Project</w:t>
            </w:r>
            <w:r w:rsidRPr="3B05FCEC">
              <w:rPr>
                <w:rFonts w:ascii="Arial" w:eastAsia="Arial" w:hAnsi="Arial" w:cs="Arial"/>
              </w:rPr>
              <w:t xml:space="preserve"> </w:t>
            </w:r>
            <w:r w:rsidRPr="006B7989">
              <w:rPr>
                <w:rFonts w:ascii="Arial" w:eastAsia="Arial" w:hAnsi="Arial" w:cs="Arial"/>
                <w:i/>
              </w:rPr>
              <w:t>Manager</w:t>
            </w:r>
            <w:r w:rsidRPr="3B05FCEC">
              <w:rPr>
                <w:rFonts w:ascii="Arial" w:eastAsia="Arial" w:hAnsi="Arial" w:cs="Arial"/>
              </w:rPr>
              <w:t>.</w:t>
            </w:r>
          </w:p>
          <w:p w14:paraId="32AD0993" w14:textId="77777777" w:rsidR="257524BE" w:rsidRPr="00AE60B6" w:rsidRDefault="325F2621"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t>Ilustración de ideas de diseño utilizando guiones gráficos, flujos de procesos y mapas de sitio.</w:t>
            </w:r>
          </w:p>
          <w:p w14:paraId="5B2CA5F4" w14:textId="77777777" w:rsidR="257524BE" w:rsidRPr="00AE60B6" w:rsidRDefault="325F2621"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t xml:space="preserve">Diseñar elementos gráficos de la interfaz de usuario, como menús, pestañas y </w:t>
            </w:r>
            <w:r w:rsidRPr="006B7989">
              <w:rPr>
                <w:rFonts w:ascii="Arial" w:eastAsia="Arial" w:hAnsi="Arial" w:cs="Arial"/>
                <w:i/>
              </w:rPr>
              <w:t>widgets</w:t>
            </w:r>
            <w:r w:rsidRPr="3B05FCEC">
              <w:rPr>
                <w:rFonts w:ascii="Arial" w:eastAsia="Arial" w:hAnsi="Arial" w:cs="Arial"/>
              </w:rPr>
              <w:t>.</w:t>
            </w:r>
          </w:p>
          <w:p w14:paraId="2B7F839C" w14:textId="77C4CCE0" w:rsidR="478E1C3C" w:rsidRPr="00AE60B6" w:rsidRDefault="478E1C3C" w:rsidP="3B05FCEC">
            <w:pPr>
              <w:rPr>
                <w:rFonts w:ascii="Arial" w:eastAsia="Arial" w:hAnsi="Arial" w:cs="Arial"/>
              </w:rPr>
            </w:pPr>
          </w:p>
        </w:tc>
      </w:tr>
      <w:tr w:rsidR="478E1C3C" w:rsidRPr="00AE60B6" w14:paraId="5D467410" w14:textId="77777777" w:rsidTr="3B05FCEC">
        <w:tc>
          <w:tcPr>
            <w:tcW w:w="2235" w:type="dxa"/>
            <w:vAlign w:val="center"/>
          </w:tcPr>
          <w:p w14:paraId="3D9DA243" w14:textId="7A94DD15" w:rsidR="478E1C3C" w:rsidRPr="00AE60B6" w:rsidRDefault="30DA0AB0" w:rsidP="3B05FCEC">
            <w:pPr>
              <w:rPr>
                <w:rFonts w:ascii="Arial" w:eastAsia="Arial" w:hAnsi="Arial" w:cs="Arial"/>
              </w:rPr>
            </w:pPr>
            <w:r w:rsidRPr="3B05FCEC">
              <w:rPr>
                <w:rFonts w:ascii="Arial" w:eastAsia="Arial" w:hAnsi="Arial" w:cs="Arial"/>
              </w:rPr>
              <w:t>Director documentación</w:t>
            </w:r>
          </w:p>
        </w:tc>
        <w:tc>
          <w:tcPr>
            <w:tcW w:w="3090" w:type="dxa"/>
            <w:vAlign w:val="center"/>
          </w:tcPr>
          <w:p w14:paraId="20491F8A" w14:textId="77777777" w:rsidR="257524BE" w:rsidRPr="00AE60B6" w:rsidRDefault="5149D7C0" w:rsidP="3B05FCEC">
            <w:pPr>
              <w:ind w:left="100"/>
              <w:rPr>
                <w:rFonts w:ascii="Arial" w:eastAsia="Arial" w:hAnsi="Arial" w:cs="Arial"/>
              </w:rPr>
            </w:pPr>
            <w:r w:rsidRPr="3B05FCEC">
              <w:rPr>
                <w:rFonts w:ascii="Arial" w:eastAsia="Arial" w:hAnsi="Arial" w:cs="Arial"/>
              </w:rPr>
              <w:t>Responsables de asegurar y monitorear la documentación del proyecto en todas sus etapas, tanto en el código de fuente como en el diseño del sistema.</w:t>
            </w:r>
          </w:p>
          <w:p w14:paraId="4C1172B6" w14:textId="11510B5A" w:rsidR="478E1C3C" w:rsidRPr="00AE60B6" w:rsidRDefault="478E1C3C" w:rsidP="3B05FCEC">
            <w:pPr>
              <w:rPr>
                <w:rFonts w:ascii="Arial" w:eastAsia="Arial" w:hAnsi="Arial" w:cs="Arial"/>
              </w:rPr>
            </w:pPr>
          </w:p>
        </w:tc>
        <w:tc>
          <w:tcPr>
            <w:tcW w:w="3620" w:type="dxa"/>
          </w:tcPr>
          <w:p w14:paraId="394E3123" w14:textId="4C02F215" w:rsidR="257524BE" w:rsidRPr="00AE60B6" w:rsidRDefault="5149D7C0"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t>Definir el tipo de documentación que se necesita (técnica, manuales).</w:t>
            </w:r>
          </w:p>
          <w:p w14:paraId="0539B63E" w14:textId="38AE532C" w:rsidR="257524BE" w:rsidRPr="00AE60B6" w:rsidRDefault="5149D7C0"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t>Monitorear la documentación tanto del código como del diseño.</w:t>
            </w:r>
          </w:p>
          <w:p w14:paraId="0E2A6621" w14:textId="73AA5986" w:rsidR="257524BE" w:rsidRPr="00AE60B6" w:rsidRDefault="5149D7C0"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t>Informar sobre la documentación al director de proyecto.</w:t>
            </w:r>
          </w:p>
          <w:p w14:paraId="3C2F8F9B" w14:textId="37FA481E" w:rsidR="478E1C3C" w:rsidRPr="00AE60B6" w:rsidRDefault="5149D7C0" w:rsidP="000133A1">
            <w:pPr>
              <w:numPr>
                <w:ilvl w:val="0"/>
                <w:numId w:val="24"/>
              </w:numPr>
              <w:shd w:val="clear" w:color="auto" w:fill="FFFFFF" w:themeFill="background1"/>
              <w:jc w:val="both"/>
              <w:rPr>
                <w:rFonts w:ascii="Arial" w:eastAsia="Arial" w:hAnsi="Arial" w:cs="Arial"/>
              </w:rPr>
            </w:pPr>
            <w:r w:rsidRPr="3B05FCEC">
              <w:rPr>
                <w:rFonts w:ascii="Arial" w:eastAsia="Arial" w:hAnsi="Arial" w:cs="Arial"/>
              </w:rPr>
              <w:lastRenderedPageBreak/>
              <w:t>- Asociarse con los directores de desarrollo y configuración para generar los manuales de instalación</w:t>
            </w:r>
          </w:p>
        </w:tc>
      </w:tr>
      <w:tr w:rsidR="00214CBE" w:rsidRPr="00AE60B6" w14:paraId="3FA42D33" w14:textId="77777777" w:rsidTr="3B05FCEC">
        <w:tc>
          <w:tcPr>
            <w:tcW w:w="2235" w:type="dxa"/>
            <w:vAlign w:val="center"/>
          </w:tcPr>
          <w:p w14:paraId="1A25A4D5" w14:textId="6191B8C0" w:rsidR="00214CBE" w:rsidRPr="00AE60B6" w:rsidRDefault="02A71B17" w:rsidP="3B05FCEC">
            <w:pPr>
              <w:rPr>
                <w:rFonts w:ascii="Arial" w:eastAsia="Arial" w:hAnsi="Arial" w:cs="Arial"/>
              </w:rPr>
            </w:pPr>
            <w:r w:rsidRPr="3B05FCEC">
              <w:rPr>
                <w:rFonts w:ascii="Arial" w:eastAsia="Arial" w:hAnsi="Arial" w:cs="Arial"/>
              </w:rPr>
              <w:lastRenderedPageBreak/>
              <w:t xml:space="preserve">Arquitecto </w:t>
            </w:r>
            <w:r w:rsidRPr="003E1685">
              <w:rPr>
                <w:rFonts w:ascii="Arial" w:eastAsia="Arial" w:hAnsi="Arial" w:cs="Arial"/>
                <w:i/>
              </w:rPr>
              <w:t>software</w:t>
            </w:r>
          </w:p>
        </w:tc>
        <w:tc>
          <w:tcPr>
            <w:tcW w:w="3090" w:type="dxa"/>
            <w:vAlign w:val="center"/>
          </w:tcPr>
          <w:p w14:paraId="786219BC" w14:textId="4E7B8693" w:rsidR="00214CBE" w:rsidRPr="00AE60B6" w:rsidRDefault="04169E14" w:rsidP="3B05FCEC">
            <w:pPr>
              <w:rPr>
                <w:rFonts w:ascii="Arial" w:eastAsia="Arial" w:hAnsi="Arial" w:cs="Arial"/>
              </w:rPr>
            </w:pPr>
            <w:r w:rsidRPr="3B05FCEC">
              <w:rPr>
                <w:rFonts w:ascii="Arial" w:eastAsia="Arial" w:hAnsi="Arial" w:cs="Arial"/>
              </w:rPr>
              <w:t>Encargados de planear la arquitectura tanto lógica como física del proyecto de acuerdo con los requisitos planteados.</w:t>
            </w:r>
          </w:p>
        </w:tc>
        <w:tc>
          <w:tcPr>
            <w:tcW w:w="3620" w:type="dxa"/>
          </w:tcPr>
          <w:p w14:paraId="6ED7A526" w14:textId="77777777"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Elegir las tecnologías para el proyecto a lo largo del semestre.</w:t>
            </w:r>
          </w:p>
          <w:p w14:paraId="6463E8D8" w14:textId="77777777"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Desarrollar las funcionalidades con buenos estándares de programación, en lo posible el uso de patrones de diseño.</w:t>
            </w:r>
          </w:p>
          <w:p w14:paraId="5510BCBD" w14:textId="77777777"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Limitarse a la arquitectura diseñada desde un principio.</w:t>
            </w:r>
          </w:p>
          <w:p w14:paraId="3B938642" w14:textId="77777777"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Verificar que todos los componentes estén bien acoplados.</w:t>
            </w:r>
          </w:p>
          <w:p w14:paraId="5888FA7B" w14:textId="77777777"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 xml:space="preserve">Comunicar cualquier novedad al </w:t>
            </w:r>
            <w:r w:rsidRPr="003E1685">
              <w:rPr>
                <w:rFonts w:ascii="Arial" w:eastAsia="Arial" w:hAnsi="Arial" w:cs="Arial"/>
                <w:i/>
              </w:rPr>
              <w:t>Scrum</w:t>
            </w:r>
            <w:r w:rsidRPr="3B05FCEC">
              <w:rPr>
                <w:rFonts w:ascii="Arial" w:eastAsia="Arial" w:hAnsi="Arial" w:cs="Arial"/>
              </w:rPr>
              <w:t xml:space="preserve"> </w:t>
            </w:r>
            <w:r w:rsidRPr="003E1685">
              <w:rPr>
                <w:rFonts w:ascii="Arial" w:eastAsia="Arial" w:hAnsi="Arial" w:cs="Arial"/>
                <w:i/>
              </w:rPr>
              <w:t>Máster</w:t>
            </w:r>
            <w:r w:rsidRPr="3B05FCEC">
              <w:rPr>
                <w:rFonts w:ascii="Arial" w:eastAsia="Arial" w:hAnsi="Arial" w:cs="Arial"/>
              </w:rPr>
              <w:t>.</w:t>
            </w:r>
          </w:p>
          <w:p w14:paraId="48E11ACF" w14:textId="305EE65F"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Levantar requerimientos.</w:t>
            </w:r>
          </w:p>
          <w:p w14:paraId="47CD0B72" w14:textId="3486BF1F"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 xml:space="preserve"> Plantear la arquitectura del sistema.</w:t>
            </w:r>
          </w:p>
          <w:p w14:paraId="79767A36" w14:textId="3E4E1FE7" w:rsidR="00214CBE" w:rsidRPr="00AE60B6" w:rsidRDefault="00214CBE" w:rsidP="3B05FCEC">
            <w:pPr>
              <w:rPr>
                <w:rFonts w:ascii="Arial" w:eastAsia="Arial" w:hAnsi="Arial" w:cs="Arial"/>
              </w:rPr>
            </w:pPr>
          </w:p>
        </w:tc>
      </w:tr>
      <w:tr w:rsidR="00214CBE" w:rsidRPr="00AE60B6" w14:paraId="521CE962" w14:textId="77777777" w:rsidTr="3B05FCEC">
        <w:tc>
          <w:tcPr>
            <w:tcW w:w="2235" w:type="dxa"/>
            <w:vAlign w:val="center"/>
          </w:tcPr>
          <w:p w14:paraId="3F5D3C7D" w14:textId="27E9F0A7" w:rsidR="00214CBE" w:rsidRPr="00AE60B6" w:rsidRDefault="02A71B17" w:rsidP="3B05FCEC">
            <w:pPr>
              <w:rPr>
                <w:rFonts w:ascii="Arial" w:eastAsia="Arial" w:hAnsi="Arial" w:cs="Arial"/>
                <w:highlight w:val="yellow"/>
              </w:rPr>
            </w:pPr>
            <w:proofErr w:type="spellStart"/>
            <w:r w:rsidRPr="003E1685">
              <w:rPr>
                <w:rFonts w:ascii="Arial" w:eastAsia="Arial" w:hAnsi="Arial" w:cs="Arial"/>
                <w:i/>
              </w:rPr>
              <w:t>Frontend</w:t>
            </w:r>
            <w:proofErr w:type="spellEnd"/>
            <w:r w:rsidRPr="3B05FCEC">
              <w:rPr>
                <w:rFonts w:ascii="Arial" w:eastAsia="Arial" w:hAnsi="Arial" w:cs="Arial"/>
              </w:rPr>
              <w:t xml:space="preserve"> </w:t>
            </w:r>
            <w:proofErr w:type="spellStart"/>
            <w:r w:rsidRPr="003E1685">
              <w:rPr>
                <w:rFonts w:ascii="Arial" w:eastAsia="Arial" w:hAnsi="Arial" w:cs="Arial"/>
                <w:i/>
              </w:rPr>
              <w:t>developer</w:t>
            </w:r>
            <w:proofErr w:type="spellEnd"/>
          </w:p>
        </w:tc>
        <w:tc>
          <w:tcPr>
            <w:tcW w:w="3090" w:type="dxa"/>
            <w:vAlign w:val="center"/>
          </w:tcPr>
          <w:p w14:paraId="3BB5DFFB" w14:textId="5274D5B9" w:rsidR="00214CBE" w:rsidRPr="00AE60B6" w:rsidRDefault="02A71B17" w:rsidP="3B05FCEC">
            <w:pPr>
              <w:rPr>
                <w:rFonts w:ascii="Arial" w:eastAsia="Arial" w:hAnsi="Arial" w:cs="Arial"/>
              </w:rPr>
            </w:pPr>
            <w:r w:rsidRPr="3B05FCEC">
              <w:rPr>
                <w:rFonts w:ascii="Arial" w:eastAsia="Arial" w:hAnsi="Arial" w:cs="Arial"/>
              </w:rPr>
              <w:t>Desarrollador enfocado en la parte principal del sistema, enfocado en mejoras visuales y la interacción del usuario con el sistema.</w:t>
            </w:r>
          </w:p>
        </w:tc>
        <w:tc>
          <w:tcPr>
            <w:tcW w:w="3620" w:type="dxa"/>
          </w:tcPr>
          <w:p w14:paraId="066F89A7" w14:textId="234A9BC6"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Traducir los requisitos e ideas en maquetación responsiva</w:t>
            </w:r>
          </w:p>
          <w:p w14:paraId="0000703D" w14:textId="1617181A"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Verificar el correcto funcionamiento de componentes visuales</w:t>
            </w:r>
          </w:p>
          <w:p w14:paraId="419387BB" w14:textId="61F06046"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 xml:space="preserve">Lograr una correcta adecuación y comunicación entre los componentes lógicos y funcionales con los componentes </w:t>
            </w:r>
            <w:r w:rsidR="003E1685" w:rsidRPr="3B05FCEC">
              <w:rPr>
                <w:rFonts w:ascii="Arial" w:eastAsia="Arial" w:hAnsi="Arial" w:cs="Arial"/>
              </w:rPr>
              <w:t>gráficos</w:t>
            </w:r>
          </w:p>
          <w:p w14:paraId="47782087" w14:textId="54A82B95" w:rsidR="00214CBE" w:rsidRPr="00AE60B6" w:rsidRDefault="00214CBE" w:rsidP="3B05FCEC">
            <w:pPr>
              <w:rPr>
                <w:rFonts w:ascii="Arial" w:eastAsia="Arial" w:hAnsi="Arial" w:cs="Arial"/>
              </w:rPr>
            </w:pPr>
          </w:p>
        </w:tc>
      </w:tr>
      <w:tr w:rsidR="00214CBE" w:rsidRPr="00AE60B6" w14:paraId="21A80198" w14:textId="77777777" w:rsidTr="3B05FCEC">
        <w:tc>
          <w:tcPr>
            <w:tcW w:w="2235" w:type="dxa"/>
          </w:tcPr>
          <w:p w14:paraId="7DBCBC02" w14:textId="157AED2F" w:rsidR="00214CBE" w:rsidRPr="00AE60B6" w:rsidRDefault="02A71B17" w:rsidP="3B05FCEC">
            <w:pPr>
              <w:rPr>
                <w:rFonts w:ascii="Arial" w:eastAsia="Arial" w:hAnsi="Arial" w:cs="Arial"/>
                <w:highlight w:val="yellow"/>
              </w:rPr>
            </w:pPr>
            <w:proofErr w:type="spellStart"/>
            <w:r w:rsidRPr="003E1685">
              <w:rPr>
                <w:rFonts w:ascii="Arial" w:eastAsia="Arial" w:hAnsi="Arial" w:cs="Arial"/>
                <w:i/>
              </w:rPr>
              <w:t>Backend</w:t>
            </w:r>
            <w:proofErr w:type="spellEnd"/>
            <w:r w:rsidRPr="3B05FCEC">
              <w:rPr>
                <w:rFonts w:ascii="Arial" w:eastAsia="Arial" w:hAnsi="Arial" w:cs="Arial"/>
              </w:rPr>
              <w:t xml:space="preserve"> </w:t>
            </w:r>
            <w:proofErr w:type="spellStart"/>
            <w:r w:rsidRPr="003E1685">
              <w:rPr>
                <w:rFonts w:ascii="Arial" w:eastAsia="Arial" w:hAnsi="Arial" w:cs="Arial"/>
                <w:i/>
              </w:rPr>
              <w:t>developer</w:t>
            </w:r>
            <w:proofErr w:type="spellEnd"/>
          </w:p>
        </w:tc>
        <w:tc>
          <w:tcPr>
            <w:tcW w:w="3090" w:type="dxa"/>
          </w:tcPr>
          <w:p w14:paraId="22E03431" w14:textId="2D06C72F" w:rsidR="00214CBE" w:rsidRPr="00AE60B6" w:rsidRDefault="02A71B17" w:rsidP="3B05FCEC">
            <w:pPr>
              <w:rPr>
                <w:rFonts w:ascii="Arial" w:eastAsia="Arial" w:hAnsi="Arial" w:cs="Arial"/>
              </w:rPr>
            </w:pPr>
            <w:r w:rsidRPr="3B05FCEC">
              <w:rPr>
                <w:rFonts w:ascii="Arial" w:eastAsia="Arial" w:hAnsi="Arial" w:cs="Arial"/>
              </w:rPr>
              <w:t xml:space="preserve">Desarrollador enfocado en el funcionamiento trasero de la aplicación, su función es crear funcionalidades a nivel funcional sin importar la </w:t>
            </w:r>
            <w:r w:rsidRPr="3B05FCEC">
              <w:rPr>
                <w:rFonts w:ascii="Arial" w:eastAsia="Arial" w:hAnsi="Arial" w:cs="Arial"/>
              </w:rPr>
              <w:lastRenderedPageBreak/>
              <w:t>calidad grafica del proyecto.</w:t>
            </w:r>
          </w:p>
        </w:tc>
        <w:tc>
          <w:tcPr>
            <w:tcW w:w="3620" w:type="dxa"/>
          </w:tcPr>
          <w:p w14:paraId="41BA6A02" w14:textId="1C98F7E8"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lastRenderedPageBreak/>
              <w:t xml:space="preserve">Generar </w:t>
            </w:r>
            <w:r w:rsidR="003E1685" w:rsidRPr="3B05FCEC">
              <w:rPr>
                <w:rFonts w:ascii="Arial" w:eastAsia="Arial" w:hAnsi="Arial" w:cs="Arial"/>
              </w:rPr>
              <w:t>módulos</w:t>
            </w:r>
            <w:r w:rsidRPr="3B05FCEC">
              <w:rPr>
                <w:rFonts w:ascii="Arial" w:eastAsia="Arial" w:hAnsi="Arial" w:cs="Arial"/>
              </w:rPr>
              <w:t xml:space="preserve"> acoplables y funcionales que pueden ser incorporados por los desarrolladores </w:t>
            </w:r>
            <w:proofErr w:type="spellStart"/>
            <w:r w:rsidRPr="003E1685">
              <w:rPr>
                <w:rFonts w:ascii="Arial" w:eastAsia="Arial" w:hAnsi="Arial" w:cs="Arial"/>
                <w:i/>
              </w:rPr>
              <w:t>front</w:t>
            </w:r>
            <w:proofErr w:type="spellEnd"/>
            <w:r w:rsidRPr="3B05FCEC">
              <w:rPr>
                <w:rFonts w:ascii="Arial" w:eastAsia="Arial" w:hAnsi="Arial" w:cs="Arial"/>
              </w:rPr>
              <w:t xml:space="preserve"> </w:t>
            </w:r>
            <w:proofErr w:type="spellStart"/>
            <w:r w:rsidRPr="003E1685">
              <w:rPr>
                <w:rFonts w:ascii="Arial" w:eastAsia="Arial" w:hAnsi="Arial" w:cs="Arial"/>
                <w:i/>
              </w:rPr>
              <w:t>end</w:t>
            </w:r>
            <w:proofErr w:type="spellEnd"/>
            <w:r w:rsidRPr="3B05FCEC">
              <w:rPr>
                <w:rFonts w:ascii="Arial" w:eastAsia="Arial" w:hAnsi="Arial" w:cs="Arial"/>
              </w:rPr>
              <w:t>.</w:t>
            </w:r>
          </w:p>
          <w:p w14:paraId="214CB800" w14:textId="77777777"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lastRenderedPageBreak/>
              <w:t>Verificar correcta funcionalidad de bases de datos y su correcta integración</w:t>
            </w:r>
          </w:p>
          <w:p w14:paraId="3EC06CC3" w14:textId="7E542AD9" w:rsidR="00214CBE" w:rsidRPr="00AE60B6" w:rsidRDefault="04169E14" w:rsidP="000133A1">
            <w:pPr>
              <w:numPr>
                <w:ilvl w:val="0"/>
                <w:numId w:val="22"/>
              </w:numPr>
              <w:jc w:val="both"/>
              <w:rPr>
                <w:rFonts w:ascii="Arial" w:eastAsia="Arial" w:hAnsi="Arial" w:cs="Arial"/>
              </w:rPr>
            </w:pPr>
            <w:r w:rsidRPr="3B05FCEC">
              <w:rPr>
                <w:rFonts w:ascii="Arial" w:eastAsia="Arial" w:hAnsi="Arial" w:cs="Arial"/>
              </w:rPr>
              <w:t>Conexión de parte frontal con funcionalidades no visibles para clientes.</w:t>
            </w:r>
          </w:p>
        </w:tc>
      </w:tr>
      <w:tr w:rsidR="00214CBE" w:rsidRPr="00AE60B6" w14:paraId="1B5189D2" w14:textId="77777777" w:rsidTr="3B05FCEC">
        <w:tc>
          <w:tcPr>
            <w:tcW w:w="2235" w:type="dxa"/>
          </w:tcPr>
          <w:p w14:paraId="377F0E16" w14:textId="66EA65D7" w:rsidR="00214CBE" w:rsidRPr="00AE60B6" w:rsidRDefault="00214CBE" w:rsidP="3B05FCEC">
            <w:pPr>
              <w:rPr>
                <w:rFonts w:ascii="Arial" w:eastAsia="Arial" w:hAnsi="Arial" w:cs="Arial"/>
              </w:rPr>
            </w:pPr>
          </w:p>
          <w:p w14:paraId="0DF32FEB" w14:textId="12E9CE47" w:rsidR="00214CBE" w:rsidRPr="00AE60B6" w:rsidRDefault="00214CBE" w:rsidP="3B05FCEC">
            <w:pPr>
              <w:rPr>
                <w:rFonts w:ascii="Arial" w:eastAsia="Arial" w:hAnsi="Arial" w:cs="Arial"/>
              </w:rPr>
            </w:pPr>
          </w:p>
          <w:p w14:paraId="7FC18BB9" w14:textId="5AA6CCC6" w:rsidR="00214CBE" w:rsidRPr="00AE60B6" w:rsidRDefault="00214CBE" w:rsidP="3B05FCEC">
            <w:pPr>
              <w:rPr>
                <w:rFonts w:ascii="Arial" w:eastAsia="Arial" w:hAnsi="Arial" w:cs="Arial"/>
              </w:rPr>
            </w:pPr>
          </w:p>
          <w:p w14:paraId="1CD9376A" w14:textId="554541E4" w:rsidR="00214CBE" w:rsidRPr="00AE60B6" w:rsidRDefault="00214CBE" w:rsidP="3B05FCEC">
            <w:pPr>
              <w:rPr>
                <w:rFonts w:ascii="Arial" w:eastAsia="Arial" w:hAnsi="Arial" w:cs="Arial"/>
              </w:rPr>
            </w:pPr>
          </w:p>
          <w:p w14:paraId="46B57F70" w14:textId="6303B86D" w:rsidR="00214CBE" w:rsidRPr="00AE60B6" w:rsidRDefault="00214CBE" w:rsidP="3B05FCEC">
            <w:pPr>
              <w:rPr>
                <w:rFonts w:ascii="Arial" w:eastAsia="Arial" w:hAnsi="Arial" w:cs="Arial"/>
              </w:rPr>
            </w:pPr>
          </w:p>
          <w:p w14:paraId="55E0208F" w14:textId="180FC7E6" w:rsidR="00214CBE" w:rsidRPr="00AE60B6" w:rsidRDefault="00214CBE" w:rsidP="3B05FCEC">
            <w:pPr>
              <w:rPr>
                <w:rFonts w:ascii="Arial" w:eastAsia="Arial" w:hAnsi="Arial" w:cs="Arial"/>
              </w:rPr>
            </w:pPr>
          </w:p>
          <w:p w14:paraId="39D7D88E" w14:textId="6E358D71" w:rsidR="00214CBE" w:rsidRPr="00AE60B6" w:rsidRDefault="00214CBE" w:rsidP="3B05FCEC">
            <w:pPr>
              <w:rPr>
                <w:rFonts w:ascii="Arial" w:eastAsia="Arial" w:hAnsi="Arial" w:cs="Arial"/>
              </w:rPr>
            </w:pPr>
          </w:p>
          <w:p w14:paraId="74FA1ED1" w14:textId="3AB85539" w:rsidR="00214CBE" w:rsidRPr="00AE60B6" w:rsidRDefault="02A71B17" w:rsidP="3B05FCEC">
            <w:pPr>
              <w:rPr>
                <w:rFonts w:ascii="Arial" w:eastAsia="Arial" w:hAnsi="Arial" w:cs="Arial"/>
              </w:rPr>
            </w:pPr>
            <w:r w:rsidRPr="3B05FCEC">
              <w:rPr>
                <w:rFonts w:ascii="Arial" w:eastAsia="Arial" w:hAnsi="Arial" w:cs="Arial"/>
              </w:rPr>
              <w:t>Administrador bases de datos</w:t>
            </w:r>
          </w:p>
        </w:tc>
        <w:tc>
          <w:tcPr>
            <w:tcW w:w="3090" w:type="dxa"/>
          </w:tcPr>
          <w:p w14:paraId="7DB00D12" w14:textId="67B211A3" w:rsidR="00214CBE" w:rsidRPr="00AE60B6" w:rsidRDefault="00214CBE" w:rsidP="3B05FCEC">
            <w:pPr>
              <w:ind w:left="100"/>
              <w:rPr>
                <w:rFonts w:ascii="Arial" w:eastAsia="Arial" w:hAnsi="Arial" w:cs="Arial"/>
              </w:rPr>
            </w:pPr>
          </w:p>
          <w:p w14:paraId="24FB07AF" w14:textId="67B211A3" w:rsidR="00214CBE" w:rsidRPr="00AE60B6" w:rsidRDefault="00214CBE" w:rsidP="3B05FCEC">
            <w:pPr>
              <w:ind w:left="100"/>
              <w:rPr>
                <w:rFonts w:ascii="Arial" w:eastAsia="Arial" w:hAnsi="Arial" w:cs="Arial"/>
              </w:rPr>
            </w:pPr>
          </w:p>
          <w:p w14:paraId="0EC9AF7B" w14:textId="67B211A3" w:rsidR="00214CBE" w:rsidRPr="00AE60B6" w:rsidRDefault="00214CBE" w:rsidP="3B05FCEC">
            <w:pPr>
              <w:ind w:left="100"/>
              <w:rPr>
                <w:rFonts w:ascii="Arial" w:eastAsia="Arial" w:hAnsi="Arial" w:cs="Arial"/>
              </w:rPr>
            </w:pPr>
          </w:p>
          <w:p w14:paraId="5B9DC206" w14:textId="67B211A3" w:rsidR="00214CBE" w:rsidRPr="00AE60B6" w:rsidRDefault="00214CBE" w:rsidP="3B05FCEC">
            <w:pPr>
              <w:ind w:left="100"/>
              <w:rPr>
                <w:rFonts w:ascii="Arial" w:eastAsia="Arial" w:hAnsi="Arial" w:cs="Arial"/>
              </w:rPr>
            </w:pPr>
          </w:p>
          <w:p w14:paraId="2A023A68" w14:textId="67B211A3" w:rsidR="00214CBE" w:rsidRPr="00AE60B6" w:rsidRDefault="00214CBE" w:rsidP="3B05FCEC">
            <w:pPr>
              <w:ind w:left="100"/>
              <w:rPr>
                <w:rFonts w:ascii="Arial" w:eastAsia="Arial" w:hAnsi="Arial" w:cs="Arial"/>
              </w:rPr>
            </w:pPr>
          </w:p>
          <w:p w14:paraId="262A3C98" w14:textId="67B211A3" w:rsidR="00214CBE" w:rsidRPr="00AE60B6" w:rsidRDefault="00214CBE" w:rsidP="3B05FCEC">
            <w:pPr>
              <w:ind w:left="100"/>
              <w:rPr>
                <w:rFonts w:ascii="Arial" w:eastAsia="Arial" w:hAnsi="Arial" w:cs="Arial"/>
              </w:rPr>
            </w:pPr>
          </w:p>
          <w:p w14:paraId="197606DC" w14:textId="67B211A3" w:rsidR="00214CBE" w:rsidRPr="00AE60B6" w:rsidRDefault="02A71B17" w:rsidP="3B05FCEC">
            <w:pPr>
              <w:ind w:left="100"/>
              <w:rPr>
                <w:rFonts w:ascii="Arial" w:eastAsia="Arial" w:hAnsi="Arial" w:cs="Arial"/>
              </w:rPr>
            </w:pPr>
            <w:r w:rsidRPr="3B05FCEC">
              <w:rPr>
                <w:rFonts w:ascii="Arial" w:eastAsia="Arial" w:hAnsi="Arial" w:cs="Arial"/>
              </w:rPr>
              <w:t>Encargado de la gestión de la base de datos a utilizar durante el proyecto.</w:t>
            </w:r>
          </w:p>
          <w:p w14:paraId="487F7304" w14:textId="67B211A3" w:rsidR="00214CBE" w:rsidRPr="00AE60B6" w:rsidRDefault="00214CBE" w:rsidP="3B05FCEC">
            <w:pPr>
              <w:rPr>
                <w:rFonts w:ascii="Arial" w:eastAsia="Arial" w:hAnsi="Arial" w:cs="Arial"/>
              </w:rPr>
            </w:pPr>
          </w:p>
        </w:tc>
        <w:tc>
          <w:tcPr>
            <w:tcW w:w="3620" w:type="dxa"/>
          </w:tcPr>
          <w:p w14:paraId="79498FD1" w14:textId="77777777" w:rsidR="00214CBE" w:rsidRPr="00AE60B6" w:rsidRDefault="04169E14" w:rsidP="000133A1">
            <w:pPr>
              <w:numPr>
                <w:ilvl w:val="0"/>
                <w:numId w:val="25"/>
              </w:numPr>
              <w:spacing w:before="240"/>
              <w:jc w:val="both"/>
              <w:rPr>
                <w:rFonts w:ascii="Arial" w:eastAsia="Arial" w:hAnsi="Arial" w:cs="Arial"/>
              </w:rPr>
            </w:pPr>
            <w:r w:rsidRPr="3B05FCEC">
              <w:rPr>
                <w:rFonts w:ascii="Arial" w:eastAsia="Arial" w:hAnsi="Arial" w:cs="Arial"/>
              </w:rPr>
              <w:t>Administrar la estructura de la Base de Datos.</w:t>
            </w:r>
          </w:p>
          <w:p w14:paraId="2510A934" w14:textId="77777777"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Administrar la actividad de los datos.</w:t>
            </w:r>
          </w:p>
          <w:p w14:paraId="32E838F2" w14:textId="77777777"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Administrar el Sistema Manejador de Base de Datos.</w:t>
            </w:r>
          </w:p>
          <w:p w14:paraId="75F37D10" w14:textId="77777777"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Establecer el Diccionario de Datos.</w:t>
            </w:r>
          </w:p>
          <w:p w14:paraId="38C4AA87" w14:textId="77777777"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Asegurar la confiabilidad de la Base de Datos.</w:t>
            </w:r>
          </w:p>
          <w:p w14:paraId="38CD7C5F" w14:textId="77777777" w:rsidR="00214CBE" w:rsidRPr="00AE60B6" w:rsidRDefault="04169E14" w:rsidP="000133A1">
            <w:pPr>
              <w:numPr>
                <w:ilvl w:val="0"/>
                <w:numId w:val="25"/>
              </w:numPr>
              <w:spacing w:after="240"/>
              <w:jc w:val="both"/>
              <w:rPr>
                <w:rFonts w:ascii="Arial" w:eastAsia="Arial" w:hAnsi="Arial" w:cs="Arial"/>
              </w:rPr>
            </w:pPr>
            <w:r w:rsidRPr="3B05FCEC">
              <w:rPr>
                <w:rFonts w:ascii="Arial" w:eastAsia="Arial" w:hAnsi="Arial" w:cs="Arial"/>
              </w:rPr>
              <w:t>Confirmar la seguridad de la Base de Datos.</w:t>
            </w:r>
          </w:p>
          <w:p w14:paraId="68BFD0A8" w14:textId="196E3C5D" w:rsidR="00214CBE" w:rsidRPr="00AE60B6" w:rsidRDefault="00214CBE" w:rsidP="3B05FCEC">
            <w:pPr>
              <w:rPr>
                <w:rFonts w:ascii="Arial" w:eastAsia="Arial" w:hAnsi="Arial" w:cs="Arial"/>
              </w:rPr>
            </w:pPr>
          </w:p>
        </w:tc>
      </w:tr>
      <w:tr w:rsidR="00214CBE" w:rsidRPr="00AE60B6" w14:paraId="3B653A39" w14:textId="77777777" w:rsidTr="3B05FCEC">
        <w:tc>
          <w:tcPr>
            <w:tcW w:w="2235" w:type="dxa"/>
            <w:vAlign w:val="center"/>
          </w:tcPr>
          <w:p w14:paraId="1EA06CBB" w14:textId="1A7BCC75" w:rsidR="00214CBE" w:rsidRPr="00AE60B6" w:rsidRDefault="02A71B17" w:rsidP="3B05FCEC">
            <w:pPr>
              <w:rPr>
                <w:rFonts w:ascii="Arial" w:eastAsia="Arial" w:hAnsi="Arial" w:cs="Arial"/>
              </w:rPr>
            </w:pPr>
            <w:r w:rsidRPr="3B05FCEC">
              <w:rPr>
                <w:rFonts w:ascii="Arial" w:eastAsia="Arial" w:hAnsi="Arial" w:cs="Arial"/>
              </w:rPr>
              <w:t>Director calidad</w:t>
            </w:r>
          </w:p>
        </w:tc>
        <w:tc>
          <w:tcPr>
            <w:tcW w:w="3090" w:type="dxa"/>
            <w:vAlign w:val="center"/>
          </w:tcPr>
          <w:p w14:paraId="0AB5F3E0" w14:textId="77777777" w:rsidR="00214CBE" w:rsidRPr="00AE60B6" w:rsidRDefault="04169E14" w:rsidP="3B05FCEC">
            <w:pPr>
              <w:ind w:left="100"/>
              <w:rPr>
                <w:rFonts w:ascii="Arial" w:eastAsia="Arial" w:hAnsi="Arial" w:cs="Arial"/>
              </w:rPr>
            </w:pPr>
            <w:r w:rsidRPr="3B05FCEC">
              <w:rPr>
                <w:rFonts w:ascii="Arial" w:eastAsia="Arial" w:hAnsi="Arial" w:cs="Arial"/>
              </w:rPr>
              <w:t>Se encargan de coordinar y monitorear las actividades relacionadas con gestión y control de la calidad en todas sus áreas. Así como los posibles riesgos para el proyecto y de gestionar planes para el tratamiento de éstos.</w:t>
            </w:r>
          </w:p>
          <w:p w14:paraId="74695577" w14:textId="5F913FA9" w:rsidR="00214CBE" w:rsidRPr="00AE60B6" w:rsidRDefault="00214CBE" w:rsidP="3B05FCEC">
            <w:pPr>
              <w:rPr>
                <w:rFonts w:ascii="Arial" w:eastAsia="Arial" w:hAnsi="Arial" w:cs="Arial"/>
              </w:rPr>
            </w:pPr>
          </w:p>
        </w:tc>
        <w:tc>
          <w:tcPr>
            <w:tcW w:w="3620" w:type="dxa"/>
          </w:tcPr>
          <w:p w14:paraId="044D472F" w14:textId="567564C1"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Revisar ortografía, forma, coherencia y cohesión del trabajo escrito.</w:t>
            </w:r>
          </w:p>
          <w:p w14:paraId="0FB5B16B" w14:textId="54B2A1C9"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Verificar el desempeño de todos los miembros del equipo.</w:t>
            </w:r>
          </w:p>
          <w:p w14:paraId="5D8C8432" w14:textId="299B95C5"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Diseñar e implementar los índices de calidad.</w:t>
            </w:r>
          </w:p>
          <w:p w14:paraId="47AAD412" w14:textId="299B95C5" w:rsidR="009414BA" w:rsidRPr="00AE60B6" w:rsidRDefault="04169E14" w:rsidP="000133A1">
            <w:pPr>
              <w:numPr>
                <w:ilvl w:val="0"/>
                <w:numId w:val="25"/>
              </w:numPr>
              <w:jc w:val="both"/>
              <w:rPr>
                <w:rFonts w:ascii="Arial" w:eastAsia="Arial" w:hAnsi="Arial" w:cs="Arial"/>
              </w:rPr>
            </w:pPr>
            <w:r w:rsidRPr="3B05FCEC">
              <w:rPr>
                <w:rFonts w:ascii="Arial" w:eastAsia="Arial" w:hAnsi="Arial" w:cs="Arial"/>
              </w:rPr>
              <w:t>Encargados de revisar las recomendaciones planteadas por el docente.</w:t>
            </w:r>
          </w:p>
          <w:p w14:paraId="239A2D93" w14:textId="3B04F153" w:rsidR="00214CBE" w:rsidRPr="00AE60B6" w:rsidRDefault="04169E14" w:rsidP="000133A1">
            <w:pPr>
              <w:numPr>
                <w:ilvl w:val="0"/>
                <w:numId w:val="25"/>
              </w:numPr>
              <w:jc w:val="both"/>
              <w:rPr>
                <w:rFonts w:ascii="Arial" w:eastAsia="Arial" w:hAnsi="Arial" w:cs="Arial"/>
              </w:rPr>
            </w:pPr>
            <w:r w:rsidRPr="3B05FCEC">
              <w:rPr>
                <w:rFonts w:ascii="Arial" w:eastAsia="Arial" w:hAnsi="Arial" w:cs="Arial"/>
              </w:rPr>
              <w:t>Diseñar planes para el manejo y control de riesgos.</w:t>
            </w:r>
          </w:p>
        </w:tc>
      </w:tr>
      <w:tr w:rsidR="00214CBE" w:rsidRPr="00AE60B6" w14:paraId="6B0E25D8" w14:textId="77777777" w:rsidTr="3B05FCEC">
        <w:tc>
          <w:tcPr>
            <w:tcW w:w="2235" w:type="dxa"/>
            <w:vAlign w:val="center"/>
          </w:tcPr>
          <w:p w14:paraId="5BE2F918" w14:textId="5E6CE516" w:rsidR="00214CBE" w:rsidRPr="00AE60B6" w:rsidRDefault="02A71B17" w:rsidP="3B05FCEC">
            <w:pPr>
              <w:rPr>
                <w:rFonts w:ascii="Arial" w:eastAsia="Arial" w:hAnsi="Arial" w:cs="Arial"/>
              </w:rPr>
            </w:pPr>
            <w:r w:rsidRPr="3B05FCEC">
              <w:rPr>
                <w:rFonts w:ascii="Arial" w:eastAsia="Arial" w:hAnsi="Arial" w:cs="Arial"/>
              </w:rPr>
              <w:t>Analista calidad</w:t>
            </w:r>
          </w:p>
        </w:tc>
        <w:tc>
          <w:tcPr>
            <w:tcW w:w="3090" w:type="dxa"/>
            <w:vAlign w:val="center"/>
          </w:tcPr>
          <w:p w14:paraId="2DEB14AB" w14:textId="18D5FE6C" w:rsidR="00214CBE" w:rsidRPr="00AE60B6" w:rsidRDefault="466012FB" w:rsidP="3B05FCEC">
            <w:pPr>
              <w:rPr>
                <w:rFonts w:ascii="Arial" w:eastAsia="Arial" w:hAnsi="Arial" w:cs="Arial"/>
              </w:rPr>
            </w:pPr>
            <w:r w:rsidRPr="3B05FCEC">
              <w:rPr>
                <w:rFonts w:ascii="Arial" w:eastAsia="Arial" w:hAnsi="Arial" w:cs="Arial"/>
              </w:rPr>
              <w:t>Miembro de apoyo y soporte para gestión de procesos de calidad y sostenibilidad del aplicativo</w:t>
            </w:r>
          </w:p>
        </w:tc>
        <w:tc>
          <w:tcPr>
            <w:tcW w:w="3620" w:type="dxa"/>
          </w:tcPr>
          <w:p w14:paraId="17B83E93" w14:textId="4C78BE91" w:rsidR="00AE13EC" w:rsidRPr="00AE60B6" w:rsidRDefault="06371719" w:rsidP="000133A1">
            <w:pPr>
              <w:numPr>
                <w:ilvl w:val="0"/>
                <w:numId w:val="25"/>
              </w:numPr>
              <w:jc w:val="both"/>
              <w:rPr>
                <w:rFonts w:ascii="Arial" w:eastAsia="Arial" w:hAnsi="Arial" w:cs="Arial"/>
              </w:rPr>
            </w:pPr>
            <w:r w:rsidRPr="3B05FCEC">
              <w:rPr>
                <w:rFonts w:ascii="Arial" w:eastAsia="Arial" w:hAnsi="Arial" w:cs="Arial"/>
              </w:rPr>
              <w:t>Verificar mediante una segunda opinión la integridad y funcionamiento del aplicativo frente a diversos problemas, esto de la mano del director de QA</w:t>
            </w:r>
          </w:p>
          <w:p w14:paraId="73F24D0C" w14:textId="4D9AE963" w:rsidR="00214CBE" w:rsidRPr="00AE60B6" w:rsidRDefault="00214CBE" w:rsidP="3B05FCEC">
            <w:pPr>
              <w:rPr>
                <w:rFonts w:ascii="Arial" w:eastAsia="Arial" w:hAnsi="Arial" w:cs="Arial"/>
              </w:rPr>
            </w:pPr>
          </w:p>
        </w:tc>
      </w:tr>
      <w:tr w:rsidR="00AE13EC" w:rsidRPr="00AE60B6" w14:paraId="1FC5FCA0" w14:textId="77777777" w:rsidTr="3B05FCEC">
        <w:tc>
          <w:tcPr>
            <w:tcW w:w="2235" w:type="dxa"/>
            <w:vAlign w:val="center"/>
          </w:tcPr>
          <w:p w14:paraId="1A2B1489" w14:textId="299EABE0" w:rsidR="00AE13EC" w:rsidRPr="00AE60B6" w:rsidRDefault="466012FB" w:rsidP="3B05FCEC">
            <w:pPr>
              <w:rPr>
                <w:rFonts w:ascii="Arial" w:eastAsia="Arial" w:hAnsi="Arial" w:cs="Arial"/>
              </w:rPr>
            </w:pPr>
            <w:r w:rsidRPr="3B05FCEC">
              <w:rPr>
                <w:rFonts w:ascii="Arial" w:eastAsia="Arial" w:hAnsi="Arial" w:cs="Arial"/>
              </w:rPr>
              <w:lastRenderedPageBreak/>
              <w:t>Director QA</w:t>
            </w:r>
          </w:p>
        </w:tc>
        <w:tc>
          <w:tcPr>
            <w:tcW w:w="3090" w:type="dxa"/>
            <w:vAlign w:val="center"/>
          </w:tcPr>
          <w:p w14:paraId="67B04C1D" w14:textId="65EA70D4" w:rsidR="00AE13EC" w:rsidRPr="00AE60B6" w:rsidRDefault="466012FB" w:rsidP="3B05FCEC">
            <w:pPr>
              <w:rPr>
                <w:rFonts w:ascii="Arial" w:eastAsia="Arial" w:hAnsi="Arial" w:cs="Arial"/>
              </w:rPr>
            </w:pPr>
            <w:r w:rsidRPr="3B05FCEC">
              <w:rPr>
                <w:rFonts w:ascii="Arial" w:eastAsia="Arial" w:hAnsi="Arial" w:cs="Arial"/>
              </w:rPr>
              <w:t>Se asegura de que la aplicación cumpla adecuadamente la administración del cambio, la gestión de versiones, construcción del sistema y gestión de entregas.</w:t>
            </w:r>
          </w:p>
        </w:tc>
        <w:tc>
          <w:tcPr>
            <w:tcW w:w="3620" w:type="dxa"/>
          </w:tcPr>
          <w:p w14:paraId="065DFAB8" w14:textId="4F33A6CD" w:rsidR="00AE13EC" w:rsidRPr="00AE60B6" w:rsidRDefault="06371719" w:rsidP="000133A1">
            <w:pPr>
              <w:numPr>
                <w:ilvl w:val="0"/>
                <w:numId w:val="25"/>
              </w:numPr>
              <w:jc w:val="both"/>
              <w:rPr>
                <w:rFonts w:ascii="Arial" w:eastAsia="Arial" w:hAnsi="Arial" w:cs="Arial"/>
              </w:rPr>
            </w:pPr>
            <w:r w:rsidRPr="3B05FCEC">
              <w:rPr>
                <w:rFonts w:ascii="Arial" w:eastAsia="Arial" w:hAnsi="Arial" w:cs="Arial"/>
              </w:rPr>
              <w:t>Guiará a los demás integrantes del grupo en el manejo del sistema de gestión de versiones.</w:t>
            </w:r>
          </w:p>
          <w:p w14:paraId="5E6822E2" w14:textId="0B92F66B" w:rsidR="00AE13EC" w:rsidRPr="00AE60B6" w:rsidRDefault="06371719" w:rsidP="000133A1">
            <w:pPr>
              <w:numPr>
                <w:ilvl w:val="0"/>
                <w:numId w:val="25"/>
              </w:numPr>
              <w:jc w:val="both"/>
              <w:rPr>
                <w:rFonts w:ascii="Arial" w:eastAsia="Arial" w:hAnsi="Arial" w:cs="Arial"/>
              </w:rPr>
            </w:pPr>
            <w:r w:rsidRPr="3B05FCEC">
              <w:rPr>
                <w:rFonts w:ascii="Arial" w:eastAsia="Arial" w:hAnsi="Arial" w:cs="Arial"/>
              </w:rPr>
              <w:t>Creará los repositorios necesarios para gestionar el almacenamiento de la información.</w:t>
            </w:r>
          </w:p>
          <w:p w14:paraId="27D33CB5" w14:textId="20042896" w:rsidR="00AE13EC" w:rsidRPr="00AE60B6" w:rsidRDefault="06371719" w:rsidP="000133A1">
            <w:pPr>
              <w:numPr>
                <w:ilvl w:val="0"/>
                <w:numId w:val="25"/>
              </w:numPr>
              <w:jc w:val="both"/>
              <w:rPr>
                <w:rFonts w:ascii="Arial" w:eastAsia="Arial" w:hAnsi="Arial" w:cs="Arial"/>
              </w:rPr>
            </w:pPr>
            <w:r w:rsidRPr="3B05FCEC">
              <w:rPr>
                <w:rFonts w:ascii="Arial" w:eastAsia="Arial" w:hAnsi="Arial" w:cs="Arial"/>
              </w:rPr>
              <w:t>Encargado de llevar al tanto del directorio de versiones de los ítems de configuración.</w:t>
            </w:r>
          </w:p>
        </w:tc>
      </w:tr>
    </w:tbl>
    <w:p w14:paraId="03E128BF" w14:textId="542952CC" w:rsidR="003F4A76" w:rsidRPr="003F4A76" w:rsidRDefault="003F4A76" w:rsidP="003F4A76">
      <w:pPr>
        <w:pStyle w:val="Descripcin"/>
        <w:jc w:val="center"/>
        <w:rPr>
          <w:rFonts w:ascii="Arial" w:eastAsia="Arial" w:hAnsi="Arial" w:cs="Arial"/>
          <w:color w:val="auto"/>
          <w:sz w:val="20"/>
          <w:szCs w:val="20"/>
        </w:rPr>
      </w:pPr>
      <w:bookmarkStart w:id="41" w:name="_Toc50542911"/>
      <w:r w:rsidRPr="003F4A76">
        <w:rPr>
          <w:rFonts w:ascii="Arial" w:hAnsi="Arial" w:cs="Arial"/>
          <w:color w:val="auto"/>
        </w:rPr>
        <w:t xml:space="preserve">Tabla </w:t>
      </w:r>
      <w:r w:rsidRPr="003F4A76">
        <w:rPr>
          <w:rFonts w:ascii="Arial" w:hAnsi="Arial" w:cs="Arial"/>
          <w:color w:val="auto"/>
        </w:rPr>
        <w:fldChar w:fldCharType="begin"/>
      </w:r>
      <w:r w:rsidRPr="003F4A76">
        <w:rPr>
          <w:rFonts w:ascii="Arial" w:hAnsi="Arial" w:cs="Arial"/>
          <w:color w:val="auto"/>
        </w:rPr>
        <w:instrText xml:space="preserve"> SEQ Tabla \* ARABIC </w:instrText>
      </w:r>
      <w:r w:rsidRPr="003F4A76">
        <w:rPr>
          <w:rFonts w:ascii="Arial" w:hAnsi="Arial" w:cs="Arial"/>
          <w:color w:val="auto"/>
        </w:rPr>
        <w:fldChar w:fldCharType="separate"/>
      </w:r>
      <w:r>
        <w:rPr>
          <w:rFonts w:ascii="Arial" w:hAnsi="Arial" w:cs="Arial"/>
          <w:noProof/>
          <w:color w:val="auto"/>
        </w:rPr>
        <w:t>6</w:t>
      </w:r>
      <w:r w:rsidRPr="003F4A76">
        <w:rPr>
          <w:rFonts w:ascii="Arial" w:hAnsi="Arial" w:cs="Arial"/>
          <w:color w:val="auto"/>
        </w:rPr>
        <w:fldChar w:fldCharType="end"/>
      </w:r>
      <w:r w:rsidRPr="003F4A76">
        <w:rPr>
          <w:rFonts w:ascii="Arial" w:hAnsi="Arial" w:cs="Arial"/>
          <w:color w:val="auto"/>
        </w:rPr>
        <w:t xml:space="preserve"> Descripción de roles</w:t>
      </w:r>
      <w:bookmarkEnd w:id="41"/>
    </w:p>
    <w:p w14:paraId="59CC64B1" w14:textId="2074005C" w:rsidR="001714F9" w:rsidRDefault="3D761975" w:rsidP="00F36ECD">
      <w:pPr>
        <w:pStyle w:val="Ttulo1"/>
        <w:rPr>
          <w:rFonts w:ascii="Arial" w:eastAsia="Arial" w:hAnsi="Arial" w:cs="Arial"/>
          <w:sz w:val="24"/>
          <w:szCs w:val="24"/>
        </w:rPr>
      </w:pPr>
      <w:bookmarkStart w:id="42" w:name="_Toc50534669"/>
      <w:r w:rsidRPr="3B05FCEC">
        <w:rPr>
          <w:rFonts w:ascii="Arial" w:eastAsia="Arial" w:hAnsi="Arial" w:cs="Arial"/>
          <w:sz w:val="24"/>
          <w:szCs w:val="24"/>
        </w:rPr>
        <w:t>Administración del p</w:t>
      </w:r>
      <w:r w:rsidR="037C5526" w:rsidRPr="3B05FCEC">
        <w:rPr>
          <w:rFonts w:ascii="Arial" w:eastAsia="Arial" w:hAnsi="Arial" w:cs="Arial"/>
          <w:sz w:val="24"/>
          <w:szCs w:val="24"/>
        </w:rPr>
        <w:t>royecto</w:t>
      </w:r>
      <w:bookmarkEnd w:id="42"/>
    </w:p>
    <w:p w14:paraId="2BE9E145" w14:textId="77777777" w:rsidR="00335FFB" w:rsidRDefault="00335FFB" w:rsidP="3B05FCEC">
      <w:pPr>
        <w:jc w:val="both"/>
        <w:rPr>
          <w:rFonts w:ascii="Arial" w:eastAsia="Arial" w:hAnsi="Arial" w:cs="Arial"/>
        </w:rPr>
      </w:pPr>
    </w:p>
    <w:p w14:paraId="660EDD0F" w14:textId="697081D4" w:rsidR="00C5737A" w:rsidRPr="00C5737A" w:rsidRDefault="48CD2C14" w:rsidP="3B05FCEC">
      <w:pPr>
        <w:pStyle w:val="Ttulo2"/>
        <w:rPr>
          <w:rFonts w:ascii="Arial" w:eastAsia="Arial" w:hAnsi="Arial" w:cs="Arial"/>
          <w:sz w:val="24"/>
          <w:szCs w:val="24"/>
        </w:rPr>
      </w:pPr>
      <w:bookmarkStart w:id="43" w:name="_Toc50534670"/>
      <w:r w:rsidRPr="3B05FCEC">
        <w:rPr>
          <w:rFonts w:ascii="Arial" w:eastAsia="Arial" w:hAnsi="Arial" w:cs="Arial"/>
          <w:sz w:val="24"/>
          <w:szCs w:val="24"/>
        </w:rPr>
        <w:t>Métodos y h</w:t>
      </w:r>
      <w:r w:rsidR="037C5526" w:rsidRPr="3B05FCEC">
        <w:rPr>
          <w:rFonts w:ascii="Arial" w:eastAsia="Arial" w:hAnsi="Arial" w:cs="Arial"/>
          <w:sz w:val="24"/>
          <w:szCs w:val="24"/>
        </w:rPr>
        <w:t>erramientas de Estimación</w:t>
      </w:r>
      <w:bookmarkEnd w:id="43"/>
    </w:p>
    <w:p w14:paraId="429E4CAD" w14:textId="1A2D4C14" w:rsidR="00984F9C" w:rsidRDefault="40FE32B7" w:rsidP="3B05FCEC">
      <w:pPr>
        <w:jc w:val="both"/>
        <w:rPr>
          <w:rFonts w:ascii="Arial" w:eastAsia="Arial" w:hAnsi="Arial" w:cs="Arial"/>
          <w:lang w:val="es-ES"/>
        </w:rPr>
      </w:pPr>
      <w:r w:rsidRPr="3B05FCEC">
        <w:rPr>
          <w:rFonts w:ascii="Arial" w:eastAsia="Arial" w:hAnsi="Arial" w:cs="Arial"/>
          <w:lang w:val="es-ES"/>
        </w:rPr>
        <w:t xml:space="preserve">Un proyecto de </w:t>
      </w:r>
      <w:r w:rsidRPr="00EE395D">
        <w:rPr>
          <w:rFonts w:ascii="Arial" w:eastAsia="Arial" w:hAnsi="Arial" w:cs="Arial"/>
          <w:i/>
          <w:lang w:val="es-ES"/>
        </w:rPr>
        <w:t>software</w:t>
      </w:r>
      <w:r w:rsidRPr="3B05FCEC">
        <w:rPr>
          <w:rFonts w:ascii="Arial" w:eastAsia="Arial" w:hAnsi="Arial" w:cs="Arial"/>
          <w:lang w:val="es-ES"/>
        </w:rPr>
        <w:t xml:space="preserve"> está compuesto de múltiples piezas, y se conocen varias técnicas de estimación; como lo son las empíricas o las que usan modelos algorítmicos de costos, en los cuales se usa una fórmula matemática que sirve para predecir los costos del proyecto, en los que se tienen en cuenta el tamaño del </w:t>
      </w:r>
      <w:r w:rsidRPr="00EE395D">
        <w:rPr>
          <w:rFonts w:ascii="Arial" w:eastAsia="Arial" w:hAnsi="Arial" w:cs="Arial"/>
          <w:i/>
          <w:lang w:val="es-ES"/>
        </w:rPr>
        <w:t>software</w:t>
      </w:r>
      <w:r w:rsidRPr="3B05FCEC">
        <w:rPr>
          <w:rFonts w:ascii="Arial" w:eastAsia="Arial" w:hAnsi="Arial" w:cs="Arial"/>
          <w:lang w:val="es-ES"/>
        </w:rPr>
        <w:t>.</w:t>
      </w:r>
      <w:r w:rsidR="588C08B1" w:rsidRPr="3B05FCEC">
        <w:rPr>
          <w:rFonts w:ascii="Arial" w:eastAsia="Arial" w:hAnsi="Arial" w:cs="Arial"/>
          <w:lang w:val="es-ES"/>
        </w:rPr>
        <w:t xml:space="preserve"> </w:t>
      </w:r>
      <w:r w:rsidR="003F726E">
        <w:rPr>
          <w:rFonts w:ascii="Arial" w:eastAsia="Arial" w:hAnsi="Arial" w:cs="Arial"/>
          <w:lang w:val="es-ES"/>
        </w:rPr>
        <w:fldChar w:fldCharType="begin" w:fldLock="1"/>
      </w:r>
      <w:r w:rsidR="00914654">
        <w:rPr>
          <w:rFonts w:ascii="Arial" w:eastAsia="Arial" w:hAnsi="Arial" w:cs="Arial"/>
          <w:lang w:val="es-ES"/>
        </w:rPr>
        <w:instrText>ADDIN CSL_CITATION {"citationItems":[{"id":"ITEM-1","itemData":{"ISBN":"9780133943030","author":[{"dropping-particle":"","family":"Sommerville","given":"Ian","non-dropping-particle":"","parse-names":false,"suffix":""}],"id":"ITEM-1","issued":{"date-parts":[["2016"]]},"title":"GlobAl EdiTioN Software Engineering TENTH EdiTioN","type":"book"},"uris":["http://www.mendeley.com/documents/?uuid=fa72f07d-ebb8-3564-bf57-c620c4541f61"]}],"mendeley":{"formattedCitation":"[42]","plainTextFormattedCitation":"[42]","previouslyFormattedCitation":"[41]"},"properties":{"noteIndex":0},"schema":"https://github.com/citation-style-language/schema/raw/master/csl-citation.json"}</w:instrText>
      </w:r>
      <w:r w:rsidR="003F726E">
        <w:rPr>
          <w:rFonts w:ascii="Arial" w:eastAsia="Arial" w:hAnsi="Arial" w:cs="Arial"/>
          <w:lang w:val="es-ES"/>
        </w:rPr>
        <w:fldChar w:fldCharType="separate"/>
      </w:r>
      <w:r w:rsidR="00914654" w:rsidRPr="00914654">
        <w:rPr>
          <w:rFonts w:ascii="Arial" w:eastAsia="Arial" w:hAnsi="Arial" w:cs="Arial"/>
          <w:noProof/>
          <w:lang w:val="es-ES"/>
        </w:rPr>
        <w:t>[42]</w:t>
      </w:r>
      <w:r w:rsidR="003F726E">
        <w:rPr>
          <w:rFonts w:ascii="Arial" w:eastAsia="Arial" w:hAnsi="Arial" w:cs="Arial"/>
          <w:lang w:val="es-ES"/>
        </w:rPr>
        <w:fldChar w:fldCharType="end"/>
      </w:r>
    </w:p>
    <w:p w14:paraId="261662E0" w14:textId="29B022BC" w:rsidR="00984F9C" w:rsidRDefault="40FE32B7" w:rsidP="3B05FCEC">
      <w:pPr>
        <w:jc w:val="both"/>
        <w:rPr>
          <w:rFonts w:ascii="Arial" w:eastAsia="Arial" w:hAnsi="Arial" w:cs="Arial"/>
          <w:lang w:val="es-ES"/>
        </w:rPr>
      </w:pPr>
      <w:r w:rsidRPr="3B05FCEC">
        <w:rPr>
          <w:rFonts w:ascii="Arial" w:eastAsia="Arial" w:hAnsi="Arial" w:cs="Arial"/>
          <w:lang w:val="es-ES"/>
        </w:rPr>
        <w:t>A pesar de las estimaciones mencionadas anteriormente, es necesario aplicar técnicas de descomposición, ya sea a un problema o proceso, para que de esta forma el proyecto sea más fácil de organizar. La estimación que se basa en el proceso se concentra en estimar el esfuerzo para terminar cada uno de estos</w:t>
      </w:r>
      <w:r w:rsidR="26A2619E" w:rsidRPr="003F726E">
        <w:rPr>
          <w:rFonts w:ascii="Arial" w:eastAsia="Arial" w:hAnsi="Arial" w:cs="Arial"/>
          <w:lang w:val="es-ES"/>
        </w:rPr>
        <w:t xml:space="preserve"> </w:t>
      </w:r>
      <w:r w:rsidR="003F726E" w:rsidRPr="003F726E">
        <w:rPr>
          <w:rFonts w:ascii="Arial" w:eastAsia="Arial" w:hAnsi="Arial" w:cs="Arial"/>
          <w:lang w:val="es-ES"/>
        </w:rPr>
        <w:fldChar w:fldCharType="begin" w:fldLock="1"/>
      </w:r>
      <w:r w:rsidR="00914654">
        <w:rPr>
          <w:rFonts w:ascii="Arial" w:eastAsia="Arial" w:hAnsi="Arial" w:cs="Arial"/>
          <w:lang w:val="es-ES"/>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43]","plainTextFormattedCitation":"[43]","previouslyFormattedCitation":"[42]"},"properties":{"noteIndex":0},"schema":"https://github.com/citation-style-language/schema/raw/master/csl-citation.json"}</w:instrText>
      </w:r>
      <w:r w:rsidR="003F726E" w:rsidRPr="003F726E">
        <w:rPr>
          <w:rFonts w:ascii="Arial" w:eastAsia="Arial" w:hAnsi="Arial" w:cs="Arial"/>
          <w:lang w:val="es-ES"/>
        </w:rPr>
        <w:fldChar w:fldCharType="separate"/>
      </w:r>
      <w:r w:rsidR="00914654" w:rsidRPr="00914654">
        <w:rPr>
          <w:rFonts w:ascii="Arial" w:eastAsia="Arial" w:hAnsi="Arial" w:cs="Arial"/>
          <w:noProof/>
          <w:lang w:val="es-ES"/>
        </w:rPr>
        <w:t>[43]</w:t>
      </w:r>
      <w:r w:rsidR="003F726E" w:rsidRPr="003F726E">
        <w:rPr>
          <w:rFonts w:ascii="Arial" w:eastAsia="Arial" w:hAnsi="Arial" w:cs="Arial"/>
          <w:lang w:val="es-ES"/>
        </w:rPr>
        <w:fldChar w:fldCharType="end"/>
      </w:r>
      <w:r w:rsidRPr="003F726E">
        <w:rPr>
          <w:rFonts w:ascii="Arial" w:eastAsia="Arial" w:hAnsi="Arial" w:cs="Arial"/>
          <w:lang w:val="es-ES"/>
        </w:rPr>
        <w:t>.</w:t>
      </w:r>
      <w:r w:rsidRPr="3B05FCEC">
        <w:rPr>
          <w:rFonts w:ascii="Arial" w:eastAsia="Arial" w:hAnsi="Arial" w:cs="Arial"/>
          <w:lang w:val="es-ES"/>
        </w:rPr>
        <w:t xml:space="preserve"> Sin embargo, la estimación basada en el problema busca dimensionar cada elemento de </w:t>
      </w:r>
      <w:r w:rsidRPr="00EE395D">
        <w:rPr>
          <w:rFonts w:ascii="Arial" w:eastAsia="Arial" w:hAnsi="Arial" w:cs="Arial"/>
          <w:i/>
          <w:lang w:val="es-ES"/>
        </w:rPr>
        <w:t>software</w:t>
      </w:r>
      <w:r w:rsidRPr="3B05FCEC">
        <w:rPr>
          <w:rFonts w:ascii="Arial" w:eastAsia="Arial" w:hAnsi="Arial" w:cs="Arial"/>
          <w:lang w:val="es-ES"/>
        </w:rPr>
        <w:t xml:space="preserve"> por medio de métricas de productividad las cuales son las líneas de código y los puntos de función.</w:t>
      </w:r>
      <w:r w:rsidR="21372BCF" w:rsidRPr="3B05FCEC">
        <w:rPr>
          <w:rFonts w:ascii="Arial" w:eastAsia="Arial" w:hAnsi="Arial" w:cs="Arial"/>
          <w:lang w:val="es-ES"/>
        </w:rPr>
        <w:t xml:space="preserve"> </w:t>
      </w:r>
      <w:r w:rsidR="00DF577D">
        <w:rPr>
          <w:rFonts w:ascii="Arial" w:eastAsia="Arial" w:hAnsi="Arial" w:cs="Arial"/>
          <w:lang w:val="es-ES"/>
        </w:rPr>
        <w:fldChar w:fldCharType="begin" w:fldLock="1"/>
      </w:r>
      <w:r w:rsidR="00914654">
        <w:rPr>
          <w:rFonts w:ascii="Arial" w:eastAsia="Arial" w:hAnsi="Arial" w:cs="Arial"/>
          <w:lang w:val="es-ES"/>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43]","plainTextFormattedCitation":"[43]","previouslyFormattedCitation":"[42]"},"properties":{"noteIndex":0},"schema":"https://github.com/citation-style-language/schema/raw/master/csl-citation.json"}</w:instrText>
      </w:r>
      <w:r w:rsidR="00DF577D">
        <w:rPr>
          <w:rFonts w:ascii="Arial" w:eastAsia="Arial" w:hAnsi="Arial" w:cs="Arial"/>
          <w:lang w:val="es-ES"/>
        </w:rPr>
        <w:fldChar w:fldCharType="separate"/>
      </w:r>
      <w:r w:rsidR="00914654" w:rsidRPr="00914654">
        <w:rPr>
          <w:rFonts w:ascii="Arial" w:eastAsia="Arial" w:hAnsi="Arial" w:cs="Arial"/>
          <w:noProof/>
          <w:lang w:val="es-ES"/>
        </w:rPr>
        <w:t>[43]</w:t>
      </w:r>
      <w:r w:rsidR="00DF577D">
        <w:rPr>
          <w:rFonts w:ascii="Arial" w:eastAsia="Arial" w:hAnsi="Arial" w:cs="Arial"/>
          <w:lang w:val="es-ES"/>
        </w:rPr>
        <w:fldChar w:fldCharType="end"/>
      </w:r>
    </w:p>
    <w:p w14:paraId="2223928C" w14:textId="0C0356A3" w:rsidR="00984F9C" w:rsidRDefault="40FE32B7" w:rsidP="3B05FCEC">
      <w:pPr>
        <w:jc w:val="both"/>
        <w:rPr>
          <w:rFonts w:ascii="Arial" w:eastAsia="Arial" w:hAnsi="Arial" w:cs="Arial"/>
          <w:lang w:val="es-ES"/>
        </w:rPr>
      </w:pPr>
      <w:r w:rsidRPr="3B05FCEC">
        <w:rPr>
          <w:rFonts w:ascii="Arial" w:eastAsia="Arial" w:hAnsi="Arial" w:cs="Arial"/>
          <w:lang w:val="es-ES"/>
        </w:rPr>
        <w:t xml:space="preserve"> </w:t>
      </w:r>
    </w:p>
    <w:p w14:paraId="06476EC5" w14:textId="68674CEE" w:rsidR="00984F9C" w:rsidRDefault="40FE32B7" w:rsidP="3B05FCEC">
      <w:pPr>
        <w:jc w:val="both"/>
        <w:rPr>
          <w:rFonts w:ascii="Arial" w:eastAsia="Arial" w:hAnsi="Arial" w:cs="Arial"/>
          <w:lang w:val="es-ES"/>
        </w:rPr>
      </w:pPr>
      <w:r w:rsidRPr="3B05FCEC">
        <w:rPr>
          <w:rFonts w:ascii="Arial" w:eastAsia="Arial" w:hAnsi="Arial" w:cs="Arial"/>
          <w:lang w:val="es-ES"/>
        </w:rPr>
        <w:t xml:space="preserve">Las estimaciones mencionadas anteriormente son las clásicas, sin embargo, como se </w:t>
      </w:r>
      <w:r w:rsidR="1B85F381" w:rsidRPr="3B05FCEC">
        <w:rPr>
          <w:rFonts w:ascii="Arial" w:eastAsia="Arial" w:hAnsi="Arial" w:cs="Arial"/>
          <w:lang w:val="es-ES"/>
        </w:rPr>
        <w:t>mencionó</w:t>
      </w:r>
      <w:r w:rsidRPr="3B05FCEC">
        <w:rPr>
          <w:rFonts w:ascii="Arial" w:eastAsia="Arial" w:hAnsi="Arial" w:cs="Arial"/>
          <w:lang w:val="es-ES"/>
        </w:rPr>
        <w:t xml:space="preserve"> previamente, para poder realizar el proyecto se va a usar la metodología </w:t>
      </w:r>
      <w:r w:rsidRPr="3B05FCEC">
        <w:rPr>
          <w:rFonts w:ascii="Arial" w:eastAsia="Arial" w:hAnsi="Arial" w:cs="Arial"/>
          <w:i/>
          <w:iCs/>
          <w:lang w:val="es-ES"/>
        </w:rPr>
        <w:t>Scrum</w:t>
      </w:r>
      <w:r w:rsidRPr="3B05FCEC">
        <w:rPr>
          <w:rFonts w:ascii="Arial" w:eastAsia="Arial" w:hAnsi="Arial" w:cs="Arial"/>
          <w:lang w:val="es-ES"/>
        </w:rPr>
        <w:t xml:space="preserve">, por ende, técnicas de estimaciones agiles. Así que, se va a implementar la técnica </w:t>
      </w:r>
      <w:proofErr w:type="spellStart"/>
      <w:r w:rsidRPr="3B05FCEC">
        <w:rPr>
          <w:rFonts w:ascii="Arial" w:eastAsia="Arial" w:hAnsi="Arial" w:cs="Arial"/>
          <w:i/>
          <w:iCs/>
          <w:lang w:val="es-ES"/>
        </w:rPr>
        <w:t>Planning</w:t>
      </w:r>
      <w:proofErr w:type="spellEnd"/>
      <w:r w:rsidRPr="3B05FCEC">
        <w:rPr>
          <w:rFonts w:ascii="Arial" w:eastAsia="Arial" w:hAnsi="Arial" w:cs="Arial"/>
          <w:i/>
          <w:iCs/>
          <w:lang w:val="es-ES"/>
        </w:rPr>
        <w:t xml:space="preserve"> </w:t>
      </w:r>
      <w:proofErr w:type="spellStart"/>
      <w:r w:rsidRPr="3B05FCEC">
        <w:rPr>
          <w:rFonts w:ascii="Arial" w:eastAsia="Arial" w:hAnsi="Arial" w:cs="Arial"/>
          <w:i/>
          <w:iCs/>
          <w:lang w:val="es-ES"/>
        </w:rPr>
        <w:t>Poker</w:t>
      </w:r>
      <w:proofErr w:type="spellEnd"/>
      <w:r w:rsidRPr="3B05FCEC">
        <w:rPr>
          <w:rFonts w:ascii="Arial" w:eastAsia="Arial" w:hAnsi="Arial" w:cs="Arial"/>
          <w:lang w:val="es-ES"/>
        </w:rPr>
        <w:t xml:space="preserve"> la cual se explicar</w:t>
      </w:r>
      <w:r w:rsidR="1E4ADEB4" w:rsidRPr="3B05FCEC">
        <w:rPr>
          <w:rFonts w:ascii="Arial" w:eastAsia="Arial" w:hAnsi="Arial" w:cs="Arial"/>
          <w:lang w:val="es-ES"/>
        </w:rPr>
        <w:t xml:space="preserve">á </w:t>
      </w:r>
      <w:r w:rsidRPr="3B05FCEC">
        <w:rPr>
          <w:rFonts w:ascii="Arial" w:eastAsia="Arial" w:hAnsi="Arial" w:cs="Arial"/>
          <w:lang w:val="es-ES"/>
        </w:rPr>
        <w:t>a continuación.</w:t>
      </w:r>
    </w:p>
    <w:p w14:paraId="34085829" w14:textId="1F3FBC8B" w:rsidR="00984F9C" w:rsidRDefault="1E917664" w:rsidP="3B05FCEC">
      <w:pPr>
        <w:pStyle w:val="Ttulo3"/>
        <w:rPr>
          <w:rFonts w:ascii="Arial" w:eastAsia="Arial" w:hAnsi="Arial" w:cs="Arial"/>
        </w:rPr>
      </w:pPr>
      <w:bookmarkStart w:id="44" w:name="_Toc50534671"/>
      <w:proofErr w:type="spellStart"/>
      <w:r w:rsidRPr="00EE395D">
        <w:rPr>
          <w:rFonts w:ascii="Arial" w:eastAsia="Arial" w:hAnsi="Arial" w:cs="Arial"/>
          <w:i/>
        </w:rPr>
        <w:t>Planning</w:t>
      </w:r>
      <w:proofErr w:type="spellEnd"/>
      <w:r w:rsidRPr="3B05FCEC">
        <w:rPr>
          <w:rFonts w:ascii="Arial" w:eastAsia="Arial" w:hAnsi="Arial" w:cs="Arial"/>
        </w:rPr>
        <w:t xml:space="preserve"> </w:t>
      </w:r>
      <w:proofErr w:type="spellStart"/>
      <w:r w:rsidRPr="00EE395D">
        <w:rPr>
          <w:rFonts w:ascii="Arial" w:eastAsia="Arial" w:hAnsi="Arial" w:cs="Arial"/>
          <w:i/>
        </w:rPr>
        <w:t>Poker</w:t>
      </w:r>
      <w:bookmarkEnd w:id="44"/>
      <w:proofErr w:type="spellEnd"/>
    </w:p>
    <w:p w14:paraId="3D10BB5D" w14:textId="24020CB3" w:rsidR="001E21F9" w:rsidRDefault="001E21F9" w:rsidP="0077698A">
      <w:pPr>
        <w:jc w:val="both"/>
        <w:rPr>
          <w:rFonts w:ascii="Arial" w:eastAsia="Arial" w:hAnsi="Arial" w:cs="Arial"/>
          <w:lang w:val="es-ES"/>
        </w:rPr>
      </w:pPr>
      <w:r>
        <w:rPr>
          <w:rFonts w:ascii="Arial" w:eastAsia="Arial" w:hAnsi="Arial" w:cs="Arial"/>
          <w:lang w:val="es-ES"/>
        </w:rPr>
        <w:t xml:space="preserve">Se escogió este método principalmente porque </w:t>
      </w:r>
      <w:r w:rsidR="0046703E">
        <w:rPr>
          <w:rFonts w:ascii="Arial" w:eastAsia="Arial" w:hAnsi="Arial" w:cs="Arial"/>
          <w:lang w:val="es-ES"/>
        </w:rPr>
        <w:t>permite conocer la op</w:t>
      </w:r>
      <w:r w:rsidR="002F7191">
        <w:rPr>
          <w:rFonts w:ascii="Arial" w:eastAsia="Arial" w:hAnsi="Arial" w:cs="Arial"/>
          <w:lang w:val="es-ES"/>
        </w:rPr>
        <w:t>i</w:t>
      </w:r>
      <w:r w:rsidR="0046703E">
        <w:rPr>
          <w:rFonts w:ascii="Arial" w:eastAsia="Arial" w:hAnsi="Arial" w:cs="Arial"/>
          <w:lang w:val="es-ES"/>
        </w:rPr>
        <w:t xml:space="preserve">nión de cada miembro de grupo y </w:t>
      </w:r>
      <w:r w:rsidR="002F7191">
        <w:rPr>
          <w:rFonts w:ascii="Arial" w:eastAsia="Arial" w:hAnsi="Arial" w:cs="Arial"/>
          <w:lang w:val="es-ES"/>
        </w:rPr>
        <w:t xml:space="preserve">le </w:t>
      </w:r>
      <w:r w:rsidR="001F0B4E">
        <w:rPr>
          <w:rFonts w:ascii="Arial" w:eastAsia="Arial" w:hAnsi="Arial" w:cs="Arial"/>
          <w:lang w:val="es-ES"/>
        </w:rPr>
        <w:t>concede</w:t>
      </w:r>
      <w:r w:rsidR="002F7191">
        <w:rPr>
          <w:rFonts w:ascii="Arial" w:eastAsia="Arial" w:hAnsi="Arial" w:cs="Arial"/>
          <w:lang w:val="es-ES"/>
        </w:rPr>
        <w:t xml:space="preserve"> al grupo tener </w:t>
      </w:r>
      <w:r w:rsidR="00B80864">
        <w:rPr>
          <w:rFonts w:ascii="Arial" w:eastAsia="Arial" w:hAnsi="Arial" w:cs="Arial"/>
          <w:lang w:val="es-ES"/>
        </w:rPr>
        <w:t xml:space="preserve">un control </w:t>
      </w:r>
      <w:r w:rsidR="00D14706">
        <w:rPr>
          <w:rFonts w:ascii="Arial" w:eastAsia="Arial" w:hAnsi="Arial" w:cs="Arial"/>
          <w:lang w:val="es-ES"/>
        </w:rPr>
        <w:t xml:space="preserve">acerca de las actividades que se han realizado a lo largo de </w:t>
      </w:r>
      <w:r w:rsidR="00057C33">
        <w:rPr>
          <w:rFonts w:ascii="Arial" w:eastAsia="Arial" w:hAnsi="Arial" w:cs="Arial"/>
          <w:lang w:val="es-ES"/>
        </w:rPr>
        <w:t>la semana.</w:t>
      </w:r>
    </w:p>
    <w:p w14:paraId="681076AD" w14:textId="66455533" w:rsidR="0077698A" w:rsidRPr="0077698A" w:rsidRDefault="00FF31CF" w:rsidP="0077698A">
      <w:pPr>
        <w:jc w:val="both"/>
        <w:rPr>
          <w:rFonts w:ascii="Arial" w:eastAsia="Arial" w:hAnsi="Arial" w:cs="Arial"/>
          <w:lang w:val="es-ES"/>
        </w:rPr>
      </w:pPr>
      <w:r>
        <w:rPr>
          <w:rFonts w:ascii="Arial" w:eastAsia="Arial" w:hAnsi="Arial" w:cs="Arial"/>
          <w:lang w:val="es-ES"/>
        </w:rPr>
        <w:t xml:space="preserve">Para poder empezar con </w:t>
      </w:r>
      <w:r w:rsidR="00355C39">
        <w:rPr>
          <w:rFonts w:ascii="Arial" w:eastAsia="Arial" w:hAnsi="Arial" w:cs="Arial"/>
          <w:lang w:val="es-ES"/>
        </w:rPr>
        <w:t>é</w:t>
      </w:r>
      <w:r>
        <w:rPr>
          <w:rFonts w:ascii="Arial" w:eastAsia="Arial" w:hAnsi="Arial" w:cs="Arial"/>
          <w:lang w:val="es-ES"/>
        </w:rPr>
        <w:t xml:space="preserve">l proceso </w:t>
      </w:r>
      <w:r w:rsidR="00355C39">
        <w:rPr>
          <w:rFonts w:ascii="Arial" w:eastAsia="Arial" w:hAnsi="Arial" w:cs="Arial"/>
          <w:lang w:val="es-ES"/>
        </w:rPr>
        <w:t>se</w:t>
      </w:r>
      <w:r w:rsidR="00CF7885">
        <w:rPr>
          <w:rFonts w:ascii="Arial" w:eastAsia="Arial" w:hAnsi="Arial" w:cs="Arial"/>
          <w:lang w:val="es-ES"/>
        </w:rPr>
        <w:t xml:space="preserve"> tuvo que observar el tiempo disponible para finalizar el proyecto</w:t>
      </w:r>
      <w:r w:rsidR="00A81FD6">
        <w:rPr>
          <w:rFonts w:ascii="Arial" w:eastAsia="Arial" w:hAnsi="Arial" w:cs="Arial"/>
          <w:lang w:val="es-ES"/>
        </w:rPr>
        <w:t xml:space="preserve">, ya que con este es que se iba a platear el tiempo límite, </w:t>
      </w:r>
      <w:r w:rsidR="00975978">
        <w:rPr>
          <w:rFonts w:ascii="Arial" w:eastAsia="Arial" w:hAnsi="Arial" w:cs="Arial"/>
          <w:lang w:val="es-ES"/>
        </w:rPr>
        <w:t xml:space="preserve">con el objetivo de poder organizar todas las historias de usuario planteadas </w:t>
      </w:r>
      <w:r w:rsidR="00E06ADB">
        <w:rPr>
          <w:rFonts w:ascii="Arial" w:eastAsia="Arial" w:hAnsi="Arial" w:cs="Arial"/>
          <w:lang w:val="es-ES"/>
        </w:rPr>
        <w:t xml:space="preserve">en el </w:t>
      </w:r>
      <w:proofErr w:type="spellStart"/>
      <w:r w:rsidR="003545DC" w:rsidRPr="003545DC">
        <w:rPr>
          <w:rFonts w:ascii="Arial" w:eastAsia="Arial" w:hAnsi="Arial" w:cs="Arial"/>
          <w:i/>
          <w:iCs/>
          <w:lang w:val="es-ES"/>
        </w:rPr>
        <w:t>Post-it</w:t>
      </w:r>
      <w:proofErr w:type="spellEnd"/>
      <w:r w:rsidR="00CF7885">
        <w:rPr>
          <w:rFonts w:ascii="Arial" w:eastAsia="Arial" w:hAnsi="Arial" w:cs="Arial"/>
          <w:lang w:val="es-ES"/>
        </w:rPr>
        <w:t>,</w:t>
      </w:r>
      <w:r w:rsidR="003545DC" w:rsidRPr="00517750">
        <w:rPr>
          <w:rFonts w:ascii="Arial" w:eastAsia="Arial" w:hAnsi="Arial" w:cs="Arial"/>
          <w:lang w:val="es-ES"/>
        </w:rPr>
        <w:t>(</w:t>
      </w:r>
      <w:bookmarkStart w:id="45" w:name="Link_Miro"/>
      <w:r w:rsidR="00D20B17">
        <w:rPr>
          <w:rFonts w:ascii="Arial" w:eastAsia="Arial" w:hAnsi="Arial" w:cs="Arial"/>
          <w:lang w:val="es-ES"/>
        </w:rPr>
        <w:fldChar w:fldCharType="begin"/>
      </w:r>
      <w:r w:rsidR="00D20B17">
        <w:rPr>
          <w:rFonts w:ascii="Arial" w:eastAsia="Arial" w:hAnsi="Arial" w:cs="Arial"/>
          <w:lang w:val="es-ES"/>
        </w:rPr>
        <w:instrText xml:space="preserve"> HYPERLINK "https://miro.com/app/board/o9J_kncNyAM=/" </w:instrText>
      </w:r>
      <w:r w:rsidR="00D20B17">
        <w:rPr>
          <w:rFonts w:ascii="Arial" w:eastAsia="Arial" w:hAnsi="Arial" w:cs="Arial"/>
          <w:lang w:val="es-ES"/>
        </w:rPr>
        <w:fldChar w:fldCharType="separate"/>
      </w:r>
      <w:r w:rsidR="00517750" w:rsidRPr="00D20B17">
        <w:rPr>
          <w:rStyle w:val="Hipervnculo"/>
          <w:rFonts w:ascii="Arial" w:eastAsia="Arial" w:hAnsi="Arial" w:cs="Arial"/>
          <w:lang w:val="es-ES"/>
        </w:rPr>
        <w:t>Ver anexo Miro</w:t>
      </w:r>
      <w:bookmarkEnd w:id="45"/>
      <w:r w:rsidR="00D20B17">
        <w:rPr>
          <w:rFonts w:ascii="Arial" w:eastAsia="Arial" w:hAnsi="Arial" w:cs="Arial"/>
          <w:lang w:val="es-ES"/>
        </w:rPr>
        <w:fldChar w:fldCharType="end"/>
      </w:r>
      <w:r w:rsidR="003545DC" w:rsidRPr="00517750">
        <w:rPr>
          <w:rFonts w:ascii="Arial" w:eastAsia="Arial" w:hAnsi="Arial" w:cs="Arial"/>
          <w:lang w:val="es-ES"/>
        </w:rPr>
        <w:t>)</w:t>
      </w:r>
      <w:r w:rsidR="00151940">
        <w:rPr>
          <w:rFonts w:ascii="Arial" w:eastAsia="Arial" w:hAnsi="Arial" w:cs="Arial"/>
          <w:lang w:val="es-ES"/>
        </w:rPr>
        <w:t>,</w:t>
      </w:r>
      <w:r w:rsidR="00121E0A">
        <w:rPr>
          <w:rFonts w:ascii="Arial" w:eastAsia="Arial" w:hAnsi="Arial" w:cs="Arial"/>
          <w:lang w:val="es-ES"/>
        </w:rPr>
        <w:t xml:space="preserve"> por medio del cual se va a </w:t>
      </w:r>
      <w:r w:rsidR="002128BC">
        <w:rPr>
          <w:rFonts w:ascii="Arial" w:eastAsia="Arial" w:hAnsi="Arial" w:cs="Arial"/>
          <w:lang w:val="es-ES"/>
        </w:rPr>
        <w:t xml:space="preserve">actualizar </w:t>
      </w:r>
      <w:r w:rsidR="00590ADF">
        <w:rPr>
          <w:rFonts w:ascii="Arial" w:eastAsia="Arial" w:hAnsi="Arial" w:cs="Arial"/>
          <w:lang w:val="es-ES"/>
        </w:rPr>
        <w:t xml:space="preserve">cada </w:t>
      </w:r>
      <w:r w:rsidR="00F86D63">
        <w:rPr>
          <w:rFonts w:ascii="Arial" w:eastAsia="Arial" w:hAnsi="Arial" w:cs="Arial"/>
          <w:lang w:val="es-ES"/>
        </w:rPr>
        <w:t>que se cumpla con una de estas historias</w:t>
      </w:r>
      <w:r w:rsidR="00C14ADC">
        <w:rPr>
          <w:rFonts w:ascii="Arial" w:eastAsia="Arial" w:hAnsi="Arial" w:cs="Arial"/>
          <w:lang w:val="es-ES"/>
        </w:rPr>
        <w:t>. S</w:t>
      </w:r>
      <w:r w:rsidR="00151940">
        <w:rPr>
          <w:rFonts w:ascii="Arial" w:eastAsia="Arial" w:hAnsi="Arial" w:cs="Arial"/>
          <w:lang w:val="es-ES"/>
        </w:rPr>
        <w:t>e concluyó</w:t>
      </w:r>
      <w:r w:rsidR="009C69A6">
        <w:rPr>
          <w:rFonts w:ascii="Arial" w:eastAsia="Arial" w:hAnsi="Arial" w:cs="Arial"/>
          <w:lang w:val="es-ES"/>
        </w:rPr>
        <w:t>,</w:t>
      </w:r>
      <w:r w:rsidR="00151940">
        <w:rPr>
          <w:rFonts w:ascii="Arial" w:eastAsia="Arial" w:hAnsi="Arial" w:cs="Arial"/>
          <w:lang w:val="es-ES"/>
        </w:rPr>
        <w:t xml:space="preserve"> que se </w:t>
      </w:r>
      <w:r w:rsidR="002D1FE7">
        <w:rPr>
          <w:rFonts w:ascii="Arial" w:eastAsia="Arial" w:hAnsi="Arial" w:cs="Arial"/>
          <w:lang w:val="es-ES"/>
        </w:rPr>
        <w:t>debían</w:t>
      </w:r>
      <w:r w:rsidR="004C5132">
        <w:rPr>
          <w:rFonts w:ascii="Arial" w:eastAsia="Arial" w:hAnsi="Arial" w:cs="Arial"/>
          <w:lang w:val="es-ES"/>
        </w:rPr>
        <w:t xml:space="preserve"> realizar estas historias en un intervalo de 10 semanas, es decir, 70 d</w:t>
      </w:r>
      <w:r w:rsidR="009A6484">
        <w:rPr>
          <w:rFonts w:ascii="Arial" w:eastAsia="Arial" w:hAnsi="Arial" w:cs="Arial"/>
          <w:lang w:val="es-ES"/>
        </w:rPr>
        <w:t xml:space="preserve">ías. </w:t>
      </w:r>
    </w:p>
    <w:p w14:paraId="28C629B0" w14:textId="1FE10E8E" w:rsidR="002C2BA9" w:rsidRDefault="002C2BA9" w:rsidP="3B05FCEC">
      <w:pPr>
        <w:jc w:val="both"/>
        <w:rPr>
          <w:rFonts w:ascii="Arial" w:hAnsi="Arial" w:cs="Arial"/>
        </w:rPr>
      </w:pPr>
      <w:r>
        <w:rPr>
          <w:rFonts w:ascii="Arial" w:eastAsia="Arial" w:hAnsi="Arial" w:cs="Arial"/>
          <w:lang w:val="es-ES"/>
        </w:rPr>
        <w:lastRenderedPageBreak/>
        <w:t>Para poder rea</w:t>
      </w:r>
      <w:r w:rsidR="00E57494">
        <w:rPr>
          <w:rFonts w:ascii="Arial" w:eastAsia="Arial" w:hAnsi="Arial" w:cs="Arial"/>
          <w:lang w:val="es-ES"/>
        </w:rPr>
        <w:t xml:space="preserve">lizar la actividad de forma virtual, se uso </w:t>
      </w:r>
      <w:hyperlink r:id="rId18" w:history="1">
        <w:r w:rsidR="00A8753E" w:rsidRPr="00827FB7">
          <w:rPr>
            <w:rStyle w:val="Hipervnculo"/>
            <w:rFonts w:ascii="Arial" w:hAnsi="Arial" w:cs="Arial"/>
          </w:rPr>
          <w:t>https://www.planningpoker.com/</w:t>
        </w:r>
      </w:hyperlink>
      <w:r w:rsidR="00A8753E" w:rsidRPr="00827FB7">
        <w:rPr>
          <w:rFonts w:ascii="Arial" w:hAnsi="Arial" w:cs="Arial"/>
        </w:rPr>
        <w:t xml:space="preserve"> </w:t>
      </w:r>
      <w:r w:rsidR="002D5283" w:rsidRPr="0029608C">
        <w:rPr>
          <w:rFonts w:ascii="Arial" w:hAnsi="Arial" w:cs="Arial"/>
        </w:rPr>
        <w:t>la cual nos permite votar por cada historia</w:t>
      </w:r>
      <w:r w:rsidR="00A2087D">
        <w:rPr>
          <w:rFonts w:ascii="Arial" w:hAnsi="Arial" w:cs="Arial"/>
        </w:rPr>
        <w:t xml:space="preserve"> de usuario</w:t>
      </w:r>
      <w:r w:rsidR="002D5283" w:rsidRPr="0029608C">
        <w:rPr>
          <w:rFonts w:ascii="Arial" w:hAnsi="Arial" w:cs="Arial"/>
        </w:rPr>
        <w:t xml:space="preserve"> con el valor que uno cree que es el pertinente</w:t>
      </w:r>
      <w:r w:rsidR="005B76CE">
        <w:rPr>
          <w:rFonts w:ascii="Arial" w:hAnsi="Arial" w:cs="Arial"/>
        </w:rPr>
        <w:t>. L</w:t>
      </w:r>
      <w:r w:rsidR="007912B1" w:rsidRPr="0029608C">
        <w:rPr>
          <w:rFonts w:ascii="Arial" w:hAnsi="Arial" w:cs="Arial"/>
        </w:rPr>
        <w:t xml:space="preserve">a persona encargada de la actividad, que en este caso fue </w:t>
      </w:r>
      <w:r w:rsidR="00F5073F" w:rsidRPr="0029608C">
        <w:rPr>
          <w:rFonts w:ascii="Arial" w:hAnsi="Arial" w:cs="Arial"/>
        </w:rPr>
        <w:t xml:space="preserve">el </w:t>
      </w:r>
      <w:proofErr w:type="spellStart"/>
      <w:r w:rsidR="00F5073F" w:rsidRPr="0029608C">
        <w:rPr>
          <w:rFonts w:ascii="Arial" w:hAnsi="Arial" w:cs="Arial"/>
          <w:i/>
          <w:iCs/>
        </w:rPr>
        <w:t>Product</w:t>
      </w:r>
      <w:proofErr w:type="spellEnd"/>
      <w:r w:rsidR="00F5073F" w:rsidRPr="0029608C">
        <w:rPr>
          <w:rFonts w:ascii="Arial" w:hAnsi="Arial" w:cs="Arial"/>
          <w:i/>
          <w:iCs/>
        </w:rPr>
        <w:t xml:space="preserve"> </w:t>
      </w:r>
      <w:proofErr w:type="spellStart"/>
      <w:r w:rsidR="00F5073F" w:rsidRPr="0029608C">
        <w:rPr>
          <w:rFonts w:ascii="Arial" w:hAnsi="Arial" w:cs="Arial"/>
          <w:i/>
          <w:iCs/>
        </w:rPr>
        <w:t>Owner</w:t>
      </w:r>
      <w:proofErr w:type="spellEnd"/>
      <w:r w:rsidR="00D176D0" w:rsidRPr="0029608C">
        <w:rPr>
          <w:rFonts w:ascii="Arial" w:hAnsi="Arial" w:cs="Arial"/>
        </w:rPr>
        <w:t>, Juan José Afanador</w:t>
      </w:r>
      <w:r w:rsidR="00E95C2F">
        <w:rPr>
          <w:rFonts w:ascii="Arial" w:hAnsi="Arial" w:cs="Arial"/>
        </w:rPr>
        <w:t>,</w:t>
      </w:r>
      <w:r w:rsidR="005521F9">
        <w:rPr>
          <w:rFonts w:ascii="Arial" w:hAnsi="Arial" w:cs="Arial"/>
        </w:rPr>
        <w:t xml:space="preserve"> era el encargado d</w:t>
      </w:r>
      <w:r w:rsidR="005B76CE">
        <w:rPr>
          <w:rFonts w:ascii="Arial" w:hAnsi="Arial" w:cs="Arial"/>
        </w:rPr>
        <w:t xml:space="preserve">e revisar </w:t>
      </w:r>
      <w:r w:rsidR="00401046">
        <w:rPr>
          <w:rFonts w:ascii="Arial" w:hAnsi="Arial" w:cs="Arial"/>
        </w:rPr>
        <w:t xml:space="preserve">los valores </w:t>
      </w:r>
      <w:r w:rsidR="002746CB">
        <w:rPr>
          <w:rFonts w:ascii="Arial" w:hAnsi="Arial" w:cs="Arial"/>
        </w:rPr>
        <w:t>obtenidos al final de la votación,</w:t>
      </w:r>
      <w:r w:rsidR="00E95C2F">
        <w:rPr>
          <w:rFonts w:ascii="Arial" w:hAnsi="Arial" w:cs="Arial"/>
        </w:rPr>
        <w:t xml:space="preserve"> </w:t>
      </w:r>
      <w:r w:rsidR="0024250A">
        <w:rPr>
          <w:rFonts w:ascii="Arial" w:hAnsi="Arial" w:cs="Arial"/>
        </w:rPr>
        <w:t xml:space="preserve">en caso de tener </w:t>
      </w:r>
      <w:r w:rsidR="004364DA">
        <w:rPr>
          <w:rFonts w:ascii="Arial" w:hAnsi="Arial" w:cs="Arial"/>
        </w:rPr>
        <w:t>u</w:t>
      </w:r>
      <w:r w:rsidR="00D4346F">
        <w:rPr>
          <w:rFonts w:ascii="Arial" w:hAnsi="Arial" w:cs="Arial"/>
        </w:rPr>
        <w:t>n</w:t>
      </w:r>
      <w:r w:rsidR="009D1C66">
        <w:rPr>
          <w:rFonts w:ascii="Arial" w:hAnsi="Arial" w:cs="Arial"/>
        </w:rPr>
        <w:t xml:space="preserve">a diferente valoración </w:t>
      </w:r>
      <w:r w:rsidR="004E62DF" w:rsidRPr="00827FB7">
        <w:rPr>
          <w:rFonts w:ascii="Arial" w:hAnsi="Arial" w:cs="Arial"/>
        </w:rPr>
        <w:t>numérica</w:t>
      </w:r>
      <w:r w:rsidR="009D1C66">
        <w:rPr>
          <w:rFonts w:ascii="Arial" w:hAnsi="Arial" w:cs="Arial"/>
        </w:rPr>
        <w:t xml:space="preserve"> se </w:t>
      </w:r>
      <w:r w:rsidR="00FB3D6E">
        <w:rPr>
          <w:rFonts w:ascii="Arial" w:hAnsi="Arial" w:cs="Arial"/>
        </w:rPr>
        <w:t xml:space="preserve">planteaba una </w:t>
      </w:r>
      <w:r w:rsidR="009D1C66">
        <w:rPr>
          <w:rFonts w:ascii="Arial" w:hAnsi="Arial" w:cs="Arial"/>
        </w:rPr>
        <w:t>discusión</w:t>
      </w:r>
      <w:r w:rsidR="00830FF5">
        <w:rPr>
          <w:rFonts w:ascii="Arial" w:hAnsi="Arial" w:cs="Arial"/>
        </w:rPr>
        <w:t xml:space="preserve"> </w:t>
      </w:r>
      <w:r w:rsidR="007F4395">
        <w:rPr>
          <w:rFonts w:ascii="Arial" w:hAnsi="Arial" w:cs="Arial"/>
        </w:rPr>
        <w:t xml:space="preserve">en la cual los miembros del grupo que </w:t>
      </w:r>
      <w:r w:rsidR="005F58AE">
        <w:rPr>
          <w:rFonts w:ascii="Arial" w:hAnsi="Arial" w:cs="Arial"/>
        </w:rPr>
        <w:t>tuviera el valor más alto y el más bajo decía las razones de ese resultado</w:t>
      </w:r>
      <w:r w:rsidR="0074037C">
        <w:rPr>
          <w:rFonts w:ascii="Arial" w:hAnsi="Arial" w:cs="Arial"/>
        </w:rPr>
        <w:t xml:space="preserve">, </w:t>
      </w:r>
      <w:r w:rsidR="00B60E4C">
        <w:rPr>
          <w:rFonts w:ascii="Arial" w:hAnsi="Arial" w:cs="Arial"/>
        </w:rPr>
        <w:t xml:space="preserve">se </w:t>
      </w:r>
      <w:r w:rsidR="00B23F24" w:rsidRPr="00827FB7">
        <w:rPr>
          <w:rFonts w:ascii="Arial" w:hAnsi="Arial" w:cs="Arial"/>
        </w:rPr>
        <w:t>realizó</w:t>
      </w:r>
      <w:r w:rsidR="00B60E4C">
        <w:rPr>
          <w:rFonts w:ascii="Arial" w:hAnsi="Arial" w:cs="Arial"/>
        </w:rPr>
        <w:t xml:space="preserve"> este proceso hasta que </w:t>
      </w:r>
      <w:r w:rsidR="007A52C2">
        <w:rPr>
          <w:rFonts w:ascii="Arial" w:hAnsi="Arial" w:cs="Arial"/>
        </w:rPr>
        <w:t>todas las historias de usuario de cada sprint tuvieran</w:t>
      </w:r>
      <w:r w:rsidR="00D35C1B">
        <w:rPr>
          <w:rFonts w:ascii="Arial" w:hAnsi="Arial" w:cs="Arial"/>
        </w:rPr>
        <w:t xml:space="preserve"> su </w:t>
      </w:r>
      <w:r w:rsidR="00EA5A22">
        <w:rPr>
          <w:rFonts w:ascii="Arial" w:hAnsi="Arial" w:cs="Arial"/>
        </w:rPr>
        <w:t>valoración.</w:t>
      </w:r>
    </w:p>
    <w:p w14:paraId="3B170BA3" w14:textId="66A721DA" w:rsidR="00EA5A22" w:rsidRDefault="00EA5A22" w:rsidP="268321E6">
      <w:pPr>
        <w:jc w:val="both"/>
        <w:rPr>
          <w:rFonts w:ascii="Arial" w:hAnsi="Arial" w:cs="Arial"/>
        </w:rPr>
      </w:pPr>
      <w:r w:rsidRPr="268321E6">
        <w:rPr>
          <w:rFonts w:ascii="Arial" w:hAnsi="Arial" w:cs="Arial"/>
        </w:rPr>
        <w:t xml:space="preserve">Esta valoración </w:t>
      </w:r>
      <w:r w:rsidR="00940164" w:rsidRPr="268321E6">
        <w:rPr>
          <w:rFonts w:ascii="Arial" w:hAnsi="Arial" w:cs="Arial"/>
        </w:rPr>
        <w:t xml:space="preserve">representa el número de días ideales en los que se debe completar </w:t>
      </w:r>
      <w:r w:rsidR="007407DC" w:rsidRPr="268321E6">
        <w:rPr>
          <w:rFonts w:ascii="Arial" w:hAnsi="Arial" w:cs="Arial"/>
        </w:rPr>
        <w:t xml:space="preserve">una historia de usuario, </w:t>
      </w:r>
      <w:r w:rsidR="00986AAA" w:rsidRPr="268321E6">
        <w:rPr>
          <w:rFonts w:ascii="Arial" w:hAnsi="Arial" w:cs="Arial"/>
        </w:rPr>
        <w:t>la valoración q</w:t>
      </w:r>
      <w:r w:rsidR="00CB2E69" w:rsidRPr="268321E6">
        <w:rPr>
          <w:rFonts w:ascii="Arial" w:hAnsi="Arial" w:cs="Arial"/>
        </w:rPr>
        <w:t xml:space="preserve">ue se obtuvo para cada sprint fue </w:t>
      </w:r>
      <w:r w:rsidR="0020781A" w:rsidRPr="268321E6">
        <w:rPr>
          <w:rFonts w:ascii="Arial" w:hAnsi="Arial" w:cs="Arial"/>
        </w:rPr>
        <w:t xml:space="preserve">de </w:t>
      </w:r>
      <w:r w:rsidR="00F220C4" w:rsidRPr="268321E6">
        <w:rPr>
          <w:rFonts w:ascii="Arial" w:hAnsi="Arial" w:cs="Arial"/>
        </w:rPr>
        <w:t xml:space="preserve">10 días en el primer </w:t>
      </w:r>
      <w:r w:rsidR="002F06EE" w:rsidRPr="268321E6">
        <w:rPr>
          <w:rFonts w:ascii="Arial" w:hAnsi="Arial" w:cs="Arial"/>
        </w:rPr>
        <w:t xml:space="preserve">sprint, 19 días en el segundo y </w:t>
      </w:r>
      <w:r w:rsidR="13AF37BE" w:rsidRPr="00B75F1D">
        <w:rPr>
          <w:rFonts w:ascii="Arial" w:eastAsia="Arial" w:hAnsi="Arial" w:cs="Arial"/>
          <w:lang w:val="es-ES"/>
        </w:rPr>
        <w:t>y 20 días en los últimos dos sprint, esto se realizará inicialmente con el objetivo de mejorar el control que se tenga del trabajo realizado en el tiempo estipulado</w:t>
      </w:r>
      <w:r w:rsidR="3DBE1219" w:rsidRPr="00B75F1D">
        <w:rPr>
          <w:rFonts w:ascii="Arial" w:eastAsia="Arial" w:hAnsi="Arial" w:cs="Arial"/>
          <w:lang w:val="es-ES"/>
        </w:rPr>
        <w:t xml:space="preserve">, sin embargo, los dos </w:t>
      </w:r>
      <w:proofErr w:type="spellStart"/>
      <w:r w:rsidR="3DBE1219" w:rsidRPr="00B75F1D">
        <w:rPr>
          <w:rFonts w:ascii="Arial" w:eastAsia="Arial" w:hAnsi="Arial" w:cs="Arial"/>
          <w:lang w:val="es-ES"/>
        </w:rPr>
        <w:t>ultimos</w:t>
      </w:r>
      <w:proofErr w:type="spellEnd"/>
      <w:r w:rsidR="3DBE1219" w:rsidRPr="00B75F1D">
        <w:rPr>
          <w:rFonts w:ascii="Arial" w:eastAsia="Arial" w:hAnsi="Arial" w:cs="Arial"/>
          <w:lang w:val="es-ES"/>
        </w:rPr>
        <w:t xml:space="preserve"> </w:t>
      </w:r>
      <w:proofErr w:type="spellStart"/>
      <w:r w:rsidR="3DBE1219" w:rsidRPr="00B75F1D">
        <w:rPr>
          <w:rFonts w:ascii="Arial" w:eastAsia="Arial" w:hAnsi="Arial" w:cs="Arial"/>
          <w:lang w:val="es-ES"/>
        </w:rPr>
        <w:t>sprints</w:t>
      </w:r>
      <w:proofErr w:type="spellEnd"/>
      <w:r w:rsidR="3DBE1219" w:rsidRPr="00B75F1D">
        <w:rPr>
          <w:rFonts w:ascii="Arial" w:eastAsia="Arial" w:hAnsi="Arial" w:cs="Arial"/>
          <w:lang w:val="es-ES"/>
        </w:rPr>
        <w:t xml:space="preserve"> van a compartir una historia de usuario para poder completar los 20 días en cada una de ella</w:t>
      </w:r>
      <w:r w:rsidR="00163FE5" w:rsidRPr="00B75F1D">
        <w:rPr>
          <w:rFonts w:ascii="Arial" w:eastAsia="Arial" w:hAnsi="Arial" w:cs="Arial"/>
          <w:lang w:val="es-ES"/>
        </w:rPr>
        <w:t>s</w:t>
      </w:r>
      <w:r w:rsidR="3DBE1219" w:rsidRPr="00B75F1D">
        <w:rPr>
          <w:rFonts w:ascii="Arial" w:eastAsia="Arial" w:hAnsi="Arial" w:cs="Arial"/>
          <w:lang w:val="es-ES"/>
        </w:rPr>
        <w:t xml:space="preserve">, eso para que se puedan realizar las pruebas pertinentes a cada uno y de esta </w:t>
      </w:r>
      <w:r w:rsidR="29A1E54C" w:rsidRPr="00B75F1D">
        <w:rPr>
          <w:rFonts w:ascii="Arial" w:eastAsia="Arial" w:hAnsi="Arial" w:cs="Arial"/>
          <w:lang w:val="es-ES"/>
        </w:rPr>
        <w:t>forma garantizar el correcto funcionamiento de cada uno</w:t>
      </w:r>
      <w:r w:rsidR="000672C6" w:rsidRPr="268321E6">
        <w:rPr>
          <w:rFonts w:ascii="Arial" w:hAnsi="Arial" w:cs="Arial"/>
        </w:rPr>
        <w:t xml:space="preserve">. </w:t>
      </w:r>
      <w:r w:rsidR="009D14D9" w:rsidRPr="268321E6">
        <w:rPr>
          <w:rFonts w:ascii="Arial" w:hAnsi="Arial" w:cs="Arial"/>
        </w:rPr>
        <w:t xml:space="preserve">Como se </w:t>
      </w:r>
      <w:r w:rsidR="00A54A4E" w:rsidRPr="268321E6">
        <w:rPr>
          <w:rFonts w:ascii="Arial" w:hAnsi="Arial" w:cs="Arial"/>
        </w:rPr>
        <w:t>mencionó</w:t>
      </w:r>
      <w:r w:rsidR="009D14D9" w:rsidRPr="268321E6">
        <w:rPr>
          <w:rFonts w:ascii="Arial" w:hAnsi="Arial" w:cs="Arial"/>
        </w:rPr>
        <w:t xml:space="preserve"> al principio de esta sección se cuentan con 70 días</w:t>
      </w:r>
      <w:r w:rsidR="00AD5783" w:rsidRPr="268321E6">
        <w:rPr>
          <w:rFonts w:ascii="Arial" w:hAnsi="Arial" w:cs="Arial"/>
        </w:rPr>
        <w:t xml:space="preserve">, en los cuales </w:t>
      </w:r>
      <w:r w:rsidR="00121E0A" w:rsidRPr="268321E6">
        <w:rPr>
          <w:rFonts w:ascii="Arial" w:hAnsi="Arial" w:cs="Arial"/>
        </w:rPr>
        <w:t xml:space="preserve">se van a trabajar arduamente para poder cumplir con lo estipulado en el </w:t>
      </w:r>
      <w:proofErr w:type="spellStart"/>
      <w:r w:rsidR="00121E0A" w:rsidRPr="268321E6">
        <w:rPr>
          <w:rFonts w:ascii="Arial" w:hAnsi="Arial" w:cs="Arial"/>
          <w:i/>
          <w:iCs/>
        </w:rPr>
        <w:t>Planning</w:t>
      </w:r>
      <w:proofErr w:type="spellEnd"/>
      <w:r w:rsidR="00121E0A" w:rsidRPr="268321E6">
        <w:rPr>
          <w:rFonts w:ascii="Arial" w:hAnsi="Arial" w:cs="Arial"/>
          <w:i/>
          <w:iCs/>
        </w:rPr>
        <w:t xml:space="preserve"> </w:t>
      </w:r>
      <w:proofErr w:type="spellStart"/>
      <w:r w:rsidR="00121E0A" w:rsidRPr="268321E6">
        <w:rPr>
          <w:rFonts w:ascii="Arial" w:hAnsi="Arial" w:cs="Arial"/>
          <w:i/>
          <w:iCs/>
        </w:rPr>
        <w:t>Poker</w:t>
      </w:r>
      <w:proofErr w:type="spellEnd"/>
      <w:r w:rsidR="00121E0A" w:rsidRPr="268321E6">
        <w:rPr>
          <w:rFonts w:ascii="Arial" w:hAnsi="Arial" w:cs="Arial"/>
        </w:rPr>
        <w:t>.</w:t>
      </w:r>
      <w:r w:rsidR="007A52C2" w:rsidRPr="268321E6">
        <w:rPr>
          <w:rFonts w:ascii="Arial" w:hAnsi="Arial" w:cs="Arial"/>
        </w:rPr>
        <w:t xml:space="preserve"> </w:t>
      </w:r>
    </w:p>
    <w:p w14:paraId="7A822A23" w14:textId="47C05C25" w:rsidR="00131601" w:rsidRDefault="009262F4" w:rsidP="3B05FCEC">
      <w:pPr>
        <w:jc w:val="both"/>
        <w:rPr>
          <w:rFonts w:ascii="Arial" w:hAnsi="Arial" w:cs="Arial"/>
        </w:rPr>
      </w:pPr>
      <w:r>
        <w:rPr>
          <w:rFonts w:ascii="Arial" w:hAnsi="Arial" w:cs="Arial"/>
        </w:rPr>
        <w:t>A continuación</w:t>
      </w:r>
      <w:r w:rsidR="00CC1D59">
        <w:rPr>
          <w:rFonts w:ascii="Arial" w:hAnsi="Arial" w:cs="Arial"/>
        </w:rPr>
        <w:t>,</w:t>
      </w:r>
      <w:r w:rsidR="00131601">
        <w:rPr>
          <w:rFonts w:ascii="Arial" w:hAnsi="Arial" w:cs="Arial"/>
        </w:rPr>
        <w:t xml:space="preserve"> se </w:t>
      </w:r>
      <w:r w:rsidR="000E2CF2">
        <w:rPr>
          <w:rFonts w:ascii="Arial" w:hAnsi="Arial" w:cs="Arial"/>
        </w:rPr>
        <w:t>mostrará</w:t>
      </w:r>
      <w:r w:rsidR="00131601">
        <w:rPr>
          <w:rFonts w:ascii="Arial" w:hAnsi="Arial" w:cs="Arial"/>
        </w:rPr>
        <w:t xml:space="preserve"> el puntaje que tuvo cada </w:t>
      </w:r>
      <w:r>
        <w:rPr>
          <w:rFonts w:ascii="Arial" w:hAnsi="Arial" w:cs="Arial"/>
        </w:rPr>
        <w:t xml:space="preserve">historia de usuario </w:t>
      </w:r>
      <w:r w:rsidR="000E2CF2">
        <w:rPr>
          <w:rFonts w:ascii="Arial" w:hAnsi="Arial" w:cs="Arial"/>
        </w:rPr>
        <w:t xml:space="preserve">en los </w:t>
      </w:r>
      <w:proofErr w:type="spellStart"/>
      <w:r w:rsidR="000E2CF2">
        <w:rPr>
          <w:rFonts w:ascii="Arial" w:hAnsi="Arial" w:cs="Arial"/>
        </w:rPr>
        <w:t>sprints</w:t>
      </w:r>
      <w:proofErr w:type="spellEnd"/>
      <w:r w:rsidR="005F3FA8">
        <w:rPr>
          <w:rFonts w:ascii="Arial" w:hAnsi="Arial" w:cs="Arial"/>
        </w:rPr>
        <w:t>:</w:t>
      </w:r>
    </w:p>
    <w:p w14:paraId="0956A6E7" w14:textId="77777777" w:rsidR="001616DC" w:rsidRDefault="001616DC" w:rsidP="3B05FCEC">
      <w:pPr>
        <w:jc w:val="both"/>
        <w:rPr>
          <w:rFonts w:ascii="Arial" w:eastAsia="Arial" w:hAnsi="Arial" w:cs="Arial"/>
          <w:noProof/>
          <w:lang w:val="es-ES"/>
        </w:rPr>
      </w:pPr>
    </w:p>
    <w:p w14:paraId="52EEB3DE" w14:textId="70D5E03F" w:rsidR="268321E6" w:rsidRDefault="268321E6" w:rsidP="268321E6">
      <w:pPr>
        <w:jc w:val="center"/>
      </w:pPr>
    </w:p>
    <w:p w14:paraId="288D9648" w14:textId="2B5E04C4" w:rsidR="00BB58D8" w:rsidRPr="00BB58D8" w:rsidRDefault="5B83F772" w:rsidP="00BB58D8">
      <w:pPr>
        <w:jc w:val="center"/>
      </w:pPr>
      <w:r>
        <w:rPr>
          <w:noProof/>
        </w:rPr>
        <w:drawing>
          <wp:inline distT="0" distB="0" distL="0" distR="0" wp14:anchorId="1940374E" wp14:editId="7F52D4A0">
            <wp:extent cx="4977706" cy="3038493"/>
            <wp:effectExtent l="0" t="0" r="0" b="0"/>
            <wp:docPr id="99157684" name="Picture 99157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rcRect b="27114"/>
                    <a:stretch>
                      <a:fillRect/>
                    </a:stretch>
                  </pic:blipFill>
                  <pic:spPr>
                    <a:xfrm>
                      <a:off x="0" y="0"/>
                      <a:ext cx="4977706" cy="3038493"/>
                    </a:xfrm>
                    <a:prstGeom prst="rect">
                      <a:avLst/>
                    </a:prstGeom>
                  </pic:spPr>
                </pic:pic>
              </a:graphicData>
            </a:graphic>
          </wp:inline>
        </w:drawing>
      </w:r>
    </w:p>
    <w:p w14:paraId="7567511E" w14:textId="3A5CF219" w:rsidR="000C44EC" w:rsidRPr="00801B36" w:rsidRDefault="00801B36" w:rsidP="00801B36">
      <w:pPr>
        <w:pStyle w:val="Descripcin"/>
        <w:jc w:val="center"/>
        <w:rPr>
          <w:rFonts w:ascii="Arial" w:eastAsia="Arial" w:hAnsi="Arial" w:cs="Arial"/>
          <w:color w:val="auto"/>
          <w:lang w:val="es-ES"/>
        </w:rPr>
      </w:pPr>
      <w:bookmarkStart w:id="46" w:name="_Toc50574223"/>
      <w:r w:rsidRPr="00801B36">
        <w:rPr>
          <w:rFonts w:ascii="Arial" w:hAnsi="Arial" w:cs="Arial"/>
          <w:color w:val="auto"/>
        </w:rPr>
        <w:t xml:space="preserve">Figura </w:t>
      </w:r>
      <w:r w:rsidRPr="00801B36">
        <w:rPr>
          <w:rFonts w:ascii="Arial" w:hAnsi="Arial" w:cs="Arial"/>
          <w:color w:val="auto"/>
        </w:rPr>
        <w:fldChar w:fldCharType="begin"/>
      </w:r>
      <w:r w:rsidRPr="00801B36">
        <w:rPr>
          <w:rFonts w:ascii="Arial" w:hAnsi="Arial" w:cs="Arial"/>
          <w:color w:val="auto"/>
        </w:rPr>
        <w:instrText xml:space="preserve"> SEQ Figura \* ARABIC </w:instrText>
      </w:r>
      <w:r w:rsidRPr="00801B36">
        <w:rPr>
          <w:rFonts w:ascii="Arial" w:hAnsi="Arial" w:cs="Arial"/>
          <w:color w:val="auto"/>
        </w:rPr>
        <w:fldChar w:fldCharType="separate"/>
      </w:r>
      <w:r w:rsidRPr="00801B36">
        <w:rPr>
          <w:rFonts w:ascii="Arial" w:hAnsi="Arial" w:cs="Arial"/>
          <w:noProof/>
          <w:color w:val="auto"/>
        </w:rPr>
        <w:t>3</w:t>
      </w:r>
      <w:r w:rsidRPr="00801B36">
        <w:rPr>
          <w:rFonts w:ascii="Arial" w:hAnsi="Arial" w:cs="Arial"/>
          <w:color w:val="auto"/>
        </w:rPr>
        <w:fldChar w:fldCharType="end"/>
      </w:r>
      <w:r w:rsidRPr="00801B36">
        <w:rPr>
          <w:rFonts w:ascii="Arial" w:hAnsi="Arial" w:cs="Arial"/>
          <w:color w:val="auto"/>
        </w:rPr>
        <w:t xml:space="preserve"> </w:t>
      </w:r>
      <w:proofErr w:type="spellStart"/>
      <w:r w:rsidRPr="00801B36">
        <w:rPr>
          <w:rFonts w:ascii="Arial" w:hAnsi="Arial" w:cs="Arial"/>
          <w:color w:val="auto"/>
        </w:rPr>
        <w:t>Planning</w:t>
      </w:r>
      <w:proofErr w:type="spellEnd"/>
      <w:r w:rsidRPr="00801B36">
        <w:rPr>
          <w:rFonts w:ascii="Arial" w:hAnsi="Arial" w:cs="Arial"/>
          <w:color w:val="auto"/>
        </w:rPr>
        <w:t xml:space="preserve"> </w:t>
      </w:r>
      <w:proofErr w:type="spellStart"/>
      <w:r w:rsidRPr="00801B36">
        <w:rPr>
          <w:rFonts w:ascii="Arial" w:hAnsi="Arial" w:cs="Arial"/>
          <w:color w:val="auto"/>
        </w:rPr>
        <w:t>Poker</w:t>
      </w:r>
      <w:proofErr w:type="spellEnd"/>
      <w:r w:rsidRPr="00801B36">
        <w:rPr>
          <w:rFonts w:ascii="Arial" w:hAnsi="Arial" w:cs="Arial"/>
          <w:color w:val="auto"/>
        </w:rPr>
        <w:t xml:space="preserve"> Sprint</w:t>
      </w:r>
      <w:bookmarkEnd w:id="46"/>
    </w:p>
    <w:p w14:paraId="6644686E" w14:textId="77777777" w:rsidR="00F36ECD" w:rsidRDefault="00F36ECD" w:rsidP="3B05FCEC">
      <w:pPr>
        <w:jc w:val="both"/>
        <w:rPr>
          <w:rFonts w:ascii="Arial" w:eastAsia="Arial" w:hAnsi="Arial" w:cs="Arial"/>
        </w:rPr>
      </w:pPr>
    </w:p>
    <w:p w14:paraId="7E76B291" w14:textId="0A6A0774" w:rsidR="0049713B" w:rsidRPr="0003616A" w:rsidRDefault="037C5526" w:rsidP="0049713B">
      <w:pPr>
        <w:pStyle w:val="Ttulo2"/>
        <w:rPr>
          <w:rFonts w:ascii="Arial" w:eastAsia="Arial" w:hAnsi="Arial" w:cs="Arial"/>
          <w:sz w:val="24"/>
          <w:szCs w:val="24"/>
        </w:rPr>
      </w:pPr>
      <w:bookmarkStart w:id="47" w:name="_Toc50534672"/>
      <w:r w:rsidRPr="3B05FCEC">
        <w:rPr>
          <w:rFonts w:ascii="Arial" w:eastAsia="Arial" w:hAnsi="Arial" w:cs="Arial"/>
          <w:sz w:val="24"/>
          <w:szCs w:val="24"/>
        </w:rPr>
        <w:t xml:space="preserve">Inicio del </w:t>
      </w:r>
      <w:bookmarkEnd w:id="47"/>
      <w:r w:rsidRPr="3B05FCEC">
        <w:rPr>
          <w:rFonts w:ascii="Arial" w:eastAsia="Arial" w:hAnsi="Arial" w:cs="Arial"/>
          <w:sz w:val="24"/>
          <w:szCs w:val="24"/>
        </w:rPr>
        <w:t>proyect</w:t>
      </w:r>
      <w:r w:rsidR="00133DEE">
        <w:rPr>
          <w:rFonts w:ascii="Arial" w:eastAsia="Arial" w:hAnsi="Arial" w:cs="Arial"/>
          <w:sz w:val="24"/>
          <w:szCs w:val="24"/>
        </w:rPr>
        <w:t>o</w:t>
      </w:r>
    </w:p>
    <w:p w14:paraId="6D367185" w14:textId="6B32B360" w:rsidR="00137E82" w:rsidRPr="00137E82" w:rsidRDefault="57964D0B" w:rsidP="00E85D28">
      <w:pPr>
        <w:jc w:val="both"/>
        <w:rPr>
          <w:rFonts w:ascii="Arial" w:eastAsia="Arial" w:hAnsi="Arial" w:cs="Arial"/>
        </w:rPr>
      </w:pPr>
      <w:r w:rsidRPr="3B05FCEC">
        <w:rPr>
          <w:rFonts w:ascii="Arial" w:eastAsia="Arial" w:hAnsi="Arial" w:cs="Arial"/>
        </w:rPr>
        <w:t xml:space="preserve">Para el proyecto se tomó en consideración las aptitudes y habilidades de cada miembro según </w:t>
      </w:r>
      <w:r w:rsidR="0006026C" w:rsidRPr="3B05FCEC">
        <w:rPr>
          <w:rFonts w:ascii="Arial" w:eastAsia="Arial" w:hAnsi="Arial" w:cs="Arial"/>
        </w:rPr>
        <w:t>la prueba</w:t>
      </w:r>
      <w:r w:rsidRPr="3B05FCEC">
        <w:rPr>
          <w:rFonts w:ascii="Arial" w:eastAsia="Arial" w:hAnsi="Arial" w:cs="Arial"/>
        </w:rPr>
        <w:t xml:space="preserve"> de </w:t>
      </w:r>
      <w:r w:rsidR="46E1BEE3" w:rsidRPr="3B05FCEC">
        <w:rPr>
          <w:rFonts w:ascii="Arial" w:eastAsia="Arial" w:hAnsi="Arial" w:cs="Arial"/>
        </w:rPr>
        <w:t>Her</w:t>
      </w:r>
      <w:r w:rsidR="3A667D43" w:rsidRPr="3B05FCEC">
        <w:rPr>
          <w:rFonts w:ascii="Arial" w:eastAsia="Arial" w:hAnsi="Arial" w:cs="Arial"/>
        </w:rPr>
        <w:t>rmann</w:t>
      </w:r>
      <w:r w:rsidR="12FAC030" w:rsidRPr="3B05FCEC">
        <w:rPr>
          <w:rFonts w:ascii="Arial" w:eastAsia="Arial" w:hAnsi="Arial" w:cs="Arial"/>
        </w:rPr>
        <w:t xml:space="preserve"> </w:t>
      </w:r>
      <w:hyperlink r:id="rId20" w:history="1">
        <w:r w:rsidR="12FAC030" w:rsidRPr="005A3FEB">
          <w:rPr>
            <w:rStyle w:val="Hipervnculo"/>
            <w:rFonts w:ascii="Arial" w:eastAsia="Arial" w:hAnsi="Arial" w:cs="Arial"/>
          </w:rPr>
          <w:t>ver anexo Herrmann</w:t>
        </w:r>
      </w:hyperlink>
      <w:r w:rsidR="51FF0071" w:rsidRPr="3B05FCEC">
        <w:rPr>
          <w:rFonts w:ascii="Arial" w:eastAsia="Arial" w:hAnsi="Arial" w:cs="Arial"/>
        </w:rPr>
        <w:t xml:space="preserve">, </w:t>
      </w:r>
      <w:r w:rsidR="61A6C446" w:rsidRPr="3B05FCEC">
        <w:rPr>
          <w:rFonts w:ascii="Arial" w:eastAsia="Arial" w:hAnsi="Arial" w:cs="Arial"/>
        </w:rPr>
        <w:t>en consecuencia</w:t>
      </w:r>
      <w:r w:rsidR="00EE395D" w:rsidRPr="3B05FCEC">
        <w:rPr>
          <w:rFonts w:ascii="Arial" w:eastAsia="Arial" w:hAnsi="Arial" w:cs="Arial"/>
        </w:rPr>
        <w:t>,</w:t>
      </w:r>
      <w:r w:rsidR="61A6C446" w:rsidRPr="3B05FCEC">
        <w:rPr>
          <w:rFonts w:ascii="Arial" w:eastAsia="Arial" w:hAnsi="Arial" w:cs="Arial"/>
        </w:rPr>
        <w:t xml:space="preserve"> se identificaron </w:t>
      </w:r>
      <w:r w:rsidR="1EFC86DB" w:rsidRPr="3B05FCEC">
        <w:rPr>
          <w:rFonts w:ascii="Arial" w:eastAsia="Arial" w:hAnsi="Arial" w:cs="Arial"/>
        </w:rPr>
        <w:t xml:space="preserve">estilos de aprendizaje los cuales </w:t>
      </w:r>
      <w:r w:rsidR="658384E0" w:rsidRPr="3B05FCEC">
        <w:rPr>
          <w:rFonts w:ascii="Arial" w:eastAsia="Arial" w:hAnsi="Arial" w:cs="Arial"/>
        </w:rPr>
        <w:t xml:space="preserve">pueden ser </w:t>
      </w:r>
      <w:r w:rsidR="5C7C00FD" w:rsidRPr="3B05FCEC">
        <w:rPr>
          <w:rFonts w:ascii="Arial" w:eastAsia="Arial" w:hAnsi="Arial" w:cs="Arial"/>
        </w:rPr>
        <w:t>apostados</w:t>
      </w:r>
      <w:r w:rsidR="1CC2D6EE" w:rsidRPr="3B05FCEC">
        <w:rPr>
          <w:rFonts w:ascii="Arial" w:eastAsia="Arial" w:hAnsi="Arial" w:cs="Arial"/>
        </w:rPr>
        <w:t xml:space="preserve"> por planes de </w:t>
      </w:r>
      <w:r w:rsidR="1CC2D6EE" w:rsidRPr="3B05FCEC">
        <w:rPr>
          <w:rFonts w:ascii="Arial" w:eastAsia="Arial" w:hAnsi="Arial" w:cs="Arial"/>
        </w:rPr>
        <w:lastRenderedPageBreak/>
        <w:t>capacitación personalizados</w:t>
      </w:r>
      <w:r w:rsidR="73B81A09" w:rsidRPr="3B05FCEC">
        <w:rPr>
          <w:rFonts w:ascii="Arial" w:eastAsia="Arial" w:hAnsi="Arial" w:cs="Arial"/>
        </w:rPr>
        <w:t xml:space="preserve">, esto con el fin de adquirir o </w:t>
      </w:r>
      <w:r w:rsidR="5C7C00FD" w:rsidRPr="3B05FCEC">
        <w:rPr>
          <w:rFonts w:ascii="Arial" w:eastAsia="Arial" w:hAnsi="Arial" w:cs="Arial"/>
        </w:rPr>
        <w:t>asegurar conocimientos para ser luego puestos en práctica.</w:t>
      </w:r>
    </w:p>
    <w:p w14:paraId="0D1B0BE0" w14:textId="77777777" w:rsidR="0049713B" w:rsidRPr="00137E82" w:rsidRDefault="0049713B" w:rsidP="00137E82">
      <w:pPr>
        <w:rPr>
          <w:rFonts w:ascii="Arial" w:eastAsia="Arial" w:hAnsi="Arial" w:cs="Arial"/>
        </w:rPr>
      </w:pPr>
    </w:p>
    <w:p w14:paraId="0310BA6B" w14:textId="256B04FC" w:rsidR="00F566A8" w:rsidRDefault="7A594908" w:rsidP="00F566A8">
      <w:pPr>
        <w:pStyle w:val="Ttulo3"/>
        <w:rPr>
          <w:rFonts w:ascii="Arial" w:eastAsia="Arial" w:hAnsi="Arial" w:cs="Arial"/>
        </w:rPr>
      </w:pPr>
      <w:bookmarkStart w:id="48" w:name="_Toc50534673"/>
      <w:r w:rsidRPr="3B05FCEC">
        <w:rPr>
          <w:rFonts w:ascii="Arial" w:eastAsia="Arial" w:hAnsi="Arial" w:cs="Arial"/>
        </w:rPr>
        <w:t>Plan de capacitación</w:t>
      </w:r>
      <w:bookmarkEnd w:id="48"/>
    </w:p>
    <w:p w14:paraId="71EA9952" w14:textId="77777777" w:rsidR="0049713B" w:rsidRPr="0049713B" w:rsidRDefault="0049713B" w:rsidP="0049713B"/>
    <w:p w14:paraId="448BD01D" w14:textId="172633E7" w:rsidR="00553967" w:rsidRPr="00553967" w:rsidRDefault="3C2DB217" w:rsidP="0064568A">
      <w:pPr>
        <w:jc w:val="both"/>
        <w:rPr>
          <w:rFonts w:ascii="Arial" w:eastAsia="Arial" w:hAnsi="Arial" w:cs="Arial"/>
        </w:rPr>
      </w:pPr>
      <w:r w:rsidRPr="3B05FCEC">
        <w:rPr>
          <w:rFonts w:ascii="Arial" w:eastAsia="Arial" w:hAnsi="Arial" w:cs="Arial"/>
        </w:rPr>
        <w:t xml:space="preserve">El plan </w:t>
      </w:r>
      <w:r w:rsidR="0E994B5C" w:rsidRPr="3B05FCEC">
        <w:rPr>
          <w:rFonts w:ascii="Arial" w:eastAsia="Arial" w:hAnsi="Arial" w:cs="Arial"/>
        </w:rPr>
        <w:t xml:space="preserve">de </w:t>
      </w:r>
      <w:r w:rsidR="75D9E904" w:rsidRPr="3B05FCEC">
        <w:rPr>
          <w:rFonts w:ascii="Arial" w:eastAsia="Arial" w:hAnsi="Arial" w:cs="Arial"/>
        </w:rPr>
        <w:t>capacitación está orientado a ser totalmente autodidacta previa aprobación del grupo, esto quiere decir que para cada rol se identificaron herramientas de aprendizaje</w:t>
      </w:r>
      <w:r w:rsidR="02CFD463" w:rsidRPr="3B05FCEC">
        <w:rPr>
          <w:rFonts w:ascii="Arial" w:eastAsia="Arial" w:hAnsi="Arial" w:cs="Arial"/>
        </w:rPr>
        <w:t xml:space="preserve"> y recursos que facilitan una correcta adaptación del tema.</w:t>
      </w:r>
    </w:p>
    <w:p w14:paraId="457085F2" w14:textId="452FADD5" w:rsidR="00CE5B6D" w:rsidRPr="00CE5B6D" w:rsidRDefault="19D08E03" w:rsidP="000133A1">
      <w:pPr>
        <w:pStyle w:val="Prrafodelista"/>
        <w:numPr>
          <w:ilvl w:val="0"/>
          <w:numId w:val="20"/>
        </w:numPr>
        <w:rPr>
          <w:rFonts w:ascii="Arial" w:eastAsia="Arial" w:hAnsi="Arial" w:cs="Arial"/>
          <w:b/>
          <w:bCs/>
        </w:rPr>
      </w:pPr>
      <w:r w:rsidRPr="0064568A">
        <w:rPr>
          <w:rFonts w:ascii="Arial" w:eastAsia="Arial" w:hAnsi="Arial" w:cs="Arial"/>
          <w:b/>
          <w:i/>
        </w:rPr>
        <w:t>Scrum</w:t>
      </w:r>
      <w:r w:rsidRPr="3B05FCEC">
        <w:rPr>
          <w:rFonts w:ascii="Arial" w:eastAsia="Arial" w:hAnsi="Arial" w:cs="Arial"/>
          <w:b/>
          <w:bCs/>
        </w:rPr>
        <w:t xml:space="preserve"> </w:t>
      </w:r>
      <w:r w:rsidRPr="0064568A">
        <w:rPr>
          <w:rFonts w:ascii="Arial" w:eastAsia="Arial" w:hAnsi="Arial" w:cs="Arial"/>
          <w:b/>
          <w:i/>
        </w:rPr>
        <w:t>Master</w:t>
      </w:r>
      <w:r w:rsidRPr="3B05FCEC">
        <w:rPr>
          <w:rFonts w:ascii="Arial" w:eastAsia="Arial" w:hAnsi="Arial" w:cs="Arial"/>
          <w:b/>
          <w:bCs/>
        </w:rPr>
        <w:t xml:space="preserve"> (</w:t>
      </w:r>
      <w:r w:rsidR="7F0174DC" w:rsidRPr="3B05FCEC">
        <w:rPr>
          <w:rFonts w:ascii="Arial" w:eastAsia="Arial" w:hAnsi="Arial" w:cs="Arial"/>
          <w:b/>
          <w:bCs/>
        </w:rPr>
        <w:t>Stiven Gonzalez</w:t>
      </w:r>
      <w:r w:rsidRPr="3B05FCEC">
        <w:rPr>
          <w:rFonts w:ascii="Arial" w:eastAsia="Arial" w:hAnsi="Arial" w:cs="Arial"/>
          <w:b/>
          <w:bCs/>
        </w:rPr>
        <w:t>):</w:t>
      </w:r>
    </w:p>
    <w:p w14:paraId="22ABA278" w14:textId="5BA72496" w:rsidR="00FF4CCE" w:rsidRDefault="7DF0D9EF" w:rsidP="0064568A">
      <w:pPr>
        <w:pStyle w:val="Prrafodelista"/>
        <w:jc w:val="both"/>
        <w:rPr>
          <w:rFonts w:ascii="Arial" w:eastAsia="Arial" w:hAnsi="Arial" w:cs="Arial"/>
        </w:rPr>
      </w:pPr>
      <w:r w:rsidRPr="3B05FCEC">
        <w:rPr>
          <w:rFonts w:ascii="Arial" w:eastAsia="Arial" w:hAnsi="Arial" w:cs="Arial"/>
        </w:rPr>
        <w:t xml:space="preserve">Stiven será el encargado de </w:t>
      </w:r>
      <w:r w:rsidR="7D5657DD" w:rsidRPr="3B05FCEC">
        <w:rPr>
          <w:rFonts w:ascii="Arial" w:eastAsia="Arial" w:hAnsi="Arial" w:cs="Arial"/>
        </w:rPr>
        <w:t xml:space="preserve">verificar y gestionar el correcto funcionamiento de </w:t>
      </w:r>
      <w:r w:rsidR="7D5657DD" w:rsidRPr="0064568A">
        <w:rPr>
          <w:rFonts w:ascii="Arial" w:eastAsia="Arial" w:hAnsi="Arial" w:cs="Arial"/>
          <w:i/>
        </w:rPr>
        <w:t>scrum</w:t>
      </w:r>
      <w:r w:rsidR="7D5657DD" w:rsidRPr="3B05FCEC">
        <w:rPr>
          <w:rFonts w:ascii="Arial" w:eastAsia="Arial" w:hAnsi="Arial" w:cs="Arial"/>
        </w:rPr>
        <w:t xml:space="preserve">, esto mediante su rol permanente y la vigilancia sin influir en las decisiones del </w:t>
      </w:r>
      <w:proofErr w:type="spellStart"/>
      <w:r w:rsidR="7D5657DD" w:rsidRPr="007F032F">
        <w:rPr>
          <w:rFonts w:ascii="Arial" w:eastAsia="Arial" w:hAnsi="Arial" w:cs="Arial"/>
          <w:i/>
        </w:rPr>
        <w:t>development</w:t>
      </w:r>
      <w:proofErr w:type="spellEnd"/>
      <w:r w:rsidR="007F032F">
        <w:rPr>
          <w:rFonts w:ascii="Arial" w:eastAsia="Arial" w:hAnsi="Arial" w:cs="Arial"/>
        </w:rPr>
        <w:t xml:space="preserve"> </w:t>
      </w:r>
      <w:proofErr w:type="spellStart"/>
      <w:r w:rsidR="007F032F" w:rsidRPr="007F032F">
        <w:rPr>
          <w:rFonts w:ascii="Arial" w:eastAsia="Arial" w:hAnsi="Arial" w:cs="Arial"/>
          <w:i/>
          <w:iCs/>
        </w:rPr>
        <w:t>team</w:t>
      </w:r>
      <w:proofErr w:type="spellEnd"/>
      <w:r w:rsidR="7D5657DD" w:rsidRPr="3B05FCEC">
        <w:rPr>
          <w:rFonts w:ascii="Arial" w:eastAsia="Arial" w:hAnsi="Arial" w:cs="Arial"/>
        </w:rPr>
        <w:t>, su objetivo es asegurarse de la integrida</w:t>
      </w:r>
      <w:r w:rsidR="5184CBB4" w:rsidRPr="3B05FCEC">
        <w:rPr>
          <w:rFonts w:ascii="Arial" w:eastAsia="Arial" w:hAnsi="Arial" w:cs="Arial"/>
        </w:rPr>
        <w:t xml:space="preserve">d del grupo y es por ello que debe instruirse muy bien en la metodología </w:t>
      </w:r>
      <w:r w:rsidR="5184CBB4" w:rsidRPr="007F032F">
        <w:rPr>
          <w:rFonts w:ascii="Arial" w:eastAsia="Arial" w:hAnsi="Arial" w:cs="Arial"/>
          <w:i/>
        </w:rPr>
        <w:t>scrum</w:t>
      </w:r>
      <w:r w:rsidR="5184CBB4" w:rsidRPr="3B05FCEC">
        <w:rPr>
          <w:rFonts w:ascii="Arial" w:eastAsia="Arial" w:hAnsi="Arial" w:cs="Arial"/>
        </w:rPr>
        <w:t xml:space="preserve">, para ello tendrá que tomar el curso </w:t>
      </w:r>
      <w:proofErr w:type="spellStart"/>
      <w:r w:rsidR="3DCAD98E" w:rsidRPr="3B05FCEC">
        <w:rPr>
          <w:rFonts w:ascii="Arial" w:eastAsia="Arial" w:hAnsi="Arial" w:cs="Arial"/>
          <w:i/>
          <w:iCs/>
        </w:rPr>
        <w:t>Applied</w:t>
      </w:r>
      <w:proofErr w:type="spellEnd"/>
      <w:r w:rsidR="3DCAD98E" w:rsidRPr="3B05FCEC">
        <w:rPr>
          <w:rFonts w:ascii="Arial" w:eastAsia="Arial" w:hAnsi="Arial" w:cs="Arial"/>
          <w:i/>
          <w:iCs/>
        </w:rPr>
        <w:t xml:space="preserve"> Scrum </w:t>
      </w:r>
      <w:proofErr w:type="spellStart"/>
      <w:r w:rsidR="3DCAD98E" w:rsidRPr="3B05FCEC">
        <w:rPr>
          <w:rFonts w:ascii="Arial" w:eastAsia="Arial" w:hAnsi="Arial" w:cs="Arial"/>
          <w:i/>
          <w:iCs/>
        </w:rPr>
        <w:t>for</w:t>
      </w:r>
      <w:proofErr w:type="spellEnd"/>
      <w:r w:rsidR="3DCAD98E" w:rsidRPr="3B05FCEC">
        <w:rPr>
          <w:rFonts w:ascii="Arial" w:eastAsia="Arial" w:hAnsi="Arial" w:cs="Arial"/>
          <w:i/>
          <w:iCs/>
        </w:rPr>
        <w:t xml:space="preserve"> Project Management</w:t>
      </w:r>
      <w:r w:rsidR="008427C7">
        <w:rPr>
          <w:rFonts w:ascii="Arial" w:eastAsia="Arial" w:hAnsi="Arial" w:cs="Arial"/>
          <w:i/>
          <w:iCs/>
        </w:rPr>
        <w:fldChar w:fldCharType="begin" w:fldLock="1"/>
      </w:r>
      <w:r w:rsidR="00914654">
        <w:rPr>
          <w:rFonts w:ascii="Arial" w:eastAsia="Arial" w:hAnsi="Arial" w:cs="Arial"/>
          <w:i/>
          <w:iCs/>
        </w:rPr>
        <w:instrText>ADDIN CSL_CITATION {"citationItems":[{"id":"ITEM-1","itemData":{"URL":"https://www.edx.org/course/usmx-applied-scrum-for-project-management-2?utm_medium=affiliate_partner&amp;utm_source=coursearena-coursearena","accessed":{"date-parts":[["2020","9","9"]]},"id":"ITEM-1","issued":{"date-parts":[["0"]]},"title":"Applied Scrum for Agile Project Management | edX","type":"webpage"},"uris":["http://www.mendeley.com/documents/?uuid=b1d01701-d6a6-3343-8b0e-8ec04d6724f4"]}],"mendeley":{"formattedCitation":"[44]","plainTextFormattedCitation":"[44]","previouslyFormattedCitation":"[43]"},"properties":{"noteIndex":0},"schema":"https://github.com/citation-style-language/schema/raw/master/csl-citation.json"}</w:instrText>
      </w:r>
      <w:r w:rsidR="008427C7">
        <w:rPr>
          <w:rFonts w:ascii="Arial" w:eastAsia="Arial" w:hAnsi="Arial" w:cs="Arial"/>
          <w:i/>
          <w:iCs/>
        </w:rPr>
        <w:fldChar w:fldCharType="separate"/>
      </w:r>
      <w:r w:rsidR="00914654" w:rsidRPr="00914654">
        <w:rPr>
          <w:rFonts w:ascii="Arial" w:eastAsia="Arial" w:hAnsi="Arial" w:cs="Arial"/>
          <w:iCs/>
          <w:noProof/>
        </w:rPr>
        <w:t>[44]</w:t>
      </w:r>
      <w:r w:rsidR="008427C7">
        <w:rPr>
          <w:rFonts w:ascii="Arial" w:eastAsia="Arial" w:hAnsi="Arial" w:cs="Arial"/>
          <w:i/>
          <w:iCs/>
        </w:rPr>
        <w:fldChar w:fldCharType="end"/>
      </w:r>
      <w:r w:rsidR="7F03089A" w:rsidRPr="3B05FCEC">
        <w:rPr>
          <w:rFonts w:ascii="Arial" w:eastAsia="Arial" w:hAnsi="Arial" w:cs="Arial"/>
          <w:i/>
          <w:iCs/>
        </w:rPr>
        <w:t>,</w:t>
      </w:r>
      <w:r w:rsidR="7F03089A" w:rsidRPr="3B05FCEC">
        <w:rPr>
          <w:rFonts w:ascii="Arial" w:eastAsia="Arial" w:hAnsi="Arial" w:cs="Arial"/>
        </w:rPr>
        <w:t xml:space="preserve">el cual ayudará a fortalecer sus habilidades de liderazgo mientras </w:t>
      </w:r>
      <w:r w:rsidR="1D813047" w:rsidRPr="3B05FCEC">
        <w:rPr>
          <w:rFonts w:ascii="Arial" w:eastAsia="Arial" w:hAnsi="Arial" w:cs="Arial"/>
        </w:rPr>
        <w:t>adquiere habilidades blandas.</w:t>
      </w:r>
    </w:p>
    <w:p w14:paraId="34230AA8" w14:textId="166904CF" w:rsidR="009B36C7" w:rsidRPr="009B36C7" w:rsidRDefault="1D813047" w:rsidP="0064568A">
      <w:pPr>
        <w:pStyle w:val="Prrafodelista"/>
        <w:jc w:val="both"/>
        <w:rPr>
          <w:rFonts w:ascii="Arial" w:eastAsia="Arial" w:hAnsi="Arial" w:cs="Arial"/>
        </w:rPr>
      </w:pPr>
      <w:r w:rsidRPr="3B05FCEC">
        <w:rPr>
          <w:rFonts w:ascii="Arial" w:eastAsia="Arial" w:hAnsi="Arial" w:cs="Arial"/>
        </w:rPr>
        <w:t>Su tiempo establecido para la completitud del curso es de 1 semana.</w:t>
      </w:r>
    </w:p>
    <w:p w14:paraId="272AF013" w14:textId="51AC693C" w:rsidR="006B7DCC" w:rsidRPr="006B7DCC" w:rsidRDefault="19D08E03" w:rsidP="000133A1">
      <w:pPr>
        <w:pStyle w:val="Prrafodelista"/>
        <w:numPr>
          <w:ilvl w:val="0"/>
          <w:numId w:val="20"/>
        </w:numPr>
        <w:rPr>
          <w:rFonts w:ascii="Arial" w:eastAsia="Arial" w:hAnsi="Arial" w:cs="Arial"/>
          <w:b/>
          <w:bCs/>
        </w:rPr>
      </w:pPr>
      <w:proofErr w:type="spellStart"/>
      <w:r w:rsidRPr="0064568A">
        <w:rPr>
          <w:rFonts w:ascii="Arial" w:eastAsia="Arial" w:hAnsi="Arial" w:cs="Arial"/>
          <w:b/>
          <w:i/>
        </w:rPr>
        <w:t>Product</w:t>
      </w:r>
      <w:proofErr w:type="spellEnd"/>
      <w:r w:rsidRPr="3B05FCEC">
        <w:rPr>
          <w:rFonts w:ascii="Arial" w:eastAsia="Arial" w:hAnsi="Arial" w:cs="Arial"/>
          <w:b/>
          <w:bCs/>
        </w:rPr>
        <w:t xml:space="preserve"> </w:t>
      </w:r>
      <w:proofErr w:type="spellStart"/>
      <w:r w:rsidRPr="0064568A">
        <w:rPr>
          <w:rFonts w:ascii="Arial" w:eastAsia="Arial" w:hAnsi="Arial" w:cs="Arial"/>
          <w:b/>
          <w:i/>
        </w:rPr>
        <w:t>Owner</w:t>
      </w:r>
      <w:proofErr w:type="spellEnd"/>
      <w:r w:rsidRPr="3B05FCEC">
        <w:rPr>
          <w:rFonts w:ascii="Arial" w:eastAsia="Arial" w:hAnsi="Arial" w:cs="Arial"/>
          <w:b/>
          <w:bCs/>
        </w:rPr>
        <w:t xml:space="preserve"> </w:t>
      </w:r>
      <w:r w:rsidR="6B7D5E12" w:rsidRPr="3B05FCEC">
        <w:rPr>
          <w:rFonts w:ascii="Arial" w:eastAsia="Arial" w:hAnsi="Arial" w:cs="Arial"/>
          <w:b/>
          <w:bCs/>
        </w:rPr>
        <w:t>(</w:t>
      </w:r>
      <w:r w:rsidR="56308338" w:rsidRPr="3B05FCEC">
        <w:rPr>
          <w:rFonts w:ascii="Arial" w:eastAsia="Arial" w:hAnsi="Arial" w:cs="Arial"/>
          <w:b/>
          <w:bCs/>
        </w:rPr>
        <w:t>Juan Afanador</w:t>
      </w:r>
      <w:r w:rsidR="6B7D5E12" w:rsidRPr="3B05FCEC">
        <w:rPr>
          <w:rFonts w:ascii="Arial" w:eastAsia="Arial" w:hAnsi="Arial" w:cs="Arial"/>
          <w:b/>
          <w:bCs/>
        </w:rPr>
        <w:t>)</w:t>
      </w:r>
      <w:r w:rsidR="6EDDBD6E" w:rsidRPr="3B05FCEC">
        <w:rPr>
          <w:rFonts w:ascii="Arial" w:eastAsia="Arial" w:hAnsi="Arial" w:cs="Arial"/>
          <w:b/>
          <w:bCs/>
        </w:rPr>
        <w:t>:</w:t>
      </w:r>
    </w:p>
    <w:p w14:paraId="55E0ABC8" w14:textId="39D33435" w:rsidR="009B36C7" w:rsidRPr="009B36C7" w:rsidRDefault="412EB478" w:rsidP="0064568A">
      <w:pPr>
        <w:pStyle w:val="Prrafodelista"/>
        <w:jc w:val="both"/>
        <w:rPr>
          <w:rFonts w:ascii="Arial" w:eastAsia="Arial" w:hAnsi="Arial" w:cs="Arial"/>
        </w:rPr>
      </w:pPr>
      <w:r w:rsidRPr="3B05FCEC">
        <w:rPr>
          <w:rFonts w:ascii="Arial" w:eastAsia="Arial" w:hAnsi="Arial" w:cs="Arial"/>
        </w:rPr>
        <w:t>Encargado</w:t>
      </w:r>
      <w:r w:rsidR="0B76C3B7" w:rsidRPr="3B05FCEC">
        <w:rPr>
          <w:rFonts w:ascii="Arial" w:eastAsia="Arial" w:hAnsi="Arial" w:cs="Arial"/>
        </w:rPr>
        <w:t xml:space="preserve"> de asumir </w:t>
      </w:r>
      <w:r w:rsidR="43DAEEC4" w:rsidRPr="3B05FCEC">
        <w:rPr>
          <w:rFonts w:ascii="Arial" w:eastAsia="Arial" w:hAnsi="Arial" w:cs="Arial"/>
        </w:rPr>
        <w:t xml:space="preserve">y </w:t>
      </w:r>
      <w:r w:rsidR="2B709228" w:rsidRPr="3B05FCEC">
        <w:rPr>
          <w:rFonts w:ascii="Arial" w:eastAsia="Arial" w:hAnsi="Arial" w:cs="Arial"/>
        </w:rPr>
        <w:t>liderar el grupo al igual</w:t>
      </w:r>
      <w:r w:rsidR="16D2D643" w:rsidRPr="3B05FCEC">
        <w:rPr>
          <w:rFonts w:ascii="Arial" w:eastAsia="Arial" w:hAnsi="Arial" w:cs="Arial"/>
        </w:rPr>
        <w:t xml:space="preserve"> que contar con las habilidades blandas y conocimientos </w:t>
      </w:r>
      <w:r w:rsidR="50C7B31D" w:rsidRPr="3B05FCEC">
        <w:rPr>
          <w:rFonts w:ascii="Arial" w:eastAsia="Arial" w:hAnsi="Arial" w:cs="Arial"/>
        </w:rPr>
        <w:t xml:space="preserve">para lograr comunicación </w:t>
      </w:r>
      <w:r w:rsidR="00245E0A" w:rsidRPr="3B05FCEC">
        <w:rPr>
          <w:rFonts w:ascii="Arial" w:eastAsia="Arial" w:hAnsi="Arial" w:cs="Arial"/>
        </w:rPr>
        <w:t>asertiva</w:t>
      </w:r>
      <w:r w:rsidR="50C7B31D" w:rsidRPr="3B05FCEC">
        <w:rPr>
          <w:rFonts w:ascii="Arial" w:eastAsia="Arial" w:hAnsi="Arial" w:cs="Arial"/>
        </w:rPr>
        <w:t xml:space="preserve"> y concreta, esto con el objetivo de transmitir correctamente la información del </w:t>
      </w:r>
      <w:proofErr w:type="spellStart"/>
      <w:r w:rsidR="50C7B31D" w:rsidRPr="007F032F">
        <w:rPr>
          <w:rFonts w:ascii="Arial" w:eastAsia="Arial" w:hAnsi="Arial" w:cs="Arial"/>
          <w:i/>
        </w:rPr>
        <w:t>stakeholder</w:t>
      </w:r>
      <w:proofErr w:type="spellEnd"/>
      <w:r w:rsidR="50C7B31D" w:rsidRPr="3B05FCEC">
        <w:rPr>
          <w:rFonts w:ascii="Arial" w:eastAsia="Arial" w:hAnsi="Arial" w:cs="Arial"/>
        </w:rPr>
        <w:t xml:space="preserve"> al </w:t>
      </w:r>
      <w:proofErr w:type="spellStart"/>
      <w:r w:rsidR="50C7B31D" w:rsidRPr="00245E0A">
        <w:rPr>
          <w:rFonts w:ascii="Arial" w:eastAsia="Arial" w:hAnsi="Arial" w:cs="Arial"/>
          <w:i/>
        </w:rPr>
        <w:t>development</w:t>
      </w:r>
      <w:proofErr w:type="spellEnd"/>
      <w:r w:rsidR="00245E0A" w:rsidRPr="00245E0A">
        <w:rPr>
          <w:rFonts w:ascii="Arial" w:eastAsia="Arial" w:hAnsi="Arial" w:cs="Arial"/>
          <w:i/>
        </w:rPr>
        <w:t xml:space="preserve"> </w:t>
      </w:r>
      <w:proofErr w:type="spellStart"/>
      <w:r w:rsidR="00245E0A" w:rsidRPr="00245E0A">
        <w:rPr>
          <w:rFonts w:ascii="Arial" w:eastAsia="Arial" w:hAnsi="Arial" w:cs="Arial"/>
          <w:i/>
        </w:rPr>
        <w:t>team</w:t>
      </w:r>
      <w:proofErr w:type="spellEnd"/>
      <w:r w:rsidR="50C7B31D" w:rsidRPr="00245E0A">
        <w:rPr>
          <w:rFonts w:ascii="Arial" w:eastAsia="Arial" w:hAnsi="Arial" w:cs="Arial"/>
          <w:i/>
        </w:rPr>
        <w:t xml:space="preserve"> </w:t>
      </w:r>
      <w:r w:rsidR="50C7B31D" w:rsidRPr="3B05FCEC">
        <w:rPr>
          <w:rFonts w:ascii="Arial" w:eastAsia="Arial" w:hAnsi="Arial" w:cs="Arial"/>
        </w:rPr>
        <w:t>para poder generar un producto a la medida del cliente</w:t>
      </w:r>
      <w:r w:rsidR="0BD4F427" w:rsidRPr="3B05FCEC">
        <w:rPr>
          <w:rFonts w:ascii="Arial" w:eastAsia="Arial" w:hAnsi="Arial" w:cs="Arial"/>
        </w:rPr>
        <w:t>, para ello este miembro del grupo deberá cursar y aprobar el curso</w:t>
      </w:r>
      <w:r w:rsidR="6FCB7554" w:rsidRPr="3B05FCEC">
        <w:rPr>
          <w:rFonts w:ascii="Arial" w:eastAsia="Arial" w:hAnsi="Arial" w:cs="Arial"/>
        </w:rPr>
        <w:t xml:space="preserve"> </w:t>
      </w:r>
      <w:r w:rsidR="6FCB7554" w:rsidRPr="007F032F">
        <w:rPr>
          <w:rFonts w:ascii="Arial" w:eastAsia="Arial" w:hAnsi="Arial" w:cs="Arial"/>
          <w:i/>
        </w:rPr>
        <w:t>Scrum</w:t>
      </w:r>
      <w:r w:rsidR="6FCB7554" w:rsidRPr="3B05FCEC">
        <w:rPr>
          <w:rFonts w:ascii="Arial" w:eastAsia="Arial" w:hAnsi="Arial" w:cs="Arial"/>
        </w:rPr>
        <w:t xml:space="preserve"> </w:t>
      </w:r>
      <w:proofErr w:type="spellStart"/>
      <w:r w:rsidR="6FCB7554" w:rsidRPr="007F032F">
        <w:rPr>
          <w:rFonts w:ascii="Arial" w:eastAsia="Arial" w:hAnsi="Arial" w:cs="Arial"/>
          <w:i/>
        </w:rPr>
        <w:t>Foundations</w:t>
      </w:r>
      <w:proofErr w:type="spellEnd"/>
      <w:r w:rsidR="6FCB7554" w:rsidRPr="3B05FCEC">
        <w:rPr>
          <w:rFonts w:ascii="Arial" w:eastAsia="Arial" w:hAnsi="Arial" w:cs="Arial"/>
        </w:rPr>
        <w:t xml:space="preserve"> </w:t>
      </w:r>
      <w:r w:rsidR="6FCB7554" w:rsidRPr="007F032F">
        <w:rPr>
          <w:rFonts w:ascii="Arial" w:eastAsia="Arial" w:hAnsi="Arial" w:cs="Arial"/>
          <w:i/>
        </w:rPr>
        <w:t>Professional</w:t>
      </w:r>
      <w:r w:rsidR="6FCB7554" w:rsidRPr="3B05FCEC">
        <w:rPr>
          <w:rFonts w:ascii="Arial" w:eastAsia="Arial" w:hAnsi="Arial" w:cs="Arial"/>
        </w:rPr>
        <w:t xml:space="preserve"> </w:t>
      </w:r>
      <w:proofErr w:type="spellStart"/>
      <w:r w:rsidR="6FCB7554" w:rsidRPr="007F032F">
        <w:rPr>
          <w:rFonts w:ascii="Arial" w:eastAsia="Arial" w:hAnsi="Arial" w:cs="Arial"/>
          <w:i/>
        </w:rPr>
        <w:t>Certificate</w:t>
      </w:r>
      <w:proofErr w:type="spellEnd"/>
      <w:r w:rsidR="6FCB7554" w:rsidRPr="3B05FCEC">
        <w:rPr>
          <w:rFonts w:ascii="Arial" w:eastAsia="Arial" w:hAnsi="Arial" w:cs="Arial"/>
        </w:rPr>
        <w:t xml:space="preserve"> (SFPC)</w:t>
      </w:r>
      <w:r w:rsidR="008427C7">
        <w:rPr>
          <w:rFonts w:ascii="Arial" w:eastAsia="Arial" w:hAnsi="Arial" w:cs="Arial"/>
        </w:rPr>
        <w:fldChar w:fldCharType="begin" w:fldLock="1"/>
      </w:r>
      <w:r w:rsidR="00914654">
        <w:rPr>
          <w:rFonts w:ascii="Arial" w:eastAsia="Arial" w:hAnsi="Arial" w:cs="Arial"/>
        </w:rPr>
        <w:instrText>ADDIN CSL_CITATION {"citationItems":[{"id":"ITEM-1","itemData":{"URL":"https://certiprof.com/pages/scrum-foundations-professional-certificate-sfpc-spanish","accessed":{"date-parts":[["2020","9","9"]]},"id":"ITEM-1","issued":{"date-parts":[["0"]]},"title":"Scrum Foundations Professional Certificate (SFPC) - (Spanish) | CertiProf","type":"webpage"},"uris":["http://www.mendeley.com/documents/?uuid=d962706c-4f48-316d-9726-72ac2f67f9cc"]}],"mendeley":{"formattedCitation":"[45]","plainTextFormattedCitation":"[45]","previouslyFormattedCitation":"[44]"},"properties":{"noteIndex":0},"schema":"https://github.com/citation-style-language/schema/raw/master/csl-citation.json"}</w:instrText>
      </w:r>
      <w:r w:rsidR="008427C7">
        <w:rPr>
          <w:rFonts w:ascii="Arial" w:eastAsia="Arial" w:hAnsi="Arial" w:cs="Arial"/>
        </w:rPr>
        <w:fldChar w:fldCharType="separate"/>
      </w:r>
      <w:r w:rsidR="00914654" w:rsidRPr="00914654">
        <w:rPr>
          <w:rFonts w:ascii="Arial" w:eastAsia="Arial" w:hAnsi="Arial" w:cs="Arial"/>
          <w:noProof/>
        </w:rPr>
        <w:t>[45]</w:t>
      </w:r>
      <w:r w:rsidR="008427C7">
        <w:rPr>
          <w:rFonts w:ascii="Arial" w:eastAsia="Arial" w:hAnsi="Arial" w:cs="Arial"/>
        </w:rPr>
        <w:fldChar w:fldCharType="end"/>
      </w:r>
      <w:r w:rsidR="76945A91" w:rsidRPr="3B05FCEC">
        <w:rPr>
          <w:rFonts w:ascii="Arial" w:eastAsia="Arial" w:hAnsi="Arial" w:cs="Arial"/>
        </w:rPr>
        <w:t>,</w:t>
      </w:r>
      <w:r w:rsidR="0E66AED1" w:rsidRPr="3B05FCEC">
        <w:rPr>
          <w:rFonts w:ascii="Arial" w:eastAsia="Arial" w:hAnsi="Arial" w:cs="Arial"/>
        </w:rPr>
        <w:t xml:space="preserve"> esto con el fin de conocer el correcto flujo de scrum y contar con las bases necesarias para liderar un proyecto ágil. Dicha carga de aprendizaje debe ser </w:t>
      </w:r>
      <w:r w:rsidR="2E037287" w:rsidRPr="3B05FCEC">
        <w:rPr>
          <w:rFonts w:ascii="Arial" w:eastAsia="Arial" w:hAnsi="Arial" w:cs="Arial"/>
        </w:rPr>
        <w:t xml:space="preserve">tomada en </w:t>
      </w:r>
      <w:r w:rsidR="068D0840" w:rsidRPr="3B05FCEC">
        <w:rPr>
          <w:rFonts w:ascii="Arial" w:eastAsia="Arial" w:hAnsi="Arial" w:cs="Arial"/>
        </w:rPr>
        <w:t>módulos</w:t>
      </w:r>
      <w:r w:rsidR="2E037287" w:rsidRPr="3B05FCEC">
        <w:rPr>
          <w:rFonts w:ascii="Arial" w:eastAsia="Arial" w:hAnsi="Arial" w:cs="Arial"/>
        </w:rPr>
        <w:t xml:space="preserve"> semanales de 2 a 3 horas hasta obtener la certificación y pasar el examen.</w:t>
      </w:r>
    </w:p>
    <w:p w14:paraId="01E22228" w14:textId="12CD329F" w:rsidR="008330E3" w:rsidRPr="00B80C80" w:rsidRDefault="3F906788" w:rsidP="0064568A">
      <w:pPr>
        <w:pStyle w:val="Prrafodelista"/>
        <w:jc w:val="both"/>
        <w:rPr>
          <w:rFonts w:ascii="Arial" w:eastAsia="Arial" w:hAnsi="Arial" w:cs="Arial"/>
        </w:rPr>
      </w:pPr>
      <w:r w:rsidRPr="3B05FCEC">
        <w:rPr>
          <w:rFonts w:ascii="Arial" w:eastAsia="Arial" w:hAnsi="Arial" w:cs="Arial"/>
        </w:rPr>
        <w:t xml:space="preserve">Adicionalmente a ello </w:t>
      </w:r>
      <w:r w:rsidR="48471C16" w:rsidRPr="3B05FCEC">
        <w:rPr>
          <w:rFonts w:ascii="Arial" w:eastAsia="Arial" w:hAnsi="Arial" w:cs="Arial"/>
        </w:rPr>
        <w:t xml:space="preserve">será el encargado de la interfaz, Juan es el miembro del grupo el cual ha trabajado con diseño y conoce de herramientas como </w:t>
      </w:r>
      <w:proofErr w:type="spellStart"/>
      <w:r w:rsidR="48471C16" w:rsidRPr="3B05FCEC">
        <w:rPr>
          <w:rFonts w:ascii="Arial" w:eastAsia="Arial" w:hAnsi="Arial" w:cs="Arial"/>
        </w:rPr>
        <w:t>Figma</w:t>
      </w:r>
      <w:proofErr w:type="spellEnd"/>
      <w:r w:rsidR="48471C16" w:rsidRPr="3B05FCEC">
        <w:rPr>
          <w:rFonts w:ascii="Arial" w:eastAsia="Arial" w:hAnsi="Arial" w:cs="Arial"/>
        </w:rPr>
        <w:t xml:space="preserve"> o </w:t>
      </w:r>
      <w:r w:rsidR="36026EA0" w:rsidRPr="3B05FCEC">
        <w:rPr>
          <w:rFonts w:ascii="Arial" w:eastAsia="Arial" w:hAnsi="Arial" w:cs="Arial"/>
        </w:rPr>
        <w:t>Adobe XD, por lo tanto</w:t>
      </w:r>
      <w:r w:rsidR="00245E0A" w:rsidRPr="3B05FCEC">
        <w:rPr>
          <w:rFonts w:ascii="Arial" w:eastAsia="Arial" w:hAnsi="Arial" w:cs="Arial"/>
        </w:rPr>
        <w:t>,</w:t>
      </w:r>
      <w:r w:rsidR="36026EA0" w:rsidRPr="3B05FCEC">
        <w:rPr>
          <w:rFonts w:ascii="Arial" w:eastAsia="Arial" w:hAnsi="Arial" w:cs="Arial"/>
        </w:rPr>
        <w:t xml:space="preserve"> será el encargado de transcribir las ideas en diseños.</w:t>
      </w:r>
    </w:p>
    <w:p w14:paraId="735A2E6F" w14:textId="1967E5D3" w:rsidR="004F648C" w:rsidRPr="004F648C" w:rsidRDefault="41CEDDB6" w:rsidP="000133A1">
      <w:pPr>
        <w:pStyle w:val="Prrafodelista"/>
        <w:numPr>
          <w:ilvl w:val="0"/>
          <w:numId w:val="20"/>
        </w:numPr>
        <w:rPr>
          <w:rFonts w:ascii="Arial" w:eastAsia="Arial" w:hAnsi="Arial" w:cs="Arial"/>
          <w:b/>
          <w:bCs/>
        </w:rPr>
      </w:pPr>
      <w:r w:rsidRPr="00B37652">
        <w:rPr>
          <w:rFonts w:ascii="Arial" w:eastAsia="Arial" w:hAnsi="Arial" w:cs="Arial"/>
          <w:b/>
          <w:i/>
        </w:rPr>
        <w:t>Scrum</w:t>
      </w:r>
      <w:r w:rsidRPr="3B05FCEC">
        <w:rPr>
          <w:rFonts w:ascii="Arial" w:eastAsia="Arial" w:hAnsi="Arial" w:cs="Arial"/>
          <w:b/>
          <w:bCs/>
        </w:rPr>
        <w:t xml:space="preserve"> </w:t>
      </w:r>
      <w:proofErr w:type="spellStart"/>
      <w:r w:rsidRPr="00B37652">
        <w:rPr>
          <w:rFonts w:ascii="Arial" w:eastAsia="Arial" w:hAnsi="Arial" w:cs="Arial"/>
          <w:b/>
          <w:i/>
        </w:rPr>
        <w:t>Team</w:t>
      </w:r>
      <w:proofErr w:type="spellEnd"/>
      <w:r w:rsidRPr="3B05FCEC">
        <w:rPr>
          <w:rFonts w:ascii="Arial" w:eastAsia="Arial" w:hAnsi="Arial" w:cs="Arial"/>
          <w:b/>
          <w:bCs/>
        </w:rPr>
        <w:t xml:space="preserve"> (John González)</w:t>
      </w:r>
      <w:r w:rsidR="6EDDBD6E" w:rsidRPr="3B05FCEC">
        <w:rPr>
          <w:rFonts w:ascii="Arial" w:eastAsia="Arial" w:hAnsi="Arial" w:cs="Arial"/>
          <w:b/>
          <w:bCs/>
        </w:rPr>
        <w:t>:</w:t>
      </w:r>
    </w:p>
    <w:p w14:paraId="0EF8A64E" w14:textId="4D138752" w:rsidR="006B7DCC" w:rsidRPr="00F654F5" w:rsidRDefault="15142B27" w:rsidP="00CF3C91">
      <w:pPr>
        <w:pStyle w:val="Prrafodelista"/>
        <w:jc w:val="both"/>
        <w:rPr>
          <w:rFonts w:ascii="Arial" w:eastAsia="Arial" w:hAnsi="Arial" w:cs="Arial"/>
        </w:rPr>
      </w:pPr>
      <w:r w:rsidRPr="3B05FCEC">
        <w:rPr>
          <w:rFonts w:ascii="Arial" w:eastAsia="Arial" w:hAnsi="Arial" w:cs="Arial"/>
        </w:rPr>
        <w:t>John será el encargado</w:t>
      </w:r>
      <w:r w:rsidR="5DD7E494" w:rsidRPr="3B05FCEC">
        <w:rPr>
          <w:rFonts w:ascii="Arial" w:eastAsia="Arial" w:hAnsi="Arial" w:cs="Arial"/>
        </w:rPr>
        <w:t xml:space="preserve"> principal de desarrollo, para ello tendrá que capacitarse en la librería </w:t>
      </w:r>
      <w:proofErr w:type="spellStart"/>
      <w:r w:rsidR="5DD7E494" w:rsidRPr="00B37652">
        <w:rPr>
          <w:rFonts w:ascii="Arial" w:eastAsia="Arial" w:hAnsi="Arial" w:cs="Arial"/>
          <w:i/>
        </w:rPr>
        <w:t>react</w:t>
      </w:r>
      <w:proofErr w:type="spellEnd"/>
      <w:r w:rsidR="5DD7E494" w:rsidRPr="3B05FCEC">
        <w:rPr>
          <w:rFonts w:ascii="Arial" w:eastAsia="Arial" w:hAnsi="Arial" w:cs="Arial"/>
        </w:rPr>
        <w:t xml:space="preserve"> por medio del curso </w:t>
      </w:r>
      <w:proofErr w:type="spellStart"/>
      <w:r w:rsidR="47630A99" w:rsidRPr="00B37652">
        <w:rPr>
          <w:rFonts w:ascii="Arial" w:eastAsia="Arial" w:hAnsi="Arial" w:cs="Arial"/>
          <w:i/>
        </w:rPr>
        <w:t>React</w:t>
      </w:r>
      <w:proofErr w:type="spellEnd"/>
      <w:r w:rsidR="47630A99" w:rsidRPr="3B05FCEC">
        <w:rPr>
          <w:rFonts w:ascii="Arial" w:eastAsia="Arial" w:hAnsi="Arial" w:cs="Arial"/>
        </w:rPr>
        <w:t xml:space="preserve"> </w:t>
      </w:r>
      <w:r w:rsidR="47630A99" w:rsidRPr="00B37652">
        <w:rPr>
          <w:rFonts w:ascii="Arial" w:eastAsia="Arial" w:hAnsi="Arial" w:cs="Arial"/>
          <w:i/>
        </w:rPr>
        <w:t>JS</w:t>
      </w:r>
      <w:r w:rsidR="47630A99" w:rsidRPr="3B05FCEC">
        <w:rPr>
          <w:rFonts w:ascii="Arial" w:eastAsia="Arial" w:hAnsi="Arial" w:cs="Arial"/>
        </w:rPr>
        <w:t xml:space="preserve"> Desde Cero! </w:t>
      </w:r>
      <w:proofErr w:type="spellStart"/>
      <w:r w:rsidR="47630A99" w:rsidRPr="00B37652">
        <w:rPr>
          <w:rFonts w:ascii="Arial" w:eastAsia="Arial" w:hAnsi="Arial" w:cs="Arial"/>
          <w:i/>
        </w:rPr>
        <w:t>Hooks</w:t>
      </w:r>
      <w:proofErr w:type="spellEnd"/>
      <w:r w:rsidR="47630A99" w:rsidRPr="3B05FCEC">
        <w:rPr>
          <w:rFonts w:ascii="Arial" w:eastAsia="Arial" w:hAnsi="Arial" w:cs="Arial"/>
        </w:rPr>
        <w:t xml:space="preserve">, </w:t>
      </w:r>
      <w:proofErr w:type="spellStart"/>
      <w:r w:rsidR="47630A99" w:rsidRPr="00B37652">
        <w:rPr>
          <w:rFonts w:ascii="Arial" w:eastAsia="Arial" w:hAnsi="Arial" w:cs="Arial"/>
          <w:i/>
        </w:rPr>
        <w:t>Redux</w:t>
      </w:r>
      <w:proofErr w:type="spellEnd"/>
      <w:r w:rsidR="47630A99" w:rsidRPr="3B05FCEC">
        <w:rPr>
          <w:rFonts w:ascii="Arial" w:eastAsia="Arial" w:hAnsi="Arial" w:cs="Arial"/>
        </w:rPr>
        <w:t xml:space="preserve">, </w:t>
      </w:r>
      <w:proofErr w:type="spellStart"/>
      <w:r w:rsidR="47630A99" w:rsidRPr="00B37652">
        <w:rPr>
          <w:rFonts w:ascii="Arial" w:eastAsia="Arial" w:hAnsi="Arial" w:cs="Arial"/>
          <w:i/>
        </w:rPr>
        <w:t>Context</w:t>
      </w:r>
      <w:proofErr w:type="spellEnd"/>
      <w:r w:rsidR="47630A99" w:rsidRPr="3B05FCEC">
        <w:rPr>
          <w:rFonts w:ascii="Arial" w:eastAsia="Arial" w:hAnsi="Arial" w:cs="Arial"/>
        </w:rPr>
        <w:t xml:space="preserve">, </w:t>
      </w:r>
      <w:proofErr w:type="spellStart"/>
      <w:r w:rsidR="47630A99" w:rsidRPr="00B37652">
        <w:rPr>
          <w:rFonts w:ascii="Arial" w:eastAsia="Arial" w:hAnsi="Arial" w:cs="Arial"/>
          <w:i/>
        </w:rPr>
        <w:t>Firebase</w:t>
      </w:r>
      <w:proofErr w:type="spellEnd"/>
      <w:r w:rsidR="47630A99" w:rsidRPr="3B05FCEC">
        <w:rPr>
          <w:rFonts w:ascii="Arial" w:eastAsia="Arial" w:hAnsi="Arial" w:cs="Arial"/>
        </w:rPr>
        <w:t xml:space="preserve"> y más!</w:t>
      </w:r>
      <w:r w:rsidR="008427C7">
        <w:rPr>
          <w:rFonts w:ascii="Arial" w:eastAsia="Arial" w:hAnsi="Arial" w:cs="Arial"/>
        </w:rPr>
        <w:fldChar w:fldCharType="begin" w:fldLock="1"/>
      </w:r>
      <w:r w:rsidR="00914654">
        <w:rPr>
          <w:rFonts w:ascii="Arial" w:eastAsia="Arial" w:hAnsi="Arial" w:cs="Arial"/>
        </w:rPr>
        <w:instrText xml:space="preserve">ADDIN CSL_CITATION {"citationItems":[{"id":"ITEM-1","itemData":{"URL":"https://www.udemy.com/course/curso-react-js/","accessed":{"date-parts":[["2020","9","9"]]},"id":"ITEM-1","issued":{"date-parts":[["0"]]},"title":"React JS </w:instrText>
      </w:r>
      <w:r w:rsidR="00914654">
        <w:rPr>
          <w:rFonts w:ascii="Segoe UI Emoji" w:eastAsia="Arial" w:hAnsi="Segoe UI Emoji" w:cs="Segoe UI Emoji"/>
        </w:rPr>
        <w:instrText>⭐</w:instrText>
      </w:r>
      <w:r w:rsidR="00914654">
        <w:rPr>
          <w:rFonts w:ascii="Arial" w:eastAsia="Arial" w:hAnsi="Arial" w:cs="Arial"/>
        </w:rPr>
        <w:instrText>Desde Cero! Hooks, Redux, Context, Firebase y más! | Udemy","type":"webpage"},"uris":["http://www.mendeley.com/documents/?uuid=6a9f9805-552b-30b7-9b77-040665d67e1e"]}],"mendeley":{"formattedCitation":"[46]","plainTextFormattedCitation":"[46]","previouslyFormattedCitation":"[45]"},"properties":{"noteIndex":0},"schema":"https://github.com/citation-style-language/schema/raw/master/csl-citation.json"}</w:instrText>
      </w:r>
      <w:r w:rsidR="008427C7">
        <w:rPr>
          <w:rFonts w:ascii="Arial" w:eastAsia="Arial" w:hAnsi="Arial" w:cs="Arial"/>
        </w:rPr>
        <w:fldChar w:fldCharType="separate"/>
      </w:r>
      <w:r w:rsidR="00914654" w:rsidRPr="00914654">
        <w:rPr>
          <w:rFonts w:ascii="Arial" w:eastAsia="Arial" w:hAnsi="Arial" w:cs="Arial"/>
          <w:noProof/>
        </w:rPr>
        <w:t>[46]</w:t>
      </w:r>
      <w:r w:rsidR="008427C7">
        <w:rPr>
          <w:rFonts w:ascii="Arial" w:eastAsia="Arial" w:hAnsi="Arial" w:cs="Arial"/>
        </w:rPr>
        <w:fldChar w:fldCharType="end"/>
      </w:r>
      <w:r w:rsidR="5620CF61" w:rsidRPr="3B05FCEC">
        <w:rPr>
          <w:rFonts w:ascii="Arial" w:eastAsia="Arial" w:hAnsi="Arial" w:cs="Arial"/>
        </w:rPr>
        <w:t>,</w:t>
      </w:r>
      <w:r w:rsidR="0FF82B08" w:rsidRPr="3B05FCEC">
        <w:rPr>
          <w:rFonts w:ascii="Arial" w:eastAsia="Arial" w:hAnsi="Arial" w:cs="Arial"/>
        </w:rPr>
        <w:t xml:space="preserve"> adicionalmente será el encargado</w:t>
      </w:r>
      <w:r w:rsidR="0644C57E" w:rsidRPr="3B05FCEC">
        <w:rPr>
          <w:rFonts w:ascii="Arial" w:eastAsia="Arial" w:hAnsi="Arial" w:cs="Arial"/>
        </w:rPr>
        <w:t xml:space="preserve"> de</w:t>
      </w:r>
      <w:r w:rsidR="24188E07" w:rsidRPr="3B05FCEC">
        <w:rPr>
          <w:rFonts w:ascii="Arial" w:eastAsia="Arial" w:hAnsi="Arial" w:cs="Arial"/>
        </w:rPr>
        <w:t xml:space="preserve"> gestionar la calidad del código junto con los demás integrantes del proyecto.</w:t>
      </w:r>
    </w:p>
    <w:p w14:paraId="6F639C88" w14:textId="35CDBD50" w:rsidR="00BF5E6A" w:rsidRPr="00BF5E6A" w:rsidRDefault="739E5AF8" w:rsidP="000133A1">
      <w:pPr>
        <w:pStyle w:val="Prrafodelista"/>
        <w:numPr>
          <w:ilvl w:val="0"/>
          <w:numId w:val="20"/>
        </w:numPr>
        <w:rPr>
          <w:rFonts w:ascii="Arial" w:eastAsia="Arial" w:hAnsi="Arial" w:cs="Arial"/>
          <w:b/>
          <w:bCs/>
        </w:rPr>
      </w:pPr>
      <w:r w:rsidRPr="00B37652">
        <w:rPr>
          <w:rFonts w:ascii="Arial" w:eastAsia="Arial" w:hAnsi="Arial" w:cs="Arial"/>
          <w:b/>
          <w:i/>
        </w:rPr>
        <w:t>Scrum</w:t>
      </w:r>
      <w:r w:rsidRPr="3B05FCEC">
        <w:rPr>
          <w:rFonts w:ascii="Arial" w:eastAsia="Arial" w:hAnsi="Arial" w:cs="Arial"/>
          <w:b/>
          <w:bCs/>
        </w:rPr>
        <w:t xml:space="preserve"> </w:t>
      </w:r>
      <w:proofErr w:type="spellStart"/>
      <w:r w:rsidR="58351411" w:rsidRPr="00B37652">
        <w:rPr>
          <w:rFonts w:ascii="Arial" w:eastAsia="Arial" w:hAnsi="Arial" w:cs="Arial"/>
          <w:b/>
          <w:i/>
        </w:rPr>
        <w:t>Team</w:t>
      </w:r>
      <w:proofErr w:type="spellEnd"/>
      <w:r w:rsidR="58351411" w:rsidRPr="3B05FCEC">
        <w:rPr>
          <w:rFonts w:ascii="Arial" w:eastAsia="Arial" w:hAnsi="Arial" w:cs="Arial"/>
          <w:b/>
          <w:bCs/>
        </w:rPr>
        <w:t xml:space="preserve"> (Santiago Roa)</w:t>
      </w:r>
      <w:r w:rsidR="6EDDBD6E" w:rsidRPr="3B05FCEC">
        <w:rPr>
          <w:rFonts w:ascii="Arial" w:eastAsia="Arial" w:hAnsi="Arial" w:cs="Arial"/>
          <w:b/>
          <w:bCs/>
        </w:rPr>
        <w:t>:</w:t>
      </w:r>
    </w:p>
    <w:p w14:paraId="2160ACF1" w14:textId="3661644A" w:rsidR="006B7DCC" w:rsidRPr="006B7DCC" w:rsidRDefault="6F52EDE0" w:rsidP="00CF3C91">
      <w:pPr>
        <w:pStyle w:val="Prrafodelista"/>
        <w:jc w:val="both"/>
        <w:rPr>
          <w:rFonts w:ascii="Arial" w:eastAsia="Arial" w:hAnsi="Arial" w:cs="Arial"/>
          <w:b/>
          <w:bCs/>
        </w:rPr>
      </w:pPr>
      <w:r w:rsidRPr="3B05FCEC">
        <w:rPr>
          <w:rFonts w:ascii="Arial" w:eastAsia="Arial" w:hAnsi="Arial" w:cs="Arial"/>
        </w:rPr>
        <w:t>Santiago será el encargado principal de la calidad del proyecto,</w:t>
      </w:r>
      <w:r w:rsidR="784207FF" w:rsidRPr="3B05FCEC">
        <w:rPr>
          <w:rFonts w:ascii="Arial" w:eastAsia="Arial" w:hAnsi="Arial" w:cs="Arial"/>
        </w:rPr>
        <w:t xml:space="preserve"> esto quiere decir que llevará una monitorización consecuente con cada documento y </w:t>
      </w:r>
      <w:r w:rsidR="28DD573D" w:rsidRPr="3B05FCEC">
        <w:rPr>
          <w:rFonts w:ascii="Arial" w:eastAsia="Arial" w:hAnsi="Arial" w:cs="Arial"/>
        </w:rPr>
        <w:t>versión del código para poder generar m</w:t>
      </w:r>
      <w:r w:rsidR="00CF3C91">
        <w:rPr>
          <w:rFonts w:ascii="Arial" w:eastAsia="Arial" w:hAnsi="Arial" w:cs="Arial"/>
        </w:rPr>
        <w:t>ó</w:t>
      </w:r>
      <w:r w:rsidR="28DD573D" w:rsidRPr="3B05FCEC">
        <w:rPr>
          <w:rFonts w:ascii="Arial" w:eastAsia="Arial" w:hAnsi="Arial" w:cs="Arial"/>
        </w:rPr>
        <w:t>dulos adaptables y seguros en el pro</w:t>
      </w:r>
      <w:r w:rsidR="19CB737D" w:rsidRPr="3B05FCEC">
        <w:rPr>
          <w:rFonts w:ascii="Arial" w:eastAsia="Arial" w:hAnsi="Arial" w:cs="Arial"/>
        </w:rPr>
        <w:t xml:space="preserve">yecto, adicionalmente será el encargado de crear los diagramas en </w:t>
      </w:r>
      <w:r w:rsidR="19CB737D" w:rsidRPr="00CF3C91">
        <w:rPr>
          <w:rFonts w:ascii="Arial" w:eastAsia="Arial" w:hAnsi="Arial" w:cs="Arial"/>
          <w:i/>
        </w:rPr>
        <w:t>UML</w:t>
      </w:r>
      <w:r w:rsidR="19CB737D" w:rsidRPr="3B05FCEC">
        <w:rPr>
          <w:rFonts w:ascii="Arial" w:eastAsia="Arial" w:hAnsi="Arial" w:cs="Arial"/>
        </w:rPr>
        <w:t xml:space="preserve"> y </w:t>
      </w:r>
      <w:r w:rsidR="47DEB648" w:rsidRPr="3B05FCEC">
        <w:rPr>
          <w:rFonts w:ascii="Arial" w:eastAsia="Arial" w:hAnsi="Arial" w:cs="Arial"/>
        </w:rPr>
        <w:t>BPMN para tener una mayor claridad del flujo del trabajo</w:t>
      </w:r>
      <w:r w:rsidR="1CE54CFC" w:rsidRPr="3B05FCEC">
        <w:rPr>
          <w:rFonts w:ascii="Arial" w:eastAsia="Arial" w:hAnsi="Arial" w:cs="Arial"/>
        </w:rPr>
        <w:t xml:space="preserve">, y al igual que John debe contar con conocimiento de </w:t>
      </w:r>
      <w:proofErr w:type="spellStart"/>
      <w:r w:rsidR="1CE54CFC" w:rsidRPr="00CF3C91">
        <w:rPr>
          <w:rFonts w:ascii="Arial" w:eastAsia="Arial" w:hAnsi="Arial" w:cs="Arial"/>
          <w:i/>
        </w:rPr>
        <w:t>React</w:t>
      </w:r>
      <w:proofErr w:type="spellEnd"/>
      <w:r w:rsidR="47DEB648" w:rsidRPr="3B05FCEC">
        <w:rPr>
          <w:rFonts w:ascii="Arial" w:eastAsia="Arial" w:hAnsi="Arial" w:cs="Arial"/>
        </w:rPr>
        <w:t>.</w:t>
      </w:r>
    </w:p>
    <w:p w14:paraId="55CE433F" w14:textId="30E48958" w:rsidR="009B36C7" w:rsidRPr="009B36C7" w:rsidRDefault="277D621D" w:rsidP="000133A1">
      <w:pPr>
        <w:pStyle w:val="Prrafodelista"/>
        <w:numPr>
          <w:ilvl w:val="0"/>
          <w:numId w:val="20"/>
        </w:numPr>
        <w:rPr>
          <w:rFonts w:ascii="Arial" w:eastAsia="Arial" w:hAnsi="Arial" w:cs="Arial"/>
          <w:b/>
          <w:bCs/>
        </w:rPr>
      </w:pPr>
      <w:r w:rsidRPr="3B05FCEC">
        <w:rPr>
          <w:rFonts w:ascii="Arial" w:eastAsia="Arial" w:hAnsi="Arial" w:cs="Arial"/>
          <w:b/>
          <w:bCs/>
        </w:rPr>
        <w:t xml:space="preserve">Scrum </w:t>
      </w:r>
      <w:proofErr w:type="spellStart"/>
      <w:r w:rsidRPr="3B05FCEC">
        <w:rPr>
          <w:rFonts w:ascii="Arial" w:eastAsia="Arial" w:hAnsi="Arial" w:cs="Arial"/>
          <w:b/>
          <w:bCs/>
        </w:rPr>
        <w:t>Team</w:t>
      </w:r>
      <w:proofErr w:type="spellEnd"/>
      <w:r w:rsidRPr="3B05FCEC">
        <w:rPr>
          <w:rFonts w:ascii="Arial" w:eastAsia="Arial" w:hAnsi="Arial" w:cs="Arial"/>
          <w:b/>
          <w:bCs/>
        </w:rPr>
        <w:t xml:space="preserve"> (Gabriel Niño)</w:t>
      </w:r>
      <w:r w:rsidR="6EDDBD6E" w:rsidRPr="3B05FCEC">
        <w:rPr>
          <w:rFonts w:ascii="Arial" w:eastAsia="Arial" w:hAnsi="Arial" w:cs="Arial"/>
          <w:b/>
          <w:bCs/>
        </w:rPr>
        <w:t>:</w:t>
      </w:r>
    </w:p>
    <w:p w14:paraId="2A635687" w14:textId="5B782F3F" w:rsidR="000F6B12" w:rsidRPr="00E07926" w:rsidRDefault="7BCE7D38" w:rsidP="3B05FCEC">
      <w:pPr>
        <w:pStyle w:val="Prrafodelista"/>
        <w:rPr>
          <w:rFonts w:ascii="Arial" w:eastAsia="Arial" w:hAnsi="Arial" w:cs="Arial"/>
          <w:highlight w:val="yellow"/>
        </w:rPr>
      </w:pPr>
      <w:r w:rsidRPr="3B05FCEC">
        <w:rPr>
          <w:rFonts w:ascii="Arial" w:eastAsia="Arial" w:hAnsi="Arial" w:cs="Arial"/>
        </w:rPr>
        <w:lastRenderedPageBreak/>
        <w:t xml:space="preserve">Gabriel es el encargado de las pruebas y bases de datos del proyecto, por lo cual debe conocer muy bien </w:t>
      </w:r>
      <w:proofErr w:type="spellStart"/>
      <w:r w:rsidRPr="00CF3C91">
        <w:rPr>
          <w:rFonts w:ascii="Arial" w:eastAsia="Arial" w:hAnsi="Arial" w:cs="Arial"/>
          <w:i/>
        </w:rPr>
        <w:t>Firebase</w:t>
      </w:r>
      <w:proofErr w:type="spellEnd"/>
      <w:r w:rsidR="72C906D7" w:rsidRPr="3B05FCEC">
        <w:rPr>
          <w:rFonts w:ascii="Arial" w:eastAsia="Arial" w:hAnsi="Arial" w:cs="Arial"/>
        </w:rPr>
        <w:t xml:space="preserve"> </w:t>
      </w:r>
      <w:r w:rsidR="009D0653">
        <w:rPr>
          <w:rFonts w:ascii="Arial" w:eastAsia="Arial" w:hAnsi="Arial" w:cs="Arial"/>
        </w:rPr>
        <w:fldChar w:fldCharType="begin" w:fldLock="1"/>
      </w:r>
      <w:r w:rsidR="00914654">
        <w:rPr>
          <w:rFonts w:ascii="Arial" w:eastAsia="Arial" w:hAnsi="Arial" w:cs="Arial"/>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29]","plainTextFormattedCitation":"[29]","previouslyFormattedCitation":"[28]"},"properties":{"noteIndex":0},"schema":"https://github.com/citation-style-language/schema/raw/master/csl-citation.json"}</w:instrText>
      </w:r>
      <w:r w:rsidR="009D0653">
        <w:rPr>
          <w:rFonts w:ascii="Arial" w:eastAsia="Arial" w:hAnsi="Arial" w:cs="Arial"/>
        </w:rPr>
        <w:fldChar w:fldCharType="separate"/>
      </w:r>
      <w:r w:rsidR="00914654" w:rsidRPr="00914654">
        <w:rPr>
          <w:rFonts w:ascii="Arial" w:eastAsia="Arial" w:hAnsi="Arial" w:cs="Arial"/>
          <w:noProof/>
        </w:rPr>
        <w:t>[29]</w:t>
      </w:r>
      <w:r w:rsidR="009D0653">
        <w:rPr>
          <w:rFonts w:ascii="Arial" w:eastAsia="Arial" w:hAnsi="Arial" w:cs="Arial"/>
        </w:rPr>
        <w:fldChar w:fldCharType="end"/>
      </w:r>
      <w:r w:rsidR="72C906D7" w:rsidRPr="3B05FCEC">
        <w:rPr>
          <w:rFonts w:ascii="Arial" w:eastAsia="Arial" w:hAnsi="Arial" w:cs="Arial"/>
        </w:rPr>
        <w:t xml:space="preserve">y métodos de </w:t>
      </w:r>
      <w:proofErr w:type="spellStart"/>
      <w:r w:rsidR="72C906D7" w:rsidRPr="00CF3C91">
        <w:rPr>
          <w:rFonts w:ascii="Arial" w:eastAsia="Arial" w:hAnsi="Arial" w:cs="Arial"/>
          <w:i/>
        </w:rPr>
        <w:t>testing</w:t>
      </w:r>
      <w:proofErr w:type="spellEnd"/>
      <w:r w:rsidR="72C906D7" w:rsidRPr="3B05FCEC">
        <w:rPr>
          <w:rFonts w:ascii="Arial" w:eastAsia="Arial" w:hAnsi="Arial" w:cs="Arial"/>
        </w:rPr>
        <w:t xml:space="preserve"> que garanticen una correcta comunicación de </w:t>
      </w:r>
      <w:r w:rsidR="5DCDD262" w:rsidRPr="3B05FCEC">
        <w:rPr>
          <w:rFonts w:ascii="Arial" w:eastAsia="Arial" w:hAnsi="Arial" w:cs="Arial"/>
        </w:rPr>
        <w:t>los m</w:t>
      </w:r>
      <w:r w:rsidR="00CF3C91">
        <w:rPr>
          <w:rFonts w:ascii="Arial" w:eastAsia="Arial" w:hAnsi="Arial" w:cs="Arial"/>
        </w:rPr>
        <w:t>ó</w:t>
      </w:r>
      <w:r w:rsidR="5DCDD262" w:rsidRPr="3B05FCEC">
        <w:rPr>
          <w:rFonts w:ascii="Arial" w:eastAsia="Arial" w:hAnsi="Arial" w:cs="Arial"/>
        </w:rPr>
        <w:t xml:space="preserve">dulos de </w:t>
      </w:r>
      <w:proofErr w:type="spellStart"/>
      <w:r w:rsidR="5DCDD262" w:rsidRPr="00CF3C91">
        <w:rPr>
          <w:rFonts w:ascii="Arial" w:eastAsia="Arial" w:hAnsi="Arial" w:cs="Arial"/>
          <w:i/>
        </w:rPr>
        <w:t>React</w:t>
      </w:r>
      <w:proofErr w:type="spellEnd"/>
      <w:r w:rsidR="5DCDD262" w:rsidRPr="3B05FCEC">
        <w:rPr>
          <w:rFonts w:ascii="Arial" w:eastAsia="Arial" w:hAnsi="Arial" w:cs="Arial"/>
        </w:rPr>
        <w:t xml:space="preserve">, para ello deberá estudiar la documentación oficial de </w:t>
      </w:r>
      <w:proofErr w:type="spellStart"/>
      <w:r w:rsidR="5DCDD262" w:rsidRPr="00CF3C91">
        <w:rPr>
          <w:rFonts w:ascii="Arial" w:eastAsia="Arial" w:hAnsi="Arial" w:cs="Arial"/>
          <w:i/>
        </w:rPr>
        <w:t>Firebase</w:t>
      </w:r>
      <w:proofErr w:type="spellEnd"/>
      <w:r w:rsidR="5DCDD262" w:rsidRPr="3B05FCEC">
        <w:rPr>
          <w:rFonts w:ascii="Arial" w:eastAsia="Arial" w:hAnsi="Arial" w:cs="Arial"/>
        </w:rPr>
        <w:t xml:space="preserve"> </w:t>
      </w:r>
      <w:r w:rsidR="009D0653">
        <w:rPr>
          <w:rFonts w:ascii="Arial" w:eastAsia="Arial" w:hAnsi="Arial" w:cs="Arial"/>
        </w:rPr>
        <w:fldChar w:fldCharType="begin" w:fldLock="1"/>
      </w:r>
      <w:r w:rsidR="00914654">
        <w:rPr>
          <w:rFonts w:ascii="Arial" w:eastAsia="Arial" w:hAnsi="Arial" w:cs="Arial"/>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29]","plainTextFormattedCitation":"[29]","previouslyFormattedCitation":"[28]"},"properties":{"noteIndex":0},"schema":"https://github.com/citation-style-language/schema/raw/master/csl-citation.json"}</w:instrText>
      </w:r>
      <w:r w:rsidR="009D0653">
        <w:rPr>
          <w:rFonts w:ascii="Arial" w:eastAsia="Arial" w:hAnsi="Arial" w:cs="Arial"/>
        </w:rPr>
        <w:fldChar w:fldCharType="separate"/>
      </w:r>
      <w:r w:rsidR="00914654" w:rsidRPr="00914654">
        <w:rPr>
          <w:rFonts w:ascii="Arial" w:eastAsia="Arial" w:hAnsi="Arial" w:cs="Arial"/>
          <w:noProof/>
        </w:rPr>
        <w:t>[29]</w:t>
      </w:r>
      <w:r w:rsidR="009D0653">
        <w:rPr>
          <w:rFonts w:ascii="Arial" w:eastAsia="Arial" w:hAnsi="Arial" w:cs="Arial"/>
        </w:rPr>
        <w:fldChar w:fldCharType="end"/>
      </w:r>
      <w:r w:rsidR="5DCDD262" w:rsidRPr="3B05FCEC">
        <w:rPr>
          <w:rFonts w:ascii="Arial" w:eastAsia="Arial" w:hAnsi="Arial" w:cs="Arial"/>
        </w:rPr>
        <w:t xml:space="preserve">y GitHub </w:t>
      </w:r>
      <w:r w:rsidR="009D0653">
        <w:rPr>
          <w:rFonts w:ascii="Arial" w:eastAsia="Arial" w:hAnsi="Arial" w:cs="Arial"/>
        </w:rPr>
        <w:fldChar w:fldCharType="begin" w:fldLock="1"/>
      </w:r>
      <w:r w:rsidR="00914654">
        <w:rPr>
          <w:rFonts w:ascii="Arial" w:eastAsia="Arial" w:hAnsi="Arial" w:cs="Arial"/>
        </w:rPr>
        <w:instrText>ADDIN CSL_CITATION {"citationItems":[{"id":"ITEM-1","itemData":{"URL":"https://www.w3schools.com/whatis/whatis_github.asp","accessed":{"date-parts":[["2020","9","9"]]},"id":"ITEM-1","issued":{"date-parts":[["0"]]},"title":"What is GitHub","type":"webpage"},"uris":["http://www.mendeley.com/documents/?uuid=a2e46dc9-cdbc-3136-b113-0f1b35e117a1"]}],"mendeley":{"formattedCitation":"[33]","plainTextFormattedCitation":"[33]","previouslyFormattedCitation":"[32]"},"properties":{"noteIndex":0},"schema":"https://github.com/citation-style-language/schema/raw/master/csl-citation.json"}</w:instrText>
      </w:r>
      <w:r w:rsidR="009D0653">
        <w:rPr>
          <w:rFonts w:ascii="Arial" w:eastAsia="Arial" w:hAnsi="Arial" w:cs="Arial"/>
        </w:rPr>
        <w:fldChar w:fldCharType="separate"/>
      </w:r>
      <w:r w:rsidR="00914654" w:rsidRPr="00914654">
        <w:rPr>
          <w:rFonts w:ascii="Arial" w:eastAsia="Arial" w:hAnsi="Arial" w:cs="Arial"/>
          <w:noProof/>
        </w:rPr>
        <w:t>[33]</w:t>
      </w:r>
      <w:r w:rsidR="009D0653">
        <w:rPr>
          <w:rFonts w:ascii="Arial" w:eastAsia="Arial" w:hAnsi="Arial" w:cs="Arial"/>
        </w:rPr>
        <w:fldChar w:fldCharType="end"/>
      </w:r>
    </w:p>
    <w:p w14:paraId="4AB26C6F" w14:textId="77777777" w:rsidR="006B7DCC" w:rsidRPr="006B7DCC" w:rsidRDefault="006B7DCC" w:rsidP="3B05FCEC">
      <w:pPr>
        <w:rPr>
          <w:rFonts w:ascii="Arial" w:eastAsia="Arial" w:hAnsi="Arial" w:cs="Arial"/>
          <w:b/>
          <w:bCs/>
        </w:rPr>
      </w:pPr>
    </w:p>
    <w:p w14:paraId="5114C8BB" w14:textId="061E0287" w:rsidR="009B36C7" w:rsidRPr="009B36C7" w:rsidRDefault="5A0CC129" w:rsidP="009B36C7">
      <w:pPr>
        <w:pStyle w:val="Ttulo3"/>
        <w:rPr>
          <w:rFonts w:ascii="Arial" w:eastAsia="Arial" w:hAnsi="Arial" w:cs="Arial"/>
        </w:rPr>
      </w:pPr>
      <w:bookmarkStart w:id="49" w:name="_Toc50534674"/>
      <w:r w:rsidRPr="3B05FCEC">
        <w:rPr>
          <w:rFonts w:ascii="Arial" w:eastAsia="Arial" w:hAnsi="Arial" w:cs="Arial"/>
        </w:rPr>
        <w:t>Infraestructura del proyecto</w:t>
      </w:r>
      <w:bookmarkEnd w:id="49"/>
    </w:p>
    <w:p w14:paraId="4F5ACA88" w14:textId="77777777" w:rsidR="0049713B" w:rsidRPr="0049713B" w:rsidRDefault="0049713B" w:rsidP="0049713B"/>
    <w:p w14:paraId="4D0A4143" w14:textId="685F0F8F" w:rsidR="00657EB8" w:rsidRPr="00657EB8" w:rsidRDefault="18A11239" w:rsidP="00D40496">
      <w:pPr>
        <w:jc w:val="both"/>
        <w:rPr>
          <w:rFonts w:ascii="Arial" w:eastAsia="Arial" w:hAnsi="Arial" w:cs="Arial"/>
        </w:rPr>
      </w:pPr>
      <w:r w:rsidRPr="3B05FCEC">
        <w:rPr>
          <w:rFonts w:ascii="Arial" w:eastAsia="Arial" w:hAnsi="Arial" w:cs="Arial"/>
        </w:rPr>
        <w:t xml:space="preserve">Para poder dar inicio al desarrollo del proyecto es necesario detallar tanto las herramientas físicas como </w:t>
      </w:r>
      <w:r w:rsidR="715244C5" w:rsidRPr="3B05FCEC">
        <w:rPr>
          <w:rFonts w:ascii="Arial" w:eastAsia="Arial" w:hAnsi="Arial" w:cs="Arial"/>
        </w:rPr>
        <w:t xml:space="preserve">lógicas, </w:t>
      </w:r>
      <w:r w:rsidR="5CE543C6" w:rsidRPr="3B05FCEC">
        <w:rPr>
          <w:rFonts w:ascii="Arial" w:eastAsia="Arial" w:hAnsi="Arial" w:cs="Arial"/>
        </w:rPr>
        <w:t xml:space="preserve">con ello se refiere a las características de los equipos de </w:t>
      </w:r>
      <w:r w:rsidR="007B3AC9" w:rsidRPr="3B05FCEC">
        <w:rPr>
          <w:rFonts w:ascii="Arial" w:eastAsia="Arial" w:hAnsi="Arial" w:cs="Arial"/>
        </w:rPr>
        <w:t>cómputo</w:t>
      </w:r>
      <w:r w:rsidR="5CE543C6" w:rsidRPr="3B05FCEC">
        <w:rPr>
          <w:rFonts w:ascii="Arial" w:eastAsia="Arial" w:hAnsi="Arial" w:cs="Arial"/>
        </w:rPr>
        <w:t xml:space="preserve"> de cada estudiante al igual que el software a utilizar, </w:t>
      </w:r>
      <w:r w:rsidR="299195EB" w:rsidRPr="3B05FCEC">
        <w:rPr>
          <w:rFonts w:ascii="Arial" w:eastAsia="Arial" w:hAnsi="Arial" w:cs="Arial"/>
        </w:rPr>
        <w:t xml:space="preserve">por </w:t>
      </w:r>
      <w:r w:rsidR="00D40496" w:rsidRPr="00D40496">
        <w:rPr>
          <w:rFonts w:ascii="Arial" w:eastAsia="Arial" w:hAnsi="Arial" w:cs="Arial"/>
        </w:rPr>
        <w:t xml:space="preserve">lo </w:t>
      </w:r>
      <w:proofErr w:type="spellStart"/>
      <w:r w:rsidR="299195EB" w:rsidRPr="3B05FCEC">
        <w:rPr>
          <w:rFonts w:ascii="Arial" w:eastAsia="Arial" w:hAnsi="Arial" w:cs="Arial"/>
        </w:rPr>
        <w:t>tanto</w:t>
      </w:r>
      <w:r w:rsidR="00AE2960" w:rsidRPr="3B05FCEC">
        <w:rPr>
          <w:rFonts w:ascii="Arial" w:eastAsia="Arial" w:hAnsi="Arial" w:cs="Arial"/>
        </w:rPr>
        <w:t>,</w:t>
      </w:r>
      <w:r w:rsidR="299195EB" w:rsidRPr="3B05FCEC">
        <w:rPr>
          <w:rFonts w:ascii="Arial" w:eastAsia="Arial" w:hAnsi="Arial" w:cs="Arial"/>
        </w:rPr>
        <w:t>en</w:t>
      </w:r>
      <w:proofErr w:type="spellEnd"/>
      <w:r w:rsidR="299195EB" w:rsidRPr="3B05FCEC">
        <w:rPr>
          <w:rFonts w:ascii="Arial" w:eastAsia="Arial" w:hAnsi="Arial" w:cs="Arial"/>
        </w:rPr>
        <w:t xml:space="preserve"> la </w:t>
      </w:r>
      <w:r w:rsidR="299195EB" w:rsidRPr="00D40496">
        <w:rPr>
          <w:rFonts w:ascii="Arial" w:eastAsia="Arial" w:hAnsi="Arial" w:cs="Arial"/>
        </w:rPr>
        <w:t>tabl</w:t>
      </w:r>
      <w:r w:rsidR="00D40496" w:rsidRPr="00D40496">
        <w:rPr>
          <w:rFonts w:ascii="Arial" w:eastAsia="Arial" w:hAnsi="Arial" w:cs="Arial"/>
        </w:rPr>
        <w:t>a</w:t>
      </w:r>
      <w:r w:rsidR="00524595" w:rsidRPr="3B05FCEC">
        <w:rPr>
          <w:rFonts w:ascii="Arial" w:eastAsia="Arial" w:hAnsi="Arial" w:cs="Arial"/>
        </w:rPr>
        <w:t xml:space="preserve"> </w:t>
      </w:r>
      <w:r w:rsidR="002E1D39">
        <w:rPr>
          <w:rFonts w:ascii="Arial" w:eastAsia="Arial" w:hAnsi="Arial" w:cs="Arial"/>
        </w:rPr>
        <w:t xml:space="preserve">7 </w:t>
      </w:r>
      <w:r w:rsidR="3058BDF0" w:rsidRPr="3B05FCEC">
        <w:rPr>
          <w:rFonts w:ascii="Arial" w:eastAsia="Arial" w:hAnsi="Arial" w:cs="Arial"/>
        </w:rPr>
        <w:t xml:space="preserve">se </w:t>
      </w:r>
      <w:r w:rsidR="00652A56" w:rsidRPr="3B05FCEC">
        <w:rPr>
          <w:rFonts w:ascii="Arial" w:eastAsia="Arial" w:hAnsi="Arial" w:cs="Arial"/>
        </w:rPr>
        <w:t>detallarán</w:t>
      </w:r>
      <w:r w:rsidR="3058BDF0" w:rsidRPr="3B05FCEC">
        <w:rPr>
          <w:rFonts w:ascii="Arial" w:eastAsia="Arial" w:hAnsi="Arial" w:cs="Arial"/>
        </w:rPr>
        <w:t xml:space="preserve"> </w:t>
      </w:r>
      <w:r w:rsidR="1ECDD607" w:rsidRPr="3B05FCEC">
        <w:rPr>
          <w:rFonts w:ascii="Arial" w:eastAsia="Arial" w:hAnsi="Arial" w:cs="Arial"/>
        </w:rPr>
        <w:t>las herramientas tecnológicas para desarrollar el documento</w:t>
      </w:r>
      <w:r w:rsidR="002E1D39">
        <w:rPr>
          <w:rFonts w:ascii="Arial" w:eastAsia="Arial" w:hAnsi="Arial" w:cs="Arial"/>
        </w:rPr>
        <w:t xml:space="preserve"> y </w:t>
      </w:r>
      <w:r w:rsidR="002E1D39" w:rsidRPr="3B05FCEC">
        <w:rPr>
          <w:rFonts w:ascii="Arial" w:eastAsia="Arial" w:hAnsi="Arial" w:cs="Arial"/>
        </w:rPr>
        <w:t xml:space="preserve">en la </w:t>
      </w:r>
      <w:r w:rsidR="002E1D39" w:rsidRPr="00D40496">
        <w:rPr>
          <w:rFonts w:ascii="Arial" w:eastAsia="Arial" w:hAnsi="Arial" w:cs="Arial"/>
        </w:rPr>
        <w:t>tabla</w:t>
      </w:r>
      <w:r w:rsidR="002E1D39" w:rsidRPr="3B05FCEC">
        <w:rPr>
          <w:rFonts w:ascii="Arial" w:eastAsia="Arial" w:hAnsi="Arial" w:cs="Arial"/>
        </w:rPr>
        <w:t xml:space="preserve"> </w:t>
      </w:r>
      <w:r w:rsidR="002E1D39">
        <w:rPr>
          <w:rFonts w:ascii="Arial" w:eastAsia="Arial" w:hAnsi="Arial" w:cs="Arial"/>
        </w:rPr>
        <w:t xml:space="preserve">8 </w:t>
      </w:r>
      <w:r w:rsidR="002E1D39" w:rsidRPr="3B05FCEC">
        <w:rPr>
          <w:rFonts w:ascii="Arial" w:eastAsia="Arial" w:hAnsi="Arial" w:cs="Arial"/>
        </w:rPr>
        <w:t>se podrán ver las características técnicas</w:t>
      </w:r>
      <w:r w:rsidR="002E1D39">
        <w:rPr>
          <w:rFonts w:ascii="Arial" w:eastAsia="Arial" w:hAnsi="Arial" w:cs="Arial"/>
        </w:rPr>
        <w:t xml:space="preserve"> de la infra</w:t>
      </w:r>
      <w:r w:rsidR="00806B7A">
        <w:rPr>
          <w:rFonts w:ascii="Arial" w:eastAsia="Arial" w:hAnsi="Arial" w:cs="Arial"/>
        </w:rPr>
        <w:t>estructura</w:t>
      </w:r>
      <w:r w:rsidR="1ECDD607" w:rsidRPr="3B05FCEC">
        <w:rPr>
          <w:rFonts w:ascii="Arial" w:eastAsia="Arial" w:hAnsi="Arial" w:cs="Arial"/>
        </w:rPr>
        <w:t>.</w:t>
      </w:r>
    </w:p>
    <w:p w14:paraId="3087B0B8" w14:textId="5D4B58A8" w:rsidR="005A4432" w:rsidRDefault="005A4432" w:rsidP="3B05FCEC">
      <w:pPr>
        <w:rPr>
          <w:rFonts w:ascii="Arial" w:eastAsia="Arial" w:hAnsi="Arial" w:cs="Arial"/>
        </w:rPr>
      </w:pPr>
    </w:p>
    <w:tbl>
      <w:tblPr>
        <w:tblW w:w="8805"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97"/>
        <w:gridCol w:w="6508"/>
      </w:tblGrid>
      <w:tr w:rsidR="00783695" w14:paraId="7D1443F3"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CC0E293" w14:textId="77777777" w:rsidR="005A4432" w:rsidRDefault="7F458E72" w:rsidP="3B05FCEC">
            <w:pPr>
              <w:widowControl w:val="0"/>
              <w:jc w:val="center"/>
              <w:rPr>
                <w:rFonts w:ascii="Arial" w:eastAsia="Arial" w:hAnsi="Arial" w:cs="Arial"/>
                <w:b/>
                <w:bCs/>
              </w:rPr>
            </w:pPr>
            <w:r w:rsidRPr="3B05FCEC">
              <w:rPr>
                <w:rFonts w:ascii="Arial" w:eastAsia="Arial" w:hAnsi="Arial" w:cs="Arial"/>
                <w:b/>
                <w:bCs/>
              </w:rPr>
              <w:t>Nombre herramienta</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EC0FF6F" w14:textId="77777777" w:rsidR="005A4432" w:rsidRDefault="7F458E72" w:rsidP="3B05FCEC">
            <w:pPr>
              <w:widowControl w:val="0"/>
              <w:jc w:val="center"/>
              <w:rPr>
                <w:rFonts w:ascii="Arial" w:eastAsia="Arial" w:hAnsi="Arial" w:cs="Arial"/>
                <w:b/>
                <w:bCs/>
              </w:rPr>
            </w:pPr>
            <w:r w:rsidRPr="3B05FCEC">
              <w:rPr>
                <w:rFonts w:ascii="Arial" w:eastAsia="Arial" w:hAnsi="Arial" w:cs="Arial"/>
                <w:b/>
                <w:bCs/>
              </w:rPr>
              <w:t>Descripción</w:t>
            </w:r>
          </w:p>
        </w:tc>
      </w:tr>
      <w:tr w:rsidR="00840A99" w14:paraId="57762EA1" w14:textId="77777777" w:rsidTr="3B05FCEC">
        <w:trPr>
          <w:trHeight w:val="173"/>
        </w:trPr>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D7FC095" w14:textId="2DDC94E7" w:rsidR="005A4432" w:rsidRDefault="74692591" w:rsidP="3B05FCEC">
            <w:pPr>
              <w:widowControl w:val="0"/>
              <w:rPr>
                <w:rFonts w:ascii="Arial" w:eastAsia="Arial" w:hAnsi="Arial" w:cs="Arial"/>
                <w:vertAlign w:val="superscript"/>
              </w:rPr>
            </w:pPr>
            <w:r w:rsidRPr="00D40496">
              <w:rPr>
                <w:rFonts w:ascii="Arial" w:eastAsia="Arial" w:hAnsi="Arial" w:cs="Arial"/>
                <w:i/>
              </w:rPr>
              <w:t>Microsoft</w:t>
            </w:r>
            <w:r w:rsidRPr="3B05FCEC">
              <w:rPr>
                <w:rFonts w:ascii="Arial" w:eastAsia="Arial" w:hAnsi="Arial" w:cs="Arial"/>
              </w:rPr>
              <w:t xml:space="preserve"> </w:t>
            </w:r>
            <w:r w:rsidR="6BCD1B7B" w:rsidRPr="00D40496">
              <w:rPr>
                <w:rFonts w:ascii="Arial" w:eastAsia="Arial" w:hAnsi="Arial" w:cs="Arial"/>
                <w:i/>
              </w:rPr>
              <w:t>Word</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0BDEFB" w14:textId="6E3D2C79" w:rsidR="00F768CC" w:rsidRPr="002262FA" w:rsidRDefault="78746C9C" w:rsidP="3B05FCEC">
            <w:pPr>
              <w:widowControl w:val="0"/>
              <w:rPr>
                <w:rFonts w:ascii="Arial" w:eastAsia="Arial" w:hAnsi="Arial" w:cs="Arial"/>
              </w:rPr>
            </w:pPr>
            <w:r w:rsidRPr="3B05FCEC">
              <w:rPr>
                <w:rFonts w:ascii="Arial" w:eastAsia="Arial" w:hAnsi="Arial" w:cs="Arial"/>
              </w:rPr>
              <w:t xml:space="preserve">Es un procesador de textos publicado por Microsoft </w:t>
            </w:r>
            <w:r w:rsidR="3E607267" w:rsidRPr="3B05FCEC">
              <w:rPr>
                <w:rFonts w:ascii="Arial" w:eastAsia="Arial" w:hAnsi="Arial" w:cs="Arial"/>
              </w:rPr>
              <w:t xml:space="preserve">que </w:t>
            </w:r>
            <w:r w:rsidRPr="3B05FCEC">
              <w:rPr>
                <w:rFonts w:ascii="Arial" w:eastAsia="Arial" w:hAnsi="Arial" w:cs="Arial"/>
              </w:rPr>
              <w:t xml:space="preserve">permite crear documentos, informes, cartas y currículos de calidad profesional. </w:t>
            </w:r>
            <w:r w:rsidR="3E607267" w:rsidRPr="3B05FCEC">
              <w:rPr>
                <w:rFonts w:ascii="Arial" w:eastAsia="Arial" w:hAnsi="Arial" w:cs="Arial"/>
              </w:rPr>
              <w:t>Este</w:t>
            </w:r>
            <w:r w:rsidRPr="3B05FCEC">
              <w:rPr>
                <w:rFonts w:ascii="Arial" w:eastAsia="Arial" w:hAnsi="Arial" w:cs="Arial"/>
              </w:rPr>
              <w:t xml:space="preserve"> tiene características como la revisión de la ortografía, la revisión gramatical, el formato de texto y de fuentes y más.</w:t>
            </w:r>
            <w:r w:rsidR="00F6683B">
              <w:rPr>
                <w:rFonts w:ascii="Arial" w:eastAsia="Arial" w:hAnsi="Arial" w:cs="Arial"/>
              </w:rPr>
              <w:fldChar w:fldCharType="begin" w:fldLock="1"/>
            </w:r>
            <w:r w:rsidR="00914654">
              <w:rPr>
                <w:rFonts w:ascii="Arial" w:eastAsia="Arial" w:hAnsi="Arial" w:cs="Arial"/>
              </w:rPr>
              <w:instrText>ADDIN CSL_CITATION {"citationItems":[{"id":"ITEM-1","itemData":{"URL":"https://www.computerhope.com/jargon/m/microsoft-word.htm","accessed":{"date-parts":[["2020","9","9"]]},"id":"ITEM-1","issued":{"date-parts":[["0"]]},"title":"What is Microsoft Word?","type":"webpage"},"uris":["http://www.mendeley.com/documents/?uuid=e26813e2-ca40-3a72-8560-b0db17f34648"]}],"mendeley":{"formattedCitation":"[47]","plainTextFormattedCitation":"[47]","previouslyFormattedCitation":"[46]"},"properties":{"noteIndex":0},"schema":"https://github.com/citation-style-language/schema/raw/master/csl-citation.json"}</w:instrText>
            </w:r>
            <w:r w:rsidR="00F6683B">
              <w:rPr>
                <w:rFonts w:ascii="Arial" w:eastAsia="Arial" w:hAnsi="Arial" w:cs="Arial"/>
              </w:rPr>
              <w:fldChar w:fldCharType="separate"/>
            </w:r>
            <w:r w:rsidR="00914654" w:rsidRPr="00914654">
              <w:rPr>
                <w:rFonts w:ascii="Arial" w:eastAsia="Arial" w:hAnsi="Arial" w:cs="Arial"/>
                <w:noProof/>
              </w:rPr>
              <w:t>[47]</w:t>
            </w:r>
            <w:r w:rsidR="00F6683B">
              <w:rPr>
                <w:rFonts w:ascii="Arial" w:eastAsia="Arial" w:hAnsi="Arial" w:cs="Arial"/>
              </w:rPr>
              <w:fldChar w:fldCharType="end"/>
            </w:r>
            <w:r w:rsidR="00F6683B" w:rsidRPr="002262FA">
              <w:rPr>
                <w:rFonts w:ascii="Arial" w:eastAsia="Arial" w:hAnsi="Arial" w:cs="Arial"/>
              </w:rPr>
              <w:t xml:space="preserve"> </w:t>
            </w:r>
          </w:p>
        </w:tc>
      </w:tr>
      <w:tr w:rsidR="00840A99" w14:paraId="69B4F04C"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E7C29C" w14:textId="77777777" w:rsidR="005A4432" w:rsidRDefault="7F458E72" w:rsidP="3B05FCEC">
            <w:pPr>
              <w:widowControl w:val="0"/>
              <w:rPr>
                <w:rFonts w:ascii="Arial" w:eastAsia="Arial" w:hAnsi="Arial" w:cs="Arial"/>
              </w:rPr>
            </w:pPr>
            <w:r w:rsidRPr="00D40496">
              <w:rPr>
                <w:rFonts w:ascii="Arial" w:eastAsia="Arial" w:hAnsi="Arial" w:cs="Arial"/>
                <w:i/>
              </w:rPr>
              <w:t>Mendeley</w:t>
            </w:r>
            <w:r w:rsidRPr="3B05FCEC">
              <w:rPr>
                <w:rFonts w:ascii="Arial" w:eastAsia="Arial" w:hAnsi="Arial" w:cs="Arial"/>
              </w:rPr>
              <w:t xml:space="preserve"> </w:t>
            </w:r>
            <w:r w:rsidRPr="00D40496">
              <w:rPr>
                <w:rFonts w:ascii="Arial" w:eastAsia="Arial" w:hAnsi="Arial" w:cs="Arial"/>
                <w:i/>
              </w:rPr>
              <w:t>Desktop</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21B8A2" w14:textId="3082E697" w:rsidR="00773120" w:rsidRPr="00F6683B" w:rsidRDefault="1B825D14" w:rsidP="3B05FCEC">
            <w:pPr>
              <w:widowControl w:val="0"/>
              <w:rPr>
                <w:rFonts w:ascii="Arial" w:eastAsia="Arial" w:hAnsi="Arial" w:cs="Arial"/>
              </w:rPr>
            </w:pPr>
            <w:r w:rsidRPr="3B05FCEC">
              <w:rPr>
                <w:rFonts w:ascii="Arial" w:eastAsia="Arial" w:hAnsi="Arial" w:cs="Arial"/>
              </w:rPr>
              <w:t>Es un gestor de referencias gratuito que puede ayudarle a recopilar referencias, organizar sus citas y crear bibliografías.</w:t>
            </w:r>
            <w:r w:rsidR="00F6683B">
              <w:rPr>
                <w:rFonts w:ascii="Arial" w:eastAsia="Arial" w:hAnsi="Arial" w:cs="Arial"/>
              </w:rPr>
              <w:fldChar w:fldCharType="begin" w:fldLock="1"/>
            </w:r>
            <w:r w:rsidR="00914654">
              <w:rPr>
                <w:rFonts w:ascii="Arial" w:eastAsia="Arial" w:hAnsi="Arial" w:cs="Arial"/>
              </w:rPr>
              <w:instrText>ADDIN CSL_CITATION {"citationItems":[{"id":"ITEM-1","itemData":{"abstract":"Mendeley is a free reference manager and academic social network that can help you organize your research, collaborate with others online, and discover the latest research.","author":[{"dropping-particle":"","family":"Gelfand","given":"Julia","non-dropping-particle":"","parse-names":false,"suffix":""}],"id":"ITEM-1","issued":{"date-parts":[["0"]]},"title":"Research Guides: Mendeley Research Manager: Why Mendeley?","type":"article-journal"},"uris":["http://www.mendeley.com/documents/?uuid=8b6744ee-bc8c-3fc7-8a72-95af244d870b"]}],"mendeley":{"formattedCitation":"[48]","plainTextFormattedCitation":"[48]","previouslyFormattedCitation":"[47]"},"properties":{"noteIndex":0},"schema":"https://github.com/citation-style-language/schema/raw/master/csl-citation.json"}</w:instrText>
            </w:r>
            <w:r w:rsidR="00F6683B">
              <w:rPr>
                <w:rFonts w:ascii="Arial" w:eastAsia="Arial" w:hAnsi="Arial" w:cs="Arial"/>
              </w:rPr>
              <w:fldChar w:fldCharType="separate"/>
            </w:r>
            <w:r w:rsidR="00914654" w:rsidRPr="00914654">
              <w:rPr>
                <w:rFonts w:ascii="Arial" w:eastAsia="Arial" w:hAnsi="Arial" w:cs="Arial"/>
                <w:noProof/>
              </w:rPr>
              <w:t>[48]</w:t>
            </w:r>
            <w:r w:rsidR="00F6683B">
              <w:rPr>
                <w:rFonts w:ascii="Arial" w:eastAsia="Arial" w:hAnsi="Arial" w:cs="Arial"/>
              </w:rPr>
              <w:fldChar w:fldCharType="end"/>
            </w:r>
          </w:p>
        </w:tc>
      </w:tr>
      <w:tr w:rsidR="00840A99" w14:paraId="1D80485A"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D737E75" w14:textId="14C98DE5" w:rsidR="005A4432" w:rsidRPr="00D40496" w:rsidRDefault="69EEDD73" w:rsidP="3B05FCEC">
            <w:pPr>
              <w:widowControl w:val="0"/>
              <w:rPr>
                <w:rFonts w:ascii="Arial" w:eastAsia="Arial" w:hAnsi="Arial" w:cs="Arial"/>
                <w:i/>
              </w:rPr>
            </w:pPr>
            <w:proofErr w:type="spellStart"/>
            <w:r w:rsidRPr="00D40496">
              <w:rPr>
                <w:rFonts w:ascii="Arial" w:eastAsia="Arial" w:hAnsi="Arial" w:cs="Arial"/>
                <w:i/>
              </w:rPr>
              <w:t>Creat</w:t>
            </w:r>
            <w:r w:rsidR="3FA94BB2" w:rsidRPr="00D40496">
              <w:rPr>
                <w:rFonts w:ascii="Arial" w:eastAsia="Arial" w:hAnsi="Arial" w:cs="Arial"/>
                <w:i/>
              </w:rPr>
              <w:t>e</w:t>
            </w:r>
            <w:r w:rsidRPr="00D40496">
              <w:rPr>
                <w:rFonts w:ascii="Arial" w:eastAsia="Arial" w:hAnsi="Arial" w:cs="Arial"/>
                <w:i/>
              </w:rPr>
              <w:t>ly</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2C72918" w14:textId="78E66252" w:rsidR="009A247A" w:rsidRPr="00F6683B" w:rsidRDefault="241A5379" w:rsidP="3B05FCEC">
            <w:pPr>
              <w:widowControl w:val="0"/>
              <w:rPr>
                <w:rFonts w:ascii="Arial" w:eastAsia="Arial" w:hAnsi="Arial" w:cs="Arial"/>
              </w:rPr>
            </w:pPr>
            <w:r w:rsidRPr="3B05FCEC">
              <w:rPr>
                <w:rFonts w:ascii="Arial" w:eastAsia="Arial" w:hAnsi="Arial" w:cs="Arial"/>
              </w:rPr>
              <w:t>E</w:t>
            </w:r>
            <w:r w:rsidR="000FB3D7" w:rsidRPr="3B05FCEC">
              <w:rPr>
                <w:rFonts w:ascii="Arial" w:eastAsia="Arial" w:hAnsi="Arial" w:cs="Arial"/>
              </w:rPr>
              <w:t xml:space="preserve">s una herramienta de diagramación basada en la web, que soporta muchos tipos de diagramas, incluyendo diagramas de flujo, diagramas de </w:t>
            </w:r>
            <w:proofErr w:type="spellStart"/>
            <w:r w:rsidR="000FB3D7" w:rsidRPr="3B05FCEC">
              <w:rPr>
                <w:rFonts w:ascii="Arial" w:eastAsia="Arial" w:hAnsi="Arial" w:cs="Arial"/>
              </w:rPr>
              <w:t>Venn</w:t>
            </w:r>
            <w:proofErr w:type="spellEnd"/>
            <w:r w:rsidR="000FB3D7" w:rsidRPr="3B05FCEC">
              <w:rPr>
                <w:rFonts w:ascii="Arial" w:eastAsia="Arial" w:hAnsi="Arial" w:cs="Arial"/>
              </w:rPr>
              <w:t xml:space="preserve">, </w:t>
            </w:r>
            <w:proofErr w:type="spellStart"/>
            <w:r w:rsidR="000FB3D7" w:rsidRPr="3B05FCEC">
              <w:rPr>
                <w:rFonts w:ascii="Arial" w:eastAsia="Arial" w:hAnsi="Arial" w:cs="Arial"/>
              </w:rPr>
              <w:t>story</w:t>
            </w:r>
            <w:proofErr w:type="spellEnd"/>
            <w:r w:rsidR="000FB3D7" w:rsidRPr="3B05FCEC">
              <w:rPr>
                <w:rFonts w:ascii="Arial" w:eastAsia="Arial" w:hAnsi="Arial" w:cs="Arial"/>
              </w:rPr>
              <w:t xml:space="preserve"> </w:t>
            </w:r>
            <w:proofErr w:type="spellStart"/>
            <w:r w:rsidR="000FB3D7" w:rsidRPr="3B05FCEC">
              <w:rPr>
                <w:rFonts w:ascii="Arial" w:eastAsia="Arial" w:hAnsi="Arial" w:cs="Arial"/>
              </w:rPr>
              <w:t>boards</w:t>
            </w:r>
            <w:proofErr w:type="spellEnd"/>
            <w:r w:rsidR="5EE59266" w:rsidRPr="3B05FCEC">
              <w:rPr>
                <w:rFonts w:ascii="Arial" w:eastAsia="Arial" w:hAnsi="Arial" w:cs="Arial"/>
              </w:rPr>
              <w:t>.</w:t>
            </w:r>
            <w:r w:rsidR="00F6683B">
              <w:rPr>
                <w:rFonts w:ascii="Arial" w:eastAsia="Arial" w:hAnsi="Arial" w:cs="Arial"/>
              </w:rPr>
              <w:fldChar w:fldCharType="begin" w:fldLock="1"/>
            </w:r>
            <w:r w:rsidR="00914654">
              <w:rPr>
                <w:rFonts w:ascii="Arial" w:eastAsia="Arial" w:hAnsi="Arial" w:cs="Arial"/>
              </w:rPr>
              <w:instrText>ADDIN CSL_CITATION {"citationItems":[{"id":"ITEM-1","itemData":{"abstract":"Mendeley is a free reference manager and academic social network that can help you organize your research, collaborate with others online, and discover the latest research.","author":[{"dropping-particle":"","family":"Gelfand","given":"Julia","non-dropping-particle":"","parse-names":false,"suffix":""}],"id":"ITEM-1","issued":{"date-parts":[["0"]]},"title":"Research Guides: Mendeley Research Manager: Why Mendeley?","type":"article-journal"},"uris":["http://www.mendeley.com/documents/?uuid=8b6744ee-bc8c-3fc7-8a72-95af244d870b"]}],"mendeley":{"formattedCitation":"[48]","plainTextFormattedCitation":"[48]","previouslyFormattedCitation":"[47]"},"properties":{"noteIndex":0},"schema":"https://github.com/citation-style-language/schema/raw/master/csl-citation.json"}</w:instrText>
            </w:r>
            <w:r w:rsidR="00F6683B">
              <w:rPr>
                <w:rFonts w:ascii="Arial" w:eastAsia="Arial" w:hAnsi="Arial" w:cs="Arial"/>
              </w:rPr>
              <w:fldChar w:fldCharType="separate"/>
            </w:r>
            <w:r w:rsidR="00914654" w:rsidRPr="00914654">
              <w:rPr>
                <w:rFonts w:ascii="Arial" w:eastAsia="Arial" w:hAnsi="Arial" w:cs="Arial"/>
                <w:noProof/>
              </w:rPr>
              <w:t>[48]</w:t>
            </w:r>
            <w:r w:rsidR="00F6683B">
              <w:rPr>
                <w:rFonts w:ascii="Arial" w:eastAsia="Arial" w:hAnsi="Arial" w:cs="Arial"/>
              </w:rPr>
              <w:fldChar w:fldCharType="end"/>
            </w:r>
            <w:r w:rsidR="00F6683B">
              <w:rPr>
                <w:rFonts w:ascii="Arial" w:eastAsia="Arial" w:hAnsi="Arial" w:cs="Arial"/>
              </w:rPr>
              <w:t>m</w:t>
            </w:r>
          </w:p>
        </w:tc>
      </w:tr>
      <w:tr w:rsidR="00840A99" w14:paraId="6F70103B"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D6454DF" w14:textId="170FB36D" w:rsidR="005A4432" w:rsidRPr="00D40496" w:rsidRDefault="104D23E9" w:rsidP="3B05FCEC">
            <w:pPr>
              <w:widowControl w:val="0"/>
              <w:rPr>
                <w:rFonts w:ascii="Arial" w:eastAsia="Arial" w:hAnsi="Arial" w:cs="Arial"/>
                <w:i/>
              </w:rPr>
            </w:pPr>
            <w:proofErr w:type="spellStart"/>
            <w:r w:rsidRPr="00D40496">
              <w:rPr>
                <w:rFonts w:ascii="Arial" w:eastAsia="Arial" w:hAnsi="Arial" w:cs="Arial"/>
                <w:i/>
              </w:rPr>
              <w:t>Monday</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D18E758" w14:textId="1987555A" w:rsidR="005A4432" w:rsidRDefault="675E35AF" w:rsidP="00F6683B">
            <w:pPr>
              <w:rPr>
                <w:rFonts w:ascii="Arial" w:eastAsia="Arial" w:hAnsi="Arial" w:cs="Arial"/>
              </w:rPr>
            </w:pPr>
            <w:r w:rsidRPr="3B05FCEC">
              <w:rPr>
                <w:rFonts w:ascii="Arial" w:eastAsia="Arial" w:hAnsi="Arial" w:cs="Arial"/>
              </w:rPr>
              <w:t xml:space="preserve">Es un simple Sistema Operativo de Trabajo para que los equipos den forma a los flujos de trabajo, se ajusten a las necesidades cambiantes, creen transparencia y se conecten en colaboración. </w:t>
            </w:r>
            <w:r w:rsidR="00F6683B">
              <w:rPr>
                <w:rFonts w:ascii="Arial" w:eastAsia="Arial" w:hAnsi="Arial" w:cs="Arial"/>
              </w:rPr>
              <w:fldChar w:fldCharType="begin" w:fldLock="1"/>
            </w:r>
            <w:r w:rsidR="00914654">
              <w:rPr>
                <w:rFonts w:ascii="Arial" w:eastAsia="Arial" w:hAnsi="Arial" w:cs="Arial"/>
              </w:rPr>
              <w:instrText>ADDIN CSL_CITATION {"citationItems":[{"id":"ITEM-1","itemData":{"URL":"https://support.monday.com/hc/en-us/articles/115005310945-What-is-monday-com-","accessed":{"date-parts":[["2020","9","9"]]},"id":"ITEM-1","issued":{"date-parts":[["0"]]},"title":"What is monday.com? – Support","type":"webpage"},"uris":["http://www.mendeley.com/documents/?uuid=11ce0dc3-9dd6-30f8-8882-553c4c1fce13"]}],"mendeley":{"formattedCitation":"[41]","plainTextFormattedCitation":"[41]","previouslyFormattedCitation":"[40]"},"properties":{"noteIndex":0},"schema":"https://github.com/citation-style-language/schema/raw/master/csl-citation.json"}</w:instrText>
            </w:r>
            <w:r w:rsidR="00F6683B">
              <w:rPr>
                <w:rFonts w:ascii="Arial" w:eastAsia="Arial" w:hAnsi="Arial" w:cs="Arial"/>
              </w:rPr>
              <w:fldChar w:fldCharType="separate"/>
            </w:r>
            <w:r w:rsidR="00914654" w:rsidRPr="00914654">
              <w:rPr>
                <w:rFonts w:ascii="Arial" w:eastAsia="Arial" w:hAnsi="Arial" w:cs="Arial"/>
                <w:noProof/>
              </w:rPr>
              <w:t>[41]</w:t>
            </w:r>
            <w:r w:rsidR="00F6683B">
              <w:rPr>
                <w:rFonts w:ascii="Arial" w:eastAsia="Arial" w:hAnsi="Arial" w:cs="Arial"/>
              </w:rPr>
              <w:fldChar w:fldCharType="end"/>
            </w:r>
          </w:p>
        </w:tc>
      </w:tr>
      <w:tr w:rsidR="00840A99" w14:paraId="1A9FAF9F"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92B8B9D" w14:textId="77777777" w:rsidR="005A4432" w:rsidRPr="00D40496" w:rsidRDefault="7F458E72" w:rsidP="3B05FCEC">
            <w:pPr>
              <w:widowControl w:val="0"/>
              <w:rPr>
                <w:rFonts w:ascii="Arial" w:eastAsia="Arial" w:hAnsi="Arial" w:cs="Arial"/>
                <w:i/>
              </w:rPr>
            </w:pPr>
            <w:r w:rsidRPr="00D40496">
              <w:rPr>
                <w:rFonts w:ascii="Arial" w:eastAsia="Arial" w:hAnsi="Arial" w:cs="Arial"/>
                <w:i/>
              </w:rPr>
              <w:t>Trello</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697DA54" w14:textId="51671BD3" w:rsidR="001A0581" w:rsidRPr="00F6683B" w:rsidRDefault="7F458E72" w:rsidP="00F6683B">
            <w:pPr>
              <w:widowControl w:val="0"/>
              <w:rPr>
                <w:rFonts w:ascii="Arial" w:eastAsia="Arial" w:hAnsi="Arial" w:cs="Arial"/>
              </w:rPr>
            </w:pPr>
            <w:r w:rsidRPr="3B05FCEC">
              <w:rPr>
                <w:rFonts w:ascii="Arial" w:eastAsia="Arial" w:hAnsi="Arial" w:cs="Arial"/>
              </w:rPr>
              <w:t>Es una aplicación para la gestión y administración de proyectos, donde se trabaja mediante tableros y varias personas pueden editar y trabajar en ellos.</w:t>
            </w:r>
            <w:r w:rsidR="00F6683B">
              <w:rPr>
                <w:rFonts w:ascii="Arial" w:eastAsia="Arial" w:hAnsi="Arial" w:cs="Arial"/>
              </w:rPr>
              <w:fldChar w:fldCharType="begin" w:fldLock="1"/>
            </w:r>
            <w:r w:rsidR="00914654">
              <w:rPr>
                <w:rFonts w:ascii="Arial" w:eastAsia="Arial" w:hAnsi="Arial" w:cs="Arial"/>
              </w:rPr>
              <w:instrText>ADDIN CSL_CITATION {"citationItems":[{"id":"ITEM-1","itemData":{"URL":"https://help.trello.com/article/708-what-is-trello","accessed":{"date-parts":[["2020","9","9"]]},"id":"ITEM-1","issued":{"date-parts":[["0"]]},"title":"¿Qué es Trello? - Ayuda de Trello","type":"webpage"},"uris":["http://www.mendeley.com/documents/?uuid=15e99699-85ae-3a6a-b201-a54fc3553442"]}],"mendeley":{"formattedCitation":"[40]","plainTextFormattedCitation":"[40]","previouslyFormattedCitation":"[39]"},"properties":{"noteIndex":0},"schema":"https://github.com/citation-style-language/schema/raw/master/csl-citation.json"}</w:instrText>
            </w:r>
            <w:r w:rsidR="00F6683B">
              <w:rPr>
                <w:rFonts w:ascii="Arial" w:eastAsia="Arial" w:hAnsi="Arial" w:cs="Arial"/>
              </w:rPr>
              <w:fldChar w:fldCharType="separate"/>
            </w:r>
            <w:r w:rsidR="00914654" w:rsidRPr="00914654">
              <w:rPr>
                <w:rFonts w:ascii="Arial" w:eastAsia="Arial" w:hAnsi="Arial" w:cs="Arial"/>
                <w:noProof/>
              </w:rPr>
              <w:t>[40]</w:t>
            </w:r>
            <w:r w:rsidR="00F6683B">
              <w:rPr>
                <w:rFonts w:ascii="Arial" w:eastAsia="Arial" w:hAnsi="Arial" w:cs="Arial"/>
              </w:rPr>
              <w:fldChar w:fldCharType="end"/>
            </w:r>
          </w:p>
        </w:tc>
      </w:tr>
      <w:tr w:rsidR="00840A99" w14:paraId="6EE6F36A"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B2117D6" w14:textId="2459CC0A" w:rsidR="005A4432" w:rsidRDefault="7F458E72" w:rsidP="3B05FCEC">
            <w:pPr>
              <w:widowControl w:val="0"/>
              <w:rPr>
                <w:rFonts w:ascii="Arial" w:eastAsia="Arial" w:hAnsi="Arial" w:cs="Arial"/>
              </w:rPr>
            </w:pPr>
            <w:proofErr w:type="spellStart"/>
            <w:r w:rsidRPr="00D40496">
              <w:rPr>
                <w:rFonts w:ascii="Arial" w:eastAsia="Arial" w:hAnsi="Arial" w:cs="Arial"/>
                <w:i/>
              </w:rPr>
              <w:t>Planning</w:t>
            </w:r>
            <w:proofErr w:type="spellEnd"/>
            <w:r w:rsidR="533B7E16" w:rsidRPr="3B05FCEC">
              <w:rPr>
                <w:rFonts w:ascii="Arial" w:eastAsia="Arial" w:hAnsi="Arial" w:cs="Arial"/>
              </w:rPr>
              <w:t xml:space="preserve"> </w:t>
            </w:r>
            <w:proofErr w:type="spellStart"/>
            <w:r w:rsidRPr="00D40496">
              <w:rPr>
                <w:rFonts w:ascii="Arial" w:eastAsia="Arial" w:hAnsi="Arial" w:cs="Arial"/>
                <w:i/>
              </w:rPr>
              <w:t>Poker</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F9C6BF9" w14:textId="2CFCCCB6" w:rsidR="00A7533A" w:rsidRPr="00AF2DE4" w:rsidRDefault="277FE862" w:rsidP="3B05FCEC">
            <w:pPr>
              <w:widowControl w:val="0"/>
              <w:rPr>
                <w:rFonts w:ascii="Arial" w:eastAsia="Arial" w:hAnsi="Arial" w:cs="Arial"/>
              </w:rPr>
            </w:pPr>
            <w:r w:rsidRPr="3B05FCEC">
              <w:rPr>
                <w:rFonts w:ascii="Arial" w:eastAsia="Arial" w:hAnsi="Arial" w:cs="Arial"/>
              </w:rPr>
              <w:t>Es una técnica de estimación basada en el consenso y el juego, que se utiliza principalmente para estimar el esfuerzo o el tamaño relativo de los objetivos de desarrollo en el desarrollo de software</w:t>
            </w:r>
            <w:r w:rsidR="00AF2DE4">
              <w:rPr>
                <w:rFonts w:ascii="Arial" w:eastAsia="Arial" w:hAnsi="Arial" w:cs="Arial"/>
              </w:rPr>
              <w:fldChar w:fldCharType="begin" w:fldLock="1"/>
            </w:r>
            <w:r w:rsidR="00914654">
              <w:rPr>
                <w:rFonts w:ascii="Arial" w:eastAsia="Arial" w:hAnsi="Arial" w:cs="Arial"/>
              </w:rPr>
              <w:instrText>ADDIN CSL_CITATION {"citationItems":[{"id":"ITEM-1","itemData":{"URL":"https://www.planningpoker.com/answer/what-is-planning-poker/","accessed":{"date-parts":[["2020","9","9"]]},"id":"ITEM-1","issued":{"date-parts":[["0"]]},"title":"What is Planning Poker®? – Planning Poker®","type":"webpage"},"uris":["http://www.mendeley.com/documents/?uuid=21741820-c856-3c08-9208-974b8b8595d3"]}],"mendeley":{"formattedCitation":"[49]","plainTextFormattedCitation":"[49]","previouslyFormattedCitation":"[48]"},"properties":{"noteIndex":0},"schema":"https://github.com/citation-style-language/schema/raw/master/csl-citation.json"}</w:instrText>
            </w:r>
            <w:r w:rsidR="00AF2DE4">
              <w:rPr>
                <w:rFonts w:ascii="Arial" w:eastAsia="Arial" w:hAnsi="Arial" w:cs="Arial"/>
              </w:rPr>
              <w:fldChar w:fldCharType="separate"/>
            </w:r>
            <w:r w:rsidR="00914654" w:rsidRPr="00914654">
              <w:rPr>
                <w:rFonts w:ascii="Arial" w:eastAsia="Arial" w:hAnsi="Arial" w:cs="Arial"/>
                <w:noProof/>
              </w:rPr>
              <w:t>[49]</w:t>
            </w:r>
            <w:r w:rsidR="00AF2DE4">
              <w:rPr>
                <w:rFonts w:ascii="Arial" w:eastAsia="Arial" w:hAnsi="Arial" w:cs="Arial"/>
              </w:rPr>
              <w:fldChar w:fldCharType="end"/>
            </w:r>
          </w:p>
        </w:tc>
      </w:tr>
      <w:tr w:rsidR="00840A99" w14:paraId="76920E9D"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D15200C" w14:textId="77777777" w:rsidR="005A4432" w:rsidRDefault="7F458E72" w:rsidP="3B05FCEC">
            <w:pPr>
              <w:widowControl w:val="0"/>
              <w:rPr>
                <w:rFonts w:ascii="Arial" w:eastAsia="Arial" w:hAnsi="Arial" w:cs="Arial"/>
              </w:rPr>
            </w:pPr>
            <w:r w:rsidRPr="00D40496">
              <w:rPr>
                <w:rFonts w:ascii="Arial" w:eastAsia="Arial" w:hAnsi="Arial" w:cs="Arial"/>
                <w:i/>
              </w:rPr>
              <w:t>Bizagi</w:t>
            </w:r>
            <w:r w:rsidRPr="3B05FCEC">
              <w:rPr>
                <w:rFonts w:ascii="Arial" w:eastAsia="Arial" w:hAnsi="Arial" w:cs="Arial"/>
              </w:rPr>
              <w:t xml:space="preserve"> </w:t>
            </w:r>
            <w:proofErr w:type="spellStart"/>
            <w:r w:rsidRPr="00D40496">
              <w:rPr>
                <w:rFonts w:ascii="Arial" w:eastAsia="Arial" w:hAnsi="Arial" w:cs="Arial"/>
                <w:i/>
              </w:rPr>
              <w:t>Modeler</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E7B2DA0" w14:textId="6215C9CC" w:rsidR="00A7533A" w:rsidRDefault="7F458E72" w:rsidP="3B05FCEC">
            <w:pPr>
              <w:widowControl w:val="0"/>
              <w:rPr>
                <w:rFonts w:ascii="Arial" w:eastAsia="Arial" w:hAnsi="Arial" w:cs="Arial"/>
              </w:rPr>
            </w:pPr>
            <w:r w:rsidRPr="3B05FCEC">
              <w:rPr>
                <w:rFonts w:ascii="Arial" w:eastAsia="Arial" w:hAnsi="Arial" w:cs="Arial"/>
              </w:rPr>
              <w:t>Es una herramienta para el modelado de los procesos de negocio.</w:t>
            </w:r>
            <w:r w:rsidR="00AF2DE4">
              <w:rPr>
                <w:rFonts w:ascii="Arial" w:eastAsia="Arial" w:hAnsi="Arial" w:cs="Arial"/>
              </w:rPr>
              <w:fldChar w:fldCharType="begin" w:fldLock="1"/>
            </w:r>
            <w:r w:rsidR="00914654">
              <w:rPr>
                <w:rFonts w:ascii="Arial" w:eastAsia="Arial" w:hAnsi="Arial" w:cs="Arial"/>
              </w:rPr>
              <w:instrText>ADDIN CSL_CITATION {"citationItems":[{"id":"ITEM-1","itemData":{"URL":"https://www.bizagi.com/es/plataforma/modeler","accessed":{"date-parts":[["2020","9","9"]]},"id":"ITEM-1","issued":{"date-parts":[["0"]]},"title":"Bizagi Oficial Plataforma de negocios digitales y BPMS","type":"webpage"},"uris":["http://www.mendeley.com/documents/?uuid=3570b476-77e0-3827-9dbe-5c84cb3b1fa7"]}],"mendeley":{"formattedCitation":"[37]","plainTextFormattedCitation":"[37]","previouslyFormattedCitation":"[36]"},"properties":{"noteIndex":0},"schema":"https://github.com/citation-style-language/schema/raw/master/csl-citation.json"}</w:instrText>
            </w:r>
            <w:r w:rsidR="00AF2DE4">
              <w:rPr>
                <w:rFonts w:ascii="Arial" w:eastAsia="Arial" w:hAnsi="Arial" w:cs="Arial"/>
              </w:rPr>
              <w:fldChar w:fldCharType="separate"/>
            </w:r>
            <w:r w:rsidR="00914654" w:rsidRPr="00914654">
              <w:rPr>
                <w:rFonts w:ascii="Arial" w:eastAsia="Arial" w:hAnsi="Arial" w:cs="Arial"/>
                <w:noProof/>
              </w:rPr>
              <w:t>[37]</w:t>
            </w:r>
            <w:r w:rsidR="00AF2DE4">
              <w:rPr>
                <w:rFonts w:ascii="Arial" w:eastAsia="Arial" w:hAnsi="Arial" w:cs="Arial"/>
              </w:rPr>
              <w:fldChar w:fldCharType="end"/>
            </w:r>
          </w:p>
        </w:tc>
      </w:tr>
      <w:tr w:rsidR="00840A99" w14:paraId="03C1F556"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F416CB" w14:textId="77777777" w:rsidR="005A4432" w:rsidRDefault="7F458E72" w:rsidP="3B05FCEC">
            <w:pPr>
              <w:widowControl w:val="0"/>
              <w:rPr>
                <w:rFonts w:ascii="Arial" w:eastAsia="Arial" w:hAnsi="Arial" w:cs="Arial"/>
              </w:rPr>
            </w:pPr>
            <w:r w:rsidRPr="3B05FCEC">
              <w:rPr>
                <w:rFonts w:ascii="Arial" w:eastAsia="Arial" w:hAnsi="Arial" w:cs="Arial"/>
              </w:rPr>
              <w:lastRenderedPageBreak/>
              <w:t>GitHub</w:t>
            </w:r>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C1B70C4" w14:textId="5E78CA0D" w:rsidR="00F768CC" w:rsidRDefault="7F458E72" w:rsidP="3B05FCEC">
            <w:pPr>
              <w:widowControl w:val="0"/>
              <w:rPr>
                <w:rFonts w:ascii="Arial" w:eastAsia="Arial" w:hAnsi="Arial" w:cs="Arial"/>
              </w:rPr>
            </w:pPr>
            <w:r w:rsidRPr="3B05FCEC">
              <w:rPr>
                <w:rFonts w:ascii="Arial" w:eastAsia="Arial" w:hAnsi="Arial" w:cs="Arial"/>
              </w:rPr>
              <w:t>Es una plataforma de desarrollo colaborativo, que ofrece a los desarrolladores repositorios de software usando el sistema de control de versiones Git.</w:t>
            </w:r>
            <w:r w:rsidR="00AF2DE4">
              <w:rPr>
                <w:rFonts w:ascii="Arial" w:eastAsia="Arial" w:hAnsi="Arial" w:cs="Arial"/>
              </w:rPr>
              <w:fldChar w:fldCharType="begin" w:fldLock="1"/>
            </w:r>
            <w:r w:rsidR="00914654">
              <w:rPr>
                <w:rFonts w:ascii="Arial" w:eastAsia="Arial" w:hAnsi="Arial" w:cs="Arial"/>
              </w:rPr>
              <w:instrText>ADDIN CSL_CITATION {"citationItems":[{"id":"ITEM-1","itemData":{"URL":"https://www.w3schools.com/whatis/whatis_github.asp","accessed":{"date-parts":[["2020","9","9"]]},"id":"ITEM-1","issued":{"date-parts":[["0"]]},"title":"What is GitHub","type":"webpage"},"uris":["http://www.mendeley.com/documents/?uuid=a2e46dc9-cdbc-3136-b113-0f1b35e117a1"]}],"mendeley":{"formattedCitation":"[33]","plainTextFormattedCitation":"[33]","previouslyFormattedCitation":"[32]"},"properties":{"noteIndex":0},"schema":"https://github.com/citation-style-language/schema/raw/master/csl-citation.json"}</w:instrText>
            </w:r>
            <w:r w:rsidR="00AF2DE4">
              <w:rPr>
                <w:rFonts w:ascii="Arial" w:eastAsia="Arial" w:hAnsi="Arial" w:cs="Arial"/>
              </w:rPr>
              <w:fldChar w:fldCharType="separate"/>
            </w:r>
            <w:r w:rsidR="00914654" w:rsidRPr="00914654">
              <w:rPr>
                <w:rFonts w:ascii="Arial" w:eastAsia="Arial" w:hAnsi="Arial" w:cs="Arial"/>
                <w:noProof/>
              </w:rPr>
              <w:t>[33]</w:t>
            </w:r>
            <w:r w:rsidR="00AF2DE4">
              <w:rPr>
                <w:rFonts w:ascii="Arial" w:eastAsia="Arial" w:hAnsi="Arial" w:cs="Arial"/>
              </w:rPr>
              <w:fldChar w:fldCharType="end"/>
            </w:r>
          </w:p>
        </w:tc>
      </w:tr>
      <w:tr w:rsidR="00840A99" w14:paraId="1BFBC212"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ED8775" w14:textId="77777777" w:rsidR="005A4432" w:rsidRDefault="7F458E72" w:rsidP="3B05FCEC">
            <w:pPr>
              <w:widowControl w:val="0"/>
              <w:rPr>
                <w:rFonts w:ascii="Arial" w:eastAsia="Arial" w:hAnsi="Arial" w:cs="Arial"/>
              </w:rPr>
            </w:pPr>
            <w:proofErr w:type="spellStart"/>
            <w:r w:rsidRPr="3B05FCEC">
              <w:rPr>
                <w:rFonts w:ascii="Arial" w:eastAsia="Arial" w:hAnsi="Arial" w:cs="Arial"/>
              </w:rPr>
              <w:t>Canva</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D727B95" w14:textId="17E3981B" w:rsidR="00A7533A" w:rsidRDefault="7F458E72" w:rsidP="3B05FCEC">
            <w:pPr>
              <w:keepNext/>
              <w:widowControl w:val="0"/>
              <w:rPr>
                <w:rFonts w:ascii="Arial" w:eastAsia="Arial" w:hAnsi="Arial" w:cs="Arial"/>
              </w:rPr>
            </w:pPr>
            <w:r w:rsidRPr="3B05FCEC">
              <w:rPr>
                <w:rFonts w:ascii="Arial" w:eastAsia="Arial" w:hAnsi="Arial" w:cs="Arial"/>
              </w:rPr>
              <w:t>Es una herramienta web para crear diseño y gráficos, tales como: logos, presentaciones, tarjetas, entre otros.</w:t>
            </w:r>
            <w:r w:rsidR="00AF2DE4">
              <w:rPr>
                <w:rFonts w:ascii="Arial" w:eastAsia="Arial" w:hAnsi="Arial" w:cs="Arial"/>
              </w:rPr>
              <w:fldChar w:fldCharType="begin" w:fldLock="1"/>
            </w:r>
            <w:r w:rsidR="00914654">
              <w:rPr>
                <w:rFonts w:ascii="Arial" w:eastAsia="Arial" w:hAnsi="Arial" w:cs="Arial"/>
              </w:rPr>
              <w:instrText>ADDIN CSL_CITATION {"citationItems":[{"id":"ITEM-1","itemData":{"URL":"https://www.canva.com/","accessed":{"date-parts":[["2020","9","9"]]},"id":"ITEM-1","issued":{"date-parts":[["0"]]},"title":"Inicio - Canva","type":"webpage"},"uris":["http://www.mendeley.com/documents/?uuid=b680443e-abbb-3da0-b211-3951147f2a0b"]}],"mendeley":{"formattedCitation":"[50]","plainTextFormattedCitation":"[50]","previouslyFormattedCitation":"[49]"},"properties":{"noteIndex":0},"schema":"https://github.com/citation-style-language/schema/raw/master/csl-citation.json"}</w:instrText>
            </w:r>
            <w:r w:rsidR="00AF2DE4">
              <w:rPr>
                <w:rFonts w:ascii="Arial" w:eastAsia="Arial" w:hAnsi="Arial" w:cs="Arial"/>
              </w:rPr>
              <w:fldChar w:fldCharType="separate"/>
            </w:r>
            <w:r w:rsidR="00914654" w:rsidRPr="00914654">
              <w:rPr>
                <w:rFonts w:ascii="Arial" w:eastAsia="Arial" w:hAnsi="Arial" w:cs="Arial"/>
                <w:noProof/>
              </w:rPr>
              <w:t>[50]</w:t>
            </w:r>
            <w:r w:rsidR="00AF2DE4">
              <w:rPr>
                <w:rFonts w:ascii="Arial" w:eastAsia="Arial" w:hAnsi="Arial" w:cs="Arial"/>
              </w:rPr>
              <w:fldChar w:fldCharType="end"/>
            </w:r>
          </w:p>
        </w:tc>
      </w:tr>
      <w:tr w:rsidR="00840A99" w14:paraId="15337EC7" w14:textId="77777777" w:rsidTr="3B05FCEC">
        <w:tc>
          <w:tcPr>
            <w:tcW w:w="229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E66F03F" w14:textId="3F06EFC9" w:rsidR="003B4048" w:rsidRPr="00A47142" w:rsidRDefault="718161D4" w:rsidP="3B05FCEC">
            <w:pPr>
              <w:widowControl w:val="0"/>
              <w:rPr>
                <w:rFonts w:ascii="Arial" w:eastAsia="Arial" w:hAnsi="Arial" w:cs="Arial"/>
                <w:i/>
              </w:rPr>
            </w:pPr>
            <w:proofErr w:type="spellStart"/>
            <w:r w:rsidRPr="00A47142">
              <w:rPr>
                <w:rFonts w:ascii="Arial" w:eastAsia="Arial" w:hAnsi="Arial" w:cs="Arial"/>
                <w:i/>
              </w:rPr>
              <w:t>StarUML</w:t>
            </w:r>
            <w:proofErr w:type="spellEnd"/>
          </w:p>
        </w:tc>
        <w:tc>
          <w:tcPr>
            <w:tcW w:w="650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1BA270" w14:textId="6F89C1CA" w:rsidR="00F768CC" w:rsidRPr="00AF2DE4" w:rsidRDefault="0686106A" w:rsidP="00AF2DE4">
            <w:pPr>
              <w:keepNext/>
              <w:widowControl w:val="0"/>
              <w:rPr>
                <w:rFonts w:ascii="Arial" w:eastAsia="Arial" w:hAnsi="Arial" w:cs="Arial"/>
              </w:rPr>
            </w:pPr>
            <w:r w:rsidRPr="3B05FCEC">
              <w:rPr>
                <w:rFonts w:ascii="Arial" w:eastAsia="Arial" w:hAnsi="Arial" w:cs="Arial"/>
              </w:rPr>
              <w:t xml:space="preserve">Es una herramienta que permite crear diagramas </w:t>
            </w:r>
            <w:r w:rsidRPr="00A47142">
              <w:rPr>
                <w:rFonts w:ascii="Arial" w:eastAsia="Arial" w:hAnsi="Arial" w:cs="Arial"/>
                <w:i/>
              </w:rPr>
              <w:t>UML</w:t>
            </w:r>
            <w:r w:rsidRPr="3B05FCEC">
              <w:rPr>
                <w:rFonts w:ascii="Arial" w:eastAsia="Arial" w:hAnsi="Arial" w:cs="Arial"/>
              </w:rPr>
              <w:t>, como lo son los diagramas de clases, casos de uso, diagramas de actividad, de secuencia, entre otros</w:t>
            </w:r>
            <w:r w:rsidR="00AF2DE4">
              <w:rPr>
                <w:rFonts w:ascii="Arial" w:eastAsia="Arial" w:hAnsi="Arial" w:cs="Arial"/>
              </w:rPr>
              <w:fldChar w:fldCharType="begin" w:fldLock="1"/>
            </w:r>
            <w:r w:rsidR="00914654">
              <w:rPr>
                <w:rFonts w:ascii="Arial" w:eastAsia="Arial" w:hAnsi="Arial" w:cs="Arial"/>
              </w:rPr>
              <w:instrText>ADDIN CSL_CITATION {"citationItems":[{"id":"ITEM-1","itemData":{"URL":"https://documentation.help/StarUML/what_is_staruml.htm","accessed":{"date-parts":[["2020","9","9"]]},"id":"ITEM-1","issued":{"date-parts":[["0"]]},"title":"What is StarUML - StarUML Documentation","type":"webpage"},"uris":["http://www.mendeley.com/documents/?uuid=746d31d3-e69c-3385-84ad-3790d05e8b82"]}],"mendeley":{"formattedCitation":"[35]","plainTextFormattedCitation":"[35]","previouslyFormattedCitation":"[34]"},"properties":{"noteIndex":0},"schema":"https://github.com/citation-style-language/schema/raw/master/csl-citation.json"}</w:instrText>
            </w:r>
            <w:r w:rsidR="00AF2DE4">
              <w:rPr>
                <w:rFonts w:ascii="Arial" w:eastAsia="Arial" w:hAnsi="Arial" w:cs="Arial"/>
              </w:rPr>
              <w:fldChar w:fldCharType="separate"/>
            </w:r>
            <w:r w:rsidR="00914654" w:rsidRPr="00914654">
              <w:rPr>
                <w:rFonts w:ascii="Arial" w:eastAsia="Arial" w:hAnsi="Arial" w:cs="Arial"/>
                <w:noProof/>
              </w:rPr>
              <w:t>[35]</w:t>
            </w:r>
            <w:r w:rsidR="00AF2DE4">
              <w:rPr>
                <w:rFonts w:ascii="Arial" w:eastAsia="Arial" w:hAnsi="Arial" w:cs="Arial"/>
              </w:rPr>
              <w:fldChar w:fldCharType="end"/>
            </w:r>
          </w:p>
        </w:tc>
      </w:tr>
    </w:tbl>
    <w:p w14:paraId="106016DC" w14:textId="7AC8A561" w:rsidR="005A4432" w:rsidRPr="003F4A76" w:rsidRDefault="718161D4" w:rsidP="003F4A76">
      <w:pPr>
        <w:pStyle w:val="Descripcin"/>
        <w:jc w:val="center"/>
        <w:rPr>
          <w:rFonts w:ascii="Arial" w:eastAsia="Arial" w:hAnsi="Arial" w:cs="Arial"/>
          <w:color w:val="auto"/>
          <w:sz w:val="20"/>
          <w:szCs w:val="20"/>
        </w:rPr>
      </w:pPr>
      <w:bookmarkStart w:id="50" w:name="_Toc50542912"/>
      <w:r w:rsidRPr="003F4A76">
        <w:rPr>
          <w:rFonts w:ascii="Arial" w:hAnsi="Arial" w:cs="Arial"/>
          <w:color w:val="auto"/>
        </w:rPr>
        <w:t xml:space="preserve">Tabla </w:t>
      </w:r>
      <w:r w:rsidR="003F4A76" w:rsidRPr="003F4A76">
        <w:rPr>
          <w:rFonts w:ascii="Arial" w:hAnsi="Arial" w:cs="Arial"/>
          <w:color w:val="auto"/>
        </w:rPr>
        <w:fldChar w:fldCharType="begin"/>
      </w:r>
      <w:r w:rsidR="003F4A76" w:rsidRPr="003F4A76">
        <w:rPr>
          <w:rFonts w:ascii="Arial" w:hAnsi="Arial" w:cs="Arial"/>
          <w:color w:val="auto"/>
        </w:rPr>
        <w:instrText xml:space="preserve"> SEQ Tabla \* ARABIC </w:instrText>
      </w:r>
      <w:r w:rsidR="003F4A76" w:rsidRPr="003F4A76">
        <w:rPr>
          <w:rFonts w:ascii="Arial" w:hAnsi="Arial" w:cs="Arial"/>
          <w:color w:val="auto"/>
        </w:rPr>
        <w:fldChar w:fldCharType="separate"/>
      </w:r>
      <w:r w:rsidR="003F4A76">
        <w:rPr>
          <w:rFonts w:ascii="Arial" w:hAnsi="Arial" w:cs="Arial"/>
          <w:noProof/>
          <w:color w:val="auto"/>
        </w:rPr>
        <w:t>7</w:t>
      </w:r>
      <w:r w:rsidR="003F4A76" w:rsidRPr="003F4A76">
        <w:rPr>
          <w:rFonts w:ascii="Arial" w:hAnsi="Arial" w:cs="Arial"/>
          <w:color w:val="auto"/>
        </w:rPr>
        <w:fldChar w:fldCharType="end"/>
      </w:r>
      <w:r w:rsidR="4CC760B0" w:rsidRPr="003F4A76">
        <w:rPr>
          <w:rFonts w:ascii="Arial" w:hAnsi="Arial" w:cs="Arial"/>
          <w:color w:val="auto"/>
        </w:rPr>
        <w:t xml:space="preserve"> Herramientas de Software</w:t>
      </w:r>
      <w:bookmarkEnd w:id="50"/>
    </w:p>
    <w:tbl>
      <w:tblPr>
        <w:tblW w:w="8760" w:type="dxa"/>
        <w:tblInd w:w="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97"/>
        <w:gridCol w:w="5563"/>
      </w:tblGrid>
      <w:tr w:rsidR="00025D57" w14:paraId="60095EEA"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10019E1" w14:textId="77777777" w:rsidR="00025D57" w:rsidRDefault="6A7949B3" w:rsidP="3B05FCEC">
            <w:pPr>
              <w:widowControl w:val="0"/>
              <w:jc w:val="center"/>
              <w:rPr>
                <w:rFonts w:ascii="Arial" w:eastAsia="Arial" w:hAnsi="Arial" w:cs="Arial"/>
                <w:b/>
                <w:bCs/>
              </w:rPr>
            </w:pPr>
            <w:r w:rsidRPr="3B05FCEC">
              <w:rPr>
                <w:rFonts w:ascii="Arial" w:eastAsia="Arial" w:hAnsi="Arial" w:cs="Arial"/>
                <w:b/>
                <w:bCs/>
              </w:rPr>
              <w:t>Dueño del equipo</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ED775F" w14:textId="77777777" w:rsidR="00025D57" w:rsidRDefault="6A7949B3" w:rsidP="3B05FCEC">
            <w:pPr>
              <w:widowControl w:val="0"/>
              <w:jc w:val="center"/>
              <w:rPr>
                <w:rFonts w:ascii="Arial" w:eastAsia="Arial" w:hAnsi="Arial" w:cs="Arial"/>
                <w:b/>
                <w:bCs/>
              </w:rPr>
            </w:pPr>
            <w:r w:rsidRPr="3B05FCEC">
              <w:rPr>
                <w:rFonts w:ascii="Arial" w:eastAsia="Arial" w:hAnsi="Arial" w:cs="Arial"/>
                <w:b/>
                <w:bCs/>
              </w:rPr>
              <w:t>Características técnicas</w:t>
            </w:r>
          </w:p>
        </w:tc>
      </w:tr>
      <w:tr w:rsidR="00025D57" w14:paraId="2DCCF553"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28B0F7F" w14:textId="26356455" w:rsidR="00025D57" w:rsidRDefault="5BF5AD76" w:rsidP="3B05FCEC">
            <w:pPr>
              <w:widowControl w:val="0"/>
              <w:rPr>
                <w:rFonts w:ascii="Arial" w:eastAsia="Arial" w:hAnsi="Arial" w:cs="Arial"/>
              </w:rPr>
            </w:pPr>
            <w:r w:rsidRPr="3B05FCEC">
              <w:rPr>
                <w:rFonts w:ascii="Arial" w:eastAsia="Arial" w:hAnsi="Arial" w:cs="Arial"/>
              </w:rPr>
              <w:t>Juan Afanador</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E688A38" w14:textId="66886B81" w:rsidR="00025D57" w:rsidRDefault="6A7949B3" w:rsidP="000133A1">
            <w:pPr>
              <w:widowControl w:val="0"/>
              <w:numPr>
                <w:ilvl w:val="0"/>
                <w:numId w:val="26"/>
              </w:numPr>
              <w:rPr>
                <w:rFonts w:ascii="Arial" w:eastAsia="Arial" w:hAnsi="Arial" w:cs="Arial"/>
              </w:rPr>
            </w:pPr>
            <w:r w:rsidRPr="3B05FCEC">
              <w:rPr>
                <w:rFonts w:ascii="Arial" w:eastAsia="Arial" w:hAnsi="Arial" w:cs="Arial"/>
              </w:rPr>
              <w:t xml:space="preserve">Procesador </w:t>
            </w:r>
            <w:r w:rsidR="292DCB7D" w:rsidRPr="3B05FCEC">
              <w:rPr>
                <w:rFonts w:ascii="Arial" w:eastAsia="Arial" w:hAnsi="Arial" w:cs="Arial"/>
              </w:rPr>
              <w:t xml:space="preserve">AMD Ryzen </w:t>
            </w:r>
            <w:r w:rsidR="23C1E661" w:rsidRPr="3B05FCEC">
              <w:rPr>
                <w:rFonts w:ascii="Arial" w:eastAsia="Arial" w:hAnsi="Arial" w:cs="Arial"/>
              </w:rPr>
              <w:t>2200g</w:t>
            </w:r>
          </w:p>
          <w:p w14:paraId="3B8B7430" w14:textId="0F7F282E" w:rsidR="00025D57" w:rsidRDefault="6A7949B3" w:rsidP="000133A1">
            <w:pPr>
              <w:widowControl w:val="0"/>
              <w:numPr>
                <w:ilvl w:val="0"/>
                <w:numId w:val="26"/>
              </w:numPr>
              <w:rPr>
                <w:rFonts w:ascii="Arial" w:eastAsia="Arial" w:hAnsi="Arial" w:cs="Arial"/>
              </w:rPr>
            </w:pPr>
            <w:r w:rsidRPr="3B05FCEC">
              <w:rPr>
                <w:rFonts w:ascii="Arial" w:eastAsia="Arial" w:hAnsi="Arial" w:cs="Arial"/>
              </w:rPr>
              <w:t xml:space="preserve">Memoria RAM de </w:t>
            </w:r>
            <w:r w:rsidR="23C1E661" w:rsidRPr="3B05FCEC">
              <w:rPr>
                <w:rFonts w:ascii="Arial" w:eastAsia="Arial" w:hAnsi="Arial" w:cs="Arial"/>
              </w:rPr>
              <w:t>8</w:t>
            </w:r>
            <w:r w:rsidRPr="3B05FCEC">
              <w:rPr>
                <w:rFonts w:ascii="Arial" w:eastAsia="Arial" w:hAnsi="Arial" w:cs="Arial"/>
              </w:rPr>
              <w:t>GB</w:t>
            </w:r>
          </w:p>
          <w:p w14:paraId="6FF53A5D" w14:textId="77777777" w:rsidR="00B70923" w:rsidRDefault="6A7949B3" w:rsidP="000133A1">
            <w:pPr>
              <w:widowControl w:val="0"/>
              <w:numPr>
                <w:ilvl w:val="0"/>
                <w:numId w:val="26"/>
              </w:numPr>
              <w:rPr>
                <w:rFonts w:ascii="Arial" w:eastAsia="Arial" w:hAnsi="Arial" w:cs="Arial"/>
              </w:rPr>
            </w:pPr>
            <w:r w:rsidRPr="3B05FCEC">
              <w:rPr>
                <w:rFonts w:ascii="Arial" w:eastAsia="Arial" w:hAnsi="Arial" w:cs="Arial"/>
              </w:rPr>
              <w:t>Sistema Operativo Windows 10.</w:t>
            </w:r>
          </w:p>
        </w:tc>
      </w:tr>
      <w:tr w:rsidR="00025D57" w14:paraId="2B0075AA"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AEC4E97" w14:textId="4BE236F2" w:rsidR="00025D57" w:rsidRDefault="00F2A0CE" w:rsidP="3B05FCEC">
            <w:pPr>
              <w:widowControl w:val="0"/>
              <w:rPr>
                <w:rFonts w:ascii="Arial" w:eastAsia="Arial" w:hAnsi="Arial" w:cs="Arial"/>
              </w:rPr>
            </w:pPr>
            <w:r w:rsidRPr="3B05FCEC">
              <w:rPr>
                <w:rFonts w:ascii="Arial" w:eastAsia="Arial" w:hAnsi="Arial" w:cs="Arial"/>
              </w:rPr>
              <w:t>Stiven Gonz</w:t>
            </w:r>
            <w:r w:rsidR="1DD174AE" w:rsidRPr="3B05FCEC">
              <w:rPr>
                <w:rFonts w:ascii="Arial" w:eastAsia="Arial" w:hAnsi="Arial" w:cs="Arial"/>
              </w:rPr>
              <w:t>á</w:t>
            </w:r>
            <w:r w:rsidRPr="3B05FCEC">
              <w:rPr>
                <w:rFonts w:ascii="Arial" w:eastAsia="Arial" w:hAnsi="Arial" w:cs="Arial"/>
              </w:rPr>
              <w:t>lez</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68FBDBD" w14:textId="596A2DB7" w:rsidR="00025D57" w:rsidRDefault="25C81171" w:rsidP="000133A1">
            <w:pPr>
              <w:widowControl w:val="0"/>
              <w:numPr>
                <w:ilvl w:val="0"/>
                <w:numId w:val="27"/>
              </w:numPr>
              <w:rPr>
                <w:rFonts w:ascii="Arial" w:eastAsia="Arial" w:hAnsi="Arial" w:cs="Arial"/>
              </w:rPr>
            </w:pPr>
            <w:r w:rsidRPr="3B05FCEC">
              <w:rPr>
                <w:rFonts w:ascii="Arial" w:eastAsia="Arial" w:hAnsi="Arial" w:cs="Arial"/>
              </w:rPr>
              <w:t>Lenovo</w:t>
            </w:r>
          </w:p>
          <w:p w14:paraId="136ECF0F" w14:textId="77777777" w:rsidR="00025D57" w:rsidRDefault="6A7949B3" w:rsidP="000133A1">
            <w:pPr>
              <w:widowControl w:val="0"/>
              <w:numPr>
                <w:ilvl w:val="0"/>
                <w:numId w:val="27"/>
              </w:numPr>
              <w:rPr>
                <w:rFonts w:ascii="Arial" w:eastAsia="Arial" w:hAnsi="Arial" w:cs="Arial"/>
              </w:rPr>
            </w:pPr>
            <w:r w:rsidRPr="3B05FCEC">
              <w:rPr>
                <w:rFonts w:ascii="Arial" w:eastAsia="Arial" w:hAnsi="Arial" w:cs="Arial"/>
              </w:rPr>
              <w:t>Procesador Intel Core i5</w:t>
            </w:r>
          </w:p>
          <w:p w14:paraId="1D0A2C4C" w14:textId="21C56FA6" w:rsidR="00025D57" w:rsidRDefault="6A7949B3" w:rsidP="000133A1">
            <w:pPr>
              <w:widowControl w:val="0"/>
              <w:numPr>
                <w:ilvl w:val="0"/>
                <w:numId w:val="27"/>
              </w:numPr>
              <w:rPr>
                <w:rFonts w:ascii="Arial" w:eastAsia="Arial" w:hAnsi="Arial" w:cs="Arial"/>
              </w:rPr>
            </w:pPr>
            <w:r w:rsidRPr="3B05FCEC">
              <w:rPr>
                <w:rFonts w:ascii="Arial" w:eastAsia="Arial" w:hAnsi="Arial" w:cs="Arial"/>
              </w:rPr>
              <w:t xml:space="preserve">Memoria RAM de </w:t>
            </w:r>
            <w:r w:rsidR="25C81171" w:rsidRPr="3B05FCEC">
              <w:rPr>
                <w:rFonts w:ascii="Arial" w:eastAsia="Arial" w:hAnsi="Arial" w:cs="Arial"/>
              </w:rPr>
              <w:t>8</w:t>
            </w:r>
            <w:r w:rsidRPr="3B05FCEC">
              <w:rPr>
                <w:rFonts w:ascii="Arial" w:eastAsia="Arial" w:hAnsi="Arial" w:cs="Arial"/>
              </w:rPr>
              <w:t>GB</w:t>
            </w:r>
          </w:p>
          <w:p w14:paraId="2A521BC7" w14:textId="1970FF25" w:rsidR="00025D57" w:rsidRDefault="6A7949B3" w:rsidP="000133A1">
            <w:pPr>
              <w:widowControl w:val="0"/>
              <w:numPr>
                <w:ilvl w:val="0"/>
                <w:numId w:val="27"/>
              </w:numPr>
              <w:rPr>
                <w:rFonts w:ascii="Arial" w:eastAsia="Arial" w:hAnsi="Arial" w:cs="Arial"/>
              </w:rPr>
            </w:pPr>
            <w:r w:rsidRPr="3B05FCEC">
              <w:rPr>
                <w:rFonts w:ascii="Arial" w:eastAsia="Arial" w:hAnsi="Arial" w:cs="Arial"/>
              </w:rPr>
              <w:t xml:space="preserve">Sistema Operativo </w:t>
            </w:r>
            <w:r w:rsidR="712A5500" w:rsidRPr="3B05FCEC">
              <w:rPr>
                <w:rFonts w:ascii="Arial" w:eastAsia="Arial" w:hAnsi="Arial" w:cs="Arial"/>
              </w:rPr>
              <w:t>Windows 10</w:t>
            </w:r>
            <w:r w:rsidRPr="3B05FCEC">
              <w:rPr>
                <w:rFonts w:ascii="Arial" w:eastAsia="Arial" w:hAnsi="Arial" w:cs="Arial"/>
              </w:rPr>
              <w:t>.</w:t>
            </w:r>
          </w:p>
        </w:tc>
      </w:tr>
      <w:tr w:rsidR="00025D57" w14:paraId="3AA9E34B"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BAEC277" w14:textId="05BB09D8" w:rsidR="00025D57" w:rsidRDefault="06FF370B" w:rsidP="3B05FCEC">
            <w:pPr>
              <w:widowControl w:val="0"/>
              <w:rPr>
                <w:rFonts w:ascii="Arial" w:eastAsia="Arial" w:hAnsi="Arial" w:cs="Arial"/>
              </w:rPr>
            </w:pPr>
            <w:r w:rsidRPr="3B05FCEC">
              <w:rPr>
                <w:rFonts w:ascii="Arial" w:eastAsia="Arial" w:hAnsi="Arial" w:cs="Arial"/>
              </w:rPr>
              <w:t>John</w:t>
            </w:r>
            <w:r w:rsidR="6A7949B3" w:rsidRPr="3B05FCEC">
              <w:rPr>
                <w:rFonts w:ascii="Arial" w:eastAsia="Arial" w:hAnsi="Arial" w:cs="Arial"/>
              </w:rPr>
              <w:t xml:space="preserve"> González</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A67228E" w14:textId="7B284F3A" w:rsidR="00025D57" w:rsidRDefault="2FAF6875" w:rsidP="000133A1">
            <w:pPr>
              <w:widowControl w:val="0"/>
              <w:numPr>
                <w:ilvl w:val="0"/>
                <w:numId w:val="28"/>
              </w:numPr>
              <w:rPr>
                <w:rFonts w:ascii="Arial" w:eastAsia="Arial" w:hAnsi="Arial" w:cs="Arial"/>
              </w:rPr>
            </w:pPr>
            <w:r w:rsidRPr="3B05FCEC">
              <w:rPr>
                <w:rFonts w:ascii="Arial" w:eastAsia="Arial" w:hAnsi="Arial" w:cs="Arial"/>
              </w:rPr>
              <w:t>Lenovo</w:t>
            </w:r>
          </w:p>
          <w:p w14:paraId="31A55477" w14:textId="7EF352A7" w:rsidR="00025D57" w:rsidRDefault="6A7949B3" w:rsidP="000133A1">
            <w:pPr>
              <w:widowControl w:val="0"/>
              <w:numPr>
                <w:ilvl w:val="0"/>
                <w:numId w:val="28"/>
              </w:numPr>
              <w:rPr>
                <w:rFonts w:ascii="Arial" w:eastAsia="Arial" w:hAnsi="Arial" w:cs="Arial"/>
              </w:rPr>
            </w:pPr>
            <w:r w:rsidRPr="3B05FCEC">
              <w:rPr>
                <w:rFonts w:ascii="Arial" w:eastAsia="Arial" w:hAnsi="Arial" w:cs="Arial"/>
              </w:rPr>
              <w:t xml:space="preserve">Procesador </w:t>
            </w:r>
            <w:r w:rsidR="07D13F7D" w:rsidRPr="3B05FCEC">
              <w:rPr>
                <w:rFonts w:ascii="Arial" w:eastAsia="Arial" w:hAnsi="Arial" w:cs="Arial"/>
              </w:rPr>
              <w:t>Celeron J1800</w:t>
            </w:r>
          </w:p>
          <w:p w14:paraId="2EA61985" w14:textId="5926EE7F" w:rsidR="00025D57" w:rsidRDefault="6A7949B3" w:rsidP="000133A1">
            <w:pPr>
              <w:widowControl w:val="0"/>
              <w:numPr>
                <w:ilvl w:val="0"/>
                <w:numId w:val="28"/>
              </w:numPr>
              <w:rPr>
                <w:rFonts w:ascii="Arial" w:eastAsia="Arial" w:hAnsi="Arial" w:cs="Arial"/>
              </w:rPr>
            </w:pPr>
            <w:r w:rsidRPr="3B05FCEC">
              <w:rPr>
                <w:rFonts w:ascii="Arial" w:eastAsia="Arial" w:hAnsi="Arial" w:cs="Arial"/>
              </w:rPr>
              <w:t xml:space="preserve">Memoria RAM de </w:t>
            </w:r>
            <w:r w:rsidR="5FC0A774" w:rsidRPr="3B05FCEC">
              <w:rPr>
                <w:rFonts w:ascii="Arial" w:eastAsia="Arial" w:hAnsi="Arial" w:cs="Arial"/>
              </w:rPr>
              <w:t>4</w:t>
            </w:r>
            <w:r w:rsidRPr="3B05FCEC">
              <w:rPr>
                <w:rFonts w:ascii="Arial" w:eastAsia="Arial" w:hAnsi="Arial" w:cs="Arial"/>
              </w:rPr>
              <w:t>GB</w:t>
            </w:r>
          </w:p>
          <w:p w14:paraId="352DD750" w14:textId="0B3DD3A2" w:rsidR="00025D57" w:rsidRDefault="6A7949B3" w:rsidP="000133A1">
            <w:pPr>
              <w:widowControl w:val="0"/>
              <w:numPr>
                <w:ilvl w:val="0"/>
                <w:numId w:val="28"/>
              </w:numPr>
              <w:rPr>
                <w:rFonts w:ascii="Arial" w:eastAsia="Arial" w:hAnsi="Arial" w:cs="Arial"/>
              </w:rPr>
            </w:pPr>
            <w:r w:rsidRPr="3B05FCEC">
              <w:rPr>
                <w:rFonts w:ascii="Arial" w:eastAsia="Arial" w:hAnsi="Arial" w:cs="Arial"/>
              </w:rPr>
              <w:t xml:space="preserve">Sistema Operativo Windows </w:t>
            </w:r>
            <w:r w:rsidR="5FC0A774" w:rsidRPr="3B05FCEC">
              <w:rPr>
                <w:rFonts w:ascii="Arial" w:eastAsia="Arial" w:hAnsi="Arial" w:cs="Arial"/>
              </w:rPr>
              <w:t>8</w:t>
            </w:r>
            <w:r w:rsidRPr="3B05FCEC">
              <w:rPr>
                <w:rFonts w:ascii="Arial" w:eastAsia="Arial" w:hAnsi="Arial" w:cs="Arial"/>
              </w:rPr>
              <w:t>.</w:t>
            </w:r>
          </w:p>
        </w:tc>
      </w:tr>
      <w:tr w:rsidR="00025D57" w14:paraId="7B2BF9AF"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28175CF" w14:textId="7B6956C2" w:rsidR="00025D57" w:rsidRDefault="06FF370B" w:rsidP="3B05FCEC">
            <w:pPr>
              <w:widowControl w:val="0"/>
              <w:rPr>
                <w:rFonts w:ascii="Arial" w:eastAsia="Arial" w:hAnsi="Arial" w:cs="Arial"/>
              </w:rPr>
            </w:pPr>
            <w:r w:rsidRPr="3B05FCEC">
              <w:rPr>
                <w:rFonts w:ascii="Arial" w:eastAsia="Arial" w:hAnsi="Arial" w:cs="Arial"/>
              </w:rPr>
              <w:t>Santiago Roa</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4DEFEAB" w14:textId="5DE1FD7D" w:rsidR="66585B2A" w:rsidRDefault="30F27B79" w:rsidP="000133A1">
            <w:pPr>
              <w:pStyle w:val="Prrafodelista"/>
              <w:numPr>
                <w:ilvl w:val="0"/>
                <w:numId w:val="29"/>
              </w:numPr>
              <w:spacing w:line="259" w:lineRule="auto"/>
              <w:rPr>
                <w:rFonts w:ascii="Arial" w:eastAsia="Arial" w:hAnsi="Arial" w:cs="Arial"/>
              </w:rPr>
            </w:pPr>
            <w:r w:rsidRPr="3B05FCEC">
              <w:rPr>
                <w:rFonts w:ascii="Arial" w:eastAsia="Arial" w:hAnsi="Arial" w:cs="Arial"/>
              </w:rPr>
              <w:t>Asus</w:t>
            </w:r>
          </w:p>
          <w:p w14:paraId="130C51F4" w14:textId="7212043E" w:rsidR="03B0F2C6" w:rsidRDefault="4332CC38" w:rsidP="000133A1">
            <w:pPr>
              <w:pStyle w:val="Prrafodelista"/>
              <w:numPr>
                <w:ilvl w:val="0"/>
                <w:numId w:val="29"/>
              </w:numPr>
              <w:spacing w:line="259" w:lineRule="auto"/>
              <w:rPr>
                <w:rFonts w:ascii="Arial" w:eastAsia="Arial" w:hAnsi="Arial" w:cs="Arial"/>
              </w:rPr>
            </w:pPr>
            <w:r w:rsidRPr="3B05FCEC">
              <w:rPr>
                <w:rFonts w:ascii="Arial" w:eastAsia="Arial" w:hAnsi="Arial" w:cs="Arial"/>
              </w:rPr>
              <w:t xml:space="preserve">Procesador </w:t>
            </w:r>
            <w:r w:rsidR="0D5AFA29" w:rsidRPr="3B05FCEC">
              <w:rPr>
                <w:rFonts w:ascii="Arial" w:eastAsia="Arial" w:hAnsi="Arial" w:cs="Arial"/>
              </w:rPr>
              <w:t>Intel Core i5</w:t>
            </w:r>
          </w:p>
          <w:p w14:paraId="3142B056" w14:textId="6D2E4FBA" w:rsidR="00025D57" w:rsidRDefault="6A7949B3" w:rsidP="000133A1">
            <w:pPr>
              <w:pStyle w:val="Prrafodelista"/>
              <w:numPr>
                <w:ilvl w:val="0"/>
                <w:numId w:val="29"/>
              </w:numPr>
              <w:spacing w:line="259" w:lineRule="auto"/>
              <w:rPr>
                <w:rFonts w:ascii="Arial" w:eastAsia="Arial" w:hAnsi="Arial" w:cs="Arial"/>
              </w:rPr>
            </w:pPr>
            <w:r w:rsidRPr="3B05FCEC">
              <w:rPr>
                <w:rFonts w:ascii="Arial" w:eastAsia="Arial" w:hAnsi="Arial" w:cs="Arial"/>
              </w:rPr>
              <w:t xml:space="preserve">Memoria RAM de </w:t>
            </w:r>
            <w:r w:rsidR="1DCF77A5" w:rsidRPr="3B05FCEC">
              <w:rPr>
                <w:rFonts w:ascii="Arial" w:eastAsia="Arial" w:hAnsi="Arial" w:cs="Arial"/>
              </w:rPr>
              <w:t>12</w:t>
            </w:r>
            <w:r w:rsidRPr="3B05FCEC">
              <w:rPr>
                <w:rFonts w:ascii="Arial" w:eastAsia="Arial" w:hAnsi="Arial" w:cs="Arial"/>
              </w:rPr>
              <w:t>GB</w:t>
            </w:r>
          </w:p>
          <w:p w14:paraId="6673951A" w14:textId="77777777" w:rsidR="00025D57" w:rsidRDefault="6A7949B3" w:rsidP="000133A1">
            <w:pPr>
              <w:pStyle w:val="Prrafodelista"/>
              <w:numPr>
                <w:ilvl w:val="0"/>
                <w:numId w:val="29"/>
              </w:numPr>
              <w:spacing w:line="259" w:lineRule="auto"/>
              <w:rPr>
                <w:rFonts w:ascii="Arial" w:eastAsia="Arial" w:hAnsi="Arial" w:cs="Arial"/>
              </w:rPr>
            </w:pPr>
            <w:r w:rsidRPr="3B05FCEC">
              <w:rPr>
                <w:rFonts w:ascii="Arial" w:eastAsia="Arial" w:hAnsi="Arial" w:cs="Arial"/>
              </w:rPr>
              <w:t>Sistema Operativo Windows 10.</w:t>
            </w:r>
          </w:p>
        </w:tc>
      </w:tr>
      <w:tr w:rsidR="00025D57" w14:paraId="0E5F8B1C" w14:textId="77777777" w:rsidTr="3B05FCEC">
        <w:tc>
          <w:tcPr>
            <w:tcW w:w="31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1169659" w14:textId="4B0F085D" w:rsidR="00025D57" w:rsidRDefault="5DEFD8D4" w:rsidP="3B05FCEC">
            <w:pPr>
              <w:widowControl w:val="0"/>
              <w:rPr>
                <w:rFonts w:ascii="Arial" w:eastAsia="Arial" w:hAnsi="Arial" w:cs="Arial"/>
              </w:rPr>
            </w:pPr>
            <w:r w:rsidRPr="3B05FCEC">
              <w:rPr>
                <w:rFonts w:ascii="Arial" w:eastAsia="Arial" w:hAnsi="Arial" w:cs="Arial"/>
              </w:rPr>
              <w:t>Gabriel Niño</w:t>
            </w:r>
          </w:p>
        </w:tc>
        <w:tc>
          <w:tcPr>
            <w:tcW w:w="555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EA3A106" w14:textId="3B02FEB4" w:rsidR="00025D57" w:rsidRDefault="5D3C0149" w:rsidP="000133A1">
            <w:pPr>
              <w:pStyle w:val="Prrafodelista"/>
              <w:widowControl w:val="0"/>
              <w:numPr>
                <w:ilvl w:val="0"/>
                <w:numId w:val="32"/>
              </w:numPr>
              <w:jc w:val="both"/>
              <w:rPr>
                <w:rFonts w:ascii="Arial" w:eastAsia="Arial" w:hAnsi="Arial" w:cs="Arial"/>
              </w:rPr>
            </w:pPr>
            <w:r w:rsidRPr="3B05FCEC">
              <w:rPr>
                <w:rFonts w:ascii="Arial" w:eastAsia="Arial" w:hAnsi="Arial" w:cs="Arial"/>
              </w:rPr>
              <w:t>Lenovo</w:t>
            </w:r>
          </w:p>
          <w:p w14:paraId="6F54EE64" w14:textId="0BBA7CF6" w:rsidR="00025D57" w:rsidRDefault="03630EA4" w:rsidP="000133A1">
            <w:pPr>
              <w:pStyle w:val="Prrafodelista"/>
              <w:widowControl w:val="0"/>
              <w:numPr>
                <w:ilvl w:val="0"/>
                <w:numId w:val="32"/>
              </w:numPr>
              <w:jc w:val="both"/>
              <w:rPr>
                <w:rFonts w:ascii="Arial" w:eastAsia="Arial" w:hAnsi="Arial" w:cs="Arial"/>
              </w:rPr>
            </w:pPr>
            <w:r w:rsidRPr="3B05FCEC">
              <w:rPr>
                <w:rFonts w:ascii="Arial" w:eastAsia="Arial" w:hAnsi="Arial" w:cs="Arial"/>
              </w:rPr>
              <w:t>Procesador AMD Ryzen 5 3500U</w:t>
            </w:r>
          </w:p>
          <w:p w14:paraId="45F360E0" w14:textId="6D92D881" w:rsidR="00025D57" w:rsidRDefault="03630EA4" w:rsidP="000133A1">
            <w:pPr>
              <w:pStyle w:val="Prrafodelista"/>
              <w:widowControl w:val="0"/>
              <w:numPr>
                <w:ilvl w:val="0"/>
                <w:numId w:val="32"/>
              </w:numPr>
              <w:jc w:val="both"/>
              <w:rPr>
                <w:rFonts w:ascii="Arial" w:eastAsia="Arial" w:hAnsi="Arial" w:cs="Arial"/>
              </w:rPr>
            </w:pPr>
            <w:r w:rsidRPr="3B05FCEC">
              <w:rPr>
                <w:rFonts w:ascii="Arial" w:eastAsia="Arial" w:hAnsi="Arial" w:cs="Arial"/>
              </w:rPr>
              <w:t>Memoria RAM de 8GB</w:t>
            </w:r>
          </w:p>
          <w:p w14:paraId="7B051E12" w14:textId="53B41993" w:rsidR="00025D57" w:rsidRDefault="03630EA4" w:rsidP="000133A1">
            <w:pPr>
              <w:pStyle w:val="Prrafodelista"/>
              <w:widowControl w:val="0"/>
              <w:numPr>
                <w:ilvl w:val="0"/>
                <w:numId w:val="32"/>
              </w:numPr>
              <w:jc w:val="both"/>
              <w:rPr>
                <w:rFonts w:ascii="Arial" w:eastAsia="Arial" w:hAnsi="Arial" w:cs="Arial"/>
              </w:rPr>
            </w:pPr>
            <w:r w:rsidRPr="3B05FCEC">
              <w:rPr>
                <w:rFonts w:ascii="Arial" w:eastAsia="Arial" w:hAnsi="Arial" w:cs="Arial"/>
              </w:rPr>
              <w:t>Sistema Operativo Windows 10.</w:t>
            </w:r>
          </w:p>
        </w:tc>
      </w:tr>
    </w:tbl>
    <w:p w14:paraId="05B37260" w14:textId="5FE29CBF" w:rsidR="003F4A76" w:rsidRPr="003F4A76" w:rsidRDefault="003F4A76" w:rsidP="003F4A76">
      <w:pPr>
        <w:pStyle w:val="Descripcin"/>
        <w:jc w:val="center"/>
        <w:rPr>
          <w:rFonts w:ascii="Arial" w:eastAsia="Arial" w:hAnsi="Arial" w:cs="Arial"/>
          <w:color w:val="auto"/>
          <w:sz w:val="20"/>
          <w:szCs w:val="20"/>
        </w:rPr>
      </w:pPr>
      <w:bookmarkStart w:id="51" w:name="_Toc50542913"/>
      <w:r w:rsidRPr="003F4A76">
        <w:rPr>
          <w:rFonts w:ascii="Arial" w:hAnsi="Arial" w:cs="Arial"/>
          <w:color w:val="auto"/>
        </w:rPr>
        <w:t xml:space="preserve">Tabla </w:t>
      </w:r>
      <w:r w:rsidRPr="003F4A76">
        <w:rPr>
          <w:rFonts w:ascii="Arial" w:hAnsi="Arial" w:cs="Arial"/>
          <w:color w:val="auto"/>
        </w:rPr>
        <w:fldChar w:fldCharType="begin"/>
      </w:r>
      <w:r w:rsidRPr="003F4A76">
        <w:rPr>
          <w:rFonts w:ascii="Arial" w:hAnsi="Arial" w:cs="Arial"/>
          <w:color w:val="auto"/>
        </w:rPr>
        <w:instrText xml:space="preserve"> SEQ Tabla \* ARABIC </w:instrText>
      </w:r>
      <w:r w:rsidRPr="003F4A76">
        <w:rPr>
          <w:rFonts w:ascii="Arial" w:hAnsi="Arial" w:cs="Arial"/>
          <w:color w:val="auto"/>
        </w:rPr>
        <w:fldChar w:fldCharType="separate"/>
      </w:r>
      <w:r w:rsidRPr="003F4A76">
        <w:rPr>
          <w:rFonts w:ascii="Arial" w:hAnsi="Arial" w:cs="Arial"/>
          <w:noProof/>
          <w:color w:val="auto"/>
        </w:rPr>
        <w:t>8</w:t>
      </w:r>
      <w:r w:rsidRPr="003F4A76">
        <w:rPr>
          <w:rFonts w:ascii="Arial" w:hAnsi="Arial" w:cs="Arial"/>
          <w:color w:val="auto"/>
        </w:rPr>
        <w:fldChar w:fldCharType="end"/>
      </w:r>
      <w:r w:rsidRPr="003F4A76">
        <w:rPr>
          <w:rFonts w:ascii="Arial" w:hAnsi="Arial" w:cs="Arial"/>
          <w:color w:val="auto"/>
        </w:rPr>
        <w:t xml:space="preserve"> Infraestructura de Hardware</w:t>
      </w:r>
      <w:bookmarkEnd w:id="51"/>
    </w:p>
    <w:p w14:paraId="73C3303E" w14:textId="4E462C4B" w:rsidR="00806AFE" w:rsidRPr="00F566A8" w:rsidRDefault="7BBEC961" w:rsidP="00806AFE">
      <w:pPr>
        <w:pStyle w:val="Ttulo3"/>
        <w:rPr>
          <w:rFonts w:ascii="Arial" w:eastAsia="Arial" w:hAnsi="Arial" w:cs="Arial"/>
        </w:rPr>
      </w:pPr>
      <w:bookmarkStart w:id="52" w:name="_Toc50534675"/>
      <w:r w:rsidRPr="3B05FCEC">
        <w:rPr>
          <w:rFonts w:ascii="Arial" w:eastAsia="Arial" w:hAnsi="Arial" w:cs="Arial"/>
        </w:rPr>
        <w:t>Tareas para realizar</w:t>
      </w:r>
      <w:bookmarkEnd w:id="52"/>
    </w:p>
    <w:p w14:paraId="3B64964A" w14:textId="77777777" w:rsidR="0049713B" w:rsidRPr="0049713B" w:rsidRDefault="0049713B" w:rsidP="0049713B"/>
    <w:p w14:paraId="56EA63A7" w14:textId="5823755F" w:rsidR="006A79BC" w:rsidRPr="006A79BC" w:rsidRDefault="009B5736" w:rsidP="006A79BC">
      <w:pPr>
        <w:jc w:val="both"/>
        <w:rPr>
          <w:rFonts w:ascii="Arial" w:eastAsia="Arial" w:hAnsi="Arial" w:cs="Arial"/>
        </w:rPr>
      </w:pPr>
      <w:r>
        <w:rPr>
          <w:rFonts w:ascii="Arial" w:eastAsia="Arial" w:hAnsi="Arial" w:cs="Arial"/>
        </w:rPr>
        <w:t>Para gestionar las tareas a realizar se usó Trello</w:t>
      </w:r>
      <w:r w:rsidR="0023256D">
        <w:rPr>
          <w:rFonts w:ascii="Arial" w:eastAsia="Arial" w:hAnsi="Arial" w:cs="Arial"/>
        </w:rPr>
        <w:t xml:space="preserve"> </w:t>
      </w:r>
      <w:r w:rsidR="00504745">
        <w:rPr>
          <w:rFonts w:ascii="Arial" w:eastAsia="Arial" w:hAnsi="Arial" w:cs="Arial"/>
        </w:rPr>
        <w:t>como se muestra en Figura 5</w:t>
      </w:r>
      <w:r>
        <w:rPr>
          <w:rFonts w:ascii="Arial" w:eastAsia="Arial" w:hAnsi="Arial" w:cs="Arial"/>
        </w:rPr>
        <w:t xml:space="preserve">, esto ya que al ser una herramienta de gestión grupal permite </w:t>
      </w:r>
      <w:r w:rsidR="0023256D">
        <w:rPr>
          <w:rFonts w:ascii="Arial" w:eastAsia="Arial" w:hAnsi="Arial" w:cs="Arial"/>
        </w:rPr>
        <w:t>asignar</w:t>
      </w:r>
      <w:r>
        <w:rPr>
          <w:rFonts w:ascii="Arial" w:eastAsia="Arial" w:hAnsi="Arial" w:cs="Arial"/>
        </w:rPr>
        <w:t xml:space="preserve"> tareas a cada miembro del grupo con una correcta</w:t>
      </w:r>
      <w:r w:rsidR="006D4A5C">
        <w:rPr>
          <w:rFonts w:ascii="Arial" w:eastAsia="Arial" w:hAnsi="Arial" w:cs="Arial"/>
        </w:rPr>
        <w:t xml:space="preserve"> clasificación según el Sprint y el tiempo en desarrollarse, además de ello se pudo integrar con Monday.com y con</w:t>
      </w:r>
      <w:r w:rsidR="00EB4465">
        <w:rPr>
          <w:rFonts w:ascii="Arial" w:eastAsia="Arial" w:hAnsi="Arial" w:cs="Arial"/>
        </w:rPr>
        <w:t xml:space="preserve"> Calendar </w:t>
      </w:r>
      <w:r w:rsidR="00EB4465">
        <w:rPr>
          <w:rFonts w:ascii="Arial" w:eastAsia="Arial" w:hAnsi="Arial" w:cs="Arial"/>
        </w:rPr>
        <w:lastRenderedPageBreak/>
        <w:t>para lograr una mayor perspectiva de a donde se quería llegar.</w:t>
      </w:r>
      <w:r w:rsidR="0023256D">
        <w:rPr>
          <w:rFonts w:ascii="Arial" w:eastAsia="Arial" w:hAnsi="Arial" w:cs="Arial"/>
        </w:rPr>
        <w:t xml:space="preserve"> Esto puede ser medido gracias al historial de Trello.</w:t>
      </w:r>
    </w:p>
    <w:p w14:paraId="035A16AE" w14:textId="77777777" w:rsidR="00504745" w:rsidRDefault="00504745" w:rsidP="00504745">
      <w:pPr>
        <w:jc w:val="both"/>
        <w:rPr>
          <w:rFonts w:ascii="Arial" w:eastAsia="Arial" w:hAnsi="Arial" w:cs="Arial"/>
        </w:rPr>
      </w:pPr>
      <w:r>
        <w:rPr>
          <w:noProof/>
        </w:rPr>
        <w:drawing>
          <wp:inline distT="0" distB="0" distL="0" distR="0" wp14:anchorId="459F0C6F" wp14:editId="01ACE95D">
            <wp:extent cx="5543550" cy="3094583"/>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6836"/>
                    <a:stretch/>
                  </pic:blipFill>
                  <pic:spPr bwMode="auto">
                    <a:xfrm>
                      <a:off x="0" y="0"/>
                      <a:ext cx="5555446" cy="3101223"/>
                    </a:xfrm>
                    <a:prstGeom prst="rect">
                      <a:avLst/>
                    </a:prstGeom>
                    <a:ln>
                      <a:noFill/>
                    </a:ln>
                    <a:extLst>
                      <a:ext uri="{53640926-AAD7-44D8-BBD7-CCE9431645EC}">
                        <a14:shadowObscured xmlns:a14="http://schemas.microsoft.com/office/drawing/2010/main"/>
                      </a:ext>
                    </a:extLst>
                  </pic:spPr>
                </pic:pic>
              </a:graphicData>
            </a:graphic>
          </wp:inline>
        </w:drawing>
      </w:r>
    </w:p>
    <w:p w14:paraId="640745FB" w14:textId="1587212A" w:rsidR="00504745" w:rsidRPr="00BF6586" w:rsidRDefault="00504745" w:rsidP="00BF6586">
      <w:pPr>
        <w:pStyle w:val="Descripcin"/>
        <w:jc w:val="center"/>
        <w:rPr>
          <w:rFonts w:ascii="Arial" w:hAnsi="Arial" w:cs="Arial"/>
          <w:color w:val="auto"/>
        </w:rPr>
      </w:pPr>
      <w:r w:rsidRPr="00BF6586">
        <w:rPr>
          <w:rFonts w:ascii="Arial" w:hAnsi="Arial" w:cs="Arial"/>
          <w:color w:val="auto"/>
        </w:rPr>
        <w:t xml:space="preserve">Figura </w:t>
      </w:r>
      <w:r w:rsidRPr="00BF6586">
        <w:rPr>
          <w:rFonts w:ascii="Arial" w:hAnsi="Arial" w:cs="Arial"/>
          <w:color w:val="auto"/>
        </w:rPr>
        <w:fldChar w:fldCharType="begin"/>
      </w:r>
      <w:r w:rsidRPr="00BF6586">
        <w:rPr>
          <w:rFonts w:ascii="Arial" w:hAnsi="Arial" w:cs="Arial"/>
          <w:color w:val="auto"/>
        </w:rPr>
        <w:instrText xml:space="preserve"> SEQ Figura \* ARABIC </w:instrText>
      </w:r>
      <w:r w:rsidRPr="00BF6586">
        <w:rPr>
          <w:rFonts w:ascii="Arial" w:hAnsi="Arial" w:cs="Arial"/>
          <w:color w:val="auto"/>
        </w:rPr>
        <w:fldChar w:fldCharType="separate"/>
      </w:r>
      <w:r w:rsidR="00BF6586">
        <w:rPr>
          <w:rFonts w:ascii="Arial" w:hAnsi="Arial" w:cs="Arial"/>
          <w:noProof/>
          <w:color w:val="auto"/>
        </w:rPr>
        <w:t>4</w:t>
      </w:r>
      <w:r w:rsidRPr="00BF6586">
        <w:rPr>
          <w:rFonts w:ascii="Arial" w:hAnsi="Arial" w:cs="Arial"/>
          <w:color w:val="auto"/>
        </w:rPr>
        <w:fldChar w:fldCharType="end"/>
      </w:r>
      <w:r w:rsidRPr="00BF6586">
        <w:rPr>
          <w:rFonts w:ascii="Arial" w:hAnsi="Arial" w:cs="Arial"/>
          <w:color w:val="auto"/>
        </w:rPr>
        <w:t xml:space="preserve"> Organización de tareas por Trello</w:t>
      </w:r>
    </w:p>
    <w:p w14:paraId="6795D9BC" w14:textId="3A5371E2" w:rsidR="00C51588" w:rsidRPr="00C51588" w:rsidRDefault="35655B64" w:rsidP="00C51588">
      <w:pPr>
        <w:pStyle w:val="Ttulo2"/>
        <w:rPr>
          <w:rFonts w:ascii="Arial" w:eastAsia="Arial" w:hAnsi="Arial" w:cs="Arial"/>
          <w:sz w:val="24"/>
          <w:szCs w:val="24"/>
        </w:rPr>
      </w:pPr>
      <w:bookmarkStart w:id="53" w:name="_Toc50534676"/>
      <w:r w:rsidRPr="3B05FCEC">
        <w:rPr>
          <w:rFonts w:ascii="Arial" w:eastAsia="Arial" w:hAnsi="Arial" w:cs="Arial"/>
          <w:sz w:val="24"/>
          <w:szCs w:val="24"/>
        </w:rPr>
        <w:t>Planes de trabajo del p</w:t>
      </w:r>
      <w:r w:rsidR="037C5526" w:rsidRPr="3B05FCEC">
        <w:rPr>
          <w:rFonts w:ascii="Arial" w:eastAsia="Arial" w:hAnsi="Arial" w:cs="Arial"/>
          <w:sz w:val="24"/>
          <w:szCs w:val="24"/>
        </w:rPr>
        <w:t>royecto</w:t>
      </w:r>
      <w:bookmarkEnd w:id="53"/>
    </w:p>
    <w:p w14:paraId="3E3E8E28" w14:textId="77777777" w:rsidR="0049713B" w:rsidRPr="0049713B" w:rsidRDefault="0049713B" w:rsidP="0049713B"/>
    <w:p w14:paraId="08A77DC1" w14:textId="67BC8333" w:rsidR="00F54E20" w:rsidRDefault="00BC53C0" w:rsidP="00DB07F2">
      <w:pPr>
        <w:jc w:val="both"/>
        <w:rPr>
          <w:rFonts w:ascii="Arial" w:hAnsi="Arial" w:cs="Arial"/>
        </w:rPr>
      </w:pPr>
      <w:r w:rsidRPr="00CE4BF2">
        <w:rPr>
          <w:rFonts w:ascii="Arial" w:hAnsi="Arial" w:cs="Arial"/>
        </w:rPr>
        <w:t xml:space="preserve">Para la realización del proyecto se consideró importante </w:t>
      </w:r>
      <w:r w:rsidR="004B08D3" w:rsidRPr="00CE4BF2">
        <w:rPr>
          <w:rFonts w:ascii="Arial" w:hAnsi="Arial" w:cs="Arial"/>
        </w:rPr>
        <w:t xml:space="preserve">establecer una ruta de trabajo en la cual se pudiera medir en cuanto al tiempo el avance del proyecto y su costo, </w:t>
      </w:r>
      <w:r w:rsidR="00AE31BC" w:rsidRPr="00CE4BF2">
        <w:rPr>
          <w:rFonts w:ascii="Arial" w:hAnsi="Arial" w:cs="Arial"/>
        </w:rPr>
        <w:t xml:space="preserve">esta consta de un </w:t>
      </w:r>
      <w:r w:rsidR="00DB07F2" w:rsidRPr="00CE4BF2">
        <w:rPr>
          <w:rFonts w:ascii="Arial" w:hAnsi="Arial" w:cs="Arial"/>
        </w:rPr>
        <w:t>diagrama</w:t>
      </w:r>
      <w:r w:rsidR="00AE31BC" w:rsidRPr="00CE4BF2">
        <w:rPr>
          <w:rFonts w:ascii="Arial" w:hAnsi="Arial" w:cs="Arial"/>
        </w:rPr>
        <w:t xml:space="preserve"> de descomposición de tareas (WBS) al igual que un diagrama de Gantt, esto para conocer las relaciones y dependencias entre tareas </w:t>
      </w:r>
      <w:r w:rsidR="000E1F3B" w:rsidRPr="00CE4BF2">
        <w:rPr>
          <w:rFonts w:ascii="Arial" w:hAnsi="Arial" w:cs="Arial"/>
        </w:rPr>
        <w:t>a través del tiempo, adicional a ello se construyó un análisis de costos mediante un flujo de cada</w:t>
      </w:r>
      <w:r w:rsidR="00DB07F2" w:rsidRPr="00CE4BF2">
        <w:rPr>
          <w:rFonts w:ascii="Arial" w:hAnsi="Arial" w:cs="Arial"/>
        </w:rPr>
        <w:t>, en el cual se detalla el costo horario por rol y por Sprint para cada miembro y su impacto monetario total, estas tres componentes juntas permitieron simular el comportamiento a nivel económico de llevar el proyecto a ejecución.</w:t>
      </w:r>
    </w:p>
    <w:p w14:paraId="71DE2427" w14:textId="77777777" w:rsidR="00614FF1" w:rsidRPr="00CE4BF2" w:rsidRDefault="00614FF1" w:rsidP="00DB07F2">
      <w:pPr>
        <w:jc w:val="both"/>
        <w:rPr>
          <w:rFonts w:ascii="Arial" w:hAnsi="Arial" w:cs="Arial"/>
        </w:rPr>
      </w:pPr>
    </w:p>
    <w:p w14:paraId="02D85FF1" w14:textId="1FD08594" w:rsidR="00C13D3E" w:rsidRPr="00C13D3E" w:rsidRDefault="510BEACD" w:rsidP="00C13D3E">
      <w:pPr>
        <w:pStyle w:val="Ttulo3"/>
        <w:rPr>
          <w:rFonts w:ascii="Arial" w:eastAsia="Arial" w:hAnsi="Arial" w:cs="Arial"/>
        </w:rPr>
      </w:pPr>
      <w:bookmarkStart w:id="54" w:name="_Toc50534677"/>
      <w:r w:rsidRPr="3B05FCEC">
        <w:rPr>
          <w:rFonts w:ascii="Arial" w:eastAsia="Arial" w:hAnsi="Arial" w:cs="Arial"/>
        </w:rPr>
        <w:t>Estructura de desc</w:t>
      </w:r>
      <w:r w:rsidR="4D612106" w:rsidRPr="3B05FCEC">
        <w:rPr>
          <w:rFonts w:ascii="Arial" w:eastAsia="Arial" w:hAnsi="Arial" w:cs="Arial"/>
        </w:rPr>
        <w:t xml:space="preserve">omposición de tareas </w:t>
      </w:r>
      <w:r w:rsidR="48CDD42F" w:rsidRPr="3B05FCEC">
        <w:rPr>
          <w:rFonts w:ascii="Arial" w:eastAsia="Arial" w:hAnsi="Arial" w:cs="Arial"/>
        </w:rPr>
        <w:t>(WBS)</w:t>
      </w:r>
      <w:bookmarkEnd w:id="54"/>
      <w:r w:rsidR="48CDD42F" w:rsidRPr="3B05FCEC">
        <w:rPr>
          <w:rFonts w:ascii="Arial" w:eastAsia="Arial" w:hAnsi="Arial" w:cs="Arial"/>
        </w:rPr>
        <w:t xml:space="preserve"> </w:t>
      </w:r>
    </w:p>
    <w:p w14:paraId="7FCB5839" w14:textId="77777777" w:rsidR="00614FF1" w:rsidRPr="00614FF1" w:rsidRDefault="00614FF1" w:rsidP="00614FF1"/>
    <w:p w14:paraId="584F5B9C" w14:textId="222C6797" w:rsidR="00463759" w:rsidRPr="00944AC3" w:rsidRDefault="00560F2B" w:rsidP="00CA3B54">
      <w:pPr>
        <w:jc w:val="both"/>
        <w:rPr>
          <w:rFonts w:ascii="Arial" w:eastAsia="Arial" w:hAnsi="Arial" w:cs="Arial"/>
          <w:highlight w:val="yellow"/>
        </w:rPr>
      </w:pPr>
      <w:r>
        <w:rPr>
          <w:rFonts w:ascii="Arial" w:eastAsia="Arial" w:hAnsi="Arial" w:cs="Arial"/>
        </w:rPr>
        <w:t xml:space="preserve">Según </w:t>
      </w:r>
      <w:r w:rsidR="00F71CAA">
        <w:rPr>
          <w:rFonts w:ascii="Arial" w:eastAsia="Arial" w:hAnsi="Arial" w:cs="Arial"/>
        </w:rPr>
        <w:t xml:space="preserve">se refiere </w:t>
      </w:r>
      <w:r w:rsidR="001B07D5" w:rsidRPr="001B07D5">
        <w:rPr>
          <w:rFonts w:ascii="Arial" w:eastAsia="Arial" w:hAnsi="Arial" w:cs="Arial"/>
        </w:rPr>
        <w:fldChar w:fldCharType="begin" w:fldLock="1"/>
      </w:r>
      <w:r w:rsidR="00914654">
        <w:rPr>
          <w:rFonts w:ascii="Arial" w:eastAsia="Arial" w:hAnsi="Arial" w:cs="Arial"/>
        </w:rPr>
        <w:instrText>ADDIN CSL_CITATION {"citationItems":[{"id":"ITEM-1","itemData":{"URL":"https://pdfslide.net/business/11vo-coloquio-wbs-erick-oliveros.html","accessed":{"date-parts":[["2020","9","9"]]},"id":"ITEM-1","issued":{"date-parts":[["0"]]},"title":"11vo Coloquio WBS Erick Oliveros","type":"webpage"},"uris":["http://www.mendeley.com/documents/?uuid=ffd43feb-a1f9-35a3-afbf-6fe2c55b979a"]}],"mendeley":{"formattedCitation":"[51]","plainTextFormattedCitation":"[51]","previouslyFormattedCitation":"[50]"},"properties":{"noteIndex":0},"schema":"https://github.com/citation-style-language/schema/raw/master/csl-citation.json"}</w:instrText>
      </w:r>
      <w:r w:rsidR="001B07D5" w:rsidRPr="001B07D5">
        <w:rPr>
          <w:rFonts w:ascii="Arial" w:eastAsia="Arial" w:hAnsi="Arial" w:cs="Arial"/>
        </w:rPr>
        <w:fldChar w:fldCharType="separate"/>
      </w:r>
      <w:r w:rsidR="00914654" w:rsidRPr="00914654">
        <w:rPr>
          <w:rFonts w:ascii="Arial" w:eastAsia="Arial" w:hAnsi="Arial" w:cs="Arial"/>
          <w:noProof/>
        </w:rPr>
        <w:t>[51]</w:t>
      </w:r>
      <w:r w:rsidR="001B07D5" w:rsidRPr="001B07D5">
        <w:rPr>
          <w:rFonts w:ascii="Arial" w:eastAsia="Arial" w:hAnsi="Arial" w:cs="Arial"/>
        </w:rPr>
        <w:fldChar w:fldCharType="end"/>
      </w:r>
      <w:r w:rsidR="00F71CAA">
        <w:rPr>
          <w:rFonts w:ascii="Arial" w:eastAsia="Arial" w:hAnsi="Arial" w:cs="Arial"/>
        </w:rPr>
        <w:t xml:space="preserve">, WBS </w:t>
      </w:r>
      <w:r w:rsidR="00F20903">
        <w:rPr>
          <w:rFonts w:ascii="Arial" w:eastAsia="Arial" w:hAnsi="Arial" w:cs="Arial"/>
        </w:rPr>
        <w:t xml:space="preserve">se utiliza para representar las tareas por realizar en el proyecto, </w:t>
      </w:r>
      <w:r w:rsidR="00E73D2F">
        <w:rPr>
          <w:rFonts w:ascii="Arial" w:eastAsia="Arial" w:hAnsi="Arial" w:cs="Arial"/>
        </w:rPr>
        <w:t>además</w:t>
      </w:r>
      <w:r w:rsidR="00B42B16">
        <w:rPr>
          <w:rFonts w:ascii="Arial" w:eastAsia="Arial" w:hAnsi="Arial" w:cs="Arial"/>
        </w:rPr>
        <w:t xml:space="preserve"> de ello establece los </w:t>
      </w:r>
      <w:r w:rsidR="00E73D2F">
        <w:rPr>
          <w:rFonts w:ascii="Arial" w:eastAsia="Arial" w:hAnsi="Arial" w:cs="Arial"/>
        </w:rPr>
        <w:t>límites</w:t>
      </w:r>
      <w:r w:rsidR="00E84267">
        <w:rPr>
          <w:rFonts w:ascii="Arial" w:eastAsia="Arial" w:hAnsi="Arial" w:cs="Arial"/>
        </w:rPr>
        <w:t xml:space="preserve"> del mismo.</w:t>
      </w:r>
      <w:r w:rsidR="00B42B16">
        <w:rPr>
          <w:rFonts w:ascii="Arial" w:eastAsia="Arial" w:hAnsi="Arial" w:cs="Arial"/>
        </w:rPr>
        <w:t xml:space="preserve"> </w:t>
      </w:r>
      <w:r w:rsidR="00E84267">
        <w:rPr>
          <w:rFonts w:ascii="Arial" w:eastAsia="Arial" w:hAnsi="Arial" w:cs="Arial"/>
        </w:rPr>
        <w:t>P</w:t>
      </w:r>
      <w:r w:rsidR="00B42B16">
        <w:rPr>
          <w:rFonts w:ascii="Arial" w:eastAsia="Arial" w:hAnsi="Arial" w:cs="Arial"/>
        </w:rPr>
        <w:t xml:space="preserve">ara la entrega </w:t>
      </w:r>
      <w:r w:rsidR="00E73D2F">
        <w:rPr>
          <w:rFonts w:ascii="Arial" w:eastAsia="Arial" w:hAnsi="Arial" w:cs="Arial"/>
        </w:rPr>
        <w:t>número</w:t>
      </w:r>
      <w:r w:rsidR="00B42B16">
        <w:rPr>
          <w:rFonts w:ascii="Arial" w:eastAsia="Arial" w:hAnsi="Arial" w:cs="Arial"/>
        </w:rPr>
        <w:t xml:space="preserve"> uno </w:t>
      </w:r>
      <w:r w:rsidR="0097361F">
        <w:rPr>
          <w:rFonts w:ascii="Arial" w:eastAsia="Arial" w:hAnsi="Arial" w:cs="Arial"/>
        </w:rPr>
        <w:t xml:space="preserve">únicamente se </w:t>
      </w:r>
      <w:r w:rsidR="00E84267">
        <w:rPr>
          <w:rFonts w:ascii="Arial" w:eastAsia="Arial" w:hAnsi="Arial" w:cs="Arial"/>
        </w:rPr>
        <w:t>contempló</w:t>
      </w:r>
      <w:r w:rsidR="0097361F">
        <w:rPr>
          <w:rFonts w:ascii="Arial" w:eastAsia="Arial" w:hAnsi="Arial" w:cs="Arial"/>
        </w:rPr>
        <w:t xml:space="preserve"> como elementos</w:t>
      </w:r>
      <w:r w:rsidR="00E84267">
        <w:rPr>
          <w:rFonts w:ascii="Arial" w:eastAsia="Arial" w:hAnsi="Arial" w:cs="Arial"/>
        </w:rPr>
        <w:t xml:space="preserve"> relevantes los ítems más significativos del documento SPMP, y basado en ello se realizó la respectiva grafica.</w:t>
      </w:r>
      <w:r w:rsidR="006157B9">
        <w:rPr>
          <w:rFonts w:ascii="Arial" w:eastAsia="Arial" w:hAnsi="Arial" w:cs="Arial"/>
        </w:rPr>
        <w:t xml:space="preserve"> </w:t>
      </w:r>
      <w:r w:rsidR="00806B7A">
        <w:rPr>
          <w:rFonts w:ascii="Arial" w:eastAsia="Arial" w:hAnsi="Arial" w:cs="Arial"/>
        </w:rPr>
        <w:t>Como se muestra en la figura 5.</w:t>
      </w:r>
    </w:p>
    <w:p w14:paraId="64E11E56" w14:textId="77777777" w:rsidR="002050CA" w:rsidRDefault="002050CA" w:rsidP="00CA3B54">
      <w:pPr>
        <w:jc w:val="both"/>
        <w:rPr>
          <w:rFonts w:ascii="Arial" w:eastAsia="Arial" w:hAnsi="Arial" w:cs="Arial"/>
        </w:rPr>
      </w:pPr>
    </w:p>
    <w:p w14:paraId="115257CD" w14:textId="4D2AE495" w:rsidR="00590ADF" w:rsidRPr="00590ADF" w:rsidRDefault="002050CA" w:rsidP="00590ADF">
      <w:pPr>
        <w:jc w:val="both"/>
        <w:rPr>
          <w:rFonts w:ascii="Arial" w:eastAsia="Arial" w:hAnsi="Arial" w:cs="Arial"/>
        </w:rPr>
      </w:pPr>
      <w:r>
        <w:rPr>
          <w:noProof/>
        </w:rPr>
        <w:lastRenderedPageBreak/>
        <w:drawing>
          <wp:inline distT="0" distB="0" distL="0" distR="0" wp14:anchorId="4B620B66" wp14:editId="29EF7F82">
            <wp:extent cx="5612130" cy="3390265"/>
            <wp:effectExtent l="0" t="0" r="762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22">
                      <a:extLst>
                        <a:ext uri="{28A0092B-C50C-407E-A947-70E740481C1C}">
                          <a14:useLocalDpi xmlns:a14="http://schemas.microsoft.com/office/drawing/2010/main" val="0"/>
                        </a:ext>
                      </a:extLst>
                    </a:blip>
                    <a:stretch>
                      <a:fillRect/>
                    </a:stretch>
                  </pic:blipFill>
                  <pic:spPr>
                    <a:xfrm>
                      <a:off x="0" y="0"/>
                      <a:ext cx="5612130" cy="3390265"/>
                    </a:xfrm>
                    <a:prstGeom prst="rect">
                      <a:avLst/>
                    </a:prstGeom>
                  </pic:spPr>
                </pic:pic>
              </a:graphicData>
            </a:graphic>
          </wp:inline>
        </w:drawing>
      </w:r>
    </w:p>
    <w:p w14:paraId="41D18565" w14:textId="0820A85C" w:rsidR="00614FF1" w:rsidRPr="00BF6586" w:rsidRDefault="005C43BE" w:rsidP="00BF6586">
      <w:pPr>
        <w:pStyle w:val="Descripcin"/>
        <w:jc w:val="center"/>
        <w:rPr>
          <w:rFonts w:ascii="Arial" w:eastAsia="Arial" w:hAnsi="Arial" w:cs="Arial"/>
          <w:color w:val="auto"/>
        </w:rPr>
      </w:pPr>
      <w:r w:rsidRPr="268321E6">
        <w:rPr>
          <w:rFonts w:ascii="Arial" w:hAnsi="Arial" w:cs="Arial"/>
          <w:color w:val="auto"/>
        </w:rPr>
        <w:t xml:space="preserve">Figura </w:t>
      </w:r>
      <w:r w:rsidRPr="268321E6">
        <w:rPr>
          <w:rFonts w:ascii="Arial" w:hAnsi="Arial" w:cs="Arial"/>
          <w:color w:val="auto"/>
        </w:rPr>
        <w:fldChar w:fldCharType="begin"/>
      </w:r>
      <w:r w:rsidRPr="268321E6">
        <w:rPr>
          <w:rFonts w:ascii="Arial" w:hAnsi="Arial" w:cs="Arial"/>
          <w:color w:val="auto"/>
        </w:rPr>
        <w:instrText xml:space="preserve"> SEQ Figura \* ARABIC </w:instrText>
      </w:r>
      <w:r w:rsidRPr="268321E6">
        <w:rPr>
          <w:rFonts w:ascii="Arial" w:hAnsi="Arial" w:cs="Arial"/>
          <w:color w:val="auto"/>
        </w:rPr>
        <w:fldChar w:fldCharType="separate"/>
      </w:r>
      <w:r w:rsidR="00922850" w:rsidRPr="268321E6">
        <w:rPr>
          <w:rFonts w:ascii="Arial" w:hAnsi="Arial" w:cs="Arial"/>
          <w:noProof/>
          <w:color w:val="auto"/>
        </w:rPr>
        <w:t>5</w:t>
      </w:r>
      <w:r w:rsidRPr="268321E6">
        <w:rPr>
          <w:rFonts w:ascii="Arial" w:hAnsi="Arial" w:cs="Arial"/>
          <w:color w:val="auto"/>
        </w:rPr>
        <w:fldChar w:fldCharType="end"/>
      </w:r>
      <w:r w:rsidRPr="268321E6">
        <w:rPr>
          <w:rFonts w:ascii="Arial" w:hAnsi="Arial" w:cs="Arial"/>
          <w:color w:val="auto"/>
        </w:rPr>
        <w:t xml:space="preserve"> Diagrama WBS </w:t>
      </w:r>
    </w:p>
    <w:p w14:paraId="5012402D" w14:textId="2749901A" w:rsidR="3C62369E" w:rsidRDefault="3C62369E" w:rsidP="268321E6">
      <w:pPr>
        <w:jc w:val="center"/>
      </w:pPr>
      <w:r>
        <w:rPr>
          <w:noProof/>
        </w:rPr>
        <w:drawing>
          <wp:inline distT="0" distB="0" distL="0" distR="0" wp14:anchorId="277E97CA" wp14:editId="209A21C2">
            <wp:extent cx="4572000" cy="3924300"/>
            <wp:effectExtent l="0" t="0" r="0" b="0"/>
            <wp:docPr id="1434530122" name="Picture 1434530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572000" cy="3924300"/>
                    </a:xfrm>
                    <a:prstGeom prst="rect">
                      <a:avLst/>
                    </a:prstGeom>
                  </pic:spPr>
                </pic:pic>
              </a:graphicData>
            </a:graphic>
          </wp:inline>
        </w:drawing>
      </w:r>
    </w:p>
    <w:p w14:paraId="43AFF156" w14:textId="002B8A38" w:rsidR="268321E6" w:rsidRDefault="268321E6" w:rsidP="268321E6"/>
    <w:p w14:paraId="3146E486" w14:textId="251B7417" w:rsidR="006A194E" w:rsidRPr="006A194E" w:rsidRDefault="48CDD42F" w:rsidP="006A194E">
      <w:pPr>
        <w:pStyle w:val="Ttulo3"/>
        <w:rPr>
          <w:rFonts w:ascii="Arial" w:eastAsia="Arial" w:hAnsi="Arial" w:cs="Arial"/>
        </w:rPr>
      </w:pPr>
      <w:bookmarkStart w:id="55" w:name="_Toc50534678"/>
      <w:r w:rsidRPr="268321E6">
        <w:rPr>
          <w:rFonts w:ascii="Arial" w:eastAsia="Arial" w:hAnsi="Arial" w:cs="Arial"/>
        </w:rPr>
        <w:t>Calendarización del proyecto</w:t>
      </w:r>
      <w:bookmarkEnd w:id="55"/>
    </w:p>
    <w:p w14:paraId="1A6E44F6" w14:textId="77777777" w:rsidR="0049713B" w:rsidRPr="0049713B" w:rsidRDefault="0049713B" w:rsidP="0049713B"/>
    <w:p w14:paraId="094B242A" w14:textId="77065955" w:rsidR="00597675" w:rsidRPr="00075196" w:rsidRDefault="005E1268" w:rsidP="00C27A31">
      <w:pPr>
        <w:jc w:val="both"/>
        <w:rPr>
          <w:rFonts w:ascii="Arial" w:eastAsia="Arial" w:hAnsi="Arial" w:cs="Arial"/>
        </w:rPr>
      </w:pPr>
      <w:r>
        <w:rPr>
          <w:rFonts w:ascii="Arial" w:eastAsia="Arial" w:hAnsi="Arial" w:cs="Arial"/>
        </w:rPr>
        <w:lastRenderedPageBreak/>
        <w:t>El diagrama de Gantt es una herramienta que facilita la visualización de tareas</w:t>
      </w:r>
      <w:r w:rsidR="006A5F50">
        <w:rPr>
          <w:rFonts w:ascii="Arial" w:eastAsia="Arial" w:hAnsi="Arial" w:cs="Arial"/>
        </w:rPr>
        <w:t xml:space="preserve"> en una línea de tiempo visual, esto permite al grupo tener una mejor compresión de los objetivos a lograr en periodos semanales y con ello a tener una adecuada gestión de los recursos, todo ello mediante la identificación de puntos críticos en cuanto a fechas, dichos</w:t>
      </w:r>
      <w:r w:rsidR="00C375AD">
        <w:rPr>
          <w:rFonts w:ascii="Arial" w:eastAsia="Arial" w:hAnsi="Arial" w:cs="Arial"/>
        </w:rPr>
        <w:t xml:space="preserve"> puntos permiten tomar decisiones en cuanto a </w:t>
      </w:r>
      <w:r w:rsidR="006D1C48">
        <w:rPr>
          <w:rFonts w:ascii="Arial" w:eastAsia="Arial" w:hAnsi="Arial" w:cs="Arial"/>
        </w:rPr>
        <w:t>cómo</w:t>
      </w:r>
      <w:r w:rsidR="00C375AD">
        <w:rPr>
          <w:rFonts w:ascii="Arial" w:eastAsia="Arial" w:hAnsi="Arial" w:cs="Arial"/>
        </w:rPr>
        <w:t xml:space="preserve"> modificar ítems del proyecto</w:t>
      </w:r>
      <w:r w:rsidR="00C54E95">
        <w:rPr>
          <w:rFonts w:ascii="Arial" w:eastAsia="Arial" w:hAnsi="Arial" w:cs="Arial"/>
        </w:rPr>
        <w:t xml:space="preserve"> mediante planes de acción que no sean invasivos sino que contemplen un cambio amigable para el proyecto en general.</w:t>
      </w:r>
    </w:p>
    <w:p w14:paraId="7854C8EE" w14:textId="77777777" w:rsidR="00614FF1" w:rsidRPr="00463759" w:rsidRDefault="00614FF1" w:rsidP="00C27A31">
      <w:pPr>
        <w:jc w:val="both"/>
        <w:rPr>
          <w:rFonts w:ascii="Arial" w:eastAsia="Arial" w:hAnsi="Arial" w:cs="Arial"/>
        </w:rPr>
      </w:pPr>
    </w:p>
    <w:p w14:paraId="31D1F55E" w14:textId="04DC431A" w:rsidR="00C54E95" w:rsidRPr="00463759" w:rsidRDefault="00C54E95" w:rsidP="00C27A31">
      <w:pPr>
        <w:jc w:val="both"/>
        <w:rPr>
          <w:rFonts w:ascii="Arial" w:eastAsia="Arial" w:hAnsi="Arial" w:cs="Arial"/>
        </w:rPr>
      </w:pPr>
      <w:r w:rsidRPr="268321E6">
        <w:rPr>
          <w:rFonts w:ascii="Arial" w:eastAsia="Arial" w:hAnsi="Arial" w:cs="Arial"/>
        </w:rPr>
        <w:t>Para la entrega n</w:t>
      </w:r>
      <w:r w:rsidR="006D1C48" w:rsidRPr="268321E6">
        <w:rPr>
          <w:rFonts w:ascii="Arial" w:eastAsia="Arial" w:hAnsi="Arial" w:cs="Arial"/>
        </w:rPr>
        <w:t>ú</w:t>
      </w:r>
      <w:r w:rsidRPr="268321E6">
        <w:rPr>
          <w:rFonts w:ascii="Arial" w:eastAsia="Arial" w:hAnsi="Arial" w:cs="Arial"/>
        </w:rPr>
        <w:t xml:space="preserve">mero uno del </w:t>
      </w:r>
      <w:r w:rsidR="00A46989" w:rsidRPr="268321E6">
        <w:rPr>
          <w:rFonts w:ascii="Arial" w:eastAsia="Arial" w:hAnsi="Arial" w:cs="Arial"/>
        </w:rPr>
        <w:t xml:space="preserve">proyecto se usó la herramienta </w:t>
      </w:r>
      <w:r w:rsidR="00A46989" w:rsidRPr="268321E6">
        <w:rPr>
          <w:rFonts w:ascii="Arial" w:eastAsia="Arial" w:hAnsi="Arial" w:cs="Arial"/>
          <w:i/>
          <w:iCs/>
        </w:rPr>
        <w:t>Trello</w:t>
      </w:r>
      <w:r w:rsidR="00A46989" w:rsidRPr="268321E6">
        <w:rPr>
          <w:rFonts w:ascii="Arial" w:eastAsia="Arial" w:hAnsi="Arial" w:cs="Arial"/>
        </w:rPr>
        <w:t xml:space="preserve"> junto a </w:t>
      </w:r>
      <w:proofErr w:type="spellStart"/>
      <w:r w:rsidR="00A46989" w:rsidRPr="268321E6">
        <w:rPr>
          <w:rFonts w:ascii="Arial" w:eastAsia="Arial" w:hAnsi="Arial" w:cs="Arial"/>
          <w:i/>
          <w:iCs/>
        </w:rPr>
        <w:t>Monday</w:t>
      </w:r>
      <w:proofErr w:type="spellEnd"/>
      <w:r w:rsidR="00A46989" w:rsidRPr="268321E6">
        <w:rPr>
          <w:rFonts w:ascii="Arial" w:eastAsia="Arial" w:hAnsi="Arial" w:cs="Arial"/>
        </w:rPr>
        <w:t xml:space="preserve"> para</w:t>
      </w:r>
      <w:r w:rsidR="00DA62C3" w:rsidRPr="268321E6">
        <w:rPr>
          <w:rFonts w:ascii="Arial" w:eastAsia="Arial" w:hAnsi="Arial" w:cs="Arial"/>
        </w:rPr>
        <w:t xml:space="preserve"> identificar las fechas de inicio y finalización de cada </w:t>
      </w:r>
      <w:r w:rsidR="006D1C48" w:rsidRPr="268321E6">
        <w:rPr>
          <w:rFonts w:ascii="Arial" w:eastAsia="Arial" w:hAnsi="Arial" w:cs="Arial"/>
        </w:rPr>
        <w:t>módulo</w:t>
      </w:r>
      <w:r w:rsidR="00DA62C3" w:rsidRPr="268321E6">
        <w:rPr>
          <w:rFonts w:ascii="Arial" w:eastAsia="Arial" w:hAnsi="Arial" w:cs="Arial"/>
        </w:rPr>
        <w:t xml:space="preserve"> del documento, esto con sus respectivas </w:t>
      </w:r>
      <w:r w:rsidR="001769C2" w:rsidRPr="268321E6">
        <w:rPr>
          <w:rFonts w:ascii="Arial" w:eastAsia="Arial" w:hAnsi="Arial" w:cs="Arial"/>
        </w:rPr>
        <w:t xml:space="preserve">necesidades y requerimientos previos y distribución por rol. Es preciso recalcar que para el desarrollo de la </w:t>
      </w:r>
      <w:r w:rsidR="006D1C48" w:rsidRPr="268321E6">
        <w:rPr>
          <w:rFonts w:ascii="Arial" w:eastAsia="Arial" w:hAnsi="Arial" w:cs="Arial"/>
        </w:rPr>
        <w:t>calendarización</w:t>
      </w:r>
      <w:r w:rsidR="001769C2" w:rsidRPr="268321E6">
        <w:rPr>
          <w:rFonts w:ascii="Arial" w:eastAsia="Arial" w:hAnsi="Arial" w:cs="Arial"/>
        </w:rPr>
        <w:t xml:space="preserve"> se implementó la metodología scrum, es por ello que el diagrama Gantt está dividido en 3 secciones, correspondientes a los </w:t>
      </w:r>
      <w:proofErr w:type="spellStart"/>
      <w:r w:rsidR="001769C2" w:rsidRPr="268321E6">
        <w:rPr>
          <w:rFonts w:ascii="Arial" w:eastAsia="Arial" w:hAnsi="Arial" w:cs="Arial"/>
          <w:i/>
          <w:iCs/>
        </w:rPr>
        <w:t>sprints</w:t>
      </w:r>
      <w:proofErr w:type="spellEnd"/>
      <w:r w:rsidR="001769C2" w:rsidRPr="268321E6">
        <w:rPr>
          <w:rFonts w:ascii="Arial" w:eastAsia="Arial" w:hAnsi="Arial" w:cs="Arial"/>
        </w:rPr>
        <w:t xml:space="preserve"> semanales</w:t>
      </w:r>
      <w:r w:rsidR="00330065" w:rsidRPr="268321E6">
        <w:rPr>
          <w:rFonts w:ascii="Arial" w:eastAsia="Arial" w:hAnsi="Arial" w:cs="Arial"/>
        </w:rPr>
        <w:t xml:space="preserve">, esto quiere decir que para cada </w:t>
      </w:r>
      <w:r w:rsidR="00330065" w:rsidRPr="268321E6">
        <w:rPr>
          <w:rFonts w:ascii="Arial" w:eastAsia="Arial" w:hAnsi="Arial" w:cs="Arial"/>
          <w:i/>
          <w:iCs/>
        </w:rPr>
        <w:t>Sprint</w:t>
      </w:r>
      <w:r w:rsidR="00330065" w:rsidRPr="268321E6">
        <w:rPr>
          <w:rFonts w:ascii="Arial" w:eastAsia="Arial" w:hAnsi="Arial" w:cs="Arial"/>
        </w:rPr>
        <w:t xml:space="preserve"> existen y se evidencian un n</w:t>
      </w:r>
      <w:r w:rsidR="53D1900F" w:rsidRPr="268321E6">
        <w:rPr>
          <w:rFonts w:ascii="Arial" w:eastAsia="Arial" w:hAnsi="Arial" w:cs="Arial"/>
        </w:rPr>
        <w:t>ú</w:t>
      </w:r>
      <w:r w:rsidR="00330065" w:rsidRPr="268321E6">
        <w:rPr>
          <w:rFonts w:ascii="Arial" w:eastAsia="Arial" w:hAnsi="Arial" w:cs="Arial"/>
        </w:rPr>
        <w:t xml:space="preserve">mero de tareas semanales con una mayor intensidad al principio del proyecto, esto con el fin de </w:t>
      </w:r>
      <w:r w:rsidR="002A1823" w:rsidRPr="268321E6">
        <w:rPr>
          <w:rFonts w:ascii="Arial" w:eastAsia="Arial" w:hAnsi="Arial" w:cs="Arial"/>
        </w:rPr>
        <w:t>obtener un resultado de análisis y revisión m</w:t>
      </w:r>
      <w:r w:rsidR="006D1C48" w:rsidRPr="268321E6">
        <w:rPr>
          <w:rFonts w:ascii="Arial" w:eastAsia="Arial" w:hAnsi="Arial" w:cs="Arial"/>
        </w:rPr>
        <w:t>á</w:t>
      </w:r>
      <w:r w:rsidR="002A1823" w:rsidRPr="268321E6">
        <w:rPr>
          <w:rFonts w:ascii="Arial" w:eastAsia="Arial" w:hAnsi="Arial" w:cs="Arial"/>
        </w:rPr>
        <w:t>s amplio al final del ejercicio.</w:t>
      </w:r>
    </w:p>
    <w:p w14:paraId="39346E57" w14:textId="77777777" w:rsidR="002A1823" w:rsidRDefault="002A1823" w:rsidP="00C27A31">
      <w:pPr>
        <w:jc w:val="both"/>
        <w:rPr>
          <w:rFonts w:ascii="Arial" w:eastAsia="Arial" w:hAnsi="Arial" w:cs="Arial"/>
        </w:rPr>
      </w:pPr>
    </w:p>
    <w:p w14:paraId="7D94B0B4" w14:textId="632471A4" w:rsidR="002A1823" w:rsidRDefault="002A1823" w:rsidP="00C27A31">
      <w:pPr>
        <w:jc w:val="both"/>
        <w:rPr>
          <w:rFonts w:ascii="Arial" w:eastAsia="Arial" w:hAnsi="Arial" w:cs="Arial"/>
        </w:rPr>
      </w:pPr>
      <w:r w:rsidRPr="006D1C48">
        <w:rPr>
          <w:rFonts w:ascii="Arial" w:eastAsia="Arial" w:hAnsi="Arial" w:cs="Arial"/>
          <w:i/>
        </w:rPr>
        <w:t>Trello</w:t>
      </w:r>
      <w:r>
        <w:rPr>
          <w:rFonts w:ascii="Arial" w:eastAsia="Arial" w:hAnsi="Arial" w:cs="Arial"/>
        </w:rPr>
        <w:t xml:space="preserve"> fue integrado con </w:t>
      </w:r>
      <w:proofErr w:type="spellStart"/>
      <w:r w:rsidRPr="006D1C48">
        <w:rPr>
          <w:rFonts w:ascii="Arial" w:eastAsia="Arial" w:hAnsi="Arial" w:cs="Arial"/>
          <w:i/>
        </w:rPr>
        <w:t>Monday</w:t>
      </w:r>
      <w:proofErr w:type="spellEnd"/>
      <w:r>
        <w:rPr>
          <w:rFonts w:ascii="Arial" w:eastAsia="Arial" w:hAnsi="Arial" w:cs="Arial"/>
        </w:rPr>
        <w:t xml:space="preserve"> para llevar el control de cada tarea tanto en el diagrama Gantt como en </w:t>
      </w:r>
      <w:r w:rsidR="006456C1">
        <w:rPr>
          <w:rFonts w:ascii="Arial" w:eastAsia="Arial" w:hAnsi="Arial" w:cs="Arial"/>
        </w:rPr>
        <w:t xml:space="preserve">el tablero Kanban de Trello, donde puede ser organizado todo de una manera mucho más intuitiva y visual de no ser manipulada por el </w:t>
      </w:r>
      <w:r w:rsidR="006456C1" w:rsidRPr="006D1C48">
        <w:rPr>
          <w:rFonts w:ascii="Arial" w:eastAsia="Arial" w:hAnsi="Arial" w:cs="Arial"/>
          <w:i/>
        </w:rPr>
        <w:t>Scrum</w:t>
      </w:r>
      <w:r w:rsidR="006456C1">
        <w:rPr>
          <w:rFonts w:ascii="Arial" w:eastAsia="Arial" w:hAnsi="Arial" w:cs="Arial"/>
        </w:rPr>
        <w:t xml:space="preserve"> </w:t>
      </w:r>
      <w:r w:rsidR="006456C1" w:rsidRPr="006D1C48">
        <w:rPr>
          <w:rFonts w:ascii="Arial" w:eastAsia="Arial" w:hAnsi="Arial" w:cs="Arial"/>
          <w:i/>
        </w:rPr>
        <w:t>master</w:t>
      </w:r>
      <w:r w:rsidR="006456C1">
        <w:rPr>
          <w:rFonts w:ascii="Arial" w:eastAsia="Arial" w:hAnsi="Arial" w:cs="Arial"/>
        </w:rPr>
        <w:t xml:space="preserve"> o el </w:t>
      </w:r>
      <w:proofErr w:type="spellStart"/>
      <w:r w:rsidR="006456C1" w:rsidRPr="006D1C48">
        <w:rPr>
          <w:rFonts w:ascii="Arial" w:eastAsia="Arial" w:hAnsi="Arial" w:cs="Arial"/>
          <w:i/>
          <w:iCs/>
        </w:rPr>
        <w:t>product</w:t>
      </w:r>
      <w:proofErr w:type="spellEnd"/>
      <w:r w:rsidR="006456C1">
        <w:rPr>
          <w:rFonts w:ascii="Arial" w:eastAsia="Arial" w:hAnsi="Arial" w:cs="Arial"/>
        </w:rPr>
        <w:t xml:space="preserve"> </w:t>
      </w:r>
      <w:proofErr w:type="spellStart"/>
      <w:r w:rsidR="006D1C48">
        <w:rPr>
          <w:rFonts w:ascii="Arial" w:eastAsia="Arial" w:hAnsi="Arial" w:cs="Arial"/>
          <w:i/>
          <w:iCs/>
        </w:rPr>
        <w:t>o</w:t>
      </w:r>
      <w:r w:rsidR="006456C1" w:rsidRPr="006D1C48">
        <w:rPr>
          <w:rFonts w:ascii="Arial" w:eastAsia="Arial" w:hAnsi="Arial" w:cs="Arial"/>
          <w:i/>
          <w:iCs/>
        </w:rPr>
        <w:t>wner</w:t>
      </w:r>
      <w:proofErr w:type="spellEnd"/>
      <w:r w:rsidR="006456C1">
        <w:rPr>
          <w:rFonts w:ascii="Arial" w:eastAsia="Arial" w:hAnsi="Arial" w:cs="Arial"/>
        </w:rPr>
        <w:t>.</w:t>
      </w:r>
    </w:p>
    <w:p w14:paraId="00B50398" w14:textId="77777777" w:rsidR="001C4641" w:rsidRDefault="001C4641" w:rsidP="00C27A31">
      <w:pPr>
        <w:jc w:val="both"/>
        <w:rPr>
          <w:rFonts w:ascii="Arial" w:eastAsia="Arial" w:hAnsi="Arial" w:cs="Arial"/>
        </w:rPr>
      </w:pPr>
    </w:p>
    <w:p w14:paraId="0DED0AB1" w14:textId="07044ECA" w:rsidR="00056D7A" w:rsidRPr="00056D7A" w:rsidRDefault="00A4122D" w:rsidP="00056D7A">
      <w:pPr>
        <w:jc w:val="both"/>
        <w:rPr>
          <w:rFonts w:ascii="Arial" w:eastAsia="Arial" w:hAnsi="Arial" w:cs="Arial"/>
        </w:rPr>
      </w:pPr>
      <w:r>
        <w:rPr>
          <w:noProof/>
        </w:rPr>
        <w:drawing>
          <wp:inline distT="0" distB="0" distL="0" distR="0" wp14:anchorId="33954DFB" wp14:editId="207B518D">
            <wp:extent cx="5612130" cy="3094355"/>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24">
                      <a:extLst>
                        <a:ext uri="{28A0092B-C50C-407E-A947-70E740481C1C}">
                          <a14:useLocalDpi xmlns:a14="http://schemas.microsoft.com/office/drawing/2010/main" val="0"/>
                        </a:ext>
                      </a:extLst>
                    </a:blip>
                    <a:stretch>
                      <a:fillRect/>
                    </a:stretch>
                  </pic:blipFill>
                  <pic:spPr>
                    <a:xfrm>
                      <a:off x="0" y="0"/>
                      <a:ext cx="5612130" cy="3094355"/>
                    </a:xfrm>
                    <a:prstGeom prst="rect">
                      <a:avLst/>
                    </a:prstGeom>
                  </pic:spPr>
                </pic:pic>
              </a:graphicData>
            </a:graphic>
          </wp:inline>
        </w:drawing>
      </w:r>
    </w:p>
    <w:p w14:paraId="48378135" w14:textId="4D507E2A" w:rsidR="008D66C9" w:rsidRDefault="009A5FAE" w:rsidP="00C27A31">
      <w:pPr>
        <w:jc w:val="both"/>
        <w:rPr>
          <w:rFonts w:ascii="Arial" w:eastAsia="Arial" w:hAnsi="Arial" w:cs="Arial"/>
        </w:rPr>
      </w:pPr>
      <w:r w:rsidRPr="009A5FAE">
        <w:rPr>
          <w:noProof/>
        </w:rPr>
        <w:lastRenderedPageBreak/>
        <w:drawing>
          <wp:inline distT="0" distB="0" distL="0" distR="0" wp14:anchorId="308422D8" wp14:editId="045ECDEC">
            <wp:extent cx="5786695" cy="3810000"/>
            <wp:effectExtent l="0" t="0" r="508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88963" cy="3811493"/>
                    </a:xfrm>
                    <a:prstGeom prst="rect">
                      <a:avLst/>
                    </a:prstGeom>
                    <a:noFill/>
                    <a:ln>
                      <a:noFill/>
                    </a:ln>
                  </pic:spPr>
                </pic:pic>
              </a:graphicData>
            </a:graphic>
          </wp:inline>
        </w:drawing>
      </w:r>
    </w:p>
    <w:p w14:paraId="4584714D" w14:textId="6E7337EB" w:rsidR="00CB70A4" w:rsidRPr="00CB70A4" w:rsidRDefault="00CB70A4" w:rsidP="00CB70A4">
      <w:pPr>
        <w:pStyle w:val="Descripcin"/>
        <w:jc w:val="center"/>
        <w:rPr>
          <w:rFonts w:ascii="Arial" w:eastAsia="Arial" w:hAnsi="Arial" w:cs="Arial"/>
          <w:color w:val="auto"/>
        </w:rPr>
      </w:pPr>
      <w:bookmarkStart w:id="56" w:name="_Toc50574224"/>
      <w:r w:rsidRPr="00CB70A4">
        <w:rPr>
          <w:rFonts w:ascii="Arial" w:hAnsi="Arial" w:cs="Arial"/>
          <w:color w:val="auto"/>
        </w:rPr>
        <w:t xml:space="preserve">Figura </w:t>
      </w:r>
      <w:r w:rsidRPr="00CB70A4">
        <w:rPr>
          <w:rFonts w:ascii="Arial" w:hAnsi="Arial" w:cs="Arial"/>
          <w:color w:val="auto"/>
        </w:rPr>
        <w:fldChar w:fldCharType="begin"/>
      </w:r>
      <w:r w:rsidRPr="00CB70A4">
        <w:rPr>
          <w:rFonts w:ascii="Arial" w:hAnsi="Arial" w:cs="Arial"/>
          <w:color w:val="auto"/>
        </w:rPr>
        <w:instrText xml:space="preserve"> SEQ Figura \* ARABIC </w:instrText>
      </w:r>
      <w:r w:rsidRPr="00CB70A4">
        <w:rPr>
          <w:rFonts w:ascii="Arial" w:hAnsi="Arial" w:cs="Arial"/>
          <w:color w:val="auto"/>
        </w:rPr>
        <w:fldChar w:fldCharType="separate"/>
      </w:r>
      <w:r w:rsidR="00B36BDE">
        <w:rPr>
          <w:rFonts w:ascii="Arial" w:hAnsi="Arial" w:cs="Arial"/>
          <w:noProof/>
          <w:color w:val="auto"/>
        </w:rPr>
        <w:t>6</w:t>
      </w:r>
      <w:r w:rsidRPr="00CB70A4">
        <w:rPr>
          <w:rFonts w:ascii="Arial" w:hAnsi="Arial" w:cs="Arial"/>
          <w:color w:val="auto"/>
        </w:rPr>
        <w:fldChar w:fldCharType="end"/>
      </w:r>
      <w:r w:rsidRPr="00CB70A4">
        <w:rPr>
          <w:rFonts w:ascii="Arial" w:hAnsi="Arial" w:cs="Arial"/>
          <w:color w:val="auto"/>
        </w:rPr>
        <w:t xml:space="preserve"> Diagrama de Gantt</w:t>
      </w:r>
      <w:bookmarkEnd w:id="56"/>
    </w:p>
    <w:p w14:paraId="03888319" w14:textId="77777777" w:rsidR="00A4122D" w:rsidRPr="00463759" w:rsidRDefault="00A4122D" w:rsidP="00C27A31">
      <w:pPr>
        <w:jc w:val="both"/>
        <w:rPr>
          <w:rFonts w:ascii="Arial" w:eastAsia="Arial" w:hAnsi="Arial" w:cs="Arial"/>
        </w:rPr>
      </w:pPr>
    </w:p>
    <w:p w14:paraId="59487CBF" w14:textId="77777777" w:rsidR="00531E20" w:rsidRPr="00463759" w:rsidRDefault="00531E20" w:rsidP="00C27A31">
      <w:pPr>
        <w:jc w:val="both"/>
        <w:rPr>
          <w:rFonts w:ascii="Arial" w:eastAsia="Arial" w:hAnsi="Arial" w:cs="Arial"/>
        </w:rPr>
      </w:pPr>
    </w:p>
    <w:p w14:paraId="75B3E59A" w14:textId="4B54DC52" w:rsidR="00D42B22" w:rsidRPr="00D42B22" w:rsidRDefault="508FEA29" w:rsidP="00D42B22">
      <w:pPr>
        <w:pStyle w:val="Ttulo3"/>
        <w:rPr>
          <w:rFonts w:ascii="Arial" w:eastAsia="Arial" w:hAnsi="Arial" w:cs="Arial"/>
        </w:rPr>
      </w:pPr>
      <w:bookmarkStart w:id="57" w:name="_Toc50534679"/>
      <w:r w:rsidRPr="268321E6">
        <w:rPr>
          <w:rFonts w:ascii="Arial" w:eastAsia="Arial" w:hAnsi="Arial" w:cs="Arial"/>
        </w:rPr>
        <w:t>Presupuest</w:t>
      </w:r>
      <w:r w:rsidR="48CDD42F" w:rsidRPr="268321E6">
        <w:rPr>
          <w:rFonts w:ascii="Arial" w:eastAsia="Arial" w:hAnsi="Arial" w:cs="Arial"/>
        </w:rPr>
        <w:t>o</w:t>
      </w:r>
      <w:r w:rsidRPr="268321E6">
        <w:rPr>
          <w:rFonts w:ascii="Arial" w:eastAsia="Arial" w:hAnsi="Arial" w:cs="Arial"/>
        </w:rPr>
        <w:t xml:space="preserve"> del proyecto</w:t>
      </w:r>
      <w:bookmarkEnd w:id="57"/>
    </w:p>
    <w:p w14:paraId="16480018" w14:textId="77777777" w:rsidR="00B10134" w:rsidRPr="00B10134" w:rsidRDefault="00B10134" w:rsidP="3B05FCEC">
      <w:pPr>
        <w:rPr>
          <w:rFonts w:ascii="Arial" w:eastAsia="Arial" w:hAnsi="Arial" w:cs="Arial"/>
        </w:rPr>
      </w:pPr>
    </w:p>
    <w:p w14:paraId="7AB0E842" w14:textId="296302C6" w:rsidR="001D4281" w:rsidRPr="001D4281" w:rsidRDefault="00084FFA" w:rsidP="00E85D28">
      <w:pPr>
        <w:jc w:val="both"/>
        <w:rPr>
          <w:rFonts w:ascii="Arial" w:eastAsia="Arial" w:hAnsi="Arial" w:cs="Arial"/>
        </w:rPr>
      </w:pPr>
      <w:r>
        <w:rPr>
          <w:rFonts w:ascii="Arial" w:eastAsia="Arial" w:hAnsi="Arial" w:cs="Arial"/>
        </w:rPr>
        <w:t xml:space="preserve">De acuerdo con la </w:t>
      </w:r>
      <w:r w:rsidR="00531E20">
        <w:rPr>
          <w:rFonts w:ascii="Arial" w:eastAsia="Arial" w:hAnsi="Arial" w:cs="Arial"/>
        </w:rPr>
        <w:t>metodología</w:t>
      </w:r>
      <w:r>
        <w:rPr>
          <w:rFonts w:ascii="Arial" w:eastAsia="Arial" w:hAnsi="Arial" w:cs="Arial"/>
        </w:rPr>
        <w:t xml:space="preserve"> seleccionada</w:t>
      </w:r>
      <w:r w:rsidR="00826D96">
        <w:rPr>
          <w:rFonts w:ascii="Arial" w:eastAsia="Arial" w:hAnsi="Arial" w:cs="Arial"/>
        </w:rPr>
        <w:t xml:space="preserve"> (</w:t>
      </w:r>
      <w:hyperlink w:anchor="_Metodología_seleccionada" w:history="1">
        <w:r w:rsidR="00826D96" w:rsidRPr="00611731">
          <w:rPr>
            <w:rStyle w:val="Hipervnculo"/>
            <w:rFonts w:ascii="Arial" w:eastAsia="Arial" w:hAnsi="Arial" w:cs="Arial"/>
          </w:rPr>
          <w:t>Ver sección metodología</w:t>
        </w:r>
      </w:hyperlink>
      <w:r w:rsidR="00826D96">
        <w:rPr>
          <w:rFonts w:ascii="Arial" w:eastAsia="Arial" w:hAnsi="Arial" w:cs="Arial"/>
        </w:rPr>
        <w:t xml:space="preserve">) se </w:t>
      </w:r>
      <w:r w:rsidR="00531E20">
        <w:rPr>
          <w:rFonts w:ascii="Arial" w:eastAsia="Arial" w:hAnsi="Arial" w:cs="Arial"/>
        </w:rPr>
        <w:t>tomó</w:t>
      </w:r>
      <w:r w:rsidR="00826D96">
        <w:rPr>
          <w:rFonts w:ascii="Arial" w:eastAsia="Arial" w:hAnsi="Arial" w:cs="Arial"/>
        </w:rPr>
        <w:t xml:space="preserve"> como punto de análisis para el proyec</w:t>
      </w:r>
      <w:r w:rsidR="00877F77">
        <w:rPr>
          <w:rFonts w:ascii="Arial" w:eastAsia="Arial" w:hAnsi="Arial" w:cs="Arial"/>
        </w:rPr>
        <w:t xml:space="preserve">to en cuanto a la estimación de costos el total de horas laboradas en cada sprint por miembro, esto tomando en cuenta </w:t>
      </w:r>
      <w:r w:rsidR="00407A12">
        <w:rPr>
          <w:rFonts w:ascii="Arial" w:eastAsia="Arial" w:hAnsi="Arial" w:cs="Arial"/>
        </w:rPr>
        <w:t>la responsabilidades y cantidad de responsabilidades a desempeñar,</w:t>
      </w:r>
      <w:r w:rsidR="006E0E7C">
        <w:rPr>
          <w:rFonts w:ascii="Arial" w:eastAsia="Arial" w:hAnsi="Arial" w:cs="Arial"/>
        </w:rPr>
        <w:t xml:space="preserve"> para ello se </w:t>
      </w:r>
      <w:r w:rsidR="00531E20">
        <w:rPr>
          <w:rFonts w:ascii="Arial" w:eastAsia="Arial" w:hAnsi="Arial" w:cs="Arial"/>
        </w:rPr>
        <w:t>designó</w:t>
      </w:r>
      <w:r w:rsidR="006E0E7C">
        <w:rPr>
          <w:rFonts w:ascii="Arial" w:eastAsia="Arial" w:hAnsi="Arial" w:cs="Arial"/>
        </w:rPr>
        <w:t xml:space="preserve"> un salario base tomado como consideración salarios similares investigados</w:t>
      </w:r>
      <w:r w:rsidR="00A47A74">
        <w:rPr>
          <w:rFonts w:ascii="Arial" w:eastAsia="Arial" w:hAnsi="Arial" w:cs="Arial"/>
        </w:rPr>
        <w:t xml:space="preserve"> según roles acordes en </w:t>
      </w:r>
      <w:r w:rsidR="00531E20">
        <w:rPr>
          <w:rFonts w:ascii="Arial" w:eastAsia="Arial" w:hAnsi="Arial" w:cs="Arial"/>
        </w:rPr>
        <w:t>Colombia</w:t>
      </w:r>
      <w:r w:rsidR="00A47A74">
        <w:rPr>
          <w:rFonts w:ascii="Arial" w:eastAsia="Arial" w:hAnsi="Arial" w:cs="Arial"/>
        </w:rPr>
        <w:t xml:space="preserve"> como administrador de bases de datos</w:t>
      </w:r>
      <w:r w:rsidR="0090039E">
        <w:rPr>
          <w:rFonts w:ascii="Arial" w:eastAsia="Arial" w:hAnsi="Arial" w:cs="Arial"/>
        </w:rPr>
        <w:t xml:space="preserve">, diseñador </w:t>
      </w:r>
      <w:r w:rsidR="00531E20">
        <w:rPr>
          <w:rFonts w:ascii="Arial" w:eastAsia="Arial" w:hAnsi="Arial" w:cs="Arial"/>
        </w:rPr>
        <w:t>gráfico</w:t>
      </w:r>
      <w:r w:rsidR="0090039E">
        <w:rPr>
          <w:rFonts w:ascii="Arial" w:eastAsia="Arial" w:hAnsi="Arial" w:cs="Arial"/>
        </w:rPr>
        <w:t xml:space="preserve">, </w:t>
      </w:r>
      <w:r w:rsidR="00F102C2">
        <w:rPr>
          <w:rFonts w:ascii="Arial" w:eastAsia="Arial" w:hAnsi="Arial" w:cs="Arial"/>
        </w:rPr>
        <w:t xml:space="preserve">desarrollador </w:t>
      </w:r>
      <w:r w:rsidR="00F102C2" w:rsidRPr="00856754">
        <w:rPr>
          <w:rFonts w:ascii="Arial" w:eastAsia="Arial" w:hAnsi="Arial" w:cs="Arial"/>
          <w:i/>
        </w:rPr>
        <w:t>back</w:t>
      </w:r>
      <w:r w:rsidR="00F102C2">
        <w:rPr>
          <w:rFonts w:ascii="Arial" w:eastAsia="Arial" w:hAnsi="Arial" w:cs="Arial"/>
        </w:rPr>
        <w:t>/</w:t>
      </w:r>
      <w:proofErr w:type="spellStart"/>
      <w:r w:rsidR="00F102C2" w:rsidRPr="00856754">
        <w:rPr>
          <w:rFonts w:ascii="Arial" w:eastAsia="Arial" w:hAnsi="Arial" w:cs="Arial"/>
          <w:i/>
        </w:rPr>
        <w:t>front</w:t>
      </w:r>
      <w:proofErr w:type="spellEnd"/>
      <w:r w:rsidR="00F102C2">
        <w:rPr>
          <w:rFonts w:ascii="Arial" w:eastAsia="Arial" w:hAnsi="Arial" w:cs="Arial"/>
        </w:rPr>
        <w:t xml:space="preserve"> </w:t>
      </w:r>
      <w:proofErr w:type="spellStart"/>
      <w:r w:rsidR="00F102C2" w:rsidRPr="00856754">
        <w:rPr>
          <w:rFonts w:ascii="Arial" w:eastAsia="Arial" w:hAnsi="Arial" w:cs="Arial"/>
          <w:i/>
        </w:rPr>
        <w:t>end</w:t>
      </w:r>
      <w:proofErr w:type="spellEnd"/>
      <w:r w:rsidR="00F102C2">
        <w:rPr>
          <w:rFonts w:ascii="Arial" w:eastAsia="Arial" w:hAnsi="Arial" w:cs="Arial"/>
        </w:rPr>
        <w:t xml:space="preserve">, </w:t>
      </w:r>
      <w:r w:rsidR="00011406">
        <w:rPr>
          <w:rFonts w:ascii="Arial" w:eastAsia="Arial" w:hAnsi="Arial" w:cs="Arial"/>
        </w:rPr>
        <w:t>analista de calidad entre otros.</w:t>
      </w:r>
    </w:p>
    <w:p w14:paraId="46888617" w14:textId="77777777" w:rsidR="00531E20" w:rsidRPr="001D4281" w:rsidRDefault="00531E20" w:rsidP="00E85D28">
      <w:pPr>
        <w:jc w:val="both"/>
        <w:rPr>
          <w:rFonts w:ascii="Arial" w:eastAsia="Arial" w:hAnsi="Arial" w:cs="Arial"/>
        </w:rPr>
      </w:pPr>
    </w:p>
    <w:p w14:paraId="48FC72E2" w14:textId="48574441" w:rsidR="00011406" w:rsidRPr="001D4281" w:rsidRDefault="00EA1EC8" w:rsidP="00E85D28">
      <w:pPr>
        <w:jc w:val="both"/>
        <w:rPr>
          <w:rFonts w:ascii="Arial" w:eastAsia="Arial" w:hAnsi="Arial" w:cs="Arial"/>
        </w:rPr>
      </w:pPr>
      <w:r>
        <w:rPr>
          <w:rFonts w:ascii="Arial" w:eastAsia="Arial" w:hAnsi="Arial" w:cs="Arial"/>
        </w:rPr>
        <w:t xml:space="preserve">Los salarios fueron </w:t>
      </w:r>
      <w:r w:rsidR="00531E20">
        <w:rPr>
          <w:rFonts w:ascii="Arial" w:eastAsia="Arial" w:hAnsi="Arial" w:cs="Arial"/>
        </w:rPr>
        <w:t>investigados</w:t>
      </w:r>
      <w:r w:rsidR="009F428D">
        <w:rPr>
          <w:rFonts w:ascii="Arial" w:eastAsia="Arial" w:hAnsi="Arial" w:cs="Arial"/>
        </w:rPr>
        <w:t xml:space="preserve"> en </w:t>
      </w:r>
      <w:r w:rsidR="00531E20">
        <w:rPr>
          <w:rFonts w:ascii="Arial" w:eastAsia="Arial" w:hAnsi="Arial" w:cs="Arial"/>
        </w:rPr>
        <w:t>páginas</w:t>
      </w:r>
      <w:r w:rsidR="009F428D">
        <w:rPr>
          <w:rFonts w:ascii="Arial" w:eastAsia="Arial" w:hAnsi="Arial" w:cs="Arial"/>
        </w:rPr>
        <w:t xml:space="preserve"> de anuncios laborales como indeed.com(</w:t>
      </w:r>
      <w:hyperlink r:id="rId26" w:history="1">
        <w:r w:rsidR="009F428D" w:rsidRPr="00EC5119">
          <w:rPr>
            <w:rStyle w:val="Hipervnculo"/>
            <w:rFonts w:ascii="Arial" w:eastAsia="Arial" w:hAnsi="Arial" w:cs="Arial"/>
          </w:rPr>
          <w:t>www.indeed.com</w:t>
        </w:r>
      </w:hyperlink>
      <w:r w:rsidR="009F428D">
        <w:rPr>
          <w:rFonts w:ascii="Arial" w:eastAsia="Arial" w:hAnsi="Arial" w:cs="Arial"/>
        </w:rPr>
        <w:t xml:space="preserve">) y </w:t>
      </w:r>
      <w:proofErr w:type="spellStart"/>
      <w:r w:rsidR="007D59A3">
        <w:rPr>
          <w:rFonts w:ascii="Arial" w:eastAsia="Arial" w:hAnsi="Arial" w:cs="Arial"/>
        </w:rPr>
        <w:t>elempleo</w:t>
      </w:r>
      <w:proofErr w:type="spellEnd"/>
      <w:r w:rsidR="007D59A3">
        <w:rPr>
          <w:rFonts w:ascii="Arial" w:eastAsia="Arial" w:hAnsi="Arial" w:cs="Arial"/>
        </w:rPr>
        <w:t xml:space="preserve"> (</w:t>
      </w:r>
      <w:hyperlink r:id="rId27" w:history="1">
        <w:r w:rsidR="00026939" w:rsidRPr="00EC5119">
          <w:rPr>
            <w:rStyle w:val="Hipervnculo"/>
            <w:rFonts w:ascii="Arial" w:eastAsia="Arial" w:hAnsi="Arial" w:cs="Arial"/>
          </w:rPr>
          <w:t>www.elempleo.com</w:t>
        </w:r>
      </w:hyperlink>
      <w:r w:rsidR="007D59A3">
        <w:rPr>
          <w:rFonts w:ascii="Arial" w:eastAsia="Arial" w:hAnsi="Arial" w:cs="Arial"/>
        </w:rPr>
        <w:t>)</w:t>
      </w:r>
      <w:r w:rsidR="00026939">
        <w:rPr>
          <w:rFonts w:ascii="Arial" w:eastAsia="Arial" w:hAnsi="Arial" w:cs="Arial"/>
        </w:rPr>
        <w:t xml:space="preserve">, luego de ello al tener una variación dependiendo de factores como </w:t>
      </w:r>
      <w:r w:rsidR="008747B6">
        <w:rPr>
          <w:rFonts w:ascii="Arial" w:eastAsia="Arial" w:hAnsi="Arial" w:cs="Arial"/>
        </w:rPr>
        <w:t xml:space="preserve">años de experiencia, </w:t>
      </w:r>
      <w:r w:rsidR="006F2B47">
        <w:rPr>
          <w:rFonts w:ascii="Arial" w:eastAsia="Arial" w:hAnsi="Arial" w:cs="Arial"/>
        </w:rPr>
        <w:t xml:space="preserve">habilidades dominadas </w:t>
      </w:r>
      <w:r w:rsidR="000408E0">
        <w:rPr>
          <w:rFonts w:ascii="Arial" w:eastAsia="Arial" w:hAnsi="Arial" w:cs="Arial"/>
        </w:rPr>
        <w:t>y tiempo en el cargo se realizó un promedio por labor o cargo y</w:t>
      </w:r>
      <w:r w:rsidR="00347568">
        <w:rPr>
          <w:rFonts w:ascii="Arial" w:eastAsia="Arial" w:hAnsi="Arial" w:cs="Arial"/>
        </w:rPr>
        <w:t xml:space="preserve"> se procedió a realizar los respectivos cálculos.</w:t>
      </w:r>
    </w:p>
    <w:p w14:paraId="03A2CB0A" w14:textId="77777777" w:rsidR="00531E20" w:rsidRPr="001D4281" w:rsidRDefault="00531E20" w:rsidP="00E85D28">
      <w:pPr>
        <w:jc w:val="both"/>
        <w:rPr>
          <w:rFonts w:ascii="Arial" w:eastAsia="Arial" w:hAnsi="Arial" w:cs="Arial"/>
        </w:rPr>
      </w:pPr>
    </w:p>
    <w:p w14:paraId="7AF272E9" w14:textId="5342AA21" w:rsidR="00347568" w:rsidRDefault="000253EC" w:rsidP="00E85D28">
      <w:pPr>
        <w:jc w:val="both"/>
        <w:rPr>
          <w:rFonts w:ascii="Arial" w:eastAsia="Arial" w:hAnsi="Arial" w:cs="Arial"/>
        </w:rPr>
      </w:pPr>
      <w:r>
        <w:rPr>
          <w:rFonts w:ascii="Arial" w:eastAsia="Arial" w:hAnsi="Arial" w:cs="Arial"/>
        </w:rPr>
        <w:t xml:space="preserve">Para el </w:t>
      </w:r>
      <w:r w:rsidR="00531E20">
        <w:rPr>
          <w:rFonts w:ascii="Arial" w:eastAsia="Arial" w:hAnsi="Arial" w:cs="Arial"/>
        </w:rPr>
        <w:t>desglose</w:t>
      </w:r>
      <w:r>
        <w:rPr>
          <w:rFonts w:ascii="Arial" w:eastAsia="Arial" w:hAnsi="Arial" w:cs="Arial"/>
        </w:rPr>
        <w:t xml:space="preserve"> de actividades y costos por sprint, es decir por horas de trabajo semanal, se tomó como base </w:t>
      </w:r>
      <w:r w:rsidR="00A94DE2">
        <w:rPr>
          <w:rFonts w:ascii="Arial" w:eastAsia="Arial" w:hAnsi="Arial" w:cs="Arial"/>
        </w:rPr>
        <w:t xml:space="preserve">el trabajo horario por mes establecido en Colombia, es decir 205 horas según </w:t>
      </w:r>
      <w:r w:rsidR="001B07D5">
        <w:rPr>
          <w:rFonts w:ascii="Arial" w:eastAsia="Arial" w:hAnsi="Arial" w:cs="Arial"/>
        </w:rPr>
        <w:fldChar w:fldCharType="begin" w:fldLock="1"/>
      </w:r>
      <w:r w:rsidR="00914654">
        <w:rPr>
          <w:rFonts w:ascii="Arial" w:eastAsia="Arial" w:hAnsi="Arial" w:cs="Arial"/>
        </w:rPr>
        <w:instrText>ADDIN CSL_CITATION {"citationItems":[{"id":"ITEM-1","itemData":{"URL":"https://www.eltiempo.com/justicia/servicios/una-empresa-puede-extender-la-jornada-laboral-a-mas-de-8-horas-425372","accessed":{"date-parts":[["2020","9","9"]]},"id":"ITEM-1","issued":{"date-parts":[["0"]]},"title":"¿Una empresa puede extender la jornada laboral a más de 8 horas? - Servicios - Justicia - ELTIEMPO.COM","type":"webpage"},"uris":["http://www.mendeley.com/documents/?uuid=980931a1-1fbd-313b-9271-580e9f14e28a"]}],"mendeley":{"formattedCitation":"[52]","plainTextFormattedCitation":"[52]","previouslyFormattedCitation":"[51]"},"properties":{"noteIndex":0},"schema":"https://github.com/citation-style-language/schema/raw/master/csl-citation.json"}</w:instrText>
      </w:r>
      <w:r w:rsidR="001B07D5">
        <w:rPr>
          <w:rFonts w:ascii="Arial" w:eastAsia="Arial" w:hAnsi="Arial" w:cs="Arial"/>
        </w:rPr>
        <w:fldChar w:fldCharType="separate"/>
      </w:r>
      <w:r w:rsidR="00914654" w:rsidRPr="00914654">
        <w:rPr>
          <w:rFonts w:ascii="Arial" w:eastAsia="Arial" w:hAnsi="Arial" w:cs="Arial"/>
          <w:noProof/>
        </w:rPr>
        <w:t>[52]</w:t>
      </w:r>
      <w:r w:rsidR="001B07D5">
        <w:rPr>
          <w:rFonts w:ascii="Arial" w:eastAsia="Arial" w:hAnsi="Arial" w:cs="Arial"/>
        </w:rPr>
        <w:fldChar w:fldCharType="end"/>
      </w:r>
      <w:r w:rsidR="00A94DE2">
        <w:rPr>
          <w:rFonts w:ascii="Arial" w:eastAsia="Arial" w:hAnsi="Arial" w:cs="Arial"/>
        </w:rPr>
        <w:t>, esto</w:t>
      </w:r>
      <w:r w:rsidR="009E7FDD">
        <w:rPr>
          <w:rFonts w:ascii="Arial" w:eastAsia="Arial" w:hAnsi="Arial" w:cs="Arial"/>
        </w:rPr>
        <w:t xml:space="preserve"> como resultado dio valores </w:t>
      </w:r>
      <w:r w:rsidR="00C9506C">
        <w:rPr>
          <w:rFonts w:ascii="Arial" w:eastAsia="Arial" w:hAnsi="Arial" w:cs="Arial"/>
        </w:rPr>
        <w:t xml:space="preserve">representativos de un costo bastante acorde al rol de cada </w:t>
      </w:r>
      <w:r w:rsidR="000E1ECA">
        <w:rPr>
          <w:rFonts w:ascii="Arial" w:eastAsia="Arial" w:hAnsi="Arial" w:cs="Arial"/>
        </w:rPr>
        <w:t xml:space="preserve">miembro </w:t>
      </w:r>
      <w:hyperlink r:id="rId28" w:history="1">
        <w:r w:rsidR="000E1ECA" w:rsidRPr="005A3FEB">
          <w:rPr>
            <w:rStyle w:val="Hipervnculo"/>
            <w:rFonts w:ascii="Arial" w:eastAsia="Arial" w:hAnsi="Arial" w:cs="Arial"/>
          </w:rPr>
          <w:t>ver anexo presupuesto</w:t>
        </w:r>
      </w:hyperlink>
      <w:r w:rsidR="000E1ECA">
        <w:rPr>
          <w:rFonts w:ascii="Arial" w:eastAsia="Arial" w:hAnsi="Arial" w:cs="Arial"/>
        </w:rPr>
        <w:t xml:space="preserve"> </w:t>
      </w:r>
      <w:r w:rsidR="00EA18BF">
        <w:rPr>
          <w:rFonts w:ascii="Arial" w:eastAsia="Arial" w:hAnsi="Arial" w:cs="Arial"/>
        </w:rPr>
        <w:t xml:space="preserve">y se identificó </w:t>
      </w:r>
      <w:r w:rsidR="00E43B0B">
        <w:rPr>
          <w:rFonts w:ascii="Arial" w:eastAsia="Arial" w:hAnsi="Arial" w:cs="Arial"/>
        </w:rPr>
        <w:t>en qué Sprint se produjo una mayor fluctuación monetaria.</w:t>
      </w:r>
    </w:p>
    <w:p w14:paraId="617D810A" w14:textId="77777777" w:rsidR="00531E20" w:rsidRDefault="00531E20" w:rsidP="00E85D28">
      <w:pPr>
        <w:jc w:val="both"/>
        <w:rPr>
          <w:rFonts w:ascii="Arial" w:eastAsia="Arial" w:hAnsi="Arial" w:cs="Arial"/>
        </w:rPr>
      </w:pPr>
    </w:p>
    <w:p w14:paraId="2099E38C" w14:textId="7311A584" w:rsidR="00E43B0B" w:rsidRDefault="004D3FCB" w:rsidP="00E85D28">
      <w:pPr>
        <w:jc w:val="both"/>
        <w:rPr>
          <w:rFonts w:ascii="Arial" w:eastAsia="Arial" w:hAnsi="Arial" w:cs="Arial"/>
        </w:rPr>
      </w:pPr>
      <w:r>
        <w:rPr>
          <w:rFonts w:ascii="Arial" w:eastAsia="Arial" w:hAnsi="Arial" w:cs="Arial"/>
        </w:rPr>
        <w:t xml:space="preserve">Al final se determinaron posibles imprevistos y sus costos en cuanto a la cantidad de horas invertidas para así generar un total más acorde a la realidad del proyecto puesto en marca </w:t>
      </w:r>
      <w:hyperlink r:id="rId29" w:history="1">
        <w:r w:rsidRPr="005A3FEB">
          <w:rPr>
            <w:rStyle w:val="Hipervnculo"/>
            <w:rFonts w:ascii="Arial" w:eastAsia="Arial" w:hAnsi="Arial" w:cs="Arial"/>
          </w:rPr>
          <w:t>ver anexo presupuestos</w:t>
        </w:r>
      </w:hyperlink>
      <w:r>
        <w:rPr>
          <w:rFonts w:ascii="Arial" w:eastAsia="Arial" w:hAnsi="Arial" w:cs="Arial"/>
        </w:rPr>
        <w:t xml:space="preserve"> y con ello se determinó el costo total en cuanto a contratación y roles, ya que para esta entrega el costo de software no es contemplable </w:t>
      </w:r>
      <w:r w:rsidR="00882CEA">
        <w:rPr>
          <w:rFonts w:ascii="Arial" w:eastAsia="Arial" w:hAnsi="Arial" w:cs="Arial"/>
        </w:rPr>
        <w:t>al estar utilizando software gratuito o de modalidad limitada.</w:t>
      </w:r>
    </w:p>
    <w:p w14:paraId="5573AA66" w14:textId="158FED44" w:rsidR="3366BFB4" w:rsidRPr="00C173E7" w:rsidRDefault="462CF712" w:rsidP="00C173E7">
      <w:pPr>
        <w:pStyle w:val="Ttulo1"/>
        <w:rPr>
          <w:rFonts w:ascii="Arial" w:eastAsia="Arial" w:hAnsi="Arial" w:cs="Arial"/>
          <w:sz w:val="24"/>
          <w:szCs w:val="24"/>
        </w:rPr>
      </w:pPr>
      <w:bookmarkStart w:id="58" w:name="_Toc50534680"/>
      <w:r w:rsidRPr="3B05FCEC">
        <w:rPr>
          <w:rFonts w:ascii="Arial" w:eastAsia="Arial" w:hAnsi="Arial" w:cs="Arial"/>
          <w:sz w:val="24"/>
          <w:szCs w:val="24"/>
        </w:rPr>
        <w:t>Monitoreo y control del p</w:t>
      </w:r>
      <w:r w:rsidR="037C5526" w:rsidRPr="3B05FCEC">
        <w:rPr>
          <w:rFonts w:ascii="Arial" w:eastAsia="Arial" w:hAnsi="Arial" w:cs="Arial"/>
          <w:sz w:val="24"/>
          <w:szCs w:val="24"/>
        </w:rPr>
        <w:t>royecto</w:t>
      </w:r>
      <w:bookmarkEnd w:id="58"/>
    </w:p>
    <w:p w14:paraId="7428561D" w14:textId="1F3A456E" w:rsidR="5305D294" w:rsidRDefault="3EB6AAE4" w:rsidP="3B05FCEC">
      <w:pPr>
        <w:jc w:val="both"/>
        <w:rPr>
          <w:rFonts w:ascii="Arial" w:eastAsia="Arial" w:hAnsi="Arial" w:cs="Arial"/>
        </w:rPr>
      </w:pPr>
      <w:r w:rsidRPr="3B05FCEC">
        <w:rPr>
          <w:rFonts w:ascii="Arial" w:eastAsia="Arial" w:hAnsi="Arial" w:cs="Arial"/>
        </w:rPr>
        <w:t xml:space="preserve">Esta sección tiene el propósito de describir </w:t>
      </w:r>
      <w:r w:rsidR="0648DECB" w:rsidRPr="3B05FCEC">
        <w:rPr>
          <w:rFonts w:ascii="Arial" w:eastAsia="Arial" w:hAnsi="Arial" w:cs="Arial"/>
        </w:rPr>
        <w:t>cuáles</w:t>
      </w:r>
      <w:r w:rsidRPr="3B05FCEC">
        <w:rPr>
          <w:rFonts w:ascii="Arial" w:eastAsia="Arial" w:hAnsi="Arial" w:cs="Arial"/>
        </w:rPr>
        <w:t xml:space="preserve"> serán las herramientas y métodos que se </w:t>
      </w:r>
      <w:r w:rsidR="0648DECB" w:rsidRPr="3B05FCEC">
        <w:rPr>
          <w:rFonts w:ascii="Arial" w:eastAsia="Arial" w:hAnsi="Arial" w:cs="Arial"/>
        </w:rPr>
        <w:t>utilizarán</w:t>
      </w:r>
      <w:r w:rsidRPr="3B05FCEC">
        <w:rPr>
          <w:rFonts w:ascii="Arial" w:eastAsia="Arial" w:hAnsi="Arial" w:cs="Arial"/>
        </w:rPr>
        <w:t xml:space="preserve"> para monitorear el desarrollo del proyecto. </w:t>
      </w:r>
      <w:r w:rsidR="5A47A265" w:rsidRPr="3B05FCEC">
        <w:rPr>
          <w:rFonts w:ascii="Arial" w:eastAsia="Arial" w:hAnsi="Arial" w:cs="Arial"/>
        </w:rPr>
        <w:t>Esto</w:t>
      </w:r>
      <w:r w:rsidR="6DBB3D65" w:rsidRPr="3B05FCEC">
        <w:rPr>
          <w:rFonts w:ascii="Arial" w:eastAsia="Arial" w:hAnsi="Arial" w:cs="Arial"/>
        </w:rPr>
        <w:t xml:space="preserve"> será de gran ayuda para que los administradores del proyecto tomen las decisiones correctas al tener en cuenta los l</w:t>
      </w:r>
      <w:r w:rsidR="33EAB7EF" w:rsidRPr="3B05FCEC">
        <w:rPr>
          <w:rFonts w:ascii="Arial" w:eastAsia="Arial" w:hAnsi="Arial" w:cs="Arial"/>
        </w:rPr>
        <w:t>ímites de tiempo asignados a cada tarea.</w:t>
      </w:r>
      <w:r w:rsidR="37AECD3A" w:rsidRPr="3B05FCEC">
        <w:rPr>
          <w:rFonts w:ascii="Arial" w:eastAsia="Arial" w:hAnsi="Arial" w:cs="Arial"/>
        </w:rPr>
        <w:t xml:space="preserve"> Adicional a esto, contiene una sección para</w:t>
      </w:r>
      <w:r w:rsidR="486B544E" w:rsidRPr="3B05FCEC">
        <w:rPr>
          <w:rFonts w:ascii="Arial" w:eastAsia="Arial" w:hAnsi="Arial" w:cs="Arial"/>
        </w:rPr>
        <w:t xml:space="preserve"> la</w:t>
      </w:r>
      <w:r w:rsidR="37AECD3A" w:rsidRPr="3B05FCEC">
        <w:rPr>
          <w:rFonts w:ascii="Arial" w:eastAsia="Arial" w:hAnsi="Arial" w:cs="Arial"/>
        </w:rPr>
        <w:t xml:space="preserve"> cual se han establecido </w:t>
      </w:r>
      <w:r w:rsidR="737AD6A1" w:rsidRPr="3B05FCEC">
        <w:rPr>
          <w:rFonts w:ascii="Arial" w:eastAsia="Arial" w:hAnsi="Arial" w:cs="Arial"/>
        </w:rPr>
        <w:t xml:space="preserve">unos pasos a seguir </w:t>
      </w:r>
      <w:r w:rsidR="768D6CE8" w:rsidRPr="3B05FCEC">
        <w:rPr>
          <w:rFonts w:ascii="Arial" w:eastAsia="Arial" w:hAnsi="Arial" w:cs="Arial"/>
        </w:rPr>
        <w:t xml:space="preserve">en caso </w:t>
      </w:r>
      <w:r w:rsidR="0648DECB" w:rsidRPr="3B05FCEC">
        <w:rPr>
          <w:rFonts w:ascii="Arial" w:eastAsia="Arial" w:hAnsi="Arial" w:cs="Arial"/>
        </w:rPr>
        <w:t xml:space="preserve">de </w:t>
      </w:r>
      <w:r w:rsidR="768D6CE8" w:rsidRPr="3B05FCEC">
        <w:rPr>
          <w:rFonts w:ascii="Arial" w:eastAsia="Arial" w:hAnsi="Arial" w:cs="Arial"/>
        </w:rPr>
        <w:t>que se presente algún problema durante el desarrollo del proyecto.</w:t>
      </w:r>
    </w:p>
    <w:p w14:paraId="03B4C846" w14:textId="77777777" w:rsidR="00240454" w:rsidRDefault="00240454" w:rsidP="3B05FCEC">
      <w:pPr>
        <w:jc w:val="both"/>
        <w:rPr>
          <w:rFonts w:ascii="Arial" w:eastAsia="Arial" w:hAnsi="Arial" w:cs="Arial"/>
        </w:rPr>
      </w:pPr>
    </w:p>
    <w:p w14:paraId="505FC8C7" w14:textId="5CDC9111" w:rsidR="3366BFB4" w:rsidRPr="00C173E7" w:rsidRDefault="1552DEE5" w:rsidP="00C173E7">
      <w:pPr>
        <w:pStyle w:val="Ttulo2"/>
        <w:rPr>
          <w:rFonts w:ascii="Arial" w:eastAsia="Arial" w:hAnsi="Arial" w:cs="Arial"/>
          <w:sz w:val="24"/>
          <w:szCs w:val="24"/>
        </w:rPr>
      </w:pPr>
      <w:bookmarkStart w:id="59" w:name="_Ref472770255"/>
      <w:bookmarkStart w:id="60" w:name="_Toc50534681"/>
      <w:r w:rsidRPr="3B05FCEC">
        <w:rPr>
          <w:rFonts w:ascii="Arial" w:eastAsia="Arial" w:hAnsi="Arial" w:cs="Arial"/>
          <w:sz w:val="24"/>
          <w:szCs w:val="24"/>
        </w:rPr>
        <w:t xml:space="preserve">Administración de </w:t>
      </w:r>
      <w:bookmarkEnd w:id="59"/>
      <w:r w:rsidR="559CA2C0" w:rsidRPr="3B05FCEC">
        <w:rPr>
          <w:rFonts w:ascii="Arial" w:eastAsia="Arial" w:hAnsi="Arial" w:cs="Arial"/>
          <w:sz w:val="24"/>
          <w:szCs w:val="24"/>
        </w:rPr>
        <w:t>requisitos</w:t>
      </w:r>
      <w:bookmarkEnd w:id="60"/>
    </w:p>
    <w:p w14:paraId="4297F143" w14:textId="77777777" w:rsidR="00531E20" w:rsidRPr="00531E20" w:rsidRDefault="00531E20" w:rsidP="00531E20"/>
    <w:p w14:paraId="2A0A5580" w14:textId="5AD3AC20" w:rsidR="10762836" w:rsidRDefault="38308A32" w:rsidP="3B05FCEC">
      <w:pPr>
        <w:jc w:val="both"/>
        <w:rPr>
          <w:rFonts w:ascii="Arial" w:eastAsia="Arial" w:hAnsi="Arial" w:cs="Arial"/>
        </w:rPr>
      </w:pPr>
      <w:r w:rsidRPr="3B05FCEC">
        <w:rPr>
          <w:rFonts w:ascii="Arial" w:eastAsia="Arial" w:hAnsi="Arial" w:cs="Arial"/>
        </w:rPr>
        <w:t xml:space="preserve">El procedimiento a seguir para reportar, detectar, y/o controlar los cambios que tendrán los requisitos del producto es el siguiente. </w:t>
      </w:r>
      <w:r w:rsidR="50C5CB74" w:rsidRPr="3B05FCEC">
        <w:rPr>
          <w:rFonts w:ascii="Arial" w:eastAsia="Arial" w:hAnsi="Arial" w:cs="Arial"/>
        </w:rPr>
        <w:t xml:space="preserve">En dado caso que el </w:t>
      </w:r>
      <w:proofErr w:type="spellStart"/>
      <w:r w:rsidR="50C5CB74" w:rsidRPr="3B05FCEC">
        <w:rPr>
          <w:rFonts w:ascii="Arial" w:eastAsia="Arial" w:hAnsi="Arial" w:cs="Arial"/>
          <w:i/>
          <w:iCs/>
        </w:rPr>
        <w:t>Product</w:t>
      </w:r>
      <w:proofErr w:type="spellEnd"/>
      <w:r w:rsidR="50C5CB74" w:rsidRPr="3B05FCEC">
        <w:rPr>
          <w:rFonts w:ascii="Arial" w:eastAsia="Arial" w:hAnsi="Arial" w:cs="Arial"/>
          <w:i/>
          <w:iCs/>
        </w:rPr>
        <w:t xml:space="preserve"> </w:t>
      </w:r>
      <w:proofErr w:type="spellStart"/>
      <w:r w:rsidR="50C5CB74" w:rsidRPr="3B05FCEC">
        <w:rPr>
          <w:rFonts w:ascii="Arial" w:eastAsia="Arial" w:hAnsi="Arial" w:cs="Arial"/>
          <w:i/>
          <w:iCs/>
        </w:rPr>
        <w:t>Owner</w:t>
      </w:r>
      <w:proofErr w:type="spellEnd"/>
      <w:r w:rsidR="50C5CB74" w:rsidRPr="3B05FCEC">
        <w:rPr>
          <w:rFonts w:ascii="Arial" w:eastAsia="Arial" w:hAnsi="Arial" w:cs="Arial"/>
          <w:i/>
          <w:iCs/>
        </w:rPr>
        <w:t xml:space="preserve"> </w:t>
      </w:r>
      <w:r w:rsidR="50C5CB74" w:rsidRPr="3B05FCEC">
        <w:rPr>
          <w:rFonts w:ascii="Arial" w:eastAsia="Arial" w:hAnsi="Arial" w:cs="Arial"/>
        </w:rPr>
        <w:t xml:space="preserve">considere necesario realizar cambios a los requisitos del producto, este deberá informar al </w:t>
      </w:r>
      <w:r w:rsidR="50C5CB74" w:rsidRPr="3B05FCEC">
        <w:rPr>
          <w:rFonts w:ascii="Arial" w:eastAsia="Arial" w:hAnsi="Arial" w:cs="Arial"/>
          <w:i/>
          <w:iCs/>
        </w:rPr>
        <w:t>Scr</w:t>
      </w:r>
      <w:r w:rsidR="1445608B" w:rsidRPr="3B05FCEC">
        <w:rPr>
          <w:rFonts w:ascii="Arial" w:eastAsia="Arial" w:hAnsi="Arial" w:cs="Arial"/>
          <w:i/>
          <w:iCs/>
        </w:rPr>
        <w:t xml:space="preserve">um </w:t>
      </w:r>
      <w:proofErr w:type="spellStart"/>
      <w:r w:rsidR="1445608B" w:rsidRPr="3B05FCEC">
        <w:rPr>
          <w:rFonts w:ascii="Arial" w:eastAsia="Arial" w:hAnsi="Arial" w:cs="Arial"/>
          <w:i/>
          <w:iCs/>
        </w:rPr>
        <w:t>Team</w:t>
      </w:r>
      <w:proofErr w:type="spellEnd"/>
      <w:r w:rsidR="1445608B" w:rsidRPr="3B05FCEC">
        <w:rPr>
          <w:rFonts w:ascii="Arial" w:eastAsia="Arial" w:hAnsi="Arial" w:cs="Arial"/>
          <w:i/>
          <w:iCs/>
        </w:rPr>
        <w:t xml:space="preserve">, </w:t>
      </w:r>
      <w:r w:rsidR="1445608B" w:rsidRPr="3B05FCEC">
        <w:rPr>
          <w:rFonts w:ascii="Arial" w:eastAsia="Arial" w:hAnsi="Arial" w:cs="Arial"/>
        </w:rPr>
        <w:t>esto con el propósito de que ellos estudien la forma en la que estos cambios im</w:t>
      </w:r>
      <w:r w:rsidR="032301C6" w:rsidRPr="3B05FCEC">
        <w:rPr>
          <w:rFonts w:ascii="Arial" w:eastAsia="Arial" w:hAnsi="Arial" w:cs="Arial"/>
        </w:rPr>
        <w:t xml:space="preserve">pactaran el proyecto. Así mismo, determinaran la </w:t>
      </w:r>
      <w:r w:rsidR="0EFFC1A5" w:rsidRPr="3B05FCEC">
        <w:rPr>
          <w:rFonts w:ascii="Arial" w:eastAsia="Arial" w:hAnsi="Arial" w:cs="Arial"/>
        </w:rPr>
        <w:t xml:space="preserve">factibilidad de estos cambios. En caso de que dichos cambios no sean factibles, se debe especificar la </w:t>
      </w:r>
      <w:r w:rsidR="38E3EC3F" w:rsidRPr="3B05FCEC">
        <w:rPr>
          <w:rFonts w:ascii="Arial" w:eastAsia="Arial" w:hAnsi="Arial" w:cs="Arial"/>
        </w:rPr>
        <w:t>razón</w:t>
      </w:r>
      <w:r w:rsidR="0EFFC1A5" w:rsidRPr="3B05FCEC">
        <w:rPr>
          <w:rFonts w:ascii="Arial" w:eastAsia="Arial" w:hAnsi="Arial" w:cs="Arial"/>
        </w:rPr>
        <w:t xml:space="preserve"> y </w:t>
      </w:r>
      <w:r w:rsidR="38E3EC3F" w:rsidRPr="3B05FCEC">
        <w:rPr>
          <w:rFonts w:ascii="Arial" w:eastAsia="Arial" w:hAnsi="Arial" w:cs="Arial"/>
        </w:rPr>
        <w:t>cuáles</w:t>
      </w:r>
      <w:r w:rsidR="0EFFC1A5" w:rsidRPr="3B05FCEC">
        <w:rPr>
          <w:rFonts w:ascii="Arial" w:eastAsia="Arial" w:hAnsi="Arial" w:cs="Arial"/>
        </w:rPr>
        <w:t xml:space="preserve"> serían los cambios para lograr </w:t>
      </w:r>
      <w:r w:rsidR="4795664B" w:rsidRPr="3B05FCEC">
        <w:rPr>
          <w:rFonts w:ascii="Arial" w:eastAsia="Arial" w:hAnsi="Arial" w:cs="Arial"/>
        </w:rPr>
        <w:t xml:space="preserve">un impacto positivo con el cambio de los requisitos del producto. Una vez el </w:t>
      </w:r>
      <w:r w:rsidR="4795664B" w:rsidRPr="3B05FCEC">
        <w:rPr>
          <w:rFonts w:ascii="Arial" w:eastAsia="Arial" w:hAnsi="Arial" w:cs="Arial"/>
          <w:i/>
          <w:iCs/>
        </w:rPr>
        <w:t xml:space="preserve">Scrum </w:t>
      </w:r>
      <w:proofErr w:type="spellStart"/>
      <w:r w:rsidR="4795664B" w:rsidRPr="3B05FCEC">
        <w:rPr>
          <w:rFonts w:ascii="Arial" w:eastAsia="Arial" w:hAnsi="Arial" w:cs="Arial"/>
          <w:i/>
          <w:iCs/>
        </w:rPr>
        <w:t>Team</w:t>
      </w:r>
      <w:proofErr w:type="spellEnd"/>
      <w:r w:rsidR="4795664B" w:rsidRPr="3B05FCEC">
        <w:rPr>
          <w:rFonts w:ascii="Arial" w:eastAsia="Arial" w:hAnsi="Arial" w:cs="Arial"/>
          <w:i/>
          <w:iCs/>
        </w:rPr>
        <w:t xml:space="preserve"> </w:t>
      </w:r>
      <w:r w:rsidR="4795664B" w:rsidRPr="3B05FCEC">
        <w:rPr>
          <w:rFonts w:ascii="Arial" w:eastAsia="Arial" w:hAnsi="Arial" w:cs="Arial"/>
        </w:rPr>
        <w:t>haya terminado de discutir lo ant</w:t>
      </w:r>
      <w:r w:rsidR="694721FC" w:rsidRPr="3B05FCEC">
        <w:rPr>
          <w:rFonts w:ascii="Arial" w:eastAsia="Arial" w:hAnsi="Arial" w:cs="Arial"/>
        </w:rPr>
        <w:t xml:space="preserve">es mencionado, deberán generar y enviar un reporte al </w:t>
      </w:r>
      <w:proofErr w:type="spellStart"/>
      <w:r w:rsidR="694721FC" w:rsidRPr="3B05FCEC">
        <w:rPr>
          <w:rFonts w:ascii="Arial" w:eastAsia="Arial" w:hAnsi="Arial" w:cs="Arial"/>
          <w:i/>
          <w:iCs/>
        </w:rPr>
        <w:t>Product</w:t>
      </w:r>
      <w:proofErr w:type="spellEnd"/>
      <w:r w:rsidR="694721FC" w:rsidRPr="3B05FCEC">
        <w:rPr>
          <w:rFonts w:ascii="Arial" w:eastAsia="Arial" w:hAnsi="Arial" w:cs="Arial"/>
          <w:i/>
          <w:iCs/>
        </w:rPr>
        <w:t xml:space="preserve"> </w:t>
      </w:r>
      <w:proofErr w:type="spellStart"/>
      <w:r w:rsidR="694721FC" w:rsidRPr="3B05FCEC">
        <w:rPr>
          <w:rFonts w:ascii="Arial" w:eastAsia="Arial" w:hAnsi="Arial" w:cs="Arial"/>
          <w:i/>
          <w:iCs/>
        </w:rPr>
        <w:t>Owner</w:t>
      </w:r>
      <w:proofErr w:type="spellEnd"/>
      <w:r w:rsidR="694721FC" w:rsidRPr="3B05FCEC">
        <w:rPr>
          <w:rFonts w:ascii="Arial" w:eastAsia="Arial" w:hAnsi="Arial" w:cs="Arial"/>
          <w:i/>
          <w:iCs/>
        </w:rPr>
        <w:t xml:space="preserve"> </w:t>
      </w:r>
      <w:r w:rsidR="694721FC" w:rsidRPr="3B05FCEC">
        <w:rPr>
          <w:rFonts w:ascii="Arial" w:eastAsia="Arial" w:hAnsi="Arial" w:cs="Arial"/>
        </w:rPr>
        <w:t>para que revise y decida sobre</w:t>
      </w:r>
      <w:r w:rsidR="60C94D0F" w:rsidRPr="3B05FCEC">
        <w:rPr>
          <w:rFonts w:ascii="Arial" w:eastAsia="Arial" w:hAnsi="Arial" w:cs="Arial"/>
        </w:rPr>
        <w:t xml:space="preserve"> las propuestas de requisitos del producto. </w:t>
      </w:r>
    </w:p>
    <w:p w14:paraId="58AFCD45" w14:textId="3A90296C" w:rsidR="630FC7CA" w:rsidRDefault="630FC7CA" w:rsidP="3B05FCEC">
      <w:pPr>
        <w:jc w:val="both"/>
        <w:rPr>
          <w:rFonts w:ascii="Arial" w:eastAsia="Arial" w:hAnsi="Arial" w:cs="Arial"/>
        </w:rPr>
      </w:pPr>
    </w:p>
    <w:p w14:paraId="400B5C9E" w14:textId="506EBF81" w:rsidR="384638CB" w:rsidRDefault="05AB1FB2" w:rsidP="3B05FCEC">
      <w:pPr>
        <w:jc w:val="both"/>
        <w:rPr>
          <w:rFonts w:ascii="Arial" w:eastAsia="Arial" w:hAnsi="Arial" w:cs="Arial"/>
        </w:rPr>
      </w:pPr>
      <w:r w:rsidRPr="268321E6">
        <w:rPr>
          <w:rFonts w:ascii="Arial" w:eastAsia="Arial" w:hAnsi="Arial" w:cs="Arial"/>
        </w:rPr>
        <w:t>A continuación se encuentra el diagrama BPMN de este proceso.</w:t>
      </w:r>
    </w:p>
    <w:p w14:paraId="75FBBF74" w14:textId="0DC5FD87" w:rsidR="00686776" w:rsidRDefault="2D76A8DF" w:rsidP="268321E6">
      <w:pPr>
        <w:jc w:val="both"/>
      </w:pPr>
      <w:r>
        <w:rPr>
          <w:noProof/>
        </w:rPr>
        <w:drawing>
          <wp:inline distT="0" distB="0" distL="0" distR="0" wp14:anchorId="6B7D01B5" wp14:editId="4ED60F65">
            <wp:extent cx="5781674" cy="1626096"/>
            <wp:effectExtent l="0" t="0" r="0" b="0"/>
            <wp:docPr id="1686337880" name="Picture 1686337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781674" cy="1626096"/>
                    </a:xfrm>
                    <a:prstGeom prst="rect">
                      <a:avLst/>
                    </a:prstGeom>
                  </pic:spPr>
                </pic:pic>
              </a:graphicData>
            </a:graphic>
          </wp:inline>
        </w:drawing>
      </w:r>
    </w:p>
    <w:p w14:paraId="2126C297" w14:textId="4413B0CE" w:rsidR="00CB70A4" w:rsidRPr="00851790" w:rsidRDefault="00CB70A4" w:rsidP="268321E6">
      <w:pPr>
        <w:pStyle w:val="Descripcin"/>
        <w:jc w:val="center"/>
        <w:rPr>
          <w:rFonts w:ascii="Arial" w:eastAsia="Arial" w:hAnsi="Arial" w:cs="Arial"/>
          <w:color w:val="auto"/>
        </w:rPr>
      </w:pPr>
      <w:bookmarkStart w:id="61" w:name="_Toc50574225"/>
      <w:r w:rsidRPr="00851790">
        <w:rPr>
          <w:rFonts w:ascii="Arial" w:hAnsi="Arial" w:cs="Arial"/>
          <w:color w:val="auto"/>
        </w:rPr>
        <w:t xml:space="preserve">Figura </w:t>
      </w:r>
      <w:r w:rsidRPr="268321E6">
        <w:rPr>
          <w:rFonts w:ascii="Arial" w:hAnsi="Arial" w:cs="Arial"/>
          <w:color w:val="auto"/>
        </w:rPr>
        <w:fldChar w:fldCharType="begin"/>
      </w:r>
      <w:r w:rsidRPr="268321E6">
        <w:rPr>
          <w:rFonts w:ascii="Arial" w:hAnsi="Arial" w:cs="Arial"/>
          <w:color w:val="auto"/>
        </w:rPr>
        <w:instrText xml:space="preserve"> SEQ Figura \* ARABIC </w:instrText>
      </w:r>
      <w:r w:rsidRPr="268321E6">
        <w:rPr>
          <w:rFonts w:ascii="Arial" w:hAnsi="Arial" w:cs="Arial"/>
          <w:color w:val="auto"/>
        </w:rPr>
        <w:fldChar w:fldCharType="separate"/>
      </w:r>
      <w:r w:rsidR="00B36BDE" w:rsidRPr="268321E6">
        <w:rPr>
          <w:rFonts w:ascii="Arial" w:hAnsi="Arial" w:cs="Arial"/>
          <w:noProof/>
          <w:color w:val="auto"/>
        </w:rPr>
        <w:t>7</w:t>
      </w:r>
      <w:r w:rsidRPr="268321E6">
        <w:rPr>
          <w:rFonts w:ascii="Arial" w:hAnsi="Arial" w:cs="Arial"/>
          <w:color w:val="auto"/>
        </w:rPr>
        <w:fldChar w:fldCharType="end"/>
      </w:r>
      <w:r w:rsidRPr="00851790">
        <w:rPr>
          <w:rFonts w:ascii="Arial" w:hAnsi="Arial" w:cs="Arial"/>
          <w:color w:val="auto"/>
        </w:rPr>
        <w:t xml:space="preserve"> Diagrama BPMN Modificar Requisitos</w:t>
      </w:r>
      <w:bookmarkEnd w:id="61"/>
    </w:p>
    <w:p w14:paraId="64C15B13" w14:textId="392F0467" w:rsidR="009F6E27" w:rsidRPr="009F6E27" w:rsidRDefault="4B8D4569" w:rsidP="009F6E27">
      <w:pPr>
        <w:pStyle w:val="Ttulo2"/>
        <w:rPr>
          <w:rFonts w:ascii="Arial" w:eastAsia="Arial" w:hAnsi="Arial" w:cs="Arial"/>
          <w:sz w:val="24"/>
          <w:szCs w:val="24"/>
        </w:rPr>
      </w:pPr>
      <w:bookmarkStart w:id="62" w:name="_Toc50534682"/>
      <w:r w:rsidRPr="3B05FCEC">
        <w:rPr>
          <w:rFonts w:ascii="Arial" w:eastAsia="Arial" w:hAnsi="Arial" w:cs="Arial"/>
          <w:sz w:val="24"/>
          <w:szCs w:val="24"/>
        </w:rPr>
        <w:t>Monitoreo y c</w:t>
      </w:r>
      <w:r w:rsidR="037C5526" w:rsidRPr="3B05FCEC">
        <w:rPr>
          <w:rFonts w:ascii="Arial" w:eastAsia="Arial" w:hAnsi="Arial" w:cs="Arial"/>
          <w:sz w:val="24"/>
          <w:szCs w:val="24"/>
        </w:rPr>
        <w:t>ontrol de</w:t>
      </w:r>
      <w:r w:rsidRPr="3B05FCEC">
        <w:rPr>
          <w:rFonts w:ascii="Arial" w:eastAsia="Arial" w:hAnsi="Arial" w:cs="Arial"/>
          <w:sz w:val="24"/>
          <w:szCs w:val="24"/>
        </w:rPr>
        <w:t>l p</w:t>
      </w:r>
      <w:r w:rsidR="037C5526" w:rsidRPr="3B05FCEC">
        <w:rPr>
          <w:rFonts w:ascii="Arial" w:eastAsia="Arial" w:hAnsi="Arial" w:cs="Arial"/>
          <w:sz w:val="24"/>
          <w:szCs w:val="24"/>
        </w:rPr>
        <w:t>rogreso</w:t>
      </w:r>
      <w:bookmarkEnd w:id="62"/>
    </w:p>
    <w:p w14:paraId="178831BC" w14:textId="77777777" w:rsidR="001072F4" w:rsidRPr="001072F4" w:rsidRDefault="001072F4" w:rsidP="3B05FCEC">
      <w:pPr>
        <w:rPr>
          <w:rFonts w:ascii="Arial" w:eastAsia="Arial" w:hAnsi="Arial" w:cs="Arial"/>
        </w:rPr>
      </w:pPr>
    </w:p>
    <w:p w14:paraId="49D274B0" w14:textId="709FB72F" w:rsidR="29AEC9D5" w:rsidRDefault="4CC589E0" w:rsidP="008008E7">
      <w:pPr>
        <w:jc w:val="both"/>
        <w:rPr>
          <w:rFonts w:ascii="Arial" w:eastAsia="Arial" w:hAnsi="Arial" w:cs="Arial"/>
        </w:rPr>
      </w:pPr>
      <w:r w:rsidRPr="3B05FCEC">
        <w:rPr>
          <w:rFonts w:ascii="Arial" w:eastAsia="Arial" w:hAnsi="Arial" w:cs="Arial"/>
        </w:rPr>
        <w:t>Esta sección tiene el propósito de definir la rúbrica que se utilizará para medir el progreso del proyecto. Además, describe la forma en que los integrant</w:t>
      </w:r>
      <w:r w:rsidR="5866F06A" w:rsidRPr="3B05FCEC">
        <w:rPr>
          <w:rFonts w:ascii="Arial" w:eastAsia="Arial" w:hAnsi="Arial" w:cs="Arial"/>
        </w:rPr>
        <w:t>es del grupo reportarán el trabajo realizado.</w:t>
      </w:r>
    </w:p>
    <w:p w14:paraId="5431F8EE" w14:textId="4EED8C65" w:rsidR="29AEC9D5" w:rsidRDefault="29AEC9D5" w:rsidP="3B05FCEC">
      <w:pPr>
        <w:rPr>
          <w:rFonts w:ascii="Arial" w:eastAsia="Arial" w:hAnsi="Arial" w:cs="Arial"/>
        </w:rPr>
      </w:pPr>
    </w:p>
    <w:p w14:paraId="2B22D413" w14:textId="77777777" w:rsidR="00854229" w:rsidRPr="00854229" w:rsidRDefault="285C80D1" w:rsidP="00854229">
      <w:pPr>
        <w:pStyle w:val="Ttulo3"/>
        <w:rPr>
          <w:rFonts w:ascii="Arial" w:eastAsia="Arial" w:hAnsi="Arial" w:cs="Arial"/>
        </w:rPr>
      </w:pPr>
      <w:bookmarkStart w:id="63" w:name="_Toc50534683"/>
      <w:r w:rsidRPr="3B05FCEC">
        <w:rPr>
          <w:rFonts w:ascii="Arial" w:eastAsia="Arial" w:hAnsi="Arial" w:cs="Arial"/>
        </w:rPr>
        <w:t>Medidas del proyecto</w:t>
      </w:r>
      <w:bookmarkEnd w:id="63"/>
    </w:p>
    <w:p w14:paraId="16C2CE0F" w14:textId="426D2964" w:rsidR="1CF81950" w:rsidRDefault="1CF81950" w:rsidP="3B05FCEC">
      <w:pPr>
        <w:rPr>
          <w:rFonts w:ascii="Arial" w:eastAsia="Arial" w:hAnsi="Arial" w:cs="Arial"/>
        </w:rPr>
      </w:pPr>
    </w:p>
    <w:p w14:paraId="11810075" w14:textId="5EC8058F" w:rsidR="00DD4D4F" w:rsidRPr="003F177E" w:rsidRDefault="366F4CE1" w:rsidP="003F177E">
      <w:pPr>
        <w:jc w:val="both"/>
        <w:rPr>
          <w:rFonts w:ascii="Arial" w:eastAsia="Arial" w:hAnsi="Arial" w:cs="Arial"/>
        </w:rPr>
      </w:pPr>
      <w:r w:rsidRPr="3B05FCEC">
        <w:rPr>
          <w:rFonts w:ascii="Arial" w:eastAsia="Arial" w:hAnsi="Arial" w:cs="Arial"/>
        </w:rPr>
        <w:t xml:space="preserve">Un proyecto se define como </w:t>
      </w:r>
      <w:r w:rsidR="2CC7A4B8" w:rsidRPr="3B05FCEC">
        <w:rPr>
          <w:rFonts w:ascii="Arial" w:eastAsia="Arial" w:hAnsi="Arial" w:cs="Arial"/>
        </w:rPr>
        <w:t>una planificación de una serie de objetivos que</w:t>
      </w:r>
      <w:r w:rsidR="00735400" w:rsidRPr="3B05FCEC">
        <w:rPr>
          <w:rFonts w:ascii="Arial" w:eastAsia="Arial" w:hAnsi="Arial" w:cs="Arial"/>
        </w:rPr>
        <w:t>,</w:t>
      </w:r>
      <w:r w:rsidR="2CC7A4B8" w:rsidRPr="3B05FCEC">
        <w:rPr>
          <w:rFonts w:ascii="Arial" w:eastAsia="Arial" w:hAnsi="Arial" w:cs="Arial"/>
        </w:rPr>
        <w:t xml:space="preserve"> al cumplirlos,</w:t>
      </w:r>
      <w:r w:rsidR="228A346B" w:rsidRPr="3B05FCEC">
        <w:rPr>
          <w:rFonts w:ascii="Arial" w:eastAsia="Arial" w:hAnsi="Arial" w:cs="Arial"/>
        </w:rPr>
        <w:t xml:space="preserve"> se obtiene</w:t>
      </w:r>
      <w:r w:rsidR="2CC7A4B8" w:rsidRPr="3B05FCEC">
        <w:rPr>
          <w:rFonts w:ascii="Arial" w:eastAsia="Arial" w:hAnsi="Arial" w:cs="Arial"/>
        </w:rPr>
        <w:t xml:space="preserve"> el producto final que se espera. </w:t>
      </w:r>
      <w:r w:rsidR="720AC5DE" w:rsidRPr="3B05FCEC">
        <w:rPr>
          <w:rFonts w:ascii="Arial" w:eastAsia="Arial" w:hAnsi="Arial" w:cs="Arial"/>
        </w:rPr>
        <w:t xml:space="preserve">La palabra planificación es clave pues existe un tiempo de entrega el cual se debe cumplir. </w:t>
      </w:r>
      <w:r w:rsidR="3F5969C2" w:rsidRPr="3B05FCEC">
        <w:rPr>
          <w:rFonts w:ascii="Arial" w:eastAsia="Arial" w:hAnsi="Arial" w:cs="Arial"/>
        </w:rPr>
        <w:t xml:space="preserve">Por este motivo es indispensable contar </w:t>
      </w:r>
      <w:r w:rsidR="789CDA24" w:rsidRPr="3B05FCEC">
        <w:rPr>
          <w:rFonts w:ascii="Arial" w:eastAsia="Arial" w:hAnsi="Arial" w:cs="Arial"/>
        </w:rPr>
        <w:t xml:space="preserve">con un cronograma del proyecto el cual tendrá </w:t>
      </w:r>
      <w:r w:rsidR="00735400" w:rsidRPr="3B05FCEC">
        <w:rPr>
          <w:rFonts w:ascii="Arial" w:eastAsia="Arial" w:hAnsi="Arial" w:cs="Arial"/>
        </w:rPr>
        <w:t>explícitamente</w:t>
      </w:r>
      <w:r w:rsidR="789CDA24" w:rsidRPr="3B05FCEC">
        <w:rPr>
          <w:rFonts w:ascii="Arial" w:eastAsia="Arial" w:hAnsi="Arial" w:cs="Arial"/>
        </w:rPr>
        <w:t xml:space="preserve"> las tareas </w:t>
      </w:r>
      <w:r w:rsidR="4DCE4A8B" w:rsidRPr="3B05FCEC">
        <w:rPr>
          <w:rFonts w:ascii="Arial" w:eastAsia="Arial" w:hAnsi="Arial" w:cs="Arial"/>
        </w:rPr>
        <w:t>a llevar a cabo con un horario estricto a cumplir.</w:t>
      </w:r>
    </w:p>
    <w:p w14:paraId="22CB03EB" w14:textId="46DFB424" w:rsidR="05C68391" w:rsidRDefault="17C2E1C2" w:rsidP="3B05FCEC">
      <w:pPr>
        <w:jc w:val="both"/>
        <w:rPr>
          <w:rFonts w:ascii="Arial" w:eastAsia="Arial" w:hAnsi="Arial" w:cs="Arial"/>
          <w:lang w:val="es-ES"/>
        </w:rPr>
      </w:pPr>
      <w:r w:rsidRPr="002653BB">
        <w:rPr>
          <w:rFonts w:ascii="Arial" w:eastAsia="Arial" w:hAnsi="Arial" w:cs="Arial"/>
          <w:lang w:val="es-ES"/>
        </w:rPr>
        <w:t xml:space="preserve">“Un conjunto de tareas es una colección de tareas de trabajo de ingeniería del </w:t>
      </w:r>
      <w:r w:rsidRPr="002653BB">
        <w:rPr>
          <w:rFonts w:ascii="Arial" w:eastAsia="Arial" w:hAnsi="Arial" w:cs="Arial"/>
          <w:i/>
          <w:lang w:val="es-ES"/>
        </w:rPr>
        <w:t>software</w:t>
      </w:r>
      <w:r w:rsidRPr="002653BB">
        <w:rPr>
          <w:rFonts w:ascii="Arial" w:eastAsia="Arial" w:hAnsi="Arial" w:cs="Arial"/>
          <w:lang w:val="es-ES"/>
        </w:rPr>
        <w:t>, hitos, productos operativos y filtros de aseguramiento de la calidad que deben lograrse para completar un proyecto particular</w:t>
      </w:r>
      <w:r w:rsidR="0011715C" w:rsidRPr="002653BB">
        <w:rPr>
          <w:rFonts w:ascii="Arial" w:eastAsia="Arial" w:hAnsi="Arial" w:cs="Arial"/>
          <w:lang w:val="es-ES"/>
        </w:rPr>
        <w:t>”</w:t>
      </w:r>
      <w:r w:rsidR="003F177E" w:rsidRPr="002653BB">
        <w:rPr>
          <w:rFonts w:ascii="Arial" w:eastAsia="Arial" w:hAnsi="Arial" w:cs="Arial"/>
          <w:lang w:val="es-ES"/>
        </w:rPr>
        <w:fldChar w:fldCharType="begin" w:fldLock="1"/>
      </w:r>
      <w:r w:rsidR="00914654">
        <w:rPr>
          <w:rFonts w:ascii="Arial" w:eastAsia="Arial" w:hAnsi="Arial" w:cs="Arial"/>
          <w:lang w:val="es-ES"/>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43]","plainTextFormattedCitation":"[43]","previouslyFormattedCitation":"[42]"},"properties":{"noteIndex":0},"schema":"https://github.com/citation-style-language/schema/raw/master/csl-citation.json"}</w:instrText>
      </w:r>
      <w:r w:rsidR="003F177E" w:rsidRPr="002653BB">
        <w:rPr>
          <w:rFonts w:ascii="Arial" w:eastAsia="Arial" w:hAnsi="Arial" w:cs="Arial"/>
          <w:lang w:val="es-ES"/>
        </w:rPr>
        <w:fldChar w:fldCharType="separate"/>
      </w:r>
      <w:r w:rsidR="00914654" w:rsidRPr="00914654">
        <w:rPr>
          <w:rFonts w:ascii="Arial" w:eastAsia="Arial" w:hAnsi="Arial" w:cs="Arial"/>
          <w:noProof/>
          <w:lang w:val="es-ES"/>
        </w:rPr>
        <w:t>[43]</w:t>
      </w:r>
      <w:r w:rsidR="003F177E" w:rsidRPr="002653BB">
        <w:rPr>
          <w:rFonts w:ascii="Arial" w:eastAsia="Arial" w:hAnsi="Arial" w:cs="Arial"/>
          <w:lang w:val="es-ES"/>
        </w:rPr>
        <w:fldChar w:fldCharType="end"/>
      </w:r>
      <w:r w:rsidR="003F177E">
        <w:rPr>
          <w:rFonts w:ascii="Arial" w:eastAsia="Arial" w:hAnsi="Arial" w:cs="Arial"/>
          <w:lang w:val="es-ES"/>
        </w:rPr>
        <w:t>.</w:t>
      </w:r>
      <w:r w:rsidR="1E855665" w:rsidRPr="3B05FCEC">
        <w:rPr>
          <w:rFonts w:ascii="Arial" w:eastAsia="Arial" w:hAnsi="Arial" w:cs="Arial"/>
          <w:lang w:val="es-ES"/>
        </w:rPr>
        <w:t xml:space="preserve">El proyecto </w:t>
      </w:r>
      <w:proofErr w:type="spellStart"/>
      <w:r w:rsidR="1E855665" w:rsidRPr="3B05FCEC">
        <w:rPr>
          <w:rFonts w:ascii="Arial" w:eastAsia="Arial" w:hAnsi="Arial" w:cs="Arial"/>
          <w:lang w:val="es-ES"/>
        </w:rPr>
        <w:t>BuenVecino</w:t>
      </w:r>
      <w:proofErr w:type="spellEnd"/>
      <w:r w:rsidR="1E855665" w:rsidRPr="3B05FCEC">
        <w:rPr>
          <w:rFonts w:ascii="Arial" w:eastAsia="Arial" w:hAnsi="Arial" w:cs="Arial"/>
          <w:lang w:val="es-ES"/>
        </w:rPr>
        <w:t xml:space="preserve"> </w:t>
      </w:r>
      <w:r w:rsidR="7D1A2FD8" w:rsidRPr="3B05FCEC">
        <w:rPr>
          <w:rFonts w:ascii="Arial" w:eastAsia="Arial" w:hAnsi="Arial" w:cs="Arial"/>
          <w:lang w:val="es-ES"/>
        </w:rPr>
        <w:t>se compone de un grupo de trabajo, fecha límite de entrega</w:t>
      </w:r>
      <w:r w:rsidR="217726FC" w:rsidRPr="3B05FCEC">
        <w:rPr>
          <w:rFonts w:ascii="Arial" w:eastAsia="Arial" w:hAnsi="Arial" w:cs="Arial"/>
          <w:lang w:val="es-ES"/>
        </w:rPr>
        <w:t xml:space="preserve"> y</w:t>
      </w:r>
      <w:r w:rsidR="2628370B" w:rsidRPr="3B05FCEC">
        <w:rPr>
          <w:rFonts w:ascii="Arial" w:eastAsia="Arial" w:hAnsi="Arial" w:cs="Arial"/>
          <w:lang w:val="es-ES"/>
        </w:rPr>
        <w:t xml:space="preserve"> un conjunto de tareas</w:t>
      </w:r>
      <w:r w:rsidR="6EF92B78" w:rsidRPr="3B05FCEC">
        <w:rPr>
          <w:rFonts w:ascii="Arial" w:eastAsia="Arial" w:hAnsi="Arial" w:cs="Arial"/>
          <w:lang w:val="es-ES"/>
        </w:rPr>
        <w:t>; esto supone que el progreso del proyecto estar</w:t>
      </w:r>
      <w:r w:rsidR="3AFFBE3F" w:rsidRPr="3B05FCEC">
        <w:rPr>
          <w:rFonts w:ascii="Arial" w:eastAsia="Arial" w:hAnsi="Arial" w:cs="Arial"/>
          <w:lang w:val="es-ES"/>
        </w:rPr>
        <w:t xml:space="preserve">á basado </w:t>
      </w:r>
      <w:r w:rsidR="7FF92A1E" w:rsidRPr="3B05FCEC">
        <w:rPr>
          <w:rFonts w:ascii="Arial" w:eastAsia="Arial" w:hAnsi="Arial" w:cs="Arial"/>
          <w:lang w:val="es-ES"/>
        </w:rPr>
        <w:t>mediante</w:t>
      </w:r>
      <w:r w:rsidR="3AFFBE3F" w:rsidRPr="3B05FCEC">
        <w:rPr>
          <w:rFonts w:ascii="Arial" w:eastAsia="Arial" w:hAnsi="Arial" w:cs="Arial"/>
          <w:lang w:val="es-ES"/>
        </w:rPr>
        <w:t xml:space="preserve"> la técnica de diagrama de Gantt. Es decir, e</w:t>
      </w:r>
      <w:r w:rsidR="2A9BF00D" w:rsidRPr="3B05FCEC">
        <w:rPr>
          <w:rFonts w:ascii="Arial" w:eastAsia="Arial" w:hAnsi="Arial" w:cs="Arial"/>
          <w:lang w:val="es-ES"/>
        </w:rPr>
        <w:t>l a</w:t>
      </w:r>
      <w:r w:rsidR="3ED7EE7B" w:rsidRPr="3B05FCEC">
        <w:rPr>
          <w:rFonts w:ascii="Arial" w:eastAsia="Arial" w:hAnsi="Arial" w:cs="Arial"/>
          <w:lang w:val="es-ES"/>
        </w:rPr>
        <w:t>vance estará determinado por el número de tareas realizadas en el tiempo límite establecido</w:t>
      </w:r>
      <w:r w:rsidR="3BB90BE8" w:rsidRPr="3B05FCEC">
        <w:rPr>
          <w:rFonts w:ascii="Arial" w:eastAsia="Arial" w:hAnsi="Arial" w:cs="Arial"/>
          <w:lang w:val="es-ES"/>
        </w:rPr>
        <w:t>.</w:t>
      </w:r>
    </w:p>
    <w:p w14:paraId="705E2BFE" w14:textId="2952AAD0" w:rsidR="10043824" w:rsidRDefault="10043824" w:rsidP="3B05FCEC">
      <w:pPr>
        <w:rPr>
          <w:rFonts w:ascii="Arial" w:eastAsia="Arial" w:hAnsi="Arial" w:cs="Arial"/>
        </w:rPr>
      </w:pPr>
    </w:p>
    <w:p w14:paraId="788DB463" w14:textId="6954F7FB" w:rsidR="10043824" w:rsidRDefault="10043824" w:rsidP="3B05FCEC">
      <w:pPr>
        <w:rPr>
          <w:rFonts w:ascii="Arial" w:eastAsia="Arial" w:hAnsi="Arial" w:cs="Arial"/>
        </w:rPr>
      </w:pPr>
    </w:p>
    <w:p w14:paraId="4BCA4D95" w14:textId="77777777" w:rsidR="005B3A2B" w:rsidRDefault="77C47E45" w:rsidP="001072F4">
      <w:pPr>
        <w:pStyle w:val="Ttulo3"/>
        <w:rPr>
          <w:rFonts w:ascii="Arial" w:eastAsia="Arial" w:hAnsi="Arial" w:cs="Arial"/>
        </w:rPr>
      </w:pPr>
      <w:bookmarkStart w:id="64" w:name="_Toc50534684"/>
      <w:r w:rsidRPr="3B05FCEC">
        <w:rPr>
          <w:rFonts w:ascii="Arial" w:eastAsia="Arial" w:hAnsi="Arial" w:cs="Arial"/>
        </w:rPr>
        <w:t>Actividades para realizar</w:t>
      </w:r>
      <w:bookmarkEnd w:id="64"/>
    </w:p>
    <w:p w14:paraId="3E77E43E" w14:textId="77777777" w:rsidR="00D31D6E" w:rsidRDefault="00D31D6E" w:rsidP="3B05FCEC">
      <w:pPr>
        <w:rPr>
          <w:rFonts w:ascii="Arial" w:eastAsia="Arial" w:hAnsi="Arial" w:cs="Arial"/>
        </w:rPr>
      </w:pPr>
    </w:p>
    <w:p w14:paraId="3DA3F86B" w14:textId="7A349A6B" w:rsidR="00902279" w:rsidRPr="00902279" w:rsidRDefault="109D49FD" w:rsidP="3B05FCEC">
      <w:pPr>
        <w:jc w:val="both"/>
        <w:rPr>
          <w:rFonts w:ascii="Arial" w:eastAsia="Arial" w:hAnsi="Arial" w:cs="Arial"/>
        </w:rPr>
      </w:pPr>
      <w:r w:rsidRPr="3B05FCEC">
        <w:rPr>
          <w:rFonts w:ascii="Arial" w:eastAsia="Arial" w:hAnsi="Arial" w:cs="Arial"/>
        </w:rPr>
        <w:t xml:space="preserve">Se llevará control de las actividades </w:t>
      </w:r>
      <w:r w:rsidR="7FCA1EB4" w:rsidRPr="3B05FCEC">
        <w:rPr>
          <w:rFonts w:ascii="Arial" w:eastAsia="Arial" w:hAnsi="Arial" w:cs="Arial"/>
        </w:rPr>
        <w:t xml:space="preserve">utilizando la herramienta </w:t>
      </w:r>
      <w:proofErr w:type="spellStart"/>
      <w:r w:rsidR="6EA26331" w:rsidRPr="3B05FCEC">
        <w:rPr>
          <w:rFonts w:ascii="Arial" w:eastAsia="Arial" w:hAnsi="Arial" w:cs="Arial"/>
          <w:i/>
          <w:iCs/>
        </w:rPr>
        <w:t>Monday</w:t>
      </w:r>
      <w:proofErr w:type="spellEnd"/>
      <w:r w:rsidR="6224094B" w:rsidRPr="3B05FCEC">
        <w:rPr>
          <w:rFonts w:ascii="Arial" w:eastAsia="Arial" w:hAnsi="Arial" w:cs="Arial"/>
        </w:rPr>
        <w:t>.</w:t>
      </w:r>
      <w:r w:rsidR="5EB61FF0" w:rsidRPr="3B05FCEC">
        <w:rPr>
          <w:rFonts w:ascii="Arial" w:eastAsia="Arial" w:hAnsi="Arial" w:cs="Arial"/>
        </w:rPr>
        <w:t xml:space="preserve"> </w:t>
      </w:r>
      <w:r w:rsidR="38B52577" w:rsidRPr="3B05FCEC">
        <w:rPr>
          <w:rFonts w:ascii="Arial" w:eastAsia="Arial" w:hAnsi="Arial" w:cs="Arial"/>
        </w:rPr>
        <w:t>E</w:t>
      </w:r>
      <w:r w:rsidR="03008BC8" w:rsidRPr="3B05FCEC">
        <w:rPr>
          <w:rFonts w:ascii="Arial" w:eastAsia="Arial" w:hAnsi="Arial" w:cs="Arial"/>
        </w:rPr>
        <w:t xml:space="preserve">sta </w:t>
      </w:r>
      <w:r w:rsidR="56458DA0" w:rsidRPr="3B05FCEC">
        <w:rPr>
          <w:rFonts w:ascii="Arial" w:eastAsia="Arial" w:hAnsi="Arial" w:cs="Arial"/>
        </w:rPr>
        <w:t>página</w:t>
      </w:r>
      <w:r w:rsidR="7204E34A" w:rsidRPr="3B05FCEC">
        <w:rPr>
          <w:rFonts w:ascii="Arial" w:eastAsia="Arial" w:hAnsi="Arial" w:cs="Arial"/>
        </w:rPr>
        <w:t xml:space="preserve"> web</w:t>
      </w:r>
      <w:r w:rsidR="4081D760" w:rsidRPr="3B05FCEC">
        <w:rPr>
          <w:rFonts w:ascii="Arial" w:eastAsia="Arial" w:hAnsi="Arial" w:cs="Arial"/>
        </w:rPr>
        <w:t xml:space="preserve"> permite crear una cuenta totalmente gratis para realizar proyectos </w:t>
      </w:r>
      <w:r w:rsidR="7329657A" w:rsidRPr="3B05FCEC">
        <w:rPr>
          <w:rFonts w:ascii="Arial" w:eastAsia="Arial" w:hAnsi="Arial" w:cs="Arial"/>
        </w:rPr>
        <w:t>con la condición de ser un estudiante</w:t>
      </w:r>
      <w:r w:rsidR="398354EA" w:rsidRPr="3B05FCEC">
        <w:rPr>
          <w:rFonts w:ascii="Arial" w:eastAsia="Arial" w:hAnsi="Arial" w:cs="Arial"/>
        </w:rPr>
        <w:t xml:space="preserve"> universitario. </w:t>
      </w:r>
      <w:r w:rsidR="01E0B1FB" w:rsidRPr="3B05FCEC">
        <w:rPr>
          <w:rFonts w:ascii="Arial" w:eastAsia="Arial" w:hAnsi="Arial" w:cs="Arial"/>
        </w:rPr>
        <w:t xml:space="preserve">Este plan cuenta con </w:t>
      </w:r>
      <w:r w:rsidR="455EBC94" w:rsidRPr="3B05FCEC">
        <w:rPr>
          <w:rFonts w:ascii="Arial" w:eastAsia="Arial" w:hAnsi="Arial" w:cs="Arial"/>
        </w:rPr>
        <w:t xml:space="preserve">un límite de máximo 100 tareas </w:t>
      </w:r>
      <w:r w:rsidR="7D7B6B0D" w:rsidRPr="3B05FCEC">
        <w:rPr>
          <w:rFonts w:ascii="Arial" w:eastAsia="Arial" w:hAnsi="Arial" w:cs="Arial"/>
        </w:rPr>
        <w:t xml:space="preserve">para </w:t>
      </w:r>
      <w:r w:rsidR="0AE72882" w:rsidRPr="3B05FCEC">
        <w:rPr>
          <w:rFonts w:ascii="Arial" w:eastAsia="Arial" w:hAnsi="Arial" w:cs="Arial"/>
        </w:rPr>
        <w:t>construir el diagrama de Gantt</w:t>
      </w:r>
      <w:r w:rsidR="25E11FE3" w:rsidRPr="3B05FCEC">
        <w:rPr>
          <w:rFonts w:ascii="Arial" w:eastAsia="Arial" w:hAnsi="Arial" w:cs="Arial"/>
        </w:rPr>
        <w:t xml:space="preserve">, lo cual es suficiente para el proyecto </w:t>
      </w:r>
      <w:proofErr w:type="spellStart"/>
      <w:r w:rsidR="25E11FE3" w:rsidRPr="3B05FCEC">
        <w:rPr>
          <w:rFonts w:ascii="Arial" w:eastAsia="Arial" w:hAnsi="Arial" w:cs="Arial"/>
        </w:rPr>
        <w:t>BuenVecino</w:t>
      </w:r>
      <w:proofErr w:type="spellEnd"/>
      <w:r w:rsidR="25E11FE3" w:rsidRPr="3B05FCEC">
        <w:rPr>
          <w:rFonts w:ascii="Arial" w:eastAsia="Arial" w:hAnsi="Arial" w:cs="Arial"/>
        </w:rPr>
        <w:t xml:space="preserve">. </w:t>
      </w:r>
      <w:r w:rsidR="017010C3" w:rsidRPr="3B05FCEC">
        <w:rPr>
          <w:rFonts w:ascii="Arial" w:eastAsia="Arial" w:hAnsi="Arial" w:cs="Arial"/>
        </w:rPr>
        <w:t xml:space="preserve">Se escogió </w:t>
      </w:r>
      <w:proofErr w:type="spellStart"/>
      <w:r w:rsidR="37340326" w:rsidRPr="3B05FCEC">
        <w:rPr>
          <w:rFonts w:ascii="Arial" w:eastAsia="Arial" w:hAnsi="Arial" w:cs="Arial"/>
          <w:i/>
          <w:iCs/>
        </w:rPr>
        <w:t>Monday</w:t>
      </w:r>
      <w:proofErr w:type="spellEnd"/>
      <w:r w:rsidR="37340326" w:rsidRPr="3B05FCEC">
        <w:rPr>
          <w:rFonts w:ascii="Arial" w:eastAsia="Arial" w:hAnsi="Arial" w:cs="Arial"/>
          <w:i/>
          <w:iCs/>
        </w:rPr>
        <w:t xml:space="preserve"> </w:t>
      </w:r>
      <w:r w:rsidR="37340326" w:rsidRPr="3B05FCEC">
        <w:rPr>
          <w:rFonts w:ascii="Arial" w:eastAsia="Arial" w:hAnsi="Arial" w:cs="Arial"/>
        </w:rPr>
        <w:t>por s</w:t>
      </w:r>
      <w:r w:rsidR="1CB604C0" w:rsidRPr="3B05FCEC">
        <w:rPr>
          <w:rFonts w:ascii="Arial" w:eastAsia="Arial" w:hAnsi="Arial" w:cs="Arial"/>
        </w:rPr>
        <w:t xml:space="preserve">er gratuita, además, posee una interfaz </w:t>
      </w:r>
      <w:r w:rsidR="07CE5835" w:rsidRPr="3B05FCEC">
        <w:rPr>
          <w:rFonts w:ascii="Arial" w:eastAsia="Arial" w:hAnsi="Arial" w:cs="Arial"/>
        </w:rPr>
        <w:t>interactiva pero precisa</w:t>
      </w:r>
      <w:r w:rsidR="6D2F42E7" w:rsidRPr="3B05FCEC">
        <w:rPr>
          <w:rFonts w:ascii="Arial" w:eastAsia="Arial" w:hAnsi="Arial" w:cs="Arial"/>
        </w:rPr>
        <w:t>,</w:t>
      </w:r>
      <w:r w:rsidR="3902E9B2" w:rsidRPr="3B05FCEC">
        <w:rPr>
          <w:rFonts w:ascii="Arial" w:eastAsia="Arial" w:hAnsi="Arial" w:cs="Arial"/>
        </w:rPr>
        <w:t xml:space="preserve"> </w:t>
      </w:r>
      <w:r w:rsidR="75C00A25" w:rsidRPr="3B05FCEC">
        <w:rPr>
          <w:rFonts w:ascii="Arial" w:eastAsia="Arial" w:hAnsi="Arial" w:cs="Arial"/>
        </w:rPr>
        <w:t xml:space="preserve">esto facilita la gestión de tareas </w:t>
      </w:r>
      <w:r w:rsidR="0608D1ED" w:rsidRPr="3B05FCEC">
        <w:rPr>
          <w:rFonts w:ascii="Arial" w:eastAsia="Arial" w:hAnsi="Arial" w:cs="Arial"/>
        </w:rPr>
        <w:t xml:space="preserve">y por ende nos permite </w:t>
      </w:r>
      <w:r w:rsidR="6D889AA8" w:rsidRPr="3B05FCEC">
        <w:rPr>
          <w:rFonts w:ascii="Arial" w:eastAsia="Arial" w:hAnsi="Arial" w:cs="Arial"/>
        </w:rPr>
        <w:t xml:space="preserve">desarrollar el proyecto a un mejor ritmo. </w:t>
      </w:r>
      <w:r w:rsidR="12BBB534" w:rsidRPr="3B05FCEC">
        <w:rPr>
          <w:rFonts w:ascii="Arial" w:eastAsia="Arial" w:hAnsi="Arial" w:cs="Arial"/>
        </w:rPr>
        <w:t xml:space="preserve">En </w:t>
      </w:r>
      <w:proofErr w:type="spellStart"/>
      <w:r w:rsidR="12BBB534" w:rsidRPr="3B05FCEC">
        <w:rPr>
          <w:rFonts w:ascii="Arial" w:eastAsia="Arial" w:hAnsi="Arial" w:cs="Arial"/>
          <w:i/>
          <w:iCs/>
        </w:rPr>
        <w:t>Monday</w:t>
      </w:r>
      <w:proofErr w:type="spellEnd"/>
      <w:r w:rsidR="589C3AD2" w:rsidRPr="3B05FCEC">
        <w:rPr>
          <w:rFonts w:ascii="Arial" w:eastAsia="Arial" w:hAnsi="Arial" w:cs="Arial"/>
          <w:i/>
          <w:iCs/>
        </w:rPr>
        <w:t xml:space="preserve"> </w:t>
      </w:r>
      <w:r w:rsidR="589C3AD2" w:rsidRPr="3B05FCEC">
        <w:rPr>
          <w:rFonts w:ascii="Arial" w:eastAsia="Arial" w:hAnsi="Arial" w:cs="Arial"/>
        </w:rPr>
        <w:t xml:space="preserve">estarán </w:t>
      </w:r>
      <w:r w:rsidR="2E4763BD" w:rsidRPr="3B05FCEC">
        <w:rPr>
          <w:rFonts w:ascii="Arial" w:eastAsia="Arial" w:hAnsi="Arial" w:cs="Arial"/>
        </w:rPr>
        <w:t xml:space="preserve">las fechas </w:t>
      </w:r>
      <w:r w:rsidR="60D022F0" w:rsidRPr="3B05FCEC">
        <w:rPr>
          <w:rFonts w:ascii="Arial" w:eastAsia="Arial" w:hAnsi="Arial" w:cs="Arial"/>
        </w:rPr>
        <w:t xml:space="preserve">de inicio y cierre de cada tarea, </w:t>
      </w:r>
      <w:r w:rsidR="5B0F2FA4" w:rsidRPr="3B05FCEC">
        <w:rPr>
          <w:rFonts w:ascii="Arial" w:eastAsia="Arial" w:hAnsi="Arial" w:cs="Arial"/>
        </w:rPr>
        <w:t>estatus</w:t>
      </w:r>
      <w:r w:rsidR="60D022F0" w:rsidRPr="3B05FCEC">
        <w:rPr>
          <w:rFonts w:ascii="Arial" w:eastAsia="Arial" w:hAnsi="Arial" w:cs="Arial"/>
        </w:rPr>
        <w:t xml:space="preserve"> de la tarea</w:t>
      </w:r>
      <w:r w:rsidR="0CB556EE" w:rsidRPr="3B05FCEC">
        <w:rPr>
          <w:rFonts w:ascii="Arial" w:eastAsia="Arial" w:hAnsi="Arial" w:cs="Arial"/>
        </w:rPr>
        <w:t xml:space="preserve"> y el </w:t>
      </w:r>
      <w:r w:rsidR="110C7DF8" w:rsidRPr="3B05FCEC">
        <w:rPr>
          <w:rFonts w:ascii="Arial" w:eastAsia="Arial" w:hAnsi="Arial" w:cs="Arial"/>
        </w:rPr>
        <w:t>responsable</w:t>
      </w:r>
      <w:r w:rsidR="0CB556EE" w:rsidRPr="3B05FCEC">
        <w:rPr>
          <w:rFonts w:ascii="Arial" w:eastAsia="Arial" w:hAnsi="Arial" w:cs="Arial"/>
        </w:rPr>
        <w:t xml:space="preserve"> de cada tarea. </w:t>
      </w:r>
    </w:p>
    <w:p w14:paraId="32254C34" w14:textId="77777777" w:rsidR="00AE60B6" w:rsidRPr="00AE60B6" w:rsidRDefault="60A27224" w:rsidP="3B05FCEC">
      <w:pPr>
        <w:jc w:val="both"/>
        <w:rPr>
          <w:rFonts w:ascii="Arial" w:eastAsia="Arial" w:hAnsi="Arial" w:cs="Arial"/>
        </w:rPr>
      </w:pPr>
      <w:r w:rsidRPr="3B05FCEC">
        <w:rPr>
          <w:rFonts w:ascii="Arial" w:eastAsia="Arial" w:hAnsi="Arial" w:cs="Arial"/>
        </w:rPr>
        <w:t xml:space="preserve">Con el fin </w:t>
      </w:r>
      <w:r w:rsidR="17BF36D4" w:rsidRPr="3B05FCEC">
        <w:rPr>
          <w:rFonts w:ascii="Arial" w:eastAsia="Arial" w:hAnsi="Arial" w:cs="Arial"/>
        </w:rPr>
        <w:t>de llevar un mejor control de</w:t>
      </w:r>
      <w:r w:rsidR="36A52E2C" w:rsidRPr="3B05FCEC">
        <w:rPr>
          <w:rFonts w:ascii="Arial" w:eastAsia="Arial" w:hAnsi="Arial" w:cs="Arial"/>
        </w:rPr>
        <w:t xml:space="preserve">l cronograma </w:t>
      </w:r>
      <w:r w:rsidR="17BF36D4" w:rsidRPr="3B05FCEC">
        <w:rPr>
          <w:rFonts w:ascii="Arial" w:eastAsia="Arial" w:hAnsi="Arial" w:cs="Arial"/>
        </w:rPr>
        <w:t xml:space="preserve">de las actividades para realizar, </w:t>
      </w:r>
      <w:r w:rsidR="3E254186" w:rsidRPr="3B05FCEC">
        <w:rPr>
          <w:rFonts w:ascii="Arial" w:eastAsia="Arial" w:hAnsi="Arial" w:cs="Arial"/>
        </w:rPr>
        <w:t xml:space="preserve">se discutieron </w:t>
      </w:r>
      <w:r w:rsidR="40662B1F" w:rsidRPr="3B05FCEC">
        <w:rPr>
          <w:rFonts w:ascii="Arial" w:eastAsia="Arial" w:hAnsi="Arial" w:cs="Arial"/>
        </w:rPr>
        <w:t>algunas recomendaciones dentro del grupo y se llegó a lo siguiente:</w:t>
      </w:r>
    </w:p>
    <w:p w14:paraId="39A40A82" w14:textId="77777777" w:rsidR="00EA633A" w:rsidRDefault="00EA633A" w:rsidP="3B05FCEC">
      <w:pPr>
        <w:jc w:val="both"/>
        <w:rPr>
          <w:rFonts w:ascii="Arial" w:eastAsia="Arial" w:hAnsi="Arial" w:cs="Arial"/>
        </w:rPr>
      </w:pPr>
    </w:p>
    <w:p w14:paraId="66611DEA" w14:textId="38AD9BDB" w:rsidR="00943BEF" w:rsidRPr="00943BEF" w:rsidRDefault="1354A5EE" w:rsidP="000133A1">
      <w:pPr>
        <w:pStyle w:val="Prrafodelista"/>
        <w:numPr>
          <w:ilvl w:val="0"/>
          <w:numId w:val="34"/>
        </w:numPr>
        <w:jc w:val="both"/>
        <w:rPr>
          <w:rFonts w:ascii="Arial" w:eastAsia="Arial" w:hAnsi="Arial" w:cs="Arial"/>
        </w:rPr>
      </w:pPr>
      <w:r w:rsidRPr="3B05FCEC">
        <w:rPr>
          <w:rFonts w:ascii="Arial" w:eastAsia="Arial" w:hAnsi="Arial" w:cs="Arial"/>
        </w:rPr>
        <w:t>Comp</w:t>
      </w:r>
      <w:r w:rsidR="06A4444B" w:rsidRPr="3B05FCEC">
        <w:rPr>
          <w:rFonts w:ascii="Arial" w:eastAsia="Arial" w:hAnsi="Arial" w:cs="Arial"/>
        </w:rPr>
        <w:t xml:space="preserve">robar que </w:t>
      </w:r>
      <w:r w:rsidR="759C4E5C" w:rsidRPr="3B05FCEC">
        <w:rPr>
          <w:rFonts w:ascii="Arial" w:eastAsia="Arial" w:hAnsi="Arial" w:cs="Arial"/>
        </w:rPr>
        <w:t xml:space="preserve">cada miembro del grupo cumplió con la fecha de inicio planeada </w:t>
      </w:r>
      <w:r w:rsidR="7788BCEA" w:rsidRPr="3B05FCEC">
        <w:rPr>
          <w:rFonts w:ascii="Arial" w:eastAsia="Arial" w:hAnsi="Arial" w:cs="Arial"/>
        </w:rPr>
        <w:t>para cada tarea del proyecto</w:t>
      </w:r>
      <w:r w:rsidR="58FC63FF" w:rsidRPr="3B05FCEC">
        <w:rPr>
          <w:rFonts w:ascii="Arial" w:eastAsia="Arial" w:hAnsi="Arial" w:cs="Arial"/>
        </w:rPr>
        <w:t xml:space="preserve">. </w:t>
      </w:r>
      <w:r w:rsidR="57410A61" w:rsidRPr="3B05FCEC">
        <w:rPr>
          <w:rFonts w:ascii="Arial" w:eastAsia="Arial" w:hAnsi="Arial" w:cs="Arial"/>
        </w:rPr>
        <w:t>Si algún miembro incurrió en alguna falta</w:t>
      </w:r>
      <w:r w:rsidR="2B5BF0EA" w:rsidRPr="3B05FCEC">
        <w:rPr>
          <w:rFonts w:ascii="Arial" w:eastAsia="Arial" w:hAnsi="Arial" w:cs="Arial"/>
        </w:rPr>
        <w:t xml:space="preserve">, se deberán tomar las respectivas acciones correctivas </w:t>
      </w:r>
      <w:r w:rsidR="4396DAEE" w:rsidRPr="3B05FCEC">
        <w:rPr>
          <w:rFonts w:ascii="Arial" w:eastAsia="Arial" w:hAnsi="Arial" w:cs="Arial"/>
        </w:rPr>
        <w:t>mencionadas a continuación.</w:t>
      </w:r>
    </w:p>
    <w:p w14:paraId="6C6AFD27" w14:textId="66C31CF8" w:rsidR="00846572" w:rsidRDefault="1F967501" w:rsidP="000133A1">
      <w:pPr>
        <w:pStyle w:val="Prrafodelista"/>
        <w:numPr>
          <w:ilvl w:val="0"/>
          <w:numId w:val="34"/>
        </w:numPr>
        <w:jc w:val="both"/>
        <w:rPr>
          <w:rFonts w:ascii="Arial" w:eastAsia="Arial" w:hAnsi="Arial" w:cs="Arial"/>
        </w:rPr>
      </w:pPr>
      <w:r w:rsidRPr="3B05FCEC">
        <w:rPr>
          <w:rFonts w:ascii="Arial" w:eastAsia="Arial" w:hAnsi="Arial" w:cs="Arial"/>
        </w:rPr>
        <w:t xml:space="preserve">Hacer reuniones </w:t>
      </w:r>
      <w:r w:rsidR="60C97A76" w:rsidRPr="3B05FCEC">
        <w:rPr>
          <w:rFonts w:ascii="Arial" w:eastAsia="Arial" w:hAnsi="Arial" w:cs="Arial"/>
        </w:rPr>
        <w:t>semanales para discutir</w:t>
      </w:r>
      <w:r w:rsidR="717DC06A" w:rsidRPr="3B05FCEC">
        <w:rPr>
          <w:rFonts w:ascii="Arial" w:eastAsia="Arial" w:hAnsi="Arial" w:cs="Arial"/>
        </w:rPr>
        <w:t xml:space="preserve"> el estado del proyecto.</w:t>
      </w:r>
      <w:r w:rsidR="301895BD" w:rsidRPr="3B05FCEC">
        <w:rPr>
          <w:rFonts w:ascii="Arial" w:eastAsia="Arial" w:hAnsi="Arial" w:cs="Arial"/>
        </w:rPr>
        <w:t xml:space="preserve"> </w:t>
      </w:r>
      <w:r w:rsidR="5A180A3B" w:rsidRPr="3B05FCEC">
        <w:rPr>
          <w:rFonts w:ascii="Arial" w:eastAsia="Arial" w:hAnsi="Arial" w:cs="Arial"/>
        </w:rPr>
        <w:t>Las reunion</w:t>
      </w:r>
      <w:r w:rsidR="292BDF4A" w:rsidRPr="3B05FCEC">
        <w:rPr>
          <w:rFonts w:ascii="Arial" w:eastAsia="Arial" w:hAnsi="Arial" w:cs="Arial"/>
        </w:rPr>
        <w:t xml:space="preserve">es </w:t>
      </w:r>
      <w:r w:rsidR="07A3EB55" w:rsidRPr="3B05FCEC">
        <w:rPr>
          <w:rFonts w:ascii="Arial" w:eastAsia="Arial" w:hAnsi="Arial" w:cs="Arial"/>
        </w:rPr>
        <w:t>siempre se anunciarán con</w:t>
      </w:r>
      <w:r w:rsidR="1F030728" w:rsidRPr="3B05FCEC">
        <w:rPr>
          <w:rFonts w:ascii="Arial" w:eastAsia="Arial" w:hAnsi="Arial" w:cs="Arial"/>
        </w:rPr>
        <w:t xml:space="preserve"> tres días de anticipación para </w:t>
      </w:r>
      <w:r w:rsidR="6FF62610" w:rsidRPr="3B05FCEC">
        <w:rPr>
          <w:rFonts w:ascii="Arial" w:eastAsia="Arial" w:hAnsi="Arial" w:cs="Arial"/>
        </w:rPr>
        <w:t xml:space="preserve">concordar </w:t>
      </w:r>
      <w:r w:rsidR="236E0715" w:rsidRPr="3B05FCEC">
        <w:rPr>
          <w:rFonts w:ascii="Arial" w:eastAsia="Arial" w:hAnsi="Arial" w:cs="Arial"/>
        </w:rPr>
        <w:t xml:space="preserve">una fecha en la que todos los miembros del grupo </w:t>
      </w:r>
      <w:r w:rsidR="46C73502" w:rsidRPr="3B05FCEC">
        <w:rPr>
          <w:rFonts w:ascii="Arial" w:eastAsia="Arial" w:hAnsi="Arial" w:cs="Arial"/>
        </w:rPr>
        <w:t>puedan asistir por un tiempo mínimo</w:t>
      </w:r>
      <w:r w:rsidR="78E2590B" w:rsidRPr="3B05FCEC">
        <w:rPr>
          <w:rFonts w:ascii="Arial" w:eastAsia="Arial" w:hAnsi="Arial" w:cs="Arial"/>
        </w:rPr>
        <w:t xml:space="preserve"> de sesenta minutos. </w:t>
      </w:r>
      <w:r w:rsidR="002653BB">
        <w:rPr>
          <w:rFonts w:ascii="Arial" w:eastAsia="Arial" w:hAnsi="Arial" w:cs="Arial"/>
        </w:rPr>
        <w:fldChar w:fldCharType="begin" w:fldLock="1"/>
      </w:r>
      <w:r w:rsidR="00914654">
        <w:rPr>
          <w:rFonts w:ascii="Arial" w:eastAsia="Arial" w:hAnsi="Arial" w:cs="Arial"/>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43]","plainTextFormattedCitation":"[43]","previouslyFormattedCitation":"[42]"},"properties":{"noteIndex":0},"schema":"https://github.com/citation-style-language/schema/raw/master/csl-citation.json"}</w:instrText>
      </w:r>
      <w:r w:rsidR="002653BB">
        <w:rPr>
          <w:rFonts w:ascii="Arial" w:eastAsia="Arial" w:hAnsi="Arial" w:cs="Arial"/>
        </w:rPr>
        <w:fldChar w:fldCharType="separate"/>
      </w:r>
      <w:r w:rsidR="00914654" w:rsidRPr="00914654">
        <w:rPr>
          <w:rFonts w:ascii="Arial" w:eastAsia="Arial" w:hAnsi="Arial" w:cs="Arial"/>
          <w:noProof/>
        </w:rPr>
        <w:t>[43]</w:t>
      </w:r>
      <w:r w:rsidR="002653BB">
        <w:rPr>
          <w:rFonts w:ascii="Arial" w:eastAsia="Arial" w:hAnsi="Arial" w:cs="Arial"/>
        </w:rPr>
        <w:fldChar w:fldCharType="end"/>
      </w:r>
      <w:r w:rsidR="002653BB">
        <w:rPr>
          <w:rFonts w:ascii="Arial" w:eastAsia="Arial" w:hAnsi="Arial" w:cs="Arial"/>
        </w:rPr>
        <w:t>ingenie</w:t>
      </w:r>
    </w:p>
    <w:p w14:paraId="1CFB2931" w14:textId="77777777" w:rsidR="00846572" w:rsidRPr="00846572" w:rsidRDefault="00846572" w:rsidP="00846572">
      <w:pPr>
        <w:jc w:val="both"/>
        <w:rPr>
          <w:rFonts w:ascii="Arial" w:eastAsia="Arial" w:hAnsi="Arial" w:cs="Arial"/>
        </w:rPr>
      </w:pPr>
    </w:p>
    <w:p w14:paraId="66151371" w14:textId="77777777" w:rsidR="00D31D6E" w:rsidRPr="00D31D6E" w:rsidRDefault="00D31D6E" w:rsidP="3B05FCEC">
      <w:pPr>
        <w:rPr>
          <w:rFonts w:ascii="Arial" w:eastAsia="Arial" w:hAnsi="Arial" w:cs="Arial"/>
        </w:rPr>
      </w:pPr>
    </w:p>
    <w:p w14:paraId="79098403" w14:textId="2EA3490E" w:rsidR="001072F4" w:rsidRDefault="5C1B375E" w:rsidP="001072F4">
      <w:pPr>
        <w:pStyle w:val="Ttulo3"/>
        <w:rPr>
          <w:rFonts w:ascii="Arial" w:eastAsia="Arial" w:hAnsi="Arial" w:cs="Arial"/>
        </w:rPr>
      </w:pPr>
      <w:bookmarkStart w:id="65" w:name="_Toc50534685"/>
      <w:r w:rsidRPr="3B05FCEC">
        <w:rPr>
          <w:rFonts w:ascii="Arial" w:eastAsia="Arial" w:hAnsi="Arial" w:cs="Arial"/>
        </w:rPr>
        <w:t>Acciones correctivas</w:t>
      </w:r>
      <w:bookmarkEnd w:id="65"/>
    </w:p>
    <w:p w14:paraId="0B28712A" w14:textId="77777777" w:rsidR="00925E65" w:rsidRPr="00925E65" w:rsidRDefault="00925E65" w:rsidP="3B05FCEC">
      <w:pPr>
        <w:rPr>
          <w:rFonts w:ascii="Arial" w:eastAsia="Arial" w:hAnsi="Arial" w:cs="Arial"/>
        </w:rPr>
      </w:pPr>
    </w:p>
    <w:p w14:paraId="65EAECD8" w14:textId="6C400CF8" w:rsidR="00E5661A" w:rsidRDefault="712D8547" w:rsidP="3B05FCEC">
      <w:pPr>
        <w:jc w:val="both"/>
        <w:rPr>
          <w:rFonts w:ascii="Arial" w:eastAsia="Arial" w:hAnsi="Arial" w:cs="Arial"/>
        </w:rPr>
      </w:pPr>
      <w:r w:rsidRPr="3B05FCEC">
        <w:rPr>
          <w:rFonts w:ascii="Arial" w:eastAsia="Arial" w:hAnsi="Arial" w:cs="Arial"/>
        </w:rPr>
        <w:t>A continuación</w:t>
      </w:r>
      <w:r w:rsidR="25F97043" w:rsidRPr="3B05FCEC">
        <w:rPr>
          <w:rFonts w:ascii="Arial" w:eastAsia="Arial" w:hAnsi="Arial" w:cs="Arial"/>
        </w:rPr>
        <w:t xml:space="preserve">, se </w:t>
      </w:r>
      <w:r w:rsidR="2A6450F5" w:rsidRPr="3B05FCEC">
        <w:rPr>
          <w:rFonts w:ascii="Arial" w:eastAsia="Arial" w:hAnsi="Arial" w:cs="Arial"/>
        </w:rPr>
        <w:t xml:space="preserve">mostrarán </w:t>
      </w:r>
      <w:r w:rsidR="27FE29E3" w:rsidRPr="3B05FCEC">
        <w:rPr>
          <w:rFonts w:ascii="Arial" w:eastAsia="Arial" w:hAnsi="Arial" w:cs="Arial"/>
        </w:rPr>
        <w:t xml:space="preserve">las acciones correctivas que se tomarán </w:t>
      </w:r>
      <w:r w:rsidR="1134C05A" w:rsidRPr="3B05FCEC">
        <w:rPr>
          <w:rFonts w:ascii="Arial" w:eastAsia="Arial" w:hAnsi="Arial" w:cs="Arial"/>
        </w:rPr>
        <w:t xml:space="preserve">cuando </w:t>
      </w:r>
      <w:r w:rsidR="6572A7BB" w:rsidRPr="3B05FCEC">
        <w:rPr>
          <w:rFonts w:ascii="Arial" w:eastAsia="Arial" w:hAnsi="Arial" w:cs="Arial"/>
        </w:rPr>
        <w:t xml:space="preserve">algún </w:t>
      </w:r>
      <w:r w:rsidR="66740E8C" w:rsidRPr="3B05FCEC">
        <w:rPr>
          <w:rFonts w:ascii="Arial" w:eastAsia="Arial" w:hAnsi="Arial" w:cs="Arial"/>
        </w:rPr>
        <w:t xml:space="preserve">miembro grupo </w:t>
      </w:r>
      <w:r w:rsidR="2876D6F2" w:rsidRPr="3B05FCEC">
        <w:rPr>
          <w:rFonts w:ascii="Arial" w:eastAsia="Arial" w:hAnsi="Arial" w:cs="Arial"/>
        </w:rPr>
        <w:t>incumpla las normas establecidas</w:t>
      </w:r>
      <w:r w:rsidR="213E3FD6" w:rsidRPr="3B05FCEC">
        <w:rPr>
          <w:rFonts w:ascii="Arial" w:eastAsia="Arial" w:hAnsi="Arial" w:cs="Arial"/>
        </w:rPr>
        <w:t xml:space="preserve">. </w:t>
      </w:r>
      <w:r w:rsidR="2D9F85C0" w:rsidRPr="3B05FCEC">
        <w:rPr>
          <w:rFonts w:ascii="Arial" w:eastAsia="Arial" w:hAnsi="Arial" w:cs="Arial"/>
        </w:rPr>
        <w:t xml:space="preserve">Las sanciones impuestas funcionaran </w:t>
      </w:r>
      <w:r w:rsidR="46D63CE1" w:rsidRPr="3B05FCEC">
        <w:rPr>
          <w:rFonts w:ascii="Arial" w:eastAsia="Arial" w:hAnsi="Arial" w:cs="Arial"/>
        </w:rPr>
        <w:t>mediante un sistema de puntuación</w:t>
      </w:r>
      <w:r w:rsidR="4CC1E6FB" w:rsidRPr="3B05FCEC">
        <w:rPr>
          <w:rFonts w:ascii="Arial" w:eastAsia="Arial" w:hAnsi="Arial" w:cs="Arial"/>
        </w:rPr>
        <w:t>.</w:t>
      </w:r>
      <w:r w:rsidR="657AF4C3" w:rsidRPr="3B05FCEC">
        <w:rPr>
          <w:rFonts w:ascii="Arial" w:eastAsia="Arial" w:hAnsi="Arial" w:cs="Arial"/>
        </w:rPr>
        <w:t xml:space="preserve"> Todos los miembros del grupo iniciarán con un puntaje de 5.0 y dependiendo de la </w:t>
      </w:r>
      <w:r w:rsidR="6E1B6AD4" w:rsidRPr="3B05FCEC">
        <w:rPr>
          <w:rFonts w:ascii="Arial" w:eastAsia="Arial" w:hAnsi="Arial" w:cs="Arial"/>
        </w:rPr>
        <w:t>gravedad de la falta que cometa</w:t>
      </w:r>
      <w:r w:rsidR="308FBEDB" w:rsidRPr="3B05FCEC">
        <w:rPr>
          <w:rFonts w:ascii="Arial" w:eastAsia="Arial" w:hAnsi="Arial" w:cs="Arial"/>
        </w:rPr>
        <w:t xml:space="preserve">, </w:t>
      </w:r>
      <w:r w:rsidR="308FBEDB" w:rsidRPr="3B05FCEC">
        <w:rPr>
          <w:rFonts w:ascii="Arial" w:eastAsia="Arial" w:hAnsi="Arial" w:cs="Arial"/>
        </w:rPr>
        <w:lastRenderedPageBreak/>
        <w:t xml:space="preserve">su puntaje se verá afectado. </w:t>
      </w:r>
      <w:r w:rsidR="2719B663" w:rsidRPr="3B05FCEC">
        <w:rPr>
          <w:rFonts w:ascii="Arial" w:eastAsia="Arial" w:hAnsi="Arial" w:cs="Arial"/>
        </w:rPr>
        <w:t xml:space="preserve">Si </w:t>
      </w:r>
      <w:r w:rsidR="10459B4A" w:rsidRPr="3B05FCEC">
        <w:rPr>
          <w:rFonts w:ascii="Arial" w:eastAsia="Arial" w:hAnsi="Arial" w:cs="Arial"/>
        </w:rPr>
        <w:t>un</w:t>
      </w:r>
      <w:r w:rsidR="1432DEE8" w:rsidRPr="3B05FCEC">
        <w:rPr>
          <w:rFonts w:ascii="Arial" w:eastAsia="Arial" w:hAnsi="Arial" w:cs="Arial"/>
        </w:rPr>
        <w:t xml:space="preserve"> miembro del grupo </w:t>
      </w:r>
      <w:r w:rsidR="61C1DF50" w:rsidRPr="3B05FCEC">
        <w:rPr>
          <w:rFonts w:ascii="Arial" w:eastAsia="Arial" w:hAnsi="Arial" w:cs="Arial"/>
        </w:rPr>
        <w:t xml:space="preserve">comete reiteradas faltas hasta obtener un puntaje de 3.0, </w:t>
      </w:r>
      <w:r w:rsidR="4A64193B" w:rsidRPr="3B05FCEC">
        <w:rPr>
          <w:rFonts w:ascii="Arial" w:eastAsia="Arial" w:hAnsi="Arial" w:cs="Arial"/>
        </w:rPr>
        <w:t xml:space="preserve">este deberá tener una </w:t>
      </w:r>
      <w:r w:rsidR="4271F6FE" w:rsidRPr="3B05FCEC">
        <w:rPr>
          <w:rFonts w:ascii="Arial" w:eastAsia="Arial" w:hAnsi="Arial" w:cs="Arial"/>
        </w:rPr>
        <w:t xml:space="preserve">reunión con los demás miembros del grupo. </w:t>
      </w:r>
      <w:r w:rsidR="4DF225A7" w:rsidRPr="3B05FCEC">
        <w:rPr>
          <w:rFonts w:ascii="Arial" w:eastAsia="Arial" w:hAnsi="Arial" w:cs="Arial"/>
        </w:rPr>
        <w:t xml:space="preserve">En dado caso que su puntaje </w:t>
      </w:r>
      <w:r w:rsidR="31F23ABD" w:rsidRPr="3B05FCEC">
        <w:rPr>
          <w:rFonts w:ascii="Arial" w:eastAsia="Arial" w:hAnsi="Arial" w:cs="Arial"/>
        </w:rPr>
        <w:t>baje a 2.5</w:t>
      </w:r>
      <w:r w:rsidR="671E7A67" w:rsidRPr="3B05FCEC">
        <w:rPr>
          <w:rFonts w:ascii="Arial" w:eastAsia="Arial" w:hAnsi="Arial" w:cs="Arial"/>
        </w:rPr>
        <w:t xml:space="preserve">, el </w:t>
      </w:r>
      <w:r w:rsidR="7E2ECDFF" w:rsidRPr="3B05FCEC">
        <w:rPr>
          <w:rFonts w:ascii="Arial" w:eastAsia="Arial" w:hAnsi="Arial" w:cs="Arial"/>
          <w:i/>
          <w:iCs/>
        </w:rPr>
        <w:t>Scrum Master</w:t>
      </w:r>
      <w:r w:rsidR="7E2ECDFF" w:rsidRPr="3B05FCEC">
        <w:rPr>
          <w:rFonts w:ascii="Arial" w:eastAsia="Arial" w:hAnsi="Arial" w:cs="Arial"/>
        </w:rPr>
        <w:t xml:space="preserve"> deberá </w:t>
      </w:r>
      <w:r w:rsidR="06B818B5" w:rsidRPr="3B05FCEC">
        <w:rPr>
          <w:rFonts w:ascii="Arial" w:eastAsia="Arial" w:hAnsi="Arial" w:cs="Arial"/>
        </w:rPr>
        <w:t xml:space="preserve">comunicarle esta situación </w:t>
      </w:r>
      <w:r w:rsidR="31E3505A" w:rsidRPr="3B05FCEC">
        <w:rPr>
          <w:rFonts w:ascii="Arial" w:eastAsia="Arial" w:hAnsi="Arial" w:cs="Arial"/>
        </w:rPr>
        <w:t xml:space="preserve">al </w:t>
      </w:r>
      <w:r w:rsidR="05116B99" w:rsidRPr="3B05FCEC">
        <w:rPr>
          <w:rFonts w:ascii="Arial" w:eastAsia="Arial" w:hAnsi="Arial" w:cs="Arial"/>
        </w:rPr>
        <w:t xml:space="preserve">profesor encargado </w:t>
      </w:r>
      <w:r w:rsidR="720976CF" w:rsidRPr="3B05FCEC">
        <w:rPr>
          <w:rFonts w:ascii="Arial" w:eastAsia="Arial" w:hAnsi="Arial" w:cs="Arial"/>
        </w:rPr>
        <w:t xml:space="preserve">de la materia. </w:t>
      </w:r>
      <w:r w:rsidR="70AC4C13" w:rsidRPr="3B05FCEC">
        <w:rPr>
          <w:rFonts w:ascii="Arial" w:eastAsia="Arial" w:hAnsi="Arial" w:cs="Arial"/>
        </w:rPr>
        <w:t xml:space="preserve">Si el </w:t>
      </w:r>
      <w:r w:rsidR="70AC4C13" w:rsidRPr="3B05FCEC">
        <w:rPr>
          <w:rFonts w:ascii="Arial" w:eastAsia="Arial" w:hAnsi="Arial" w:cs="Arial"/>
          <w:i/>
          <w:iCs/>
        </w:rPr>
        <w:t>Scrum Master</w:t>
      </w:r>
      <w:r w:rsidR="70AC4C13" w:rsidRPr="3B05FCEC">
        <w:rPr>
          <w:rFonts w:ascii="Arial" w:eastAsia="Arial" w:hAnsi="Arial" w:cs="Arial"/>
        </w:rPr>
        <w:t xml:space="preserve"> </w:t>
      </w:r>
      <w:r w:rsidR="74512FBE" w:rsidRPr="3B05FCEC">
        <w:rPr>
          <w:rFonts w:ascii="Arial" w:eastAsia="Arial" w:hAnsi="Arial" w:cs="Arial"/>
        </w:rPr>
        <w:t xml:space="preserve">llegará a </w:t>
      </w:r>
      <w:r w:rsidR="6FDDF929" w:rsidRPr="3B05FCEC">
        <w:rPr>
          <w:rFonts w:ascii="Arial" w:eastAsia="Arial" w:hAnsi="Arial" w:cs="Arial"/>
        </w:rPr>
        <w:t>obtener un puntaje de 4.0</w:t>
      </w:r>
      <w:r w:rsidR="4542E87A" w:rsidRPr="3B05FCEC">
        <w:rPr>
          <w:rFonts w:ascii="Arial" w:eastAsia="Arial" w:hAnsi="Arial" w:cs="Arial"/>
        </w:rPr>
        <w:t xml:space="preserve">, </w:t>
      </w:r>
      <w:r w:rsidR="644AF3C0" w:rsidRPr="3B05FCEC">
        <w:rPr>
          <w:rFonts w:ascii="Arial" w:eastAsia="Arial" w:hAnsi="Arial" w:cs="Arial"/>
        </w:rPr>
        <w:t xml:space="preserve">se </w:t>
      </w:r>
      <w:r w:rsidR="222720A6" w:rsidRPr="3B05FCEC">
        <w:rPr>
          <w:rFonts w:ascii="Arial" w:eastAsia="Arial" w:hAnsi="Arial" w:cs="Arial"/>
        </w:rPr>
        <w:t xml:space="preserve">llevaría </w:t>
      </w:r>
      <w:r w:rsidR="60AAD407" w:rsidRPr="3B05FCEC">
        <w:rPr>
          <w:rFonts w:ascii="Arial" w:eastAsia="Arial" w:hAnsi="Arial" w:cs="Arial"/>
        </w:rPr>
        <w:t>a cabo</w:t>
      </w:r>
      <w:r w:rsidR="222720A6" w:rsidRPr="3B05FCEC">
        <w:rPr>
          <w:rFonts w:ascii="Arial" w:eastAsia="Arial" w:hAnsi="Arial" w:cs="Arial"/>
        </w:rPr>
        <w:t xml:space="preserve"> una reunión con los demás miembros del grupo para discutir </w:t>
      </w:r>
      <w:r w:rsidR="4B37FD67" w:rsidRPr="3B05FCEC">
        <w:rPr>
          <w:rFonts w:ascii="Arial" w:eastAsia="Arial" w:hAnsi="Arial" w:cs="Arial"/>
        </w:rPr>
        <w:t>su continuidad como</w:t>
      </w:r>
      <w:r w:rsidR="4F8A9307" w:rsidRPr="3B05FCEC">
        <w:rPr>
          <w:rFonts w:ascii="Arial" w:eastAsia="Arial" w:hAnsi="Arial" w:cs="Arial"/>
        </w:rPr>
        <w:t xml:space="preserve"> </w:t>
      </w:r>
      <w:r w:rsidR="47C7A3A5" w:rsidRPr="3B05FCEC">
        <w:rPr>
          <w:rFonts w:ascii="Arial" w:eastAsia="Arial" w:hAnsi="Arial" w:cs="Arial"/>
          <w:i/>
          <w:iCs/>
        </w:rPr>
        <w:t>Scrum Master</w:t>
      </w:r>
      <w:r w:rsidR="47C7A3A5" w:rsidRPr="3B05FCEC">
        <w:rPr>
          <w:rFonts w:ascii="Arial" w:eastAsia="Arial" w:hAnsi="Arial" w:cs="Arial"/>
        </w:rPr>
        <w:t>.</w:t>
      </w:r>
    </w:p>
    <w:p w14:paraId="43E3DDE8" w14:textId="77777777" w:rsidR="00CF6DB2" w:rsidRDefault="00CF6DB2" w:rsidP="3B05FCEC">
      <w:pPr>
        <w:jc w:val="both"/>
        <w:rPr>
          <w:rFonts w:ascii="Arial" w:eastAsia="Arial" w:hAnsi="Arial" w:cs="Arial"/>
        </w:rPr>
      </w:pPr>
    </w:p>
    <w:tbl>
      <w:tblPr>
        <w:tblStyle w:val="Tablaconcuadrcula"/>
        <w:tblW w:w="0" w:type="auto"/>
        <w:tblLook w:val="04A0" w:firstRow="1" w:lastRow="0" w:firstColumn="1" w:lastColumn="0" w:noHBand="0" w:noVBand="1"/>
      </w:tblPr>
      <w:tblGrid>
        <w:gridCol w:w="2942"/>
        <w:gridCol w:w="2943"/>
        <w:gridCol w:w="2943"/>
      </w:tblGrid>
      <w:tr w:rsidR="007C4403" w14:paraId="5B734633" w14:textId="77777777" w:rsidTr="3B05FCEC">
        <w:tc>
          <w:tcPr>
            <w:tcW w:w="2942" w:type="dxa"/>
          </w:tcPr>
          <w:p w14:paraId="01B42694" w14:textId="647EA047" w:rsidR="007C4403" w:rsidRPr="00137316" w:rsidRDefault="71CE62A5" w:rsidP="3B05FCEC">
            <w:pPr>
              <w:jc w:val="both"/>
              <w:rPr>
                <w:rFonts w:ascii="Arial" w:eastAsia="Arial" w:hAnsi="Arial" w:cs="Arial"/>
                <w:b/>
                <w:bCs/>
              </w:rPr>
            </w:pPr>
            <w:r w:rsidRPr="3B05FCEC">
              <w:rPr>
                <w:rFonts w:ascii="Arial" w:eastAsia="Arial" w:hAnsi="Arial" w:cs="Arial"/>
                <w:b/>
                <w:bCs/>
              </w:rPr>
              <w:t>Falta</w:t>
            </w:r>
          </w:p>
        </w:tc>
        <w:tc>
          <w:tcPr>
            <w:tcW w:w="2943" w:type="dxa"/>
          </w:tcPr>
          <w:p w14:paraId="7738B2E9" w14:textId="37DD71E4" w:rsidR="007C4403" w:rsidRDefault="44E7E25D" w:rsidP="3B05FCEC">
            <w:pPr>
              <w:jc w:val="both"/>
              <w:rPr>
                <w:rFonts w:ascii="Arial" w:eastAsia="Arial" w:hAnsi="Arial" w:cs="Arial"/>
                <w:b/>
                <w:bCs/>
              </w:rPr>
            </w:pPr>
            <w:r w:rsidRPr="3B05FCEC">
              <w:rPr>
                <w:rFonts w:ascii="Arial" w:eastAsia="Arial" w:hAnsi="Arial" w:cs="Arial"/>
                <w:b/>
                <w:bCs/>
              </w:rPr>
              <w:t>D</w:t>
            </w:r>
            <w:r w:rsidR="1B2003FC" w:rsidRPr="3B05FCEC">
              <w:rPr>
                <w:rFonts w:ascii="Arial" w:eastAsia="Arial" w:hAnsi="Arial" w:cs="Arial"/>
                <w:b/>
                <w:bCs/>
              </w:rPr>
              <w:t>etalle</w:t>
            </w:r>
          </w:p>
        </w:tc>
        <w:tc>
          <w:tcPr>
            <w:tcW w:w="2943" w:type="dxa"/>
          </w:tcPr>
          <w:p w14:paraId="553488DC" w14:textId="440A0718" w:rsidR="007C4403" w:rsidRDefault="1B2003FC" w:rsidP="3B05FCEC">
            <w:pPr>
              <w:jc w:val="both"/>
              <w:rPr>
                <w:rFonts w:ascii="Arial" w:eastAsia="Arial" w:hAnsi="Arial" w:cs="Arial"/>
                <w:b/>
                <w:bCs/>
              </w:rPr>
            </w:pPr>
            <w:r w:rsidRPr="3B05FCEC">
              <w:rPr>
                <w:rFonts w:ascii="Arial" w:eastAsia="Arial" w:hAnsi="Arial" w:cs="Arial"/>
                <w:b/>
                <w:bCs/>
              </w:rPr>
              <w:t>Sanción</w:t>
            </w:r>
          </w:p>
        </w:tc>
      </w:tr>
      <w:tr w:rsidR="007C4403" w14:paraId="53D27305" w14:textId="77777777" w:rsidTr="3B05FCEC">
        <w:tc>
          <w:tcPr>
            <w:tcW w:w="2942" w:type="dxa"/>
          </w:tcPr>
          <w:p w14:paraId="7058EA0A" w14:textId="3A33114B" w:rsidR="007C4403" w:rsidRDefault="1B2003FC" w:rsidP="3B05FCEC">
            <w:pPr>
              <w:jc w:val="both"/>
              <w:rPr>
                <w:rFonts w:ascii="Arial" w:eastAsia="Arial" w:hAnsi="Arial" w:cs="Arial"/>
              </w:rPr>
            </w:pPr>
            <w:r w:rsidRPr="3B05FCEC">
              <w:rPr>
                <w:rFonts w:ascii="Arial" w:eastAsia="Arial" w:hAnsi="Arial" w:cs="Arial"/>
              </w:rPr>
              <w:t>Poca comunicación</w:t>
            </w:r>
          </w:p>
        </w:tc>
        <w:tc>
          <w:tcPr>
            <w:tcW w:w="2943" w:type="dxa"/>
          </w:tcPr>
          <w:p w14:paraId="1E1787D5" w14:textId="2A4D023C" w:rsidR="007C4403" w:rsidRDefault="1B2003FC" w:rsidP="3B05FCEC">
            <w:pPr>
              <w:jc w:val="both"/>
              <w:rPr>
                <w:rFonts w:ascii="Arial" w:eastAsia="Arial" w:hAnsi="Arial" w:cs="Arial"/>
              </w:rPr>
            </w:pPr>
            <w:r w:rsidRPr="3B05FCEC">
              <w:rPr>
                <w:rFonts w:ascii="Arial" w:eastAsia="Arial" w:hAnsi="Arial" w:cs="Arial"/>
              </w:rPr>
              <w:t>Comportamiento reiterado. El miembro del equipo no responde al llamado de los otros integrantes.</w:t>
            </w:r>
          </w:p>
        </w:tc>
        <w:tc>
          <w:tcPr>
            <w:tcW w:w="2943" w:type="dxa"/>
          </w:tcPr>
          <w:p w14:paraId="07C2B626" w14:textId="7B551B96" w:rsidR="007C4403" w:rsidRDefault="1B2003FC" w:rsidP="3B05FCEC">
            <w:pPr>
              <w:jc w:val="both"/>
              <w:rPr>
                <w:rFonts w:ascii="Arial" w:eastAsia="Arial" w:hAnsi="Arial" w:cs="Arial"/>
              </w:rPr>
            </w:pPr>
            <w:r w:rsidRPr="3B05FCEC">
              <w:rPr>
                <w:rFonts w:ascii="Arial" w:eastAsia="Arial" w:hAnsi="Arial" w:cs="Arial"/>
              </w:rPr>
              <w:t>Deducción de 0.3 puntos al total del puntaje.</w:t>
            </w:r>
          </w:p>
        </w:tc>
      </w:tr>
      <w:tr w:rsidR="1066AF7A" w14:paraId="168619A5" w14:textId="77777777" w:rsidTr="3B05FCEC">
        <w:tc>
          <w:tcPr>
            <w:tcW w:w="2942" w:type="dxa"/>
          </w:tcPr>
          <w:p w14:paraId="1E35711B" w14:textId="353AD9AF" w:rsidR="6A675FBD" w:rsidRDefault="7E58352A" w:rsidP="3B05FCEC">
            <w:pPr>
              <w:jc w:val="both"/>
              <w:rPr>
                <w:rFonts w:ascii="Arial" w:eastAsia="Arial" w:hAnsi="Arial" w:cs="Arial"/>
              </w:rPr>
            </w:pPr>
            <w:r w:rsidRPr="3B05FCEC">
              <w:rPr>
                <w:rFonts w:ascii="Arial" w:eastAsia="Arial" w:hAnsi="Arial" w:cs="Arial"/>
              </w:rPr>
              <w:t>Tarea no terminada</w:t>
            </w:r>
          </w:p>
        </w:tc>
        <w:tc>
          <w:tcPr>
            <w:tcW w:w="2943" w:type="dxa"/>
          </w:tcPr>
          <w:p w14:paraId="0AB81E4D" w14:textId="7ECB7D51" w:rsidR="75B4C9B5" w:rsidRDefault="3329F4B6" w:rsidP="3B05FCEC">
            <w:pPr>
              <w:jc w:val="both"/>
              <w:rPr>
                <w:rFonts w:ascii="Arial" w:eastAsia="Arial" w:hAnsi="Arial" w:cs="Arial"/>
              </w:rPr>
            </w:pPr>
            <w:r w:rsidRPr="3B05FCEC">
              <w:rPr>
                <w:rFonts w:ascii="Arial" w:eastAsia="Arial" w:hAnsi="Arial" w:cs="Arial"/>
              </w:rPr>
              <w:t>Se le asigna una tarea a un miembro del equipo y este no termina el 100% de esta dentro del tiempo esperado.</w:t>
            </w:r>
          </w:p>
        </w:tc>
        <w:tc>
          <w:tcPr>
            <w:tcW w:w="2943" w:type="dxa"/>
          </w:tcPr>
          <w:p w14:paraId="4E1DBF9B" w14:textId="62E2359B" w:rsidR="75B4C9B5" w:rsidRDefault="3329F4B6" w:rsidP="3B05FCEC">
            <w:pPr>
              <w:jc w:val="both"/>
              <w:rPr>
                <w:rFonts w:ascii="Arial" w:eastAsia="Arial" w:hAnsi="Arial" w:cs="Arial"/>
              </w:rPr>
            </w:pPr>
            <w:r w:rsidRPr="3B05FCEC">
              <w:rPr>
                <w:rFonts w:ascii="Arial" w:eastAsia="Arial" w:hAnsi="Arial" w:cs="Arial"/>
              </w:rPr>
              <w:t>Deducción de 0.3 puntos al total del puntaje.</w:t>
            </w:r>
          </w:p>
        </w:tc>
      </w:tr>
      <w:tr w:rsidR="007C4403" w14:paraId="70ACE57B" w14:textId="77777777" w:rsidTr="3B05FCEC">
        <w:tc>
          <w:tcPr>
            <w:tcW w:w="2942" w:type="dxa"/>
          </w:tcPr>
          <w:p w14:paraId="4B936EE4" w14:textId="116797AA" w:rsidR="007C4403" w:rsidRDefault="2AA78389" w:rsidP="3B05FCEC">
            <w:pPr>
              <w:jc w:val="both"/>
              <w:rPr>
                <w:rFonts w:ascii="Arial" w:eastAsia="Arial" w:hAnsi="Arial" w:cs="Arial"/>
              </w:rPr>
            </w:pPr>
            <w:r w:rsidRPr="3B05FCEC">
              <w:rPr>
                <w:rFonts w:ascii="Arial" w:eastAsia="Arial" w:hAnsi="Arial" w:cs="Arial"/>
              </w:rPr>
              <w:t>Tarea incompleta</w:t>
            </w:r>
          </w:p>
        </w:tc>
        <w:tc>
          <w:tcPr>
            <w:tcW w:w="2943" w:type="dxa"/>
          </w:tcPr>
          <w:p w14:paraId="72120621" w14:textId="3387D4EF" w:rsidR="007C4403" w:rsidRDefault="2AA78389" w:rsidP="3B05FCEC">
            <w:pPr>
              <w:jc w:val="both"/>
              <w:rPr>
                <w:rFonts w:ascii="Arial" w:eastAsia="Arial" w:hAnsi="Arial" w:cs="Arial"/>
              </w:rPr>
            </w:pPr>
            <w:r w:rsidRPr="3B05FCEC">
              <w:rPr>
                <w:rFonts w:ascii="Arial" w:eastAsia="Arial" w:hAnsi="Arial" w:cs="Arial"/>
              </w:rPr>
              <w:t xml:space="preserve">El miembro del equipo termina su tarea, sin </w:t>
            </w:r>
            <w:r w:rsidR="60AAD407" w:rsidRPr="3B05FCEC">
              <w:rPr>
                <w:rFonts w:ascii="Arial" w:eastAsia="Arial" w:hAnsi="Arial" w:cs="Arial"/>
              </w:rPr>
              <w:t>embargo,</w:t>
            </w:r>
            <w:r w:rsidRPr="3B05FCEC">
              <w:rPr>
                <w:rFonts w:ascii="Arial" w:eastAsia="Arial" w:hAnsi="Arial" w:cs="Arial"/>
              </w:rPr>
              <w:t xml:space="preserve"> esta cuenta con algunos errores</w:t>
            </w:r>
            <w:r w:rsidR="6356AEC1" w:rsidRPr="3B05FCEC">
              <w:rPr>
                <w:rFonts w:ascii="Arial" w:eastAsia="Arial" w:hAnsi="Arial" w:cs="Arial"/>
              </w:rPr>
              <w:t>.</w:t>
            </w:r>
          </w:p>
        </w:tc>
        <w:tc>
          <w:tcPr>
            <w:tcW w:w="2943" w:type="dxa"/>
          </w:tcPr>
          <w:p w14:paraId="38821002" w14:textId="43DFF7D5" w:rsidR="007C4403" w:rsidRDefault="6356AEC1" w:rsidP="3B05FCEC">
            <w:pPr>
              <w:jc w:val="both"/>
              <w:rPr>
                <w:rFonts w:ascii="Arial" w:eastAsia="Arial" w:hAnsi="Arial" w:cs="Arial"/>
              </w:rPr>
            </w:pPr>
            <w:r w:rsidRPr="3B05FCEC">
              <w:rPr>
                <w:rFonts w:ascii="Arial" w:eastAsia="Arial" w:hAnsi="Arial" w:cs="Arial"/>
              </w:rPr>
              <w:t xml:space="preserve">Llamado de atención. Deducción de 0.3 puntos si el comportamiento es reiterativo. </w:t>
            </w:r>
          </w:p>
        </w:tc>
      </w:tr>
      <w:tr w:rsidR="007C4403" w14:paraId="5CAAF5BA" w14:textId="77777777" w:rsidTr="3B05FCEC">
        <w:tc>
          <w:tcPr>
            <w:tcW w:w="2942" w:type="dxa"/>
          </w:tcPr>
          <w:p w14:paraId="33EC87D6" w14:textId="368BE0C7" w:rsidR="007C4403" w:rsidRDefault="6356AEC1" w:rsidP="3B05FCEC">
            <w:pPr>
              <w:jc w:val="both"/>
              <w:rPr>
                <w:rFonts w:ascii="Arial" w:eastAsia="Arial" w:hAnsi="Arial" w:cs="Arial"/>
              </w:rPr>
            </w:pPr>
            <w:r w:rsidRPr="3B05FCEC">
              <w:rPr>
                <w:rFonts w:ascii="Arial" w:eastAsia="Arial" w:hAnsi="Arial" w:cs="Arial"/>
              </w:rPr>
              <w:t>Tarea no iniciada</w:t>
            </w:r>
          </w:p>
        </w:tc>
        <w:tc>
          <w:tcPr>
            <w:tcW w:w="2943" w:type="dxa"/>
          </w:tcPr>
          <w:p w14:paraId="1423E2CE" w14:textId="166A8922" w:rsidR="007C4403" w:rsidRDefault="6356AEC1" w:rsidP="3B05FCEC">
            <w:pPr>
              <w:jc w:val="both"/>
              <w:rPr>
                <w:rFonts w:ascii="Arial" w:eastAsia="Arial" w:hAnsi="Arial" w:cs="Arial"/>
              </w:rPr>
            </w:pPr>
            <w:r w:rsidRPr="3B05FCEC">
              <w:rPr>
                <w:rFonts w:ascii="Arial" w:eastAsia="Arial" w:hAnsi="Arial" w:cs="Arial"/>
              </w:rPr>
              <w:t xml:space="preserve">El miembro del equipo no realiza la tarea que se le asigno. </w:t>
            </w:r>
          </w:p>
        </w:tc>
        <w:tc>
          <w:tcPr>
            <w:tcW w:w="2943" w:type="dxa"/>
          </w:tcPr>
          <w:p w14:paraId="3FC0A5F1" w14:textId="42DDA3F1" w:rsidR="007C4403" w:rsidRDefault="6356AEC1" w:rsidP="3B05FCEC">
            <w:pPr>
              <w:jc w:val="both"/>
              <w:rPr>
                <w:rFonts w:ascii="Arial" w:eastAsia="Arial" w:hAnsi="Arial" w:cs="Arial"/>
              </w:rPr>
            </w:pPr>
            <w:r w:rsidRPr="3B05FCEC">
              <w:rPr>
                <w:rFonts w:ascii="Arial" w:eastAsia="Arial" w:hAnsi="Arial" w:cs="Arial"/>
              </w:rPr>
              <w:t>Deducción de 1.0 puntos al total del puntaje.</w:t>
            </w:r>
          </w:p>
        </w:tc>
      </w:tr>
    </w:tbl>
    <w:p w14:paraId="7670929D" w14:textId="61723DA8" w:rsidR="00CF6DB2" w:rsidRPr="00592542" w:rsidRDefault="00592542" w:rsidP="004E41E6">
      <w:pPr>
        <w:pStyle w:val="Descripcin"/>
        <w:jc w:val="center"/>
        <w:rPr>
          <w:rFonts w:ascii="Arial" w:eastAsia="Arial" w:hAnsi="Arial" w:cs="Arial"/>
          <w:sz w:val="20"/>
          <w:szCs w:val="20"/>
        </w:rPr>
      </w:pPr>
      <w:bookmarkStart w:id="66" w:name="_Toc50542914"/>
      <w:r w:rsidRPr="004E41E6">
        <w:rPr>
          <w:rFonts w:ascii="Arial" w:hAnsi="Arial" w:cs="Arial"/>
          <w:color w:val="auto"/>
        </w:rPr>
        <w:t xml:space="preserve">Tabla </w:t>
      </w:r>
      <w:r w:rsidR="004E41E6" w:rsidRPr="004E41E6">
        <w:rPr>
          <w:rFonts w:ascii="Arial" w:hAnsi="Arial" w:cs="Arial"/>
          <w:color w:val="auto"/>
        </w:rPr>
        <w:fldChar w:fldCharType="begin"/>
      </w:r>
      <w:r w:rsidR="004E41E6" w:rsidRPr="004E41E6">
        <w:rPr>
          <w:rFonts w:ascii="Arial" w:hAnsi="Arial" w:cs="Arial"/>
          <w:color w:val="auto"/>
        </w:rPr>
        <w:instrText xml:space="preserve"> SEQ Tabla \* ARABIC </w:instrText>
      </w:r>
      <w:r w:rsidR="004E41E6" w:rsidRPr="004E41E6">
        <w:rPr>
          <w:rFonts w:ascii="Arial" w:hAnsi="Arial" w:cs="Arial"/>
          <w:color w:val="auto"/>
        </w:rPr>
        <w:fldChar w:fldCharType="separate"/>
      </w:r>
      <w:r w:rsidR="004E41E6" w:rsidRPr="004E41E6">
        <w:rPr>
          <w:rFonts w:ascii="Arial" w:hAnsi="Arial" w:cs="Arial"/>
          <w:noProof/>
          <w:color w:val="auto"/>
        </w:rPr>
        <w:t>9</w:t>
      </w:r>
      <w:r w:rsidR="004E41E6" w:rsidRPr="004E41E6">
        <w:rPr>
          <w:rFonts w:ascii="Arial" w:hAnsi="Arial" w:cs="Arial"/>
          <w:color w:val="auto"/>
        </w:rPr>
        <w:fldChar w:fldCharType="end"/>
      </w:r>
      <w:r w:rsidRPr="004E41E6">
        <w:rPr>
          <w:rFonts w:ascii="Arial" w:hAnsi="Arial" w:cs="Arial"/>
          <w:color w:val="auto"/>
        </w:rPr>
        <w:t xml:space="preserve"> Acciones correctivas</w:t>
      </w:r>
      <w:bookmarkEnd w:id="66"/>
    </w:p>
    <w:p w14:paraId="12D99AEC" w14:textId="15A4BE2F" w:rsidR="00BF14ED" w:rsidRPr="00BF14ED" w:rsidRDefault="6356AEC1" w:rsidP="3B05FCEC">
      <w:pPr>
        <w:jc w:val="both"/>
        <w:rPr>
          <w:rFonts w:ascii="Arial" w:eastAsia="Arial" w:hAnsi="Arial" w:cs="Arial"/>
        </w:rPr>
      </w:pPr>
      <w:r w:rsidRPr="3B05FCEC">
        <w:rPr>
          <w:rFonts w:ascii="Arial" w:eastAsia="Arial" w:hAnsi="Arial" w:cs="Arial"/>
        </w:rPr>
        <w:t>Con estas acciones correctivas se espera establecer un mecanismo eficaz para tratar cualquier tipo de inconvenientes dentro del grupo de trabajo</w:t>
      </w:r>
      <w:r w:rsidR="749D1577" w:rsidRPr="3B05FCEC">
        <w:rPr>
          <w:rFonts w:ascii="Arial" w:eastAsia="Arial" w:hAnsi="Arial" w:cs="Arial"/>
        </w:rPr>
        <w:t xml:space="preserve">. A </w:t>
      </w:r>
      <w:r w:rsidR="60AAD407" w:rsidRPr="3B05FCEC">
        <w:rPr>
          <w:rFonts w:ascii="Arial" w:eastAsia="Arial" w:hAnsi="Arial" w:cs="Arial"/>
        </w:rPr>
        <w:t>continuación,</w:t>
      </w:r>
      <w:r w:rsidR="749D1577" w:rsidRPr="3B05FCEC">
        <w:rPr>
          <w:rFonts w:ascii="Arial" w:eastAsia="Arial" w:hAnsi="Arial" w:cs="Arial"/>
        </w:rPr>
        <w:t xml:space="preserve"> se mencionará la </w:t>
      </w:r>
      <w:r w:rsidR="3B107475" w:rsidRPr="3B05FCEC">
        <w:rPr>
          <w:rFonts w:ascii="Arial" w:eastAsia="Arial" w:hAnsi="Arial" w:cs="Arial"/>
        </w:rPr>
        <w:t>técnica</w:t>
      </w:r>
      <w:r w:rsidR="749D1577" w:rsidRPr="3B05FCEC">
        <w:rPr>
          <w:rFonts w:ascii="Arial" w:eastAsia="Arial" w:hAnsi="Arial" w:cs="Arial"/>
        </w:rPr>
        <w:t xml:space="preserve"> </w:t>
      </w:r>
      <w:r w:rsidR="57142C79" w:rsidRPr="3B05FCEC">
        <w:rPr>
          <w:rFonts w:ascii="Arial" w:eastAsia="Arial" w:hAnsi="Arial" w:cs="Arial"/>
        </w:rPr>
        <w:t xml:space="preserve">a utilizar para continuar con el desarrollo del proyecto si se llegará a presentar alguna de las faltas mencionadas anteriormente. </w:t>
      </w:r>
    </w:p>
    <w:p w14:paraId="62660207" w14:textId="77777777" w:rsidR="00B8151B" w:rsidRDefault="00B8151B" w:rsidP="3B05FCEC">
      <w:pPr>
        <w:jc w:val="both"/>
        <w:rPr>
          <w:rFonts w:ascii="Arial" w:eastAsia="Arial" w:hAnsi="Arial" w:cs="Arial"/>
        </w:rPr>
      </w:pPr>
    </w:p>
    <w:p w14:paraId="54153A66" w14:textId="649DB574" w:rsidR="001714F9" w:rsidRPr="002653BB" w:rsidRDefault="77E950C4" w:rsidP="000133A1">
      <w:pPr>
        <w:pStyle w:val="Prrafodelista"/>
        <w:numPr>
          <w:ilvl w:val="0"/>
          <w:numId w:val="33"/>
        </w:numPr>
        <w:jc w:val="both"/>
        <w:rPr>
          <w:rFonts w:ascii="Arial" w:eastAsia="Arial" w:hAnsi="Arial" w:cs="Arial"/>
        </w:rPr>
      </w:pPr>
      <w:r w:rsidRPr="3B05FCEC">
        <w:rPr>
          <w:rFonts w:ascii="Arial" w:eastAsia="Arial" w:hAnsi="Arial" w:cs="Arial"/>
          <w:b/>
          <w:bCs/>
          <w:i/>
          <w:iCs/>
        </w:rPr>
        <w:t>Time-</w:t>
      </w:r>
      <w:proofErr w:type="spellStart"/>
      <w:r w:rsidRPr="3B05FCEC">
        <w:rPr>
          <w:rFonts w:ascii="Arial" w:eastAsia="Arial" w:hAnsi="Arial" w:cs="Arial"/>
          <w:b/>
          <w:bCs/>
          <w:i/>
          <w:iCs/>
        </w:rPr>
        <w:t>boxing</w:t>
      </w:r>
      <w:proofErr w:type="spellEnd"/>
      <w:r w:rsidRPr="3B05FCEC">
        <w:rPr>
          <w:rFonts w:ascii="Arial" w:eastAsia="Arial" w:hAnsi="Arial" w:cs="Arial"/>
          <w:b/>
          <w:bCs/>
          <w:i/>
          <w:iCs/>
        </w:rPr>
        <w:t>:</w:t>
      </w:r>
      <w:r w:rsidRPr="3B05FCEC">
        <w:rPr>
          <w:rFonts w:ascii="Arial" w:eastAsia="Arial" w:hAnsi="Arial" w:cs="Arial"/>
        </w:rPr>
        <w:t xml:space="preserve"> esta estrategia</w:t>
      </w:r>
      <w:r w:rsidR="5FB08AC6" w:rsidRPr="3B05FCEC">
        <w:rPr>
          <w:rFonts w:ascii="Arial" w:eastAsia="Arial" w:hAnsi="Arial" w:cs="Arial"/>
        </w:rPr>
        <w:t xml:space="preserve"> </w:t>
      </w:r>
      <w:r w:rsidR="0F3B282D" w:rsidRPr="3B05FCEC">
        <w:rPr>
          <w:rFonts w:ascii="Arial" w:eastAsia="Arial" w:hAnsi="Arial" w:cs="Arial"/>
        </w:rPr>
        <w:t xml:space="preserve">es oportuna </w:t>
      </w:r>
      <w:r w:rsidR="650555B1" w:rsidRPr="3B05FCEC">
        <w:rPr>
          <w:rFonts w:ascii="Arial" w:eastAsia="Arial" w:hAnsi="Arial" w:cs="Arial"/>
        </w:rPr>
        <w:t xml:space="preserve">cuando se asume que el producto final </w:t>
      </w:r>
      <w:r w:rsidR="2E7E3FD0" w:rsidRPr="3B05FCEC">
        <w:rPr>
          <w:rFonts w:ascii="Arial" w:eastAsia="Arial" w:hAnsi="Arial" w:cs="Arial"/>
        </w:rPr>
        <w:t xml:space="preserve">no podrá ser entregado a tiempo a nuestro cliente. </w:t>
      </w:r>
      <w:r w:rsidR="19A94060" w:rsidRPr="3B05FCEC">
        <w:rPr>
          <w:rFonts w:ascii="Arial" w:eastAsia="Arial" w:hAnsi="Arial" w:cs="Arial"/>
        </w:rPr>
        <w:t xml:space="preserve">Para esto se trata </w:t>
      </w:r>
      <w:r w:rsidR="233B5FA0" w:rsidRPr="3B05FCEC">
        <w:rPr>
          <w:rFonts w:ascii="Arial" w:eastAsia="Arial" w:hAnsi="Arial" w:cs="Arial"/>
        </w:rPr>
        <w:t>de dar un tiempo extra a aquellas tareas que presenten atrasos durante el desarrollo del proyecto</w:t>
      </w:r>
      <w:r w:rsidR="74073585" w:rsidRPr="3B05FCEC">
        <w:rPr>
          <w:rFonts w:ascii="Arial" w:eastAsia="Arial" w:hAnsi="Arial" w:cs="Arial"/>
        </w:rPr>
        <w:t xml:space="preserve">, implementando </w:t>
      </w:r>
      <w:r w:rsidR="4345D68D" w:rsidRPr="3B05FCEC">
        <w:rPr>
          <w:rFonts w:ascii="Arial" w:eastAsia="Arial" w:hAnsi="Arial" w:cs="Arial"/>
        </w:rPr>
        <w:t xml:space="preserve">las partes </w:t>
      </w:r>
      <w:r w:rsidR="29CF5BE3" w:rsidRPr="3B05FCEC">
        <w:rPr>
          <w:rFonts w:ascii="Arial" w:eastAsia="Arial" w:hAnsi="Arial" w:cs="Arial"/>
        </w:rPr>
        <w:t>más</w:t>
      </w:r>
      <w:r w:rsidR="4345D68D" w:rsidRPr="3B05FCEC">
        <w:rPr>
          <w:rFonts w:ascii="Arial" w:eastAsia="Arial" w:hAnsi="Arial" w:cs="Arial"/>
        </w:rPr>
        <w:t xml:space="preserve"> cruciales</w:t>
      </w:r>
      <w:r w:rsidR="29CF5BE3" w:rsidRPr="3B05FCEC">
        <w:rPr>
          <w:rFonts w:ascii="Arial" w:eastAsia="Arial" w:hAnsi="Arial" w:cs="Arial"/>
        </w:rPr>
        <w:t xml:space="preserve"> para el desarrollo del proyecto y posponiendo </w:t>
      </w:r>
      <w:r w:rsidR="0A7CA7A5" w:rsidRPr="3B05FCEC">
        <w:rPr>
          <w:rFonts w:ascii="Arial" w:eastAsia="Arial" w:hAnsi="Arial" w:cs="Arial"/>
        </w:rPr>
        <w:t>las de menor importancia.</w:t>
      </w:r>
      <w:r w:rsidR="002653BB">
        <w:rPr>
          <w:rFonts w:ascii="Arial" w:eastAsia="Arial" w:hAnsi="Arial" w:cs="Arial"/>
        </w:rPr>
        <w:fldChar w:fldCharType="begin" w:fldLock="1"/>
      </w:r>
      <w:r w:rsidR="00914654">
        <w:rPr>
          <w:rFonts w:ascii="Arial" w:eastAsia="Arial" w:hAnsi="Arial" w:cs="Arial"/>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2c5b004b-4568-3b01-8f97-b4b4cb32a612"]}],"mendeley":{"formattedCitation":"[43]","plainTextFormattedCitation":"[43]","previouslyFormattedCitation":"[42]"},"properties":{"noteIndex":0},"schema":"https://github.com/citation-style-language/schema/raw/master/csl-citation.json"}</w:instrText>
      </w:r>
      <w:r w:rsidR="002653BB">
        <w:rPr>
          <w:rFonts w:ascii="Arial" w:eastAsia="Arial" w:hAnsi="Arial" w:cs="Arial"/>
        </w:rPr>
        <w:fldChar w:fldCharType="separate"/>
      </w:r>
      <w:r w:rsidR="00914654" w:rsidRPr="00914654">
        <w:rPr>
          <w:rFonts w:ascii="Arial" w:eastAsia="Arial" w:hAnsi="Arial" w:cs="Arial"/>
          <w:noProof/>
        </w:rPr>
        <w:t>[43]</w:t>
      </w:r>
      <w:r w:rsidR="002653BB">
        <w:rPr>
          <w:rFonts w:ascii="Arial" w:eastAsia="Arial" w:hAnsi="Arial" w:cs="Arial"/>
        </w:rPr>
        <w:fldChar w:fldCharType="end"/>
      </w:r>
    </w:p>
    <w:p w14:paraId="2242839F" w14:textId="77777777" w:rsidR="00240454" w:rsidRDefault="00240454" w:rsidP="3B05FCEC">
      <w:pPr>
        <w:jc w:val="both"/>
        <w:rPr>
          <w:rFonts w:ascii="Arial" w:eastAsia="Arial" w:hAnsi="Arial" w:cs="Arial"/>
        </w:rPr>
      </w:pPr>
    </w:p>
    <w:p w14:paraId="4D6E3857" w14:textId="18225449" w:rsidR="001714F9" w:rsidRDefault="338F5761" w:rsidP="00240454">
      <w:pPr>
        <w:pStyle w:val="Ttulo2"/>
        <w:rPr>
          <w:rFonts w:ascii="Arial" w:eastAsia="Arial" w:hAnsi="Arial" w:cs="Arial"/>
          <w:sz w:val="24"/>
          <w:szCs w:val="24"/>
        </w:rPr>
      </w:pPr>
      <w:bookmarkStart w:id="67" w:name="_Toc50534686"/>
      <w:r w:rsidRPr="3B05FCEC">
        <w:rPr>
          <w:rFonts w:ascii="Arial" w:eastAsia="Arial" w:hAnsi="Arial" w:cs="Arial"/>
          <w:sz w:val="24"/>
          <w:szCs w:val="24"/>
        </w:rPr>
        <w:t>Cierre del p</w:t>
      </w:r>
      <w:r w:rsidR="037C5526" w:rsidRPr="3B05FCEC">
        <w:rPr>
          <w:rFonts w:ascii="Arial" w:eastAsia="Arial" w:hAnsi="Arial" w:cs="Arial"/>
          <w:sz w:val="24"/>
          <w:szCs w:val="24"/>
        </w:rPr>
        <w:t>royecto</w:t>
      </w:r>
      <w:bookmarkEnd w:id="67"/>
    </w:p>
    <w:p w14:paraId="0DA0AE49" w14:textId="77777777" w:rsidR="00ED650F" w:rsidRDefault="00ED650F" w:rsidP="3B05FCEC">
      <w:pPr>
        <w:jc w:val="both"/>
        <w:rPr>
          <w:rFonts w:ascii="Arial" w:eastAsia="Arial" w:hAnsi="Arial" w:cs="Arial"/>
          <w:color w:val="2F5496" w:themeColor="accent1" w:themeShade="BF"/>
        </w:rPr>
      </w:pPr>
    </w:p>
    <w:p w14:paraId="1B77335A" w14:textId="06642C19" w:rsidR="00455EA3" w:rsidRPr="00455EA3" w:rsidRDefault="3091F3C2" w:rsidP="3B05FCEC">
      <w:pPr>
        <w:jc w:val="both"/>
        <w:rPr>
          <w:rFonts w:ascii="Arial" w:eastAsia="Arial" w:hAnsi="Arial" w:cs="Arial"/>
          <w:color w:val="000000" w:themeColor="text1"/>
        </w:rPr>
      </w:pPr>
      <w:r w:rsidRPr="3B05FCEC">
        <w:rPr>
          <w:rFonts w:ascii="Arial" w:eastAsia="Arial" w:hAnsi="Arial" w:cs="Arial"/>
          <w:color w:val="000000" w:themeColor="text1"/>
        </w:rPr>
        <w:t xml:space="preserve">Para llevar a cabo el </w:t>
      </w:r>
      <w:r w:rsidR="394E5601" w:rsidRPr="3B05FCEC">
        <w:rPr>
          <w:rFonts w:ascii="Arial" w:eastAsia="Arial" w:hAnsi="Arial" w:cs="Arial"/>
          <w:color w:val="000000" w:themeColor="text1"/>
        </w:rPr>
        <w:t>cierre del proyecto</w:t>
      </w:r>
      <w:r w:rsidR="56F843B7" w:rsidRPr="3B05FCEC">
        <w:rPr>
          <w:rFonts w:ascii="Arial" w:eastAsia="Arial" w:hAnsi="Arial" w:cs="Arial"/>
          <w:color w:val="000000" w:themeColor="text1"/>
        </w:rPr>
        <w:t xml:space="preserve"> se utilizará la metodología </w:t>
      </w:r>
      <w:r w:rsidR="008676FC">
        <w:rPr>
          <w:rFonts w:ascii="Arial" w:eastAsia="Arial" w:hAnsi="Arial" w:cs="Arial"/>
          <w:color w:val="000000" w:themeColor="text1"/>
        </w:rPr>
        <w:t>de reporte gerencial</w:t>
      </w:r>
      <w:r w:rsidR="56F843B7" w:rsidRPr="3B05FCEC">
        <w:rPr>
          <w:rFonts w:ascii="Arial" w:eastAsia="Arial" w:hAnsi="Arial" w:cs="Arial"/>
          <w:i/>
          <w:iCs/>
          <w:color w:val="000000" w:themeColor="text1"/>
        </w:rPr>
        <w:t xml:space="preserve"> </w:t>
      </w:r>
      <w:r w:rsidR="077EFE81" w:rsidRPr="3B05FCEC">
        <w:rPr>
          <w:rFonts w:ascii="Arial" w:eastAsia="Arial" w:hAnsi="Arial" w:cs="Arial"/>
          <w:color w:val="000000" w:themeColor="text1"/>
        </w:rPr>
        <w:t xml:space="preserve">el cual </w:t>
      </w:r>
      <w:r w:rsidR="01300103" w:rsidRPr="3B05FCEC">
        <w:rPr>
          <w:rFonts w:ascii="Arial" w:eastAsia="Arial" w:hAnsi="Arial" w:cs="Arial"/>
          <w:color w:val="000000" w:themeColor="text1"/>
        </w:rPr>
        <w:t xml:space="preserve">permite </w:t>
      </w:r>
      <w:r w:rsidR="4BF44A2E" w:rsidRPr="3B05FCEC">
        <w:rPr>
          <w:rFonts w:ascii="Arial" w:eastAsia="Arial" w:hAnsi="Arial" w:cs="Arial"/>
          <w:color w:val="000000" w:themeColor="text1"/>
        </w:rPr>
        <w:t>un mejoramiento continuo en base</w:t>
      </w:r>
      <w:r w:rsidR="01300103" w:rsidRPr="3B05FCEC">
        <w:rPr>
          <w:rFonts w:ascii="Arial" w:eastAsia="Arial" w:hAnsi="Arial" w:cs="Arial"/>
          <w:color w:val="000000" w:themeColor="text1"/>
        </w:rPr>
        <w:t xml:space="preserve"> </w:t>
      </w:r>
      <w:r w:rsidR="4FE4EAD3" w:rsidRPr="3B05FCEC">
        <w:rPr>
          <w:rFonts w:ascii="Arial" w:eastAsia="Arial" w:hAnsi="Arial" w:cs="Arial"/>
          <w:color w:val="000000" w:themeColor="text1"/>
        </w:rPr>
        <w:t xml:space="preserve">a las experiencias </w:t>
      </w:r>
      <w:r w:rsidR="5BE1B8FB" w:rsidRPr="3B05FCEC">
        <w:rPr>
          <w:rFonts w:ascii="Arial" w:eastAsia="Arial" w:hAnsi="Arial" w:cs="Arial"/>
          <w:color w:val="000000" w:themeColor="text1"/>
        </w:rPr>
        <w:t xml:space="preserve">que deja la realización de este proyecto de </w:t>
      </w:r>
      <w:r w:rsidR="5BE1B8FB" w:rsidRPr="3B05FCEC">
        <w:rPr>
          <w:rFonts w:ascii="Arial" w:eastAsia="Arial" w:hAnsi="Arial" w:cs="Arial"/>
          <w:i/>
          <w:iCs/>
          <w:color w:val="000000" w:themeColor="text1"/>
        </w:rPr>
        <w:t>software</w:t>
      </w:r>
      <w:r w:rsidR="40BB0842" w:rsidRPr="3B05FCEC">
        <w:rPr>
          <w:rFonts w:ascii="Arial" w:eastAsia="Arial" w:hAnsi="Arial" w:cs="Arial"/>
          <w:color w:val="000000" w:themeColor="text1"/>
        </w:rPr>
        <w:t>.</w:t>
      </w:r>
      <w:r w:rsidR="4C6B3B42" w:rsidRPr="3B05FCEC">
        <w:rPr>
          <w:rFonts w:ascii="Arial" w:eastAsia="Arial" w:hAnsi="Arial" w:cs="Arial"/>
          <w:color w:val="000000" w:themeColor="text1"/>
        </w:rPr>
        <w:t xml:space="preserve"> El objetivo del cierre del proyecto es </w:t>
      </w:r>
      <w:r w:rsidR="6FF37CAA" w:rsidRPr="3B05FCEC">
        <w:rPr>
          <w:rFonts w:ascii="Arial" w:eastAsia="Arial" w:hAnsi="Arial" w:cs="Arial"/>
          <w:color w:val="000000" w:themeColor="text1"/>
        </w:rPr>
        <w:t xml:space="preserve">evaluar el desempeño </w:t>
      </w:r>
      <w:r w:rsidR="057C36DE" w:rsidRPr="3B05FCEC">
        <w:rPr>
          <w:rFonts w:ascii="Arial" w:eastAsia="Arial" w:hAnsi="Arial" w:cs="Arial"/>
          <w:color w:val="000000" w:themeColor="text1"/>
        </w:rPr>
        <w:t xml:space="preserve">del grupo de trabajo </w:t>
      </w:r>
      <w:r w:rsidR="00B86C62">
        <w:rPr>
          <w:rFonts w:ascii="Arial" w:eastAsia="Arial" w:hAnsi="Arial" w:cs="Arial"/>
          <w:color w:val="000000" w:themeColor="text1"/>
        </w:rPr>
        <w:t>y los problemas que se presentaron</w:t>
      </w:r>
      <w:r w:rsidR="057C36DE" w:rsidRPr="3B05FCEC">
        <w:rPr>
          <w:rFonts w:ascii="Arial" w:eastAsia="Arial" w:hAnsi="Arial" w:cs="Arial"/>
          <w:color w:val="000000" w:themeColor="text1"/>
        </w:rPr>
        <w:t xml:space="preserve"> </w:t>
      </w:r>
      <w:r w:rsidR="00AE1547">
        <w:rPr>
          <w:rFonts w:ascii="Arial" w:eastAsia="Arial" w:hAnsi="Arial" w:cs="Arial"/>
          <w:color w:val="000000" w:themeColor="text1"/>
        </w:rPr>
        <w:t xml:space="preserve">durante el desarrollo del </w:t>
      </w:r>
      <w:r w:rsidR="00E27C51">
        <w:rPr>
          <w:rFonts w:ascii="Arial" w:eastAsia="Arial" w:hAnsi="Arial" w:cs="Arial"/>
          <w:color w:val="000000" w:themeColor="text1"/>
        </w:rPr>
        <w:t>producto final</w:t>
      </w:r>
      <w:r w:rsidR="00AE1547">
        <w:rPr>
          <w:rFonts w:ascii="Arial" w:eastAsia="Arial" w:hAnsi="Arial" w:cs="Arial"/>
          <w:color w:val="000000" w:themeColor="text1"/>
        </w:rPr>
        <w:t>,</w:t>
      </w:r>
      <w:r w:rsidR="057C36DE" w:rsidRPr="3B05FCEC">
        <w:rPr>
          <w:rFonts w:ascii="Arial" w:eastAsia="Arial" w:hAnsi="Arial" w:cs="Arial"/>
          <w:color w:val="000000" w:themeColor="text1"/>
        </w:rPr>
        <w:t xml:space="preserve"> </w:t>
      </w:r>
      <w:r w:rsidR="2751F302" w:rsidRPr="3B05FCEC">
        <w:rPr>
          <w:rFonts w:ascii="Arial" w:eastAsia="Arial" w:hAnsi="Arial" w:cs="Arial"/>
          <w:color w:val="000000" w:themeColor="text1"/>
        </w:rPr>
        <w:t xml:space="preserve">para de esta manera mejorar </w:t>
      </w:r>
      <w:r w:rsidR="4F99F07C" w:rsidRPr="3B05FCEC">
        <w:rPr>
          <w:rFonts w:ascii="Arial" w:eastAsia="Arial" w:hAnsi="Arial" w:cs="Arial"/>
          <w:color w:val="000000" w:themeColor="text1"/>
        </w:rPr>
        <w:t>en próximos proyectos.</w:t>
      </w:r>
    </w:p>
    <w:p w14:paraId="12DAA95E" w14:textId="77777777" w:rsidR="00D41874" w:rsidRDefault="00D41874" w:rsidP="3B05FCEC">
      <w:pPr>
        <w:jc w:val="both"/>
        <w:rPr>
          <w:rFonts w:ascii="Arial" w:eastAsia="Arial" w:hAnsi="Arial" w:cs="Arial"/>
          <w:color w:val="000000" w:themeColor="text1"/>
        </w:rPr>
      </w:pPr>
    </w:p>
    <w:p w14:paraId="5CF95FE4" w14:textId="5845B19E" w:rsidR="001A058F" w:rsidRDefault="7EC84606" w:rsidP="3B05FCEC">
      <w:pPr>
        <w:jc w:val="both"/>
        <w:rPr>
          <w:rFonts w:ascii="Arial" w:eastAsia="Arial" w:hAnsi="Arial" w:cs="Arial"/>
          <w:b/>
          <w:bCs/>
          <w:color w:val="000000" w:themeColor="text1"/>
        </w:rPr>
      </w:pPr>
      <w:r w:rsidRPr="3B05FCEC">
        <w:rPr>
          <w:rFonts w:ascii="Arial" w:eastAsia="Arial" w:hAnsi="Arial" w:cs="Arial"/>
          <w:b/>
          <w:bCs/>
          <w:color w:val="000000" w:themeColor="text1"/>
        </w:rPr>
        <w:lastRenderedPageBreak/>
        <w:t>Criterios de entrada:</w:t>
      </w:r>
      <w:r w:rsidR="3C76F6DE" w:rsidRPr="3B05FCEC">
        <w:rPr>
          <w:rFonts w:ascii="Arial" w:eastAsia="Arial" w:hAnsi="Arial" w:cs="Arial"/>
          <w:b/>
          <w:bCs/>
          <w:color w:val="000000" w:themeColor="text1"/>
        </w:rPr>
        <w:t xml:space="preserve"> </w:t>
      </w:r>
    </w:p>
    <w:p w14:paraId="1DDFF508" w14:textId="77777777" w:rsidR="0049713B" w:rsidRDefault="0049713B" w:rsidP="006339F0">
      <w:pPr>
        <w:jc w:val="both"/>
        <w:rPr>
          <w:rFonts w:ascii="Arial" w:eastAsia="Arial" w:hAnsi="Arial" w:cs="Arial"/>
          <w:b/>
          <w:color w:val="000000" w:themeColor="text1"/>
        </w:rPr>
      </w:pPr>
    </w:p>
    <w:p w14:paraId="04BBDAD6" w14:textId="6AF1FCB9" w:rsidR="00B90A79" w:rsidRPr="00B90A79" w:rsidRDefault="1AD81F3E" w:rsidP="3B05FCEC">
      <w:pPr>
        <w:jc w:val="both"/>
        <w:rPr>
          <w:rFonts w:ascii="Arial" w:eastAsia="Arial" w:hAnsi="Arial" w:cs="Arial"/>
          <w:color w:val="000000" w:themeColor="text1"/>
        </w:rPr>
      </w:pPr>
      <w:r w:rsidRPr="3B05FCEC">
        <w:rPr>
          <w:rFonts w:ascii="Arial" w:eastAsia="Arial" w:hAnsi="Arial" w:cs="Arial"/>
          <w:color w:val="000000" w:themeColor="text1"/>
        </w:rPr>
        <w:t>El desarrollo del producto final ha concluido y se ha</w:t>
      </w:r>
      <w:r w:rsidR="121B033D" w:rsidRPr="3B05FCEC">
        <w:rPr>
          <w:rFonts w:ascii="Arial" w:eastAsia="Arial" w:hAnsi="Arial" w:cs="Arial"/>
          <w:color w:val="000000" w:themeColor="text1"/>
        </w:rPr>
        <w:t xml:space="preserve">n hecho las respectivas pruebas. </w:t>
      </w:r>
      <w:r w:rsidR="76D2DBE4" w:rsidRPr="3B05FCEC">
        <w:rPr>
          <w:rFonts w:ascii="Arial" w:eastAsia="Arial" w:hAnsi="Arial" w:cs="Arial"/>
          <w:color w:val="000000" w:themeColor="text1"/>
        </w:rPr>
        <w:t xml:space="preserve">El grupo de trabajo posee </w:t>
      </w:r>
      <w:r w:rsidR="2DFD3F1F" w:rsidRPr="3B05FCEC">
        <w:rPr>
          <w:rFonts w:ascii="Arial" w:eastAsia="Arial" w:hAnsi="Arial" w:cs="Arial"/>
          <w:color w:val="000000" w:themeColor="text1"/>
        </w:rPr>
        <w:t xml:space="preserve">información en cuanto al desempeño durante </w:t>
      </w:r>
      <w:r w:rsidR="7A20260A" w:rsidRPr="3B05FCEC">
        <w:rPr>
          <w:rFonts w:ascii="Arial" w:eastAsia="Arial" w:hAnsi="Arial" w:cs="Arial"/>
          <w:color w:val="000000" w:themeColor="text1"/>
        </w:rPr>
        <w:t>el trabajo realizado</w:t>
      </w:r>
      <w:r w:rsidR="10FBC14D" w:rsidRPr="3B05FCEC">
        <w:rPr>
          <w:rFonts w:ascii="Arial" w:eastAsia="Arial" w:hAnsi="Arial" w:cs="Arial"/>
          <w:color w:val="000000" w:themeColor="text1"/>
        </w:rPr>
        <w:t>.</w:t>
      </w:r>
    </w:p>
    <w:p w14:paraId="79B8E27A" w14:textId="77777777" w:rsidR="00EE4F4D" w:rsidRDefault="00EE4F4D" w:rsidP="3B05FCEC">
      <w:pPr>
        <w:jc w:val="both"/>
        <w:rPr>
          <w:rFonts w:ascii="Arial" w:eastAsia="Arial" w:hAnsi="Arial" w:cs="Arial"/>
          <w:b/>
          <w:bCs/>
          <w:color w:val="000000" w:themeColor="text1"/>
        </w:rPr>
      </w:pPr>
    </w:p>
    <w:p w14:paraId="751FD5FE" w14:textId="607925DD" w:rsidR="001A058F" w:rsidRDefault="65160791" w:rsidP="3B05FCEC">
      <w:pPr>
        <w:jc w:val="both"/>
        <w:rPr>
          <w:rFonts w:ascii="Arial" w:eastAsia="Arial" w:hAnsi="Arial" w:cs="Arial"/>
          <w:b/>
          <w:bCs/>
          <w:color w:val="000000" w:themeColor="text1"/>
        </w:rPr>
      </w:pPr>
      <w:r w:rsidRPr="3B05FCEC">
        <w:rPr>
          <w:rFonts w:ascii="Arial" w:eastAsia="Arial" w:hAnsi="Arial" w:cs="Arial"/>
          <w:b/>
          <w:bCs/>
          <w:color w:val="000000" w:themeColor="text1"/>
        </w:rPr>
        <w:t xml:space="preserve">Revisión de los datos </w:t>
      </w:r>
      <w:r w:rsidR="0AD8A378" w:rsidRPr="3B05FCEC">
        <w:rPr>
          <w:rFonts w:ascii="Arial" w:eastAsia="Arial" w:hAnsi="Arial" w:cs="Arial"/>
          <w:b/>
          <w:bCs/>
          <w:color w:val="000000" w:themeColor="text1"/>
        </w:rPr>
        <w:t>del proceso:</w:t>
      </w:r>
    </w:p>
    <w:p w14:paraId="22AE756A" w14:textId="19DB2D17" w:rsidR="00CE18B9" w:rsidRDefault="00CE18B9" w:rsidP="3B05FCEC">
      <w:pPr>
        <w:jc w:val="both"/>
        <w:rPr>
          <w:rFonts w:ascii="Arial" w:eastAsia="Arial" w:hAnsi="Arial" w:cs="Arial"/>
          <w:b/>
          <w:bCs/>
          <w:color w:val="000000" w:themeColor="text1"/>
        </w:rPr>
      </w:pPr>
    </w:p>
    <w:p w14:paraId="085D8D12" w14:textId="1988E363" w:rsidR="00CE18B9" w:rsidRPr="00DA4D56" w:rsidRDefault="16C4A8AA" w:rsidP="000133A1">
      <w:pPr>
        <w:pStyle w:val="Prrafodelista"/>
        <w:numPr>
          <w:ilvl w:val="0"/>
          <w:numId w:val="3"/>
        </w:numPr>
        <w:jc w:val="both"/>
        <w:rPr>
          <w:rFonts w:ascii="Arial" w:eastAsia="Arial" w:hAnsi="Arial" w:cs="Arial"/>
          <w:b/>
          <w:bCs/>
          <w:color w:val="000000" w:themeColor="text1"/>
        </w:rPr>
      </w:pPr>
      <w:r w:rsidRPr="3B05FCEC">
        <w:rPr>
          <w:rFonts w:ascii="Arial" w:eastAsia="Arial" w:hAnsi="Arial" w:cs="Arial"/>
          <w:color w:val="000000" w:themeColor="text1"/>
        </w:rPr>
        <w:t>Identificar las posibl</w:t>
      </w:r>
      <w:r w:rsidR="4AA1B360" w:rsidRPr="3B05FCEC">
        <w:rPr>
          <w:rFonts w:ascii="Arial" w:eastAsia="Arial" w:hAnsi="Arial" w:cs="Arial"/>
          <w:color w:val="000000" w:themeColor="text1"/>
        </w:rPr>
        <w:t>es fallas durante el desarrollo del proyecto</w:t>
      </w:r>
    </w:p>
    <w:p w14:paraId="3387FB1F" w14:textId="30BAC18F" w:rsidR="00DA4D56" w:rsidRPr="003A5673" w:rsidRDefault="7EEBC105" w:rsidP="000133A1">
      <w:pPr>
        <w:pStyle w:val="Prrafodelista"/>
        <w:numPr>
          <w:ilvl w:val="0"/>
          <w:numId w:val="3"/>
        </w:numPr>
        <w:jc w:val="both"/>
        <w:rPr>
          <w:rFonts w:ascii="Arial" w:eastAsia="Arial" w:hAnsi="Arial" w:cs="Arial"/>
          <w:b/>
          <w:bCs/>
          <w:color w:val="000000" w:themeColor="text1"/>
        </w:rPr>
      </w:pPr>
      <w:r w:rsidRPr="3B05FCEC">
        <w:rPr>
          <w:rFonts w:ascii="Arial" w:eastAsia="Arial" w:hAnsi="Arial" w:cs="Arial"/>
          <w:color w:val="000000" w:themeColor="text1"/>
        </w:rPr>
        <w:t xml:space="preserve">Comparar </w:t>
      </w:r>
      <w:r w:rsidR="6CA39E81" w:rsidRPr="3B05FCEC">
        <w:rPr>
          <w:rFonts w:ascii="Arial" w:eastAsia="Arial" w:hAnsi="Arial" w:cs="Arial"/>
          <w:color w:val="000000" w:themeColor="text1"/>
        </w:rPr>
        <w:t xml:space="preserve">la planeación previa al proyecto </w:t>
      </w:r>
      <w:r w:rsidR="07F226DA" w:rsidRPr="3B05FCEC">
        <w:rPr>
          <w:rFonts w:ascii="Arial" w:eastAsia="Arial" w:hAnsi="Arial" w:cs="Arial"/>
          <w:i/>
          <w:iCs/>
          <w:color w:val="000000" w:themeColor="text1"/>
        </w:rPr>
        <w:t xml:space="preserve">versus </w:t>
      </w:r>
      <w:r w:rsidR="07F226DA" w:rsidRPr="3B05FCEC">
        <w:rPr>
          <w:rFonts w:ascii="Arial" w:eastAsia="Arial" w:hAnsi="Arial" w:cs="Arial"/>
          <w:color w:val="000000" w:themeColor="text1"/>
        </w:rPr>
        <w:t xml:space="preserve">el </w:t>
      </w:r>
      <w:r w:rsidR="25BB3724" w:rsidRPr="3B05FCEC">
        <w:rPr>
          <w:rFonts w:ascii="Arial" w:eastAsia="Arial" w:hAnsi="Arial" w:cs="Arial"/>
          <w:color w:val="000000" w:themeColor="text1"/>
        </w:rPr>
        <w:t xml:space="preserve">verdadero desempeño </w:t>
      </w:r>
      <w:r w:rsidR="3D4AFC00" w:rsidRPr="3B05FCEC">
        <w:rPr>
          <w:rFonts w:ascii="Arial" w:eastAsia="Arial" w:hAnsi="Arial" w:cs="Arial"/>
          <w:color w:val="000000" w:themeColor="text1"/>
        </w:rPr>
        <w:t>una vez terminado el producto</w:t>
      </w:r>
    </w:p>
    <w:p w14:paraId="07A046D2" w14:textId="29C1C734" w:rsidR="003A5673" w:rsidRPr="00B16A45" w:rsidRDefault="3E3F0B44" w:rsidP="000133A1">
      <w:pPr>
        <w:pStyle w:val="Prrafodelista"/>
        <w:numPr>
          <w:ilvl w:val="0"/>
          <w:numId w:val="3"/>
        </w:numPr>
        <w:jc w:val="both"/>
        <w:rPr>
          <w:rFonts w:ascii="Arial" w:eastAsia="Arial" w:hAnsi="Arial" w:cs="Arial"/>
          <w:b/>
          <w:bCs/>
          <w:color w:val="000000" w:themeColor="text1"/>
        </w:rPr>
      </w:pPr>
      <w:r w:rsidRPr="3B05FCEC">
        <w:rPr>
          <w:rFonts w:ascii="Arial" w:eastAsia="Arial" w:hAnsi="Arial" w:cs="Arial"/>
          <w:color w:val="000000" w:themeColor="text1"/>
        </w:rPr>
        <w:t xml:space="preserve">Evaluar </w:t>
      </w:r>
      <w:r w:rsidR="63853F69" w:rsidRPr="3B05FCEC">
        <w:rPr>
          <w:rFonts w:ascii="Arial" w:eastAsia="Arial" w:hAnsi="Arial" w:cs="Arial"/>
          <w:color w:val="000000" w:themeColor="text1"/>
        </w:rPr>
        <w:t>los d</w:t>
      </w:r>
      <w:r w:rsidR="64B2A3D9" w:rsidRPr="3B05FCEC">
        <w:rPr>
          <w:rFonts w:ascii="Arial" w:eastAsia="Arial" w:hAnsi="Arial" w:cs="Arial"/>
          <w:color w:val="000000" w:themeColor="text1"/>
        </w:rPr>
        <w:t xml:space="preserve">atos </w:t>
      </w:r>
      <w:r w:rsidR="4DC64168" w:rsidRPr="3B05FCEC">
        <w:rPr>
          <w:rFonts w:ascii="Arial" w:eastAsia="Arial" w:hAnsi="Arial" w:cs="Arial"/>
          <w:color w:val="000000" w:themeColor="text1"/>
        </w:rPr>
        <w:t>que utilizó cada miembro</w:t>
      </w:r>
      <w:r w:rsidR="79DB9EB4" w:rsidRPr="3B05FCEC">
        <w:rPr>
          <w:rFonts w:ascii="Arial" w:eastAsia="Arial" w:hAnsi="Arial" w:cs="Arial"/>
          <w:color w:val="000000" w:themeColor="text1"/>
        </w:rPr>
        <w:t xml:space="preserve"> durante la realización del trabajo.</w:t>
      </w:r>
    </w:p>
    <w:p w14:paraId="7BA4AB00" w14:textId="77777777" w:rsidR="00B16A45" w:rsidRDefault="00B16A45" w:rsidP="3B05FCEC">
      <w:pPr>
        <w:jc w:val="both"/>
        <w:rPr>
          <w:rFonts w:ascii="Arial" w:eastAsia="Arial" w:hAnsi="Arial" w:cs="Arial"/>
          <w:b/>
          <w:bCs/>
          <w:color w:val="000000" w:themeColor="text1"/>
        </w:rPr>
      </w:pPr>
    </w:p>
    <w:p w14:paraId="2F59AF17" w14:textId="736C0278" w:rsidR="004852D4" w:rsidRPr="004852D4" w:rsidRDefault="53AF3FD1" w:rsidP="3B05FCEC">
      <w:pPr>
        <w:jc w:val="both"/>
        <w:rPr>
          <w:rFonts w:ascii="Arial" w:eastAsia="Arial" w:hAnsi="Arial" w:cs="Arial"/>
          <w:color w:val="000000" w:themeColor="text1"/>
        </w:rPr>
      </w:pPr>
      <w:r w:rsidRPr="3B05FCEC">
        <w:rPr>
          <w:rFonts w:ascii="Arial" w:eastAsia="Arial" w:hAnsi="Arial" w:cs="Arial"/>
          <w:color w:val="000000" w:themeColor="text1"/>
        </w:rPr>
        <w:t>Al concluir esta revisión</w:t>
      </w:r>
      <w:r w:rsidR="5BD7B040" w:rsidRPr="3B05FCEC">
        <w:rPr>
          <w:rFonts w:ascii="Arial" w:eastAsia="Arial" w:hAnsi="Arial" w:cs="Arial"/>
          <w:color w:val="000000" w:themeColor="text1"/>
        </w:rPr>
        <w:t xml:space="preserve"> obtendremos </w:t>
      </w:r>
      <w:r w:rsidR="736D1474" w:rsidRPr="3B05FCEC">
        <w:rPr>
          <w:rFonts w:ascii="Arial" w:eastAsia="Arial" w:hAnsi="Arial" w:cs="Arial"/>
          <w:color w:val="000000" w:themeColor="text1"/>
        </w:rPr>
        <w:t>los problemas que surgieron a lo largo del desarrollo del proyecto</w:t>
      </w:r>
      <w:r w:rsidR="6F1C2A46" w:rsidRPr="3B05FCEC">
        <w:rPr>
          <w:rFonts w:ascii="Arial" w:eastAsia="Arial" w:hAnsi="Arial" w:cs="Arial"/>
          <w:color w:val="000000" w:themeColor="text1"/>
        </w:rPr>
        <w:t xml:space="preserve">, esto con el fin </w:t>
      </w:r>
      <w:r w:rsidR="072F41A6" w:rsidRPr="3B05FCEC">
        <w:rPr>
          <w:rFonts w:ascii="Arial" w:eastAsia="Arial" w:hAnsi="Arial" w:cs="Arial"/>
          <w:color w:val="000000" w:themeColor="text1"/>
        </w:rPr>
        <w:t xml:space="preserve">de prepararnos para </w:t>
      </w:r>
      <w:r w:rsidR="1C0797C9" w:rsidRPr="3B05FCEC">
        <w:rPr>
          <w:rFonts w:ascii="Arial" w:eastAsia="Arial" w:hAnsi="Arial" w:cs="Arial"/>
          <w:color w:val="000000" w:themeColor="text1"/>
        </w:rPr>
        <w:t>afrontar estos problemas en un futuro.</w:t>
      </w:r>
    </w:p>
    <w:p w14:paraId="5DA798C3" w14:textId="77777777" w:rsidR="00497C2B" w:rsidRDefault="00497C2B" w:rsidP="3B05FCEC">
      <w:pPr>
        <w:jc w:val="both"/>
        <w:rPr>
          <w:rFonts w:ascii="Arial" w:eastAsia="Arial" w:hAnsi="Arial" w:cs="Arial"/>
          <w:b/>
          <w:bCs/>
          <w:color w:val="000000" w:themeColor="text1"/>
        </w:rPr>
      </w:pPr>
    </w:p>
    <w:p w14:paraId="47D897EC" w14:textId="33FA27BE" w:rsidR="00D91A32" w:rsidRDefault="1EF58284" w:rsidP="3B05FCEC">
      <w:pPr>
        <w:jc w:val="both"/>
        <w:rPr>
          <w:rFonts w:ascii="Arial" w:eastAsia="Arial" w:hAnsi="Arial" w:cs="Arial"/>
          <w:b/>
          <w:bCs/>
          <w:color w:val="000000" w:themeColor="text1"/>
        </w:rPr>
      </w:pPr>
      <w:r w:rsidRPr="3B05FCEC">
        <w:rPr>
          <w:rFonts w:ascii="Arial" w:eastAsia="Arial" w:hAnsi="Arial" w:cs="Arial"/>
          <w:b/>
          <w:bCs/>
          <w:color w:val="000000" w:themeColor="text1"/>
        </w:rPr>
        <w:t xml:space="preserve">Revisión de los </w:t>
      </w:r>
      <w:r w:rsidR="42CFECEA" w:rsidRPr="3B05FCEC">
        <w:rPr>
          <w:rFonts w:ascii="Arial" w:eastAsia="Arial" w:hAnsi="Arial" w:cs="Arial"/>
          <w:b/>
          <w:bCs/>
          <w:color w:val="000000" w:themeColor="text1"/>
        </w:rPr>
        <w:t>datos de calidad:</w:t>
      </w:r>
    </w:p>
    <w:p w14:paraId="682A398C" w14:textId="77777777" w:rsidR="00E20A3D" w:rsidRDefault="00E20A3D" w:rsidP="3B05FCEC">
      <w:pPr>
        <w:jc w:val="both"/>
        <w:rPr>
          <w:rFonts w:ascii="Arial" w:eastAsia="Arial" w:hAnsi="Arial" w:cs="Arial"/>
          <w:b/>
          <w:bCs/>
          <w:color w:val="000000" w:themeColor="text1"/>
        </w:rPr>
      </w:pPr>
    </w:p>
    <w:p w14:paraId="7A337208" w14:textId="2069253F" w:rsidR="00E20A3D" w:rsidRPr="00B32199" w:rsidRDefault="7511D906" w:rsidP="000133A1">
      <w:pPr>
        <w:pStyle w:val="Prrafodelista"/>
        <w:numPr>
          <w:ilvl w:val="0"/>
          <w:numId w:val="39"/>
        </w:numPr>
        <w:jc w:val="both"/>
        <w:rPr>
          <w:rFonts w:ascii="Arial" w:eastAsia="Arial" w:hAnsi="Arial" w:cs="Arial"/>
          <w:color w:val="000000" w:themeColor="text1"/>
        </w:rPr>
      </w:pPr>
      <w:r w:rsidRPr="3B05FCEC">
        <w:rPr>
          <w:rFonts w:ascii="Arial" w:eastAsia="Arial" w:hAnsi="Arial" w:cs="Arial"/>
          <w:color w:val="000000" w:themeColor="text1"/>
        </w:rPr>
        <w:t>Evaluar la calidad del producto.</w:t>
      </w:r>
    </w:p>
    <w:p w14:paraId="5336097A" w14:textId="5FF41DA5" w:rsidR="005F4A69" w:rsidRPr="00BA54DA" w:rsidRDefault="005F4A69" w:rsidP="000133A1">
      <w:pPr>
        <w:pStyle w:val="Prrafodelista"/>
        <w:numPr>
          <w:ilvl w:val="0"/>
          <w:numId w:val="39"/>
        </w:numPr>
        <w:jc w:val="both"/>
        <w:rPr>
          <w:rFonts w:ascii="Arial" w:eastAsia="Arial" w:hAnsi="Arial" w:cs="Arial"/>
          <w:b/>
          <w:bCs/>
          <w:color w:val="000000" w:themeColor="text1"/>
        </w:rPr>
      </w:pPr>
      <w:r>
        <w:rPr>
          <w:rFonts w:ascii="Arial" w:eastAsia="Arial" w:hAnsi="Arial" w:cs="Arial"/>
          <w:color w:val="000000" w:themeColor="text1"/>
        </w:rPr>
        <w:t>Comparar con reportes gerenciales anteriores.</w:t>
      </w:r>
    </w:p>
    <w:p w14:paraId="6EEE1759" w14:textId="5A2D9161" w:rsidR="00BA54DA" w:rsidRPr="001939DD" w:rsidRDefault="290208F2" w:rsidP="000133A1">
      <w:pPr>
        <w:pStyle w:val="Prrafodelista"/>
        <w:numPr>
          <w:ilvl w:val="0"/>
          <w:numId w:val="39"/>
        </w:numPr>
        <w:jc w:val="both"/>
        <w:rPr>
          <w:rFonts w:ascii="Arial" w:eastAsia="Arial" w:hAnsi="Arial" w:cs="Arial"/>
          <w:b/>
          <w:bCs/>
          <w:color w:val="000000" w:themeColor="text1"/>
        </w:rPr>
      </w:pPr>
      <w:r w:rsidRPr="3B05FCEC">
        <w:rPr>
          <w:rFonts w:ascii="Arial" w:eastAsia="Arial" w:hAnsi="Arial" w:cs="Arial"/>
          <w:color w:val="000000" w:themeColor="text1"/>
        </w:rPr>
        <w:t xml:space="preserve">Preparar el </w:t>
      </w:r>
      <w:r w:rsidRPr="3B05FCEC">
        <w:rPr>
          <w:rFonts w:ascii="Arial" w:eastAsia="Arial" w:hAnsi="Arial" w:cs="Arial"/>
          <w:i/>
          <w:iCs/>
          <w:color w:val="000000" w:themeColor="text1"/>
        </w:rPr>
        <w:t xml:space="preserve">Personal </w:t>
      </w:r>
      <w:proofErr w:type="spellStart"/>
      <w:r w:rsidRPr="3B05FCEC">
        <w:rPr>
          <w:rFonts w:ascii="Arial" w:eastAsia="Arial" w:hAnsi="Arial" w:cs="Arial"/>
          <w:i/>
          <w:iCs/>
          <w:color w:val="000000" w:themeColor="text1"/>
        </w:rPr>
        <w:t>Investment</w:t>
      </w:r>
      <w:proofErr w:type="spellEnd"/>
      <w:r w:rsidRPr="3B05FCEC">
        <w:rPr>
          <w:rFonts w:ascii="Arial" w:eastAsia="Arial" w:hAnsi="Arial" w:cs="Arial"/>
          <w:i/>
          <w:iCs/>
          <w:color w:val="000000" w:themeColor="text1"/>
        </w:rPr>
        <w:t xml:space="preserve"> Performance</w:t>
      </w:r>
      <w:r w:rsidRPr="3B05FCEC">
        <w:rPr>
          <w:rFonts w:ascii="Arial" w:eastAsia="Arial" w:hAnsi="Arial" w:cs="Arial"/>
          <w:color w:val="000000" w:themeColor="text1"/>
        </w:rPr>
        <w:t>.</w:t>
      </w:r>
      <w:r w:rsidR="002237B8">
        <w:rPr>
          <w:rFonts w:ascii="Arial" w:eastAsia="Arial" w:hAnsi="Arial" w:cs="Arial"/>
          <w:color w:val="000000" w:themeColor="text1"/>
        </w:rPr>
        <w:t xml:space="preserve"> </w:t>
      </w:r>
    </w:p>
    <w:p w14:paraId="74572C4C" w14:textId="77777777" w:rsidR="00C36CC9" w:rsidRDefault="00C36CC9" w:rsidP="00C36CC9">
      <w:pPr>
        <w:jc w:val="both"/>
        <w:rPr>
          <w:rFonts w:ascii="Arial" w:eastAsia="Arial" w:hAnsi="Arial" w:cs="Arial"/>
          <w:b/>
          <w:bCs/>
          <w:color w:val="000000" w:themeColor="text1"/>
        </w:rPr>
      </w:pPr>
    </w:p>
    <w:p w14:paraId="01BFFCCB" w14:textId="44D25666" w:rsidR="00C36CC9" w:rsidRPr="00C36CC9" w:rsidRDefault="00520944" w:rsidP="00C36CC9">
      <w:pPr>
        <w:jc w:val="both"/>
        <w:rPr>
          <w:rFonts w:ascii="Arial" w:eastAsia="Arial" w:hAnsi="Arial" w:cs="Arial"/>
          <w:color w:val="000000" w:themeColor="text1"/>
        </w:rPr>
      </w:pPr>
      <w:r>
        <w:rPr>
          <w:rFonts w:ascii="Arial" w:eastAsia="Arial" w:hAnsi="Arial" w:cs="Arial"/>
          <w:color w:val="000000" w:themeColor="text1"/>
        </w:rPr>
        <w:t xml:space="preserve">En esta subsección </w:t>
      </w:r>
      <w:r w:rsidR="00A2081F">
        <w:rPr>
          <w:rFonts w:ascii="Arial" w:eastAsia="Arial" w:hAnsi="Arial" w:cs="Arial"/>
          <w:color w:val="000000" w:themeColor="text1"/>
        </w:rPr>
        <w:t xml:space="preserve">se requiere </w:t>
      </w:r>
      <w:r w:rsidR="007B388F">
        <w:rPr>
          <w:rFonts w:ascii="Arial" w:eastAsia="Arial" w:hAnsi="Arial" w:cs="Arial"/>
          <w:color w:val="000000" w:themeColor="text1"/>
        </w:rPr>
        <w:t xml:space="preserve">identificar </w:t>
      </w:r>
      <w:r w:rsidR="009C652F">
        <w:rPr>
          <w:rFonts w:ascii="Arial" w:eastAsia="Arial" w:hAnsi="Arial" w:cs="Arial"/>
          <w:color w:val="000000" w:themeColor="text1"/>
        </w:rPr>
        <w:t xml:space="preserve">si los criterios </w:t>
      </w:r>
      <w:r w:rsidR="004E52C5">
        <w:rPr>
          <w:rFonts w:ascii="Arial" w:eastAsia="Arial" w:hAnsi="Arial" w:cs="Arial"/>
          <w:color w:val="000000" w:themeColor="text1"/>
        </w:rPr>
        <w:t xml:space="preserve">usados para garantizar la calidad del proyecto </w:t>
      </w:r>
      <w:r w:rsidR="009D0219">
        <w:rPr>
          <w:rFonts w:ascii="Arial" w:eastAsia="Arial" w:hAnsi="Arial" w:cs="Arial"/>
          <w:color w:val="000000" w:themeColor="text1"/>
        </w:rPr>
        <w:t>podrían mejorar.</w:t>
      </w:r>
      <w:r w:rsidR="00445962">
        <w:rPr>
          <w:rFonts w:ascii="Arial" w:eastAsia="Arial" w:hAnsi="Arial" w:cs="Arial"/>
          <w:color w:val="000000" w:themeColor="text1"/>
        </w:rPr>
        <w:t xml:space="preserve"> Además, </w:t>
      </w:r>
      <w:r w:rsidR="002C7AF6">
        <w:rPr>
          <w:rFonts w:ascii="Arial" w:eastAsia="Arial" w:hAnsi="Arial" w:cs="Arial"/>
          <w:color w:val="000000" w:themeColor="text1"/>
        </w:rPr>
        <w:t xml:space="preserve">revisa </w:t>
      </w:r>
      <w:r w:rsidR="004009D8">
        <w:rPr>
          <w:rFonts w:ascii="Arial" w:eastAsia="Arial" w:hAnsi="Arial" w:cs="Arial"/>
          <w:color w:val="000000" w:themeColor="text1"/>
        </w:rPr>
        <w:t xml:space="preserve">si </w:t>
      </w:r>
      <w:r w:rsidR="00744029">
        <w:rPr>
          <w:rFonts w:ascii="Arial" w:eastAsia="Arial" w:hAnsi="Arial" w:cs="Arial"/>
          <w:color w:val="000000" w:themeColor="text1"/>
        </w:rPr>
        <w:t xml:space="preserve">las </w:t>
      </w:r>
      <w:r w:rsidR="00DD1A0A">
        <w:rPr>
          <w:rFonts w:ascii="Arial" w:eastAsia="Arial" w:hAnsi="Arial" w:cs="Arial"/>
          <w:color w:val="000000" w:themeColor="text1"/>
        </w:rPr>
        <w:t xml:space="preserve">recomendaciones propuestas en </w:t>
      </w:r>
      <w:r w:rsidR="0087473D">
        <w:rPr>
          <w:rFonts w:ascii="Arial" w:eastAsia="Arial" w:hAnsi="Arial" w:cs="Arial"/>
          <w:color w:val="000000" w:themeColor="text1"/>
        </w:rPr>
        <w:t xml:space="preserve">informes gerenciales pasados </w:t>
      </w:r>
      <w:r w:rsidR="003652E8">
        <w:rPr>
          <w:rFonts w:ascii="Arial" w:eastAsia="Arial" w:hAnsi="Arial" w:cs="Arial"/>
          <w:color w:val="000000" w:themeColor="text1"/>
        </w:rPr>
        <w:t xml:space="preserve">han sido aplicadas o </w:t>
      </w:r>
      <w:r w:rsidR="00932112">
        <w:rPr>
          <w:rFonts w:ascii="Arial" w:eastAsia="Arial" w:hAnsi="Arial" w:cs="Arial"/>
          <w:color w:val="000000" w:themeColor="text1"/>
        </w:rPr>
        <w:t xml:space="preserve">si se necesitan de </w:t>
      </w:r>
      <w:r w:rsidR="00524E51">
        <w:rPr>
          <w:rFonts w:ascii="Arial" w:eastAsia="Arial" w:hAnsi="Arial" w:cs="Arial"/>
          <w:color w:val="000000" w:themeColor="text1"/>
        </w:rPr>
        <w:t>nuevas modificaciones</w:t>
      </w:r>
      <w:r w:rsidR="00B63F0D">
        <w:rPr>
          <w:rFonts w:ascii="Arial" w:eastAsia="Arial" w:hAnsi="Arial" w:cs="Arial"/>
          <w:color w:val="000000" w:themeColor="text1"/>
        </w:rPr>
        <w:t xml:space="preserve"> </w:t>
      </w:r>
      <w:r w:rsidR="005C59C6">
        <w:rPr>
          <w:rFonts w:ascii="Arial" w:eastAsia="Arial" w:hAnsi="Arial" w:cs="Arial"/>
          <w:color w:val="000000" w:themeColor="text1"/>
        </w:rPr>
        <w:t>para un proyecto futuro.</w:t>
      </w:r>
      <w:r w:rsidR="002706CC">
        <w:rPr>
          <w:rFonts w:ascii="Arial" w:eastAsia="Arial" w:hAnsi="Arial" w:cs="Arial"/>
          <w:color w:val="000000" w:themeColor="text1"/>
        </w:rPr>
        <w:tab/>
      </w:r>
    </w:p>
    <w:p w14:paraId="5E013228" w14:textId="77777777" w:rsidR="00BA54DA" w:rsidRPr="00D5645D" w:rsidRDefault="00BA54DA" w:rsidP="3B05FCEC">
      <w:pPr>
        <w:ind w:left="360"/>
        <w:jc w:val="both"/>
        <w:rPr>
          <w:rFonts w:ascii="Arial" w:eastAsia="Arial" w:hAnsi="Arial" w:cs="Arial"/>
          <w:b/>
          <w:bCs/>
          <w:color w:val="000000" w:themeColor="text1"/>
        </w:rPr>
      </w:pPr>
    </w:p>
    <w:p w14:paraId="33CC8ABB" w14:textId="395D0127" w:rsidR="000F6960" w:rsidRDefault="000F6960" w:rsidP="3B05FCEC">
      <w:pPr>
        <w:jc w:val="both"/>
        <w:rPr>
          <w:rFonts w:ascii="Arial" w:eastAsia="Arial" w:hAnsi="Arial" w:cs="Arial"/>
          <w:b/>
          <w:bCs/>
          <w:color w:val="000000" w:themeColor="text1"/>
        </w:rPr>
      </w:pPr>
    </w:p>
    <w:p w14:paraId="281547C6" w14:textId="5D6450B7" w:rsidR="00DE7CBB" w:rsidRDefault="72574D5D" w:rsidP="3B05FCEC">
      <w:pPr>
        <w:jc w:val="both"/>
        <w:rPr>
          <w:rFonts w:ascii="Arial" w:eastAsia="Arial" w:hAnsi="Arial" w:cs="Arial"/>
          <w:b/>
          <w:bCs/>
          <w:color w:val="000000" w:themeColor="text1"/>
        </w:rPr>
      </w:pPr>
      <w:r w:rsidRPr="3B05FCEC">
        <w:rPr>
          <w:rFonts w:ascii="Arial" w:eastAsia="Arial" w:hAnsi="Arial" w:cs="Arial"/>
          <w:b/>
          <w:bCs/>
          <w:color w:val="000000" w:themeColor="text1"/>
        </w:rPr>
        <w:t>Evaluación de roles:</w:t>
      </w:r>
    </w:p>
    <w:p w14:paraId="054AA0F7" w14:textId="77777777" w:rsidR="00DE7CBB" w:rsidRDefault="00DE7CBB" w:rsidP="3B05FCEC">
      <w:pPr>
        <w:jc w:val="both"/>
        <w:rPr>
          <w:rFonts w:ascii="Arial" w:eastAsia="Arial" w:hAnsi="Arial" w:cs="Arial"/>
          <w:b/>
          <w:bCs/>
          <w:color w:val="000000" w:themeColor="text1"/>
        </w:rPr>
      </w:pPr>
    </w:p>
    <w:p w14:paraId="7F61A998" w14:textId="6315A692" w:rsidR="00671921" w:rsidRPr="00EC6386" w:rsidRDefault="53A16F23" w:rsidP="000133A1">
      <w:pPr>
        <w:pStyle w:val="Prrafodelista"/>
        <w:numPr>
          <w:ilvl w:val="0"/>
          <w:numId w:val="40"/>
        </w:numPr>
        <w:jc w:val="both"/>
        <w:rPr>
          <w:rFonts w:ascii="Arial" w:eastAsia="Arial" w:hAnsi="Arial" w:cs="Arial"/>
          <w:b/>
          <w:bCs/>
          <w:color w:val="000000" w:themeColor="text1"/>
        </w:rPr>
      </w:pPr>
      <w:r w:rsidRPr="3B05FCEC">
        <w:rPr>
          <w:rFonts w:ascii="Arial" w:eastAsia="Arial" w:hAnsi="Arial" w:cs="Arial"/>
          <w:color w:val="000000" w:themeColor="text1"/>
        </w:rPr>
        <w:t xml:space="preserve">Evaluar el trabajo realizado por </w:t>
      </w:r>
      <w:r w:rsidR="00123E82">
        <w:rPr>
          <w:rFonts w:ascii="Arial" w:eastAsia="Arial" w:hAnsi="Arial" w:cs="Arial"/>
          <w:color w:val="000000" w:themeColor="text1"/>
        </w:rPr>
        <w:t xml:space="preserve">cada miembro de acuerdo </w:t>
      </w:r>
      <w:r w:rsidR="0060251F">
        <w:rPr>
          <w:rFonts w:ascii="Arial" w:eastAsia="Arial" w:hAnsi="Arial" w:cs="Arial"/>
          <w:color w:val="000000" w:themeColor="text1"/>
        </w:rPr>
        <w:t>con</w:t>
      </w:r>
      <w:r w:rsidR="00123E82">
        <w:rPr>
          <w:rFonts w:ascii="Arial" w:eastAsia="Arial" w:hAnsi="Arial" w:cs="Arial"/>
          <w:color w:val="000000" w:themeColor="text1"/>
        </w:rPr>
        <w:t xml:space="preserve"> su </w:t>
      </w:r>
      <w:r w:rsidR="753EEF7E" w:rsidRPr="3B05FCEC">
        <w:rPr>
          <w:rFonts w:ascii="Arial" w:eastAsia="Arial" w:hAnsi="Arial" w:cs="Arial"/>
          <w:color w:val="000000" w:themeColor="text1"/>
        </w:rPr>
        <w:t>rol</w:t>
      </w:r>
      <w:r w:rsidR="00FD5850" w:rsidRPr="3B05FCEC">
        <w:rPr>
          <w:rFonts w:ascii="Arial" w:eastAsia="Arial" w:hAnsi="Arial" w:cs="Arial"/>
          <w:color w:val="000000" w:themeColor="text1"/>
        </w:rPr>
        <w:t xml:space="preserve"> </w:t>
      </w:r>
      <w:r w:rsidR="0054711F">
        <w:rPr>
          <w:rFonts w:ascii="Arial" w:eastAsia="Arial" w:hAnsi="Arial" w:cs="Arial"/>
          <w:color w:val="000000" w:themeColor="text1"/>
        </w:rPr>
        <w:t>e</w:t>
      </w:r>
      <w:r w:rsidR="753EEF7E" w:rsidRPr="3B05FCEC">
        <w:rPr>
          <w:rFonts w:ascii="Arial" w:eastAsia="Arial" w:hAnsi="Arial" w:cs="Arial"/>
          <w:color w:val="000000" w:themeColor="text1"/>
        </w:rPr>
        <w:t>stablecido</w:t>
      </w:r>
      <w:r w:rsidR="0054711F">
        <w:rPr>
          <w:rFonts w:ascii="Arial" w:eastAsia="Arial" w:hAnsi="Arial" w:cs="Arial"/>
          <w:color w:val="000000" w:themeColor="text1"/>
        </w:rPr>
        <w:t>.</w:t>
      </w:r>
    </w:p>
    <w:p w14:paraId="716F519F" w14:textId="77777777" w:rsidR="00EC6386" w:rsidRDefault="00EC6386" w:rsidP="3B05FCEC">
      <w:pPr>
        <w:jc w:val="both"/>
        <w:rPr>
          <w:rFonts w:ascii="Arial" w:eastAsia="Arial" w:hAnsi="Arial" w:cs="Arial"/>
          <w:b/>
          <w:bCs/>
          <w:color w:val="000000" w:themeColor="text1"/>
        </w:rPr>
      </w:pPr>
    </w:p>
    <w:p w14:paraId="7543B946" w14:textId="23F8303C" w:rsidR="00DE5A1A" w:rsidRPr="00037AF4" w:rsidRDefault="06CEDFAF" w:rsidP="3B05FCEC">
      <w:pPr>
        <w:jc w:val="both"/>
        <w:rPr>
          <w:rFonts w:ascii="Arial" w:eastAsia="Arial" w:hAnsi="Arial" w:cs="Arial"/>
          <w:color w:val="000000" w:themeColor="text1"/>
        </w:rPr>
      </w:pPr>
      <w:r w:rsidRPr="3B05FCEC">
        <w:rPr>
          <w:rFonts w:ascii="Arial" w:eastAsia="Arial" w:hAnsi="Arial" w:cs="Arial"/>
          <w:color w:val="000000" w:themeColor="text1"/>
        </w:rPr>
        <w:t xml:space="preserve">En esta sección </w:t>
      </w:r>
      <w:r w:rsidR="0EF73CA5" w:rsidRPr="3B05FCEC">
        <w:rPr>
          <w:rFonts w:ascii="Arial" w:eastAsia="Arial" w:hAnsi="Arial" w:cs="Arial"/>
          <w:color w:val="000000" w:themeColor="text1"/>
        </w:rPr>
        <w:t xml:space="preserve">se evaluará el desempeño </w:t>
      </w:r>
      <w:r w:rsidR="7861A467" w:rsidRPr="3B05FCEC">
        <w:rPr>
          <w:rFonts w:ascii="Arial" w:eastAsia="Arial" w:hAnsi="Arial" w:cs="Arial"/>
          <w:color w:val="000000" w:themeColor="text1"/>
        </w:rPr>
        <w:t>de cada miembro del grupo que tuvo</w:t>
      </w:r>
      <w:r w:rsidR="3CBC7B7C" w:rsidRPr="3B05FCEC">
        <w:rPr>
          <w:rFonts w:ascii="Arial" w:eastAsia="Arial" w:hAnsi="Arial" w:cs="Arial"/>
          <w:color w:val="000000" w:themeColor="text1"/>
        </w:rPr>
        <w:t xml:space="preserve"> dentro del proyecto. </w:t>
      </w:r>
      <w:r w:rsidR="336563D4" w:rsidRPr="3B05FCEC">
        <w:rPr>
          <w:rFonts w:ascii="Arial" w:eastAsia="Arial" w:hAnsi="Arial" w:cs="Arial"/>
          <w:color w:val="000000" w:themeColor="text1"/>
        </w:rPr>
        <w:t xml:space="preserve">Para esto </w:t>
      </w:r>
      <w:r w:rsidR="3C4D3A17" w:rsidRPr="3B05FCEC">
        <w:rPr>
          <w:rFonts w:ascii="Arial" w:eastAsia="Arial" w:hAnsi="Arial" w:cs="Arial"/>
          <w:color w:val="000000" w:themeColor="text1"/>
        </w:rPr>
        <w:t xml:space="preserve">se estará revisando </w:t>
      </w:r>
      <w:r w:rsidR="1F963275" w:rsidRPr="3B05FCEC">
        <w:rPr>
          <w:rFonts w:ascii="Arial" w:eastAsia="Arial" w:hAnsi="Arial" w:cs="Arial"/>
          <w:color w:val="000000" w:themeColor="text1"/>
        </w:rPr>
        <w:t xml:space="preserve">el trabajo que </w:t>
      </w:r>
      <w:r w:rsidR="002E7292">
        <w:rPr>
          <w:rFonts w:ascii="Arial" w:eastAsia="Arial" w:hAnsi="Arial" w:cs="Arial"/>
          <w:color w:val="000000" w:themeColor="text1"/>
        </w:rPr>
        <w:t>cada</w:t>
      </w:r>
      <w:r w:rsidR="54384E6F" w:rsidRPr="3B05FCEC">
        <w:rPr>
          <w:rFonts w:ascii="Arial" w:eastAsia="Arial" w:hAnsi="Arial" w:cs="Arial"/>
          <w:color w:val="000000" w:themeColor="text1"/>
        </w:rPr>
        <w:t xml:space="preserve"> miembro realizó</w:t>
      </w:r>
      <w:r w:rsidR="4C1FA03F" w:rsidRPr="3B05FCEC">
        <w:rPr>
          <w:rFonts w:ascii="Arial" w:eastAsia="Arial" w:hAnsi="Arial" w:cs="Arial"/>
          <w:color w:val="000000" w:themeColor="text1"/>
        </w:rPr>
        <w:t xml:space="preserve">, los recursos utilizados, </w:t>
      </w:r>
      <w:r w:rsidR="70BA55D6" w:rsidRPr="3B05FCEC">
        <w:rPr>
          <w:rFonts w:ascii="Arial" w:eastAsia="Arial" w:hAnsi="Arial" w:cs="Arial"/>
          <w:color w:val="000000" w:themeColor="text1"/>
        </w:rPr>
        <w:t xml:space="preserve">los problemas </w:t>
      </w:r>
      <w:r w:rsidR="368E4DA2" w:rsidRPr="3B05FCEC">
        <w:rPr>
          <w:rFonts w:ascii="Arial" w:eastAsia="Arial" w:hAnsi="Arial" w:cs="Arial"/>
          <w:color w:val="000000" w:themeColor="text1"/>
        </w:rPr>
        <w:t>que aparecieron durante el desarrollo del proyecto</w:t>
      </w:r>
      <w:r w:rsidR="4D088928" w:rsidRPr="3B05FCEC">
        <w:rPr>
          <w:rFonts w:ascii="Arial" w:eastAsia="Arial" w:hAnsi="Arial" w:cs="Arial"/>
          <w:color w:val="000000" w:themeColor="text1"/>
        </w:rPr>
        <w:t xml:space="preserve">, los aspectos </w:t>
      </w:r>
      <w:r w:rsidR="63414C51" w:rsidRPr="3B05FCEC">
        <w:rPr>
          <w:rFonts w:ascii="Arial" w:eastAsia="Arial" w:hAnsi="Arial" w:cs="Arial"/>
          <w:color w:val="000000" w:themeColor="text1"/>
        </w:rPr>
        <w:t xml:space="preserve">que podrían mejorar </w:t>
      </w:r>
      <w:r w:rsidR="53EF9221" w:rsidRPr="3B05FCEC">
        <w:rPr>
          <w:rFonts w:ascii="Arial" w:eastAsia="Arial" w:hAnsi="Arial" w:cs="Arial"/>
          <w:color w:val="000000" w:themeColor="text1"/>
        </w:rPr>
        <w:t xml:space="preserve">a futuro y de </w:t>
      </w:r>
      <w:r w:rsidR="1AFFD11E" w:rsidRPr="3B05FCEC">
        <w:rPr>
          <w:rFonts w:ascii="Arial" w:eastAsia="Arial" w:hAnsi="Arial" w:cs="Arial"/>
          <w:color w:val="000000" w:themeColor="text1"/>
        </w:rPr>
        <w:t>qué</w:t>
      </w:r>
      <w:r w:rsidR="53EF9221" w:rsidRPr="3B05FCEC">
        <w:rPr>
          <w:rFonts w:ascii="Arial" w:eastAsia="Arial" w:hAnsi="Arial" w:cs="Arial"/>
          <w:color w:val="000000" w:themeColor="text1"/>
        </w:rPr>
        <w:t xml:space="preserve"> manera se implementarían</w:t>
      </w:r>
      <w:r w:rsidR="1AFFD11E" w:rsidRPr="3B05FCEC">
        <w:rPr>
          <w:rFonts w:ascii="Arial" w:eastAsia="Arial" w:hAnsi="Arial" w:cs="Arial"/>
          <w:color w:val="000000" w:themeColor="text1"/>
        </w:rPr>
        <w:t xml:space="preserve">. </w:t>
      </w:r>
      <w:r w:rsidR="0F203F42" w:rsidRPr="3B05FCEC">
        <w:rPr>
          <w:rFonts w:ascii="Arial" w:eastAsia="Arial" w:hAnsi="Arial" w:cs="Arial"/>
          <w:color w:val="000000" w:themeColor="text1"/>
        </w:rPr>
        <w:t xml:space="preserve">La evaluación de roles </w:t>
      </w:r>
      <w:r w:rsidR="31B47166" w:rsidRPr="3B05FCEC">
        <w:rPr>
          <w:rFonts w:ascii="Arial" w:eastAsia="Arial" w:hAnsi="Arial" w:cs="Arial"/>
          <w:color w:val="000000" w:themeColor="text1"/>
        </w:rPr>
        <w:t>está</w:t>
      </w:r>
      <w:r w:rsidR="21F6F774" w:rsidRPr="3B05FCEC">
        <w:rPr>
          <w:rFonts w:ascii="Arial" w:eastAsia="Arial" w:hAnsi="Arial" w:cs="Arial"/>
          <w:color w:val="000000" w:themeColor="text1"/>
        </w:rPr>
        <w:t xml:space="preserve"> a cargo </w:t>
      </w:r>
      <w:r w:rsidR="429F4F28" w:rsidRPr="3B05FCEC">
        <w:rPr>
          <w:rFonts w:ascii="Arial" w:eastAsia="Arial" w:hAnsi="Arial" w:cs="Arial"/>
          <w:color w:val="000000" w:themeColor="text1"/>
        </w:rPr>
        <w:t xml:space="preserve">del líder del proyecto, en este caso </w:t>
      </w:r>
      <w:r w:rsidR="000B3896">
        <w:rPr>
          <w:rFonts w:ascii="Arial" w:eastAsia="Arial" w:hAnsi="Arial" w:cs="Arial"/>
          <w:color w:val="000000" w:themeColor="text1"/>
        </w:rPr>
        <w:t xml:space="preserve">el </w:t>
      </w:r>
      <w:r w:rsidR="01D3AF14" w:rsidRPr="3B05FCEC">
        <w:rPr>
          <w:rFonts w:ascii="Arial" w:eastAsia="Arial" w:hAnsi="Arial" w:cs="Arial"/>
          <w:i/>
          <w:iCs/>
          <w:color w:val="000000" w:themeColor="text1"/>
        </w:rPr>
        <w:t>Scrum Master</w:t>
      </w:r>
      <w:r w:rsidR="31B47166" w:rsidRPr="3B05FCEC">
        <w:rPr>
          <w:rFonts w:ascii="Arial" w:eastAsia="Arial" w:hAnsi="Arial" w:cs="Arial"/>
          <w:color w:val="000000" w:themeColor="text1"/>
        </w:rPr>
        <w:t>.</w:t>
      </w:r>
    </w:p>
    <w:p w14:paraId="194B55AB" w14:textId="77777777" w:rsidR="001939DD" w:rsidRDefault="001939DD" w:rsidP="3B05FCEC">
      <w:pPr>
        <w:jc w:val="both"/>
        <w:rPr>
          <w:rFonts w:ascii="Arial" w:eastAsia="Arial" w:hAnsi="Arial" w:cs="Arial"/>
          <w:b/>
          <w:bCs/>
          <w:color w:val="000000" w:themeColor="text1"/>
        </w:rPr>
      </w:pPr>
    </w:p>
    <w:p w14:paraId="7E47CF70" w14:textId="249896E7" w:rsidR="00DE7CBB" w:rsidRDefault="04ECA752" w:rsidP="3B05FCEC">
      <w:pPr>
        <w:jc w:val="both"/>
        <w:rPr>
          <w:rFonts w:ascii="Arial" w:eastAsia="Arial" w:hAnsi="Arial" w:cs="Arial"/>
          <w:b/>
          <w:bCs/>
          <w:color w:val="000000" w:themeColor="text1"/>
        </w:rPr>
      </w:pPr>
      <w:r w:rsidRPr="3B05FCEC">
        <w:rPr>
          <w:rFonts w:ascii="Arial" w:eastAsia="Arial" w:hAnsi="Arial" w:cs="Arial"/>
          <w:b/>
          <w:bCs/>
          <w:color w:val="000000" w:themeColor="text1"/>
        </w:rPr>
        <w:t>Reporte de</w:t>
      </w:r>
      <w:r w:rsidR="68C7B70C" w:rsidRPr="3B05FCEC">
        <w:rPr>
          <w:rFonts w:ascii="Arial" w:eastAsia="Arial" w:hAnsi="Arial" w:cs="Arial"/>
          <w:b/>
          <w:bCs/>
          <w:color w:val="000000" w:themeColor="text1"/>
        </w:rPr>
        <w:t>l ciclo:</w:t>
      </w:r>
    </w:p>
    <w:p w14:paraId="19F66604" w14:textId="77777777" w:rsidR="00A62BE3" w:rsidRDefault="00A62BE3" w:rsidP="3B05FCEC">
      <w:pPr>
        <w:jc w:val="both"/>
        <w:rPr>
          <w:rFonts w:ascii="Arial" w:eastAsia="Arial" w:hAnsi="Arial" w:cs="Arial"/>
          <w:b/>
          <w:bCs/>
          <w:color w:val="000000" w:themeColor="text1"/>
        </w:rPr>
      </w:pPr>
    </w:p>
    <w:p w14:paraId="4DFA2F2B" w14:textId="665537C2" w:rsidR="00A62BE3" w:rsidRPr="00304CC1" w:rsidRDefault="3F006EFD" w:rsidP="000133A1">
      <w:pPr>
        <w:pStyle w:val="Prrafodelista"/>
        <w:numPr>
          <w:ilvl w:val="0"/>
          <w:numId w:val="40"/>
        </w:numPr>
        <w:jc w:val="both"/>
        <w:rPr>
          <w:rFonts w:ascii="Arial" w:eastAsia="Arial" w:hAnsi="Arial" w:cs="Arial"/>
          <w:b/>
          <w:bCs/>
          <w:color w:val="000000" w:themeColor="text1"/>
        </w:rPr>
      </w:pPr>
      <w:r w:rsidRPr="3B05FCEC">
        <w:rPr>
          <w:rFonts w:ascii="Arial" w:eastAsia="Arial" w:hAnsi="Arial" w:cs="Arial"/>
          <w:color w:val="000000" w:themeColor="text1"/>
        </w:rPr>
        <w:t xml:space="preserve">Informar </w:t>
      </w:r>
      <w:r w:rsidR="1EADEEC8" w:rsidRPr="3B05FCEC">
        <w:rPr>
          <w:rFonts w:ascii="Arial" w:eastAsia="Arial" w:hAnsi="Arial" w:cs="Arial"/>
          <w:color w:val="000000" w:themeColor="text1"/>
        </w:rPr>
        <w:t xml:space="preserve">en que partes </w:t>
      </w:r>
      <w:r w:rsidR="07B6B19E" w:rsidRPr="3B05FCEC">
        <w:rPr>
          <w:rFonts w:ascii="Arial" w:eastAsia="Arial" w:hAnsi="Arial" w:cs="Arial"/>
          <w:color w:val="000000" w:themeColor="text1"/>
        </w:rPr>
        <w:t xml:space="preserve">durante el desarrollo del proyecto </w:t>
      </w:r>
      <w:r w:rsidR="26CDFD79" w:rsidRPr="3B05FCEC">
        <w:rPr>
          <w:rFonts w:ascii="Arial" w:eastAsia="Arial" w:hAnsi="Arial" w:cs="Arial"/>
          <w:color w:val="000000" w:themeColor="text1"/>
        </w:rPr>
        <w:t>se presentaron o no fallas</w:t>
      </w:r>
    </w:p>
    <w:p w14:paraId="036AE037" w14:textId="1E8DB775" w:rsidR="00304CC1" w:rsidRPr="006202E2" w:rsidRDefault="5E188E41" w:rsidP="000133A1">
      <w:pPr>
        <w:pStyle w:val="Prrafodelista"/>
        <w:numPr>
          <w:ilvl w:val="0"/>
          <w:numId w:val="40"/>
        </w:numPr>
        <w:jc w:val="both"/>
        <w:rPr>
          <w:rFonts w:ascii="Arial" w:eastAsia="Arial" w:hAnsi="Arial" w:cs="Arial"/>
          <w:b/>
          <w:bCs/>
          <w:color w:val="000000" w:themeColor="text1"/>
        </w:rPr>
      </w:pPr>
      <w:r w:rsidRPr="3B05FCEC">
        <w:rPr>
          <w:rFonts w:ascii="Arial" w:eastAsia="Arial" w:hAnsi="Arial" w:cs="Arial"/>
          <w:color w:val="000000" w:themeColor="text1"/>
        </w:rPr>
        <w:t xml:space="preserve">Resumir </w:t>
      </w:r>
      <w:r w:rsidR="72063EC8" w:rsidRPr="3B05FCEC">
        <w:rPr>
          <w:rFonts w:ascii="Arial" w:eastAsia="Arial" w:hAnsi="Arial" w:cs="Arial"/>
          <w:color w:val="000000" w:themeColor="text1"/>
        </w:rPr>
        <w:t xml:space="preserve">el desempeño </w:t>
      </w:r>
      <w:r w:rsidR="22461AA7" w:rsidRPr="3B05FCEC">
        <w:rPr>
          <w:rFonts w:ascii="Arial" w:eastAsia="Arial" w:hAnsi="Arial" w:cs="Arial"/>
          <w:color w:val="000000" w:themeColor="text1"/>
        </w:rPr>
        <w:t>de cada miembro</w:t>
      </w:r>
      <w:r w:rsidR="15C6CA71" w:rsidRPr="3B05FCEC">
        <w:rPr>
          <w:rFonts w:ascii="Arial" w:eastAsia="Arial" w:hAnsi="Arial" w:cs="Arial"/>
          <w:color w:val="000000" w:themeColor="text1"/>
        </w:rPr>
        <w:t xml:space="preserve"> </w:t>
      </w:r>
      <w:r w:rsidR="6DC29FB7" w:rsidRPr="3B05FCEC">
        <w:rPr>
          <w:rFonts w:ascii="Arial" w:eastAsia="Arial" w:hAnsi="Arial" w:cs="Arial"/>
          <w:color w:val="000000" w:themeColor="text1"/>
        </w:rPr>
        <w:t>al desempeñar su rol asignado</w:t>
      </w:r>
    </w:p>
    <w:p w14:paraId="1C32201C" w14:textId="68F2F20C" w:rsidR="006202E2" w:rsidRPr="003C4C38" w:rsidRDefault="584A6602" w:rsidP="000133A1">
      <w:pPr>
        <w:pStyle w:val="Prrafodelista"/>
        <w:numPr>
          <w:ilvl w:val="0"/>
          <w:numId w:val="40"/>
        </w:numPr>
        <w:jc w:val="both"/>
        <w:rPr>
          <w:rFonts w:ascii="Arial" w:eastAsia="Arial" w:hAnsi="Arial" w:cs="Arial"/>
          <w:b/>
          <w:bCs/>
          <w:color w:val="000000" w:themeColor="text1"/>
        </w:rPr>
      </w:pPr>
      <w:r w:rsidRPr="3B05FCEC">
        <w:rPr>
          <w:rFonts w:ascii="Arial" w:eastAsia="Arial" w:hAnsi="Arial" w:cs="Arial"/>
          <w:color w:val="000000" w:themeColor="text1"/>
        </w:rPr>
        <w:lastRenderedPageBreak/>
        <w:t xml:space="preserve">Explicar </w:t>
      </w:r>
      <w:r w:rsidR="2B4A51E2" w:rsidRPr="3B05FCEC">
        <w:rPr>
          <w:rFonts w:ascii="Arial" w:eastAsia="Arial" w:hAnsi="Arial" w:cs="Arial"/>
          <w:color w:val="000000" w:themeColor="text1"/>
        </w:rPr>
        <w:t>cuáles</w:t>
      </w:r>
      <w:r w:rsidR="7764AF02" w:rsidRPr="3B05FCEC">
        <w:rPr>
          <w:rFonts w:ascii="Arial" w:eastAsia="Arial" w:hAnsi="Arial" w:cs="Arial"/>
          <w:color w:val="000000" w:themeColor="text1"/>
        </w:rPr>
        <w:t xml:space="preserve"> fueron los resultados</w:t>
      </w:r>
      <w:r w:rsidR="0123472B" w:rsidRPr="3B05FCEC">
        <w:rPr>
          <w:rFonts w:ascii="Arial" w:eastAsia="Arial" w:hAnsi="Arial" w:cs="Arial"/>
          <w:color w:val="000000" w:themeColor="text1"/>
        </w:rPr>
        <w:t xml:space="preserve">, el proceso </w:t>
      </w:r>
      <w:r w:rsidR="16C3FA7F" w:rsidRPr="3B05FCEC">
        <w:rPr>
          <w:rFonts w:ascii="Arial" w:eastAsia="Arial" w:hAnsi="Arial" w:cs="Arial"/>
          <w:color w:val="000000" w:themeColor="text1"/>
        </w:rPr>
        <w:t>y roles que se utilizaron para obtener dichos resultados.</w:t>
      </w:r>
    </w:p>
    <w:p w14:paraId="76700ABD" w14:textId="77777777" w:rsidR="003C4C38" w:rsidRDefault="003C4C38" w:rsidP="3B05FCEC">
      <w:pPr>
        <w:jc w:val="both"/>
        <w:rPr>
          <w:rFonts w:ascii="Arial" w:eastAsia="Arial" w:hAnsi="Arial" w:cs="Arial"/>
          <w:color w:val="000000" w:themeColor="text1"/>
        </w:rPr>
      </w:pPr>
    </w:p>
    <w:p w14:paraId="6B21E24B" w14:textId="4A51F7A8" w:rsidR="00A0149D" w:rsidRDefault="44E95798" w:rsidP="3B05FCEC">
      <w:pPr>
        <w:jc w:val="both"/>
        <w:rPr>
          <w:rFonts w:ascii="Arial" w:eastAsia="Arial" w:hAnsi="Arial" w:cs="Arial"/>
          <w:color w:val="000000" w:themeColor="text1"/>
        </w:rPr>
      </w:pPr>
      <w:r w:rsidRPr="268321E6">
        <w:rPr>
          <w:rFonts w:ascii="Arial" w:eastAsia="Arial" w:hAnsi="Arial" w:cs="Arial"/>
          <w:color w:val="000000" w:themeColor="text1"/>
        </w:rPr>
        <w:t xml:space="preserve">Esta sección </w:t>
      </w:r>
      <w:r w:rsidR="01828FC8" w:rsidRPr="268321E6">
        <w:rPr>
          <w:rFonts w:ascii="Arial" w:eastAsia="Arial" w:hAnsi="Arial" w:cs="Arial"/>
          <w:color w:val="000000" w:themeColor="text1"/>
        </w:rPr>
        <w:t xml:space="preserve">sirve como una conclusión </w:t>
      </w:r>
      <w:r w:rsidR="301FDB95" w:rsidRPr="268321E6">
        <w:rPr>
          <w:rFonts w:ascii="Arial" w:eastAsia="Arial" w:hAnsi="Arial" w:cs="Arial"/>
          <w:color w:val="000000" w:themeColor="text1"/>
        </w:rPr>
        <w:t>al desempeño general del proyecto</w:t>
      </w:r>
      <w:r w:rsidR="286569C2" w:rsidRPr="268321E6">
        <w:rPr>
          <w:rFonts w:ascii="Arial" w:eastAsia="Arial" w:hAnsi="Arial" w:cs="Arial"/>
          <w:color w:val="000000" w:themeColor="text1"/>
        </w:rPr>
        <w:t xml:space="preserve">, la cual </w:t>
      </w:r>
      <w:r w:rsidR="2E300EF3" w:rsidRPr="268321E6">
        <w:rPr>
          <w:rFonts w:ascii="Arial" w:eastAsia="Arial" w:hAnsi="Arial" w:cs="Arial"/>
          <w:color w:val="000000" w:themeColor="text1"/>
        </w:rPr>
        <w:t xml:space="preserve">debe ser justificada con </w:t>
      </w:r>
      <w:r w:rsidR="25A35045" w:rsidRPr="268321E6">
        <w:rPr>
          <w:rFonts w:ascii="Arial" w:eastAsia="Arial" w:hAnsi="Arial" w:cs="Arial"/>
          <w:color w:val="000000" w:themeColor="text1"/>
        </w:rPr>
        <w:t xml:space="preserve">la información generada </w:t>
      </w:r>
      <w:r w:rsidR="078F9F92" w:rsidRPr="268321E6">
        <w:rPr>
          <w:rFonts w:ascii="Arial" w:eastAsia="Arial" w:hAnsi="Arial" w:cs="Arial"/>
          <w:color w:val="000000" w:themeColor="text1"/>
        </w:rPr>
        <w:t>al desarrollar el producto final</w:t>
      </w:r>
      <w:r w:rsidR="6B1D5A69" w:rsidRPr="268321E6">
        <w:rPr>
          <w:rFonts w:ascii="Arial" w:eastAsia="Arial" w:hAnsi="Arial" w:cs="Arial"/>
          <w:color w:val="000000" w:themeColor="text1"/>
        </w:rPr>
        <w:t>.</w:t>
      </w:r>
      <w:r w:rsidR="3CDEC6D2" w:rsidRPr="268321E6">
        <w:rPr>
          <w:rFonts w:ascii="Arial" w:eastAsia="Arial" w:hAnsi="Arial" w:cs="Arial"/>
          <w:color w:val="000000" w:themeColor="text1"/>
        </w:rPr>
        <w:t xml:space="preserve"> </w:t>
      </w:r>
      <w:r w:rsidRPr="268321E6">
        <w:rPr>
          <w:rFonts w:ascii="Arial" w:eastAsia="Arial" w:hAnsi="Arial" w:cs="Arial"/>
          <w:color w:val="000000" w:themeColor="text1"/>
        </w:rPr>
        <w:fldChar w:fldCharType="begin" w:fldLock="1"/>
      </w:r>
      <w:r w:rsidR="00914654">
        <w:rPr>
          <w:rFonts w:ascii="Arial" w:eastAsia="Arial" w:hAnsi="Arial" w:cs="Arial"/>
          <w:color w:val="000000" w:themeColor="text1"/>
        </w:rPr>
        <w:instrText>ADDIN CSL_CITATION {"citationItems":[{"id":"ITEM-1","itemData":{"author":[{"dropping-particle":"","family":"Humphrey","given":"Watts S","non-dropping-particle":"","parse-names":false,"suffix":""}],"id":"ITEM-1","issued":{"date-parts":[["2000"]]},"title":"The Team Software Process SM (TSP SM )","type":"report"},"uris":["http://www.mendeley.com/documents/?uuid=40d15558-b20e-32cc-a803-4811ca21c1e0"]}],"mendeley":{"formattedCitation":"[53]","plainTextFormattedCitation":"[53]","previouslyFormattedCitation":"[52]"},"properties":{"noteIndex":0},"schema":"https://github.com/citation-style-language/schema/raw/master/csl-citation.json"}</w:instrText>
      </w:r>
      <w:r w:rsidRPr="268321E6">
        <w:rPr>
          <w:rFonts w:ascii="Arial" w:eastAsia="Arial" w:hAnsi="Arial" w:cs="Arial"/>
          <w:color w:val="000000" w:themeColor="text1"/>
        </w:rPr>
        <w:fldChar w:fldCharType="separate"/>
      </w:r>
      <w:r w:rsidR="00914654" w:rsidRPr="00914654">
        <w:rPr>
          <w:rFonts w:ascii="Arial" w:eastAsia="Arial" w:hAnsi="Arial" w:cs="Arial"/>
          <w:noProof/>
          <w:color w:val="000000" w:themeColor="text1"/>
        </w:rPr>
        <w:t>[53]</w:t>
      </w:r>
      <w:r w:rsidRPr="268321E6">
        <w:rPr>
          <w:rFonts w:ascii="Arial" w:eastAsia="Arial" w:hAnsi="Arial" w:cs="Arial"/>
          <w:color w:val="000000" w:themeColor="text1"/>
        </w:rPr>
        <w:fldChar w:fldCharType="end"/>
      </w:r>
    </w:p>
    <w:p w14:paraId="3A2354E1" w14:textId="235CA74E" w:rsidR="6A26BFF3" w:rsidRDefault="6A26BFF3" w:rsidP="268321E6">
      <w:pPr>
        <w:jc w:val="both"/>
      </w:pPr>
      <w:r w:rsidRPr="00851790">
        <w:rPr>
          <w:rFonts w:ascii="Arial" w:eastAsia="Arial" w:hAnsi="Arial" w:cs="Arial"/>
          <w:b/>
          <w:lang w:val="es-ES"/>
        </w:rPr>
        <w:t xml:space="preserve">Sprint </w:t>
      </w:r>
      <w:proofErr w:type="spellStart"/>
      <w:r w:rsidRPr="00851790">
        <w:rPr>
          <w:rFonts w:ascii="Arial" w:eastAsia="Arial" w:hAnsi="Arial" w:cs="Arial"/>
          <w:b/>
          <w:lang w:val="es-ES"/>
        </w:rPr>
        <w:t>Review</w:t>
      </w:r>
      <w:proofErr w:type="spellEnd"/>
      <w:r w:rsidRPr="00851790">
        <w:rPr>
          <w:rFonts w:ascii="Arial" w:eastAsia="Arial" w:hAnsi="Arial" w:cs="Arial"/>
          <w:b/>
          <w:lang w:val="es-ES"/>
        </w:rPr>
        <w:t>:</w:t>
      </w:r>
    </w:p>
    <w:p w14:paraId="3F9CF30B" w14:textId="32251A73" w:rsidR="6A26BFF3" w:rsidRDefault="6A26BFF3" w:rsidP="268321E6">
      <w:pPr>
        <w:jc w:val="both"/>
      </w:pPr>
      <w:r w:rsidRPr="00851790">
        <w:rPr>
          <w:rFonts w:ascii="Arial" w:eastAsia="Arial" w:hAnsi="Arial" w:cs="Arial"/>
          <w:b/>
          <w:lang w:val="es-ES"/>
        </w:rPr>
        <w:t xml:space="preserve"> </w:t>
      </w:r>
    </w:p>
    <w:p w14:paraId="71A1878F" w14:textId="497B81B4" w:rsidR="6A26BFF3" w:rsidRDefault="6A26BFF3" w:rsidP="000133A1">
      <w:pPr>
        <w:pStyle w:val="Prrafodelista"/>
        <w:numPr>
          <w:ilvl w:val="0"/>
          <w:numId w:val="45"/>
        </w:numPr>
        <w:jc w:val="both"/>
        <w:rPr>
          <w:rFonts w:eastAsiaTheme="minorEastAsia"/>
        </w:rPr>
      </w:pPr>
      <w:r w:rsidRPr="00851790">
        <w:rPr>
          <w:rFonts w:ascii="Arial" w:eastAsia="Arial" w:hAnsi="Arial" w:cs="Arial"/>
          <w:lang w:val="es-ES"/>
        </w:rPr>
        <w:t>Revisar las tareas completadas y no completadas.</w:t>
      </w:r>
    </w:p>
    <w:p w14:paraId="73EBA626" w14:textId="2D8C73DD" w:rsidR="6A26BFF3" w:rsidRDefault="6A26BFF3" w:rsidP="000133A1">
      <w:pPr>
        <w:pStyle w:val="Prrafodelista"/>
        <w:numPr>
          <w:ilvl w:val="0"/>
          <w:numId w:val="45"/>
        </w:numPr>
        <w:jc w:val="both"/>
        <w:rPr>
          <w:rFonts w:eastAsiaTheme="minorEastAsia"/>
        </w:rPr>
      </w:pPr>
      <w:r w:rsidRPr="00851790">
        <w:rPr>
          <w:rFonts w:ascii="Arial" w:eastAsia="Arial" w:hAnsi="Arial" w:cs="Arial"/>
          <w:lang w:val="es-ES"/>
        </w:rPr>
        <w:t>Opiniones acerca del sprint recién superado.</w:t>
      </w:r>
    </w:p>
    <w:p w14:paraId="6BFF33C2" w14:textId="7BD7AE70" w:rsidR="6A26BFF3" w:rsidRDefault="6A26BFF3" w:rsidP="000133A1">
      <w:pPr>
        <w:pStyle w:val="Prrafodelista"/>
        <w:numPr>
          <w:ilvl w:val="0"/>
          <w:numId w:val="45"/>
        </w:numPr>
        <w:jc w:val="both"/>
        <w:rPr>
          <w:rFonts w:eastAsiaTheme="minorEastAsia"/>
        </w:rPr>
      </w:pPr>
      <w:r w:rsidRPr="00851790">
        <w:rPr>
          <w:rFonts w:ascii="Arial" w:eastAsia="Arial" w:hAnsi="Arial" w:cs="Arial"/>
          <w:lang w:val="es-ES"/>
        </w:rPr>
        <w:t>Realizar una mejora continua del proceso de trabajo.</w:t>
      </w:r>
    </w:p>
    <w:p w14:paraId="07C01FA8" w14:textId="6CEC344F" w:rsidR="6A26BFF3" w:rsidRDefault="6A26BFF3" w:rsidP="000133A1">
      <w:pPr>
        <w:pStyle w:val="Prrafodelista"/>
        <w:numPr>
          <w:ilvl w:val="0"/>
          <w:numId w:val="45"/>
        </w:numPr>
        <w:jc w:val="both"/>
        <w:rPr>
          <w:rFonts w:eastAsiaTheme="minorEastAsia"/>
        </w:rPr>
      </w:pPr>
      <w:r w:rsidRPr="00851790">
        <w:rPr>
          <w:rFonts w:ascii="Arial" w:eastAsia="Arial" w:hAnsi="Arial" w:cs="Arial"/>
          <w:lang w:val="es-ES"/>
        </w:rPr>
        <w:t>Cuatro horas como límite.</w:t>
      </w:r>
    </w:p>
    <w:p w14:paraId="60AA4636" w14:textId="7109E8E6" w:rsidR="6A26BFF3" w:rsidRDefault="6A26BFF3" w:rsidP="268321E6">
      <w:pPr>
        <w:jc w:val="both"/>
      </w:pPr>
      <w:r w:rsidRPr="00851790">
        <w:rPr>
          <w:rFonts w:ascii="Arial" w:eastAsia="Arial" w:hAnsi="Arial" w:cs="Arial"/>
          <w:lang w:val="es-ES"/>
        </w:rPr>
        <w:t xml:space="preserve"> </w:t>
      </w:r>
    </w:p>
    <w:p w14:paraId="0036D1E3" w14:textId="69EBC61E" w:rsidR="6A26BFF3" w:rsidRDefault="6A26BFF3" w:rsidP="268321E6">
      <w:pPr>
        <w:jc w:val="both"/>
      </w:pPr>
      <w:r w:rsidRPr="00851790">
        <w:rPr>
          <w:rFonts w:ascii="Arial" w:eastAsia="Arial" w:hAnsi="Arial" w:cs="Arial"/>
          <w:b/>
          <w:lang w:val="es-ES"/>
        </w:rPr>
        <w:t xml:space="preserve">Retrospectiva del sprint: </w:t>
      </w:r>
    </w:p>
    <w:p w14:paraId="63959E6A" w14:textId="02F6D2A3" w:rsidR="6A26BFF3" w:rsidRDefault="6A26BFF3" w:rsidP="268321E6">
      <w:pPr>
        <w:jc w:val="both"/>
      </w:pPr>
      <w:r w:rsidRPr="00851790">
        <w:rPr>
          <w:rFonts w:ascii="Arial" w:eastAsia="Arial" w:hAnsi="Arial" w:cs="Arial"/>
          <w:b/>
          <w:lang w:val="es-ES"/>
        </w:rPr>
        <w:t xml:space="preserve"> </w:t>
      </w:r>
    </w:p>
    <w:p w14:paraId="54A81211" w14:textId="50453BCD" w:rsidR="6A26BFF3" w:rsidRDefault="6A26BFF3" w:rsidP="268321E6">
      <w:pPr>
        <w:jc w:val="both"/>
      </w:pPr>
      <w:r w:rsidRPr="00851790">
        <w:rPr>
          <w:rFonts w:ascii="Arial" w:eastAsia="Arial" w:hAnsi="Arial" w:cs="Arial"/>
          <w:lang w:val="es-ES"/>
        </w:rPr>
        <w:t>El sprint número uno contó con catorce tareas en un lapso de cinco días, evidentemente esto fue un error pues no se distribuyeron bien el número de tareas a comparación de los demás sprint. Esto conllevo a que no se pudieran completar todas las tareas dentro del tiempo estipulado para el sprint 1. Estas tareas fueron terminadas antes de iniciar con el sprint pues existía un margen de tiempo que permitía finalizar dichas tareas antes de empezar a trabajar con el sprint 2. Como consecuencia, el grupo tomó la decisión de estimar mejor los tiempos y tareas de cada sprint para futuras entregas. Como ya se habían completado una buena parte de las tareas para la entrega uno, los sprint dos y tres fueron completados dentro del tiempo estipulado y esto dio tiempo para revisar y pulir las secciones más importantes del documento.</w:t>
      </w:r>
    </w:p>
    <w:p w14:paraId="01A0B431" w14:textId="35CF0ED9" w:rsidR="00F21520" w:rsidRPr="00247D14" w:rsidRDefault="2213A11E" w:rsidP="00F21520">
      <w:pPr>
        <w:pStyle w:val="Ttulo1"/>
        <w:rPr>
          <w:rFonts w:ascii="Arial" w:eastAsia="Arial" w:hAnsi="Arial" w:cs="Arial"/>
          <w:sz w:val="24"/>
          <w:szCs w:val="24"/>
        </w:rPr>
      </w:pPr>
      <w:bookmarkStart w:id="68" w:name="_Toc50534687"/>
      <w:r w:rsidRPr="3B05FCEC">
        <w:rPr>
          <w:rFonts w:ascii="Arial" w:eastAsia="Arial" w:hAnsi="Arial" w:cs="Arial"/>
          <w:sz w:val="24"/>
          <w:szCs w:val="24"/>
        </w:rPr>
        <w:t>Entrega del p</w:t>
      </w:r>
      <w:r w:rsidR="037C5526" w:rsidRPr="3B05FCEC">
        <w:rPr>
          <w:rFonts w:ascii="Arial" w:eastAsia="Arial" w:hAnsi="Arial" w:cs="Arial"/>
          <w:sz w:val="24"/>
          <w:szCs w:val="24"/>
        </w:rPr>
        <w:t>roducto</w:t>
      </w:r>
      <w:bookmarkEnd w:id="68"/>
    </w:p>
    <w:p w14:paraId="624ED97E" w14:textId="76DC968A" w:rsidR="0050650D" w:rsidRDefault="008D3E45" w:rsidP="3B05FCEC">
      <w:pPr>
        <w:jc w:val="both"/>
        <w:rPr>
          <w:rFonts w:ascii="Arial" w:hAnsi="Arial" w:cs="Arial"/>
        </w:rPr>
      </w:pPr>
      <w:r w:rsidRPr="009B4142">
        <w:rPr>
          <w:rFonts w:ascii="Arial" w:hAnsi="Arial" w:cs="Arial"/>
        </w:rPr>
        <w:t xml:space="preserve">El sitio web producto del proyecto será </w:t>
      </w:r>
      <w:r w:rsidR="00D976B5" w:rsidRPr="009B4142">
        <w:rPr>
          <w:rFonts w:ascii="Arial" w:hAnsi="Arial" w:cs="Arial"/>
        </w:rPr>
        <w:t>montado en un servidor de hosting gratuito</w:t>
      </w:r>
      <w:r w:rsidR="00C9630E" w:rsidRPr="009B4142">
        <w:rPr>
          <w:rFonts w:ascii="Arial" w:hAnsi="Arial" w:cs="Arial"/>
        </w:rPr>
        <w:t xml:space="preserve"> (</w:t>
      </w:r>
      <w:r w:rsidR="00291566" w:rsidRPr="009B4142">
        <w:rPr>
          <w:rFonts w:ascii="Arial" w:hAnsi="Arial" w:cs="Arial"/>
        </w:rPr>
        <w:t xml:space="preserve">que por </w:t>
      </w:r>
      <w:r w:rsidR="00C9630E" w:rsidRPr="009B4142">
        <w:rPr>
          <w:rFonts w:ascii="Arial" w:hAnsi="Arial" w:cs="Arial"/>
        </w:rPr>
        <w:t>el momento no ha sido definido) con el fin de que los usuarios que deseen acceder lo hagan desde cualquier part</w:t>
      </w:r>
      <w:r w:rsidR="00BD57B8" w:rsidRPr="009B4142">
        <w:rPr>
          <w:rFonts w:ascii="Arial" w:hAnsi="Arial" w:cs="Arial"/>
        </w:rPr>
        <w:t>e</w:t>
      </w:r>
      <w:r w:rsidR="001C50B1" w:rsidRPr="009B4142">
        <w:rPr>
          <w:rFonts w:ascii="Arial" w:hAnsi="Arial" w:cs="Arial"/>
        </w:rPr>
        <w:t xml:space="preserve">. Obviamente este servicio </w:t>
      </w:r>
      <w:r w:rsidR="00AC0C59" w:rsidRPr="009B4142">
        <w:rPr>
          <w:rFonts w:ascii="Arial" w:hAnsi="Arial" w:cs="Arial"/>
        </w:rPr>
        <w:t xml:space="preserve">no </w:t>
      </w:r>
      <w:r w:rsidR="001C50B1" w:rsidRPr="009B4142">
        <w:rPr>
          <w:rFonts w:ascii="Arial" w:hAnsi="Arial" w:cs="Arial"/>
        </w:rPr>
        <w:t xml:space="preserve">tendrá </w:t>
      </w:r>
      <w:r w:rsidR="00AC0C59" w:rsidRPr="009B4142">
        <w:rPr>
          <w:rFonts w:ascii="Arial" w:hAnsi="Arial" w:cs="Arial"/>
        </w:rPr>
        <w:t xml:space="preserve">los beneficios que un </w:t>
      </w:r>
      <w:r w:rsidR="00E55592" w:rsidRPr="009B4142">
        <w:rPr>
          <w:rFonts w:ascii="Arial" w:hAnsi="Arial" w:cs="Arial"/>
        </w:rPr>
        <w:t xml:space="preserve">servicio de </w:t>
      </w:r>
      <w:r w:rsidR="00E55592" w:rsidRPr="00B52B15">
        <w:rPr>
          <w:rFonts w:ascii="Arial" w:hAnsi="Arial" w:cs="Arial"/>
          <w:i/>
          <w:iCs/>
        </w:rPr>
        <w:t>hosting</w:t>
      </w:r>
      <w:r w:rsidR="00E55592" w:rsidRPr="009B4142">
        <w:rPr>
          <w:rFonts w:ascii="Arial" w:hAnsi="Arial" w:cs="Arial"/>
        </w:rPr>
        <w:t xml:space="preserve"> pago o un servidor propio tendría</w:t>
      </w:r>
      <w:r w:rsidR="00E53DDE" w:rsidRPr="009B4142">
        <w:rPr>
          <w:rFonts w:ascii="Arial" w:hAnsi="Arial" w:cs="Arial"/>
        </w:rPr>
        <w:t xml:space="preserve">, pero </w:t>
      </w:r>
      <w:r w:rsidR="00963C35" w:rsidRPr="009B4142">
        <w:rPr>
          <w:rFonts w:ascii="Arial" w:hAnsi="Arial" w:cs="Arial"/>
        </w:rPr>
        <w:t>es suficiente para realizar las demostraciones de funcionamiento</w:t>
      </w:r>
      <w:r w:rsidR="00E55592" w:rsidRPr="009B4142">
        <w:rPr>
          <w:rFonts w:ascii="Arial" w:hAnsi="Arial" w:cs="Arial"/>
        </w:rPr>
        <w:t xml:space="preserve">. Otra de las razones para hacer esto es </w:t>
      </w:r>
      <w:r w:rsidR="00271BF8" w:rsidRPr="009B4142">
        <w:rPr>
          <w:rFonts w:ascii="Arial" w:hAnsi="Arial" w:cs="Arial"/>
        </w:rPr>
        <w:t xml:space="preserve">para poder usar un nombre de dominio sin necesidad </w:t>
      </w:r>
      <w:r w:rsidR="006054CE" w:rsidRPr="009B4142">
        <w:rPr>
          <w:rFonts w:ascii="Arial" w:hAnsi="Arial" w:cs="Arial"/>
        </w:rPr>
        <w:t xml:space="preserve">de pagar por ello, dado que este proyecto no está pensado </w:t>
      </w:r>
      <w:r w:rsidR="008A5410" w:rsidRPr="009B4142">
        <w:rPr>
          <w:rFonts w:ascii="Arial" w:hAnsi="Arial" w:cs="Arial"/>
        </w:rPr>
        <w:t>con el fin de generar ganancias monetarias.</w:t>
      </w:r>
      <w:r w:rsidR="003E3BEC">
        <w:rPr>
          <w:rFonts w:ascii="Arial" w:hAnsi="Arial" w:cs="Arial"/>
        </w:rPr>
        <w:t xml:space="preserve"> </w:t>
      </w:r>
      <w:r w:rsidR="0050650D">
        <w:rPr>
          <w:rFonts w:ascii="Arial" w:hAnsi="Arial" w:cs="Arial"/>
        </w:rPr>
        <w:t xml:space="preserve">Por otra parte, solo se </w:t>
      </w:r>
      <w:r w:rsidR="006A79BC">
        <w:rPr>
          <w:rFonts w:ascii="Arial" w:hAnsi="Arial" w:cs="Arial"/>
        </w:rPr>
        <w:t>garantizará</w:t>
      </w:r>
      <w:r w:rsidR="0050650D">
        <w:rPr>
          <w:rFonts w:ascii="Arial" w:hAnsi="Arial" w:cs="Arial"/>
        </w:rPr>
        <w:t xml:space="preserve"> el perfecto acoplamiento del sitio web con el navegador Chrome, para los otros navegadores no se garantizará su correcto funcionamiento</w:t>
      </w:r>
      <w:r w:rsidR="000739C8">
        <w:rPr>
          <w:rFonts w:ascii="Arial" w:hAnsi="Arial" w:cs="Arial"/>
        </w:rPr>
        <w:t xml:space="preserve"> en la parte visual (</w:t>
      </w:r>
      <w:proofErr w:type="spellStart"/>
      <w:r w:rsidR="000739C8" w:rsidRPr="000739C8">
        <w:rPr>
          <w:rFonts w:ascii="Arial" w:hAnsi="Arial" w:cs="Arial"/>
          <w:i/>
          <w:iCs/>
        </w:rPr>
        <w:t>frontend</w:t>
      </w:r>
      <w:proofErr w:type="spellEnd"/>
      <w:r w:rsidR="000739C8">
        <w:rPr>
          <w:rFonts w:ascii="Arial" w:hAnsi="Arial" w:cs="Arial"/>
        </w:rPr>
        <w:t>)</w:t>
      </w:r>
      <w:r w:rsidR="00495BD1">
        <w:rPr>
          <w:rFonts w:ascii="Arial" w:hAnsi="Arial" w:cs="Arial"/>
        </w:rPr>
        <w:t>.</w:t>
      </w:r>
    </w:p>
    <w:p w14:paraId="75CBC7C0" w14:textId="77777777" w:rsidR="002F2E06" w:rsidRDefault="002F2E06" w:rsidP="3B05FCEC">
      <w:pPr>
        <w:jc w:val="both"/>
        <w:rPr>
          <w:rFonts w:ascii="Arial" w:hAnsi="Arial" w:cs="Arial"/>
        </w:rPr>
      </w:pPr>
    </w:p>
    <w:p w14:paraId="2AD9D4B0" w14:textId="6F1B8DBD" w:rsidR="00BB58D8" w:rsidRDefault="00247D14" w:rsidP="3B05FCEC">
      <w:pPr>
        <w:jc w:val="both"/>
        <w:rPr>
          <w:rFonts w:ascii="Arial" w:hAnsi="Arial" w:cs="Arial"/>
        </w:rPr>
      </w:pPr>
      <w:r>
        <w:rPr>
          <w:rFonts w:ascii="Arial" w:hAnsi="Arial" w:cs="Arial"/>
        </w:rPr>
        <w:t xml:space="preserve">No se </w:t>
      </w:r>
      <w:r w:rsidR="001F08A6">
        <w:rPr>
          <w:rFonts w:ascii="Arial" w:hAnsi="Arial" w:cs="Arial"/>
        </w:rPr>
        <w:t>entregarán</w:t>
      </w:r>
      <w:r>
        <w:rPr>
          <w:rFonts w:ascii="Arial" w:hAnsi="Arial" w:cs="Arial"/>
        </w:rPr>
        <w:t xml:space="preserve"> </w:t>
      </w:r>
      <w:r w:rsidR="00C26F7D">
        <w:rPr>
          <w:rFonts w:ascii="Arial" w:hAnsi="Arial" w:cs="Arial"/>
        </w:rPr>
        <w:t xml:space="preserve">manuales de usuario </w:t>
      </w:r>
      <w:r w:rsidR="001F08A6">
        <w:rPr>
          <w:rFonts w:ascii="Arial" w:hAnsi="Arial" w:cs="Arial"/>
        </w:rPr>
        <w:t xml:space="preserve">ni similares, dado que la ayuda será suministrada de forma interna dentro del sitio web. </w:t>
      </w:r>
      <w:r w:rsidR="00E63996">
        <w:rPr>
          <w:rFonts w:ascii="Arial" w:hAnsi="Arial" w:cs="Arial"/>
        </w:rPr>
        <w:t xml:space="preserve">Por otra parte, el código fuente del </w:t>
      </w:r>
      <w:r w:rsidR="00E63996" w:rsidRPr="00511698">
        <w:rPr>
          <w:rFonts w:ascii="Arial" w:hAnsi="Arial" w:cs="Arial"/>
        </w:rPr>
        <w:t>software</w:t>
      </w:r>
      <w:r w:rsidR="00E63996">
        <w:rPr>
          <w:rFonts w:ascii="Arial" w:hAnsi="Arial" w:cs="Arial"/>
        </w:rPr>
        <w:t xml:space="preserve"> será publicado en la plataforma </w:t>
      </w:r>
      <w:proofErr w:type="spellStart"/>
      <w:r w:rsidR="00E63996" w:rsidRPr="00B52B15">
        <w:rPr>
          <w:rFonts w:ascii="Arial" w:hAnsi="Arial" w:cs="Arial"/>
          <w:i/>
          <w:iCs/>
        </w:rPr>
        <w:t>Github</w:t>
      </w:r>
      <w:proofErr w:type="spellEnd"/>
      <w:r w:rsidR="00E63996">
        <w:rPr>
          <w:rFonts w:ascii="Arial" w:hAnsi="Arial" w:cs="Arial"/>
        </w:rPr>
        <w:t>, para que pueda ser consultado de manera libre.</w:t>
      </w:r>
    </w:p>
    <w:p w14:paraId="613E5A0B" w14:textId="19EBA158" w:rsidR="001714F9" w:rsidRDefault="03F5B166" w:rsidP="00317559">
      <w:pPr>
        <w:pStyle w:val="Ttulo1"/>
        <w:rPr>
          <w:rFonts w:ascii="Arial" w:eastAsia="Arial" w:hAnsi="Arial" w:cs="Arial"/>
          <w:sz w:val="24"/>
          <w:szCs w:val="24"/>
        </w:rPr>
      </w:pPr>
      <w:bookmarkStart w:id="69" w:name="_Toc50534688"/>
      <w:r w:rsidRPr="3B05FCEC">
        <w:rPr>
          <w:rFonts w:ascii="Arial" w:eastAsia="Arial" w:hAnsi="Arial" w:cs="Arial"/>
          <w:sz w:val="24"/>
          <w:szCs w:val="24"/>
        </w:rPr>
        <w:lastRenderedPageBreak/>
        <w:t>Procesos de s</w:t>
      </w:r>
      <w:r w:rsidR="037C5526" w:rsidRPr="3B05FCEC">
        <w:rPr>
          <w:rFonts w:ascii="Arial" w:eastAsia="Arial" w:hAnsi="Arial" w:cs="Arial"/>
          <w:sz w:val="24"/>
          <w:szCs w:val="24"/>
        </w:rPr>
        <w:t>oporte</w:t>
      </w:r>
      <w:bookmarkEnd w:id="69"/>
    </w:p>
    <w:p w14:paraId="78144DCE" w14:textId="4EA01360" w:rsidR="00781DE7" w:rsidRPr="00781DE7" w:rsidRDefault="00781DE7" w:rsidP="00781DE7">
      <w:pPr>
        <w:rPr>
          <w:rFonts w:ascii="Arial" w:hAnsi="Arial" w:cs="Arial"/>
        </w:rPr>
      </w:pPr>
      <w:r w:rsidRPr="00781DE7">
        <w:rPr>
          <w:rFonts w:ascii="Arial" w:hAnsi="Arial" w:cs="Arial"/>
        </w:rPr>
        <w:t xml:space="preserve">En </w:t>
      </w:r>
      <w:r>
        <w:rPr>
          <w:rFonts w:ascii="Arial" w:hAnsi="Arial" w:cs="Arial"/>
        </w:rPr>
        <w:t>esta sección</w:t>
      </w:r>
      <w:r w:rsidRPr="00781DE7">
        <w:rPr>
          <w:rFonts w:ascii="Arial" w:hAnsi="Arial" w:cs="Arial"/>
        </w:rPr>
        <w:t xml:space="preserve"> se </w:t>
      </w:r>
      <w:r>
        <w:rPr>
          <w:rFonts w:ascii="Arial" w:hAnsi="Arial" w:cs="Arial"/>
        </w:rPr>
        <w:t xml:space="preserve">mostrarán </w:t>
      </w:r>
      <w:r w:rsidRPr="00781DE7">
        <w:rPr>
          <w:rFonts w:ascii="Arial" w:hAnsi="Arial" w:cs="Arial"/>
        </w:rPr>
        <w:t xml:space="preserve">los procesos </w:t>
      </w:r>
      <w:r w:rsidR="00C36021">
        <w:rPr>
          <w:rFonts w:ascii="Arial" w:hAnsi="Arial" w:cs="Arial"/>
        </w:rPr>
        <w:t>de soporte del</w:t>
      </w:r>
      <w:r w:rsidRPr="00781DE7">
        <w:rPr>
          <w:rFonts w:ascii="Arial" w:hAnsi="Arial" w:cs="Arial"/>
        </w:rPr>
        <w:t xml:space="preserve"> proyecto, los cuales, funcionan como </w:t>
      </w:r>
      <w:r w:rsidR="00C36021">
        <w:rPr>
          <w:rFonts w:ascii="Arial" w:hAnsi="Arial" w:cs="Arial"/>
        </w:rPr>
        <w:t>permitirán</w:t>
      </w:r>
      <w:r w:rsidRPr="00781DE7">
        <w:rPr>
          <w:rFonts w:ascii="Arial" w:hAnsi="Arial" w:cs="Arial"/>
        </w:rPr>
        <w:t xml:space="preserve"> la correcta ejecución de este.</w:t>
      </w:r>
    </w:p>
    <w:p w14:paraId="6840EAD1" w14:textId="77777777" w:rsidR="00317559" w:rsidRDefault="00317559" w:rsidP="3B05FCEC">
      <w:pPr>
        <w:jc w:val="both"/>
        <w:rPr>
          <w:rFonts w:ascii="Arial" w:eastAsia="Arial" w:hAnsi="Arial" w:cs="Arial"/>
        </w:rPr>
      </w:pPr>
    </w:p>
    <w:p w14:paraId="6D222D61" w14:textId="77777777" w:rsidR="007537B1" w:rsidRDefault="2FB7FE35" w:rsidP="00317559">
      <w:pPr>
        <w:pStyle w:val="Ttulo2"/>
        <w:rPr>
          <w:rFonts w:ascii="Arial" w:eastAsia="Arial" w:hAnsi="Arial" w:cs="Arial"/>
          <w:sz w:val="24"/>
          <w:szCs w:val="24"/>
        </w:rPr>
      </w:pPr>
      <w:bookmarkStart w:id="70" w:name="_Toc50534689"/>
      <w:r w:rsidRPr="3B05FCEC">
        <w:rPr>
          <w:rFonts w:ascii="Arial" w:eastAsia="Arial" w:hAnsi="Arial" w:cs="Arial"/>
          <w:sz w:val="24"/>
          <w:szCs w:val="24"/>
        </w:rPr>
        <w:t>Ambiente de t</w:t>
      </w:r>
      <w:r w:rsidR="51CDC00F" w:rsidRPr="3B05FCEC">
        <w:rPr>
          <w:rFonts w:ascii="Arial" w:eastAsia="Arial" w:hAnsi="Arial" w:cs="Arial"/>
          <w:sz w:val="24"/>
          <w:szCs w:val="24"/>
        </w:rPr>
        <w:t>rabajo</w:t>
      </w:r>
      <w:bookmarkEnd w:id="70"/>
    </w:p>
    <w:p w14:paraId="3731D666" w14:textId="77777777" w:rsidR="00C36021" w:rsidRPr="00C36021" w:rsidRDefault="00C36021" w:rsidP="00C36021"/>
    <w:p w14:paraId="285A90F7" w14:textId="16C9F20E" w:rsidR="0B177766" w:rsidRDefault="7052482C" w:rsidP="3B05FCEC">
      <w:pPr>
        <w:jc w:val="both"/>
        <w:rPr>
          <w:rFonts w:ascii="Arial" w:eastAsia="Arial" w:hAnsi="Arial" w:cs="Arial"/>
          <w:lang w:val="es-ES"/>
        </w:rPr>
      </w:pPr>
      <w:r w:rsidRPr="3B05FCEC">
        <w:rPr>
          <w:rFonts w:ascii="Arial" w:eastAsia="Arial" w:hAnsi="Arial" w:cs="Arial"/>
          <w:lang w:val="es-ES"/>
        </w:rPr>
        <w:t xml:space="preserve">Se establecieron reglas generales, que cada integrante del grupo debe cumplir, para generar un ambiente de trabajo ideal dentro de este. De tal manera, se generaron anexos </w:t>
      </w:r>
      <w:r w:rsidR="005A3FEB">
        <w:rPr>
          <w:rFonts w:ascii="Arial" w:eastAsia="Arial" w:hAnsi="Arial" w:cs="Arial"/>
          <w:lang w:val="es-ES"/>
        </w:rPr>
        <w:t>(</w:t>
      </w:r>
      <w:hyperlink r:id="rId31" w:history="1">
        <w:r w:rsidR="005A3FEB" w:rsidRPr="005A3FEB">
          <w:rPr>
            <w:rStyle w:val="Hipervnculo"/>
            <w:rFonts w:ascii="Arial" w:eastAsia="Arial" w:hAnsi="Arial" w:cs="Arial"/>
            <w:lang w:val="es-ES"/>
          </w:rPr>
          <w:t>ver anexo actas</w:t>
        </w:r>
      </w:hyperlink>
      <w:r w:rsidR="005A3FEB">
        <w:rPr>
          <w:rFonts w:ascii="Arial" w:eastAsia="Arial" w:hAnsi="Arial" w:cs="Arial"/>
          <w:lang w:val="es-ES"/>
        </w:rPr>
        <w:t>)</w:t>
      </w:r>
      <w:r w:rsidRPr="3B05FCEC">
        <w:rPr>
          <w:rFonts w:ascii="Arial" w:eastAsia="Arial" w:hAnsi="Arial" w:cs="Arial"/>
          <w:lang w:val="es-ES"/>
        </w:rPr>
        <w:t xml:space="preserve">, en donde se </w:t>
      </w:r>
      <w:r w:rsidR="1E0728A2" w:rsidRPr="3B05FCEC">
        <w:rPr>
          <w:rFonts w:ascii="Arial" w:eastAsia="Arial" w:hAnsi="Arial" w:cs="Arial"/>
          <w:lang w:val="es-ES"/>
        </w:rPr>
        <w:t>documenta</w:t>
      </w:r>
      <w:r w:rsidRPr="3B05FCEC">
        <w:rPr>
          <w:rFonts w:ascii="Arial" w:eastAsia="Arial" w:hAnsi="Arial" w:cs="Arial"/>
          <w:lang w:val="es-ES"/>
        </w:rPr>
        <w:t xml:space="preserve"> el progreso con respecto al proyecto, se tiene un registro de los participantes, con el objetivo de poder lograr las metas en el tiempo establecido y mejorar la productividad a lo largo del proyecto. Para esto, se acordaron sanciones por infracciones cometidas, para llevar registro de la falta de las reglas, al iniciar las reuniones se evaluará si hubo algún tipo de rompimiento a alguna de </w:t>
      </w:r>
      <w:r w:rsidR="4FF6CDA7" w:rsidRPr="3B05FCEC">
        <w:rPr>
          <w:rFonts w:ascii="Arial" w:eastAsia="Arial" w:hAnsi="Arial" w:cs="Arial"/>
          <w:lang w:val="es-ES"/>
        </w:rPr>
        <w:t xml:space="preserve">ellas </w:t>
      </w:r>
      <w:r w:rsidRPr="3B05FCEC">
        <w:rPr>
          <w:rFonts w:ascii="Arial" w:eastAsia="Arial" w:hAnsi="Arial" w:cs="Arial"/>
          <w:lang w:val="es-ES"/>
        </w:rPr>
        <w:t xml:space="preserve">y se procederá a colocar una </w:t>
      </w:r>
      <w:r w:rsidR="59B3B59F" w:rsidRPr="3B05FCEC">
        <w:rPr>
          <w:rFonts w:ascii="Arial" w:eastAsia="Arial" w:hAnsi="Arial" w:cs="Arial"/>
          <w:lang w:val="es-ES"/>
        </w:rPr>
        <w:t>sanción</w:t>
      </w:r>
      <w:r w:rsidRPr="3B05FCEC">
        <w:rPr>
          <w:rFonts w:ascii="Arial" w:eastAsia="Arial" w:hAnsi="Arial" w:cs="Arial"/>
          <w:lang w:val="es-ES"/>
        </w:rPr>
        <w:t xml:space="preserve"> si es necesario. Las reglas establecidas se describen a continuación.</w:t>
      </w:r>
    </w:p>
    <w:p w14:paraId="15FA9D42" w14:textId="77777777" w:rsidR="00C36021" w:rsidRDefault="00C36021" w:rsidP="76863F4D">
      <w:pPr>
        <w:jc w:val="both"/>
        <w:rPr>
          <w:rFonts w:ascii="Arial" w:eastAsia="Arial" w:hAnsi="Arial" w:cs="Arial"/>
          <w:lang w:val="es-ES"/>
        </w:rPr>
      </w:pPr>
    </w:p>
    <w:p w14:paraId="3D40A95D" w14:textId="4C424671" w:rsidR="7E28783C" w:rsidRPr="00FE537C" w:rsidRDefault="3505C9DE" w:rsidP="3B05FCEC">
      <w:pPr>
        <w:pStyle w:val="Ttulo3"/>
        <w:rPr>
          <w:rFonts w:ascii="Arial" w:eastAsia="Arial" w:hAnsi="Arial" w:cs="Arial"/>
        </w:rPr>
      </w:pPr>
      <w:bookmarkStart w:id="71" w:name="_Toc50534690"/>
      <w:r w:rsidRPr="3B05FCEC">
        <w:rPr>
          <w:rFonts w:ascii="Arial" w:eastAsia="Arial" w:hAnsi="Arial" w:cs="Arial"/>
        </w:rPr>
        <w:t>Reglas de trabajo</w:t>
      </w:r>
      <w:bookmarkEnd w:id="71"/>
    </w:p>
    <w:p w14:paraId="30DCD16E" w14:textId="77777777" w:rsidR="0049713B" w:rsidRPr="0049713B" w:rsidRDefault="0049713B" w:rsidP="0049713B"/>
    <w:p w14:paraId="338F05A9" w14:textId="5D1BF3E2" w:rsidR="00307E0C" w:rsidRDefault="0C97665B" w:rsidP="000133A1">
      <w:pPr>
        <w:pStyle w:val="Prrafodelista"/>
        <w:numPr>
          <w:ilvl w:val="0"/>
          <w:numId w:val="31"/>
        </w:numPr>
        <w:jc w:val="both"/>
        <w:rPr>
          <w:rFonts w:ascii="Arial" w:eastAsia="Arial" w:hAnsi="Arial" w:cs="Arial"/>
        </w:rPr>
      </w:pPr>
      <w:r w:rsidRPr="3B05FCEC">
        <w:rPr>
          <w:rFonts w:ascii="Arial" w:eastAsia="Arial" w:hAnsi="Arial" w:cs="Arial"/>
          <w:lang w:val="es-ES"/>
        </w:rPr>
        <w:t xml:space="preserve">El principal medio de comunicación será el grupo de </w:t>
      </w:r>
      <w:r w:rsidRPr="3B05FCEC">
        <w:rPr>
          <w:rFonts w:ascii="Arial" w:eastAsia="Arial" w:hAnsi="Arial" w:cs="Arial"/>
          <w:i/>
          <w:iCs/>
          <w:lang w:val="es-ES"/>
        </w:rPr>
        <w:t xml:space="preserve">WhatsApp </w:t>
      </w:r>
      <w:r w:rsidRPr="3B05FCEC">
        <w:rPr>
          <w:rFonts w:ascii="Arial" w:eastAsia="Arial" w:hAnsi="Arial" w:cs="Arial"/>
          <w:lang w:val="es-ES"/>
        </w:rPr>
        <w:t xml:space="preserve">y debido a la virtualidad se realizan reuniones vía </w:t>
      </w:r>
      <w:r w:rsidR="00F06B60" w:rsidRPr="00F06B60">
        <w:rPr>
          <w:rFonts w:ascii="Arial" w:eastAsia="Arial" w:hAnsi="Arial" w:cs="Arial"/>
          <w:i/>
          <w:iCs/>
          <w:lang w:val="es-ES"/>
        </w:rPr>
        <w:t>Microsoft</w:t>
      </w:r>
      <w:r w:rsidR="00F06B60">
        <w:rPr>
          <w:rFonts w:ascii="Arial" w:eastAsia="Arial" w:hAnsi="Arial" w:cs="Arial"/>
          <w:lang w:val="es-ES"/>
        </w:rPr>
        <w:t xml:space="preserve"> </w:t>
      </w:r>
      <w:proofErr w:type="spellStart"/>
      <w:r w:rsidRPr="3B05FCEC">
        <w:rPr>
          <w:rFonts w:ascii="Arial" w:eastAsia="Arial" w:hAnsi="Arial" w:cs="Arial"/>
          <w:i/>
          <w:iCs/>
          <w:lang w:val="es-ES"/>
        </w:rPr>
        <w:t>Teams</w:t>
      </w:r>
      <w:proofErr w:type="spellEnd"/>
      <w:r w:rsidRPr="3B05FCEC">
        <w:rPr>
          <w:rFonts w:ascii="Arial" w:eastAsia="Arial" w:hAnsi="Arial" w:cs="Arial"/>
          <w:lang w:val="es-ES"/>
        </w:rPr>
        <w:t xml:space="preserve"> una vez por semana para cada </w:t>
      </w:r>
      <w:r w:rsidRPr="00F06B60">
        <w:rPr>
          <w:rFonts w:ascii="Arial" w:eastAsia="Arial" w:hAnsi="Arial" w:cs="Arial"/>
          <w:i/>
          <w:lang w:val="es-ES"/>
        </w:rPr>
        <w:t>Sprint</w:t>
      </w:r>
      <w:r w:rsidRPr="3B05FCEC">
        <w:rPr>
          <w:rFonts w:ascii="Arial" w:eastAsia="Arial" w:hAnsi="Arial" w:cs="Arial"/>
          <w:lang w:val="es-ES"/>
        </w:rPr>
        <w:t xml:space="preserve"> y algunas en horarios extraoficiales. </w:t>
      </w:r>
    </w:p>
    <w:p w14:paraId="590D5EF0" w14:textId="68E1B868" w:rsidR="00307E0C" w:rsidRDefault="0C97665B" w:rsidP="000133A1">
      <w:pPr>
        <w:pStyle w:val="Prrafodelista"/>
        <w:numPr>
          <w:ilvl w:val="0"/>
          <w:numId w:val="31"/>
        </w:numPr>
        <w:jc w:val="both"/>
        <w:rPr>
          <w:rFonts w:ascii="Arial" w:eastAsia="Arial" w:hAnsi="Arial" w:cs="Arial"/>
        </w:rPr>
      </w:pPr>
      <w:r w:rsidRPr="3B05FCEC">
        <w:rPr>
          <w:rFonts w:ascii="Arial" w:eastAsia="Arial" w:hAnsi="Arial" w:cs="Arial"/>
          <w:lang w:val="es-ES"/>
        </w:rPr>
        <w:t xml:space="preserve">En las reuniones semanales estará prohibido tocar temas que no estén relacionados con el proyecto. </w:t>
      </w:r>
    </w:p>
    <w:p w14:paraId="42BF513B" w14:textId="6F4C90C2" w:rsidR="00307E0C" w:rsidRDefault="0C97665B" w:rsidP="000133A1">
      <w:pPr>
        <w:pStyle w:val="Prrafodelista"/>
        <w:numPr>
          <w:ilvl w:val="0"/>
          <w:numId w:val="31"/>
        </w:numPr>
        <w:jc w:val="both"/>
        <w:rPr>
          <w:rFonts w:ascii="Arial" w:eastAsia="Arial" w:hAnsi="Arial" w:cs="Arial"/>
        </w:rPr>
      </w:pPr>
      <w:r w:rsidRPr="3B05FCEC">
        <w:rPr>
          <w:rFonts w:ascii="Arial" w:eastAsia="Arial" w:hAnsi="Arial" w:cs="Arial"/>
          <w:lang w:val="es-ES"/>
        </w:rPr>
        <w:t xml:space="preserve">Las reuniones semanales son de carácter obligatorio, por lo que todos los integrantes del grupo deberán asistir de manera puntual a cada una de ellas. </w:t>
      </w:r>
    </w:p>
    <w:p w14:paraId="407FF2C4" w14:textId="4324EE0D" w:rsidR="00307E0C" w:rsidRDefault="0C97665B" w:rsidP="000133A1">
      <w:pPr>
        <w:pStyle w:val="Prrafodelista"/>
        <w:numPr>
          <w:ilvl w:val="0"/>
          <w:numId w:val="31"/>
        </w:numPr>
        <w:jc w:val="both"/>
        <w:rPr>
          <w:rFonts w:ascii="Arial" w:eastAsia="Arial" w:hAnsi="Arial" w:cs="Arial"/>
        </w:rPr>
      </w:pPr>
      <w:r w:rsidRPr="3B05FCEC">
        <w:rPr>
          <w:rFonts w:ascii="Arial" w:eastAsia="Arial" w:hAnsi="Arial" w:cs="Arial"/>
          <w:lang w:val="es-ES"/>
        </w:rPr>
        <w:t xml:space="preserve">Cada miembro del equipo debe ser responsable por las tareas que le fueron asignadas cada semana. </w:t>
      </w:r>
    </w:p>
    <w:p w14:paraId="6048C29A" w14:textId="4127DD15" w:rsidR="00307E0C" w:rsidRDefault="5E34ABD5" w:rsidP="000133A1">
      <w:pPr>
        <w:pStyle w:val="Prrafodelista"/>
        <w:numPr>
          <w:ilvl w:val="0"/>
          <w:numId w:val="31"/>
        </w:numPr>
        <w:jc w:val="both"/>
        <w:rPr>
          <w:rFonts w:ascii="Arial" w:eastAsia="Arial" w:hAnsi="Arial" w:cs="Arial"/>
        </w:rPr>
      </w:pPr>
      <w:r w:rsidRPr="3B05FCEC">
        <w:rPr>
          <w:rFonts w:ascii="Arial" w:eastAsia="Arial" w:hAnsi="Arial" w:cs="Arial"/>
          <w:lang w:val="es-ES"/>
        </w:rPr>
        <w:t>Cada miembro del equipo debe dirigirse a los demás con respeto.</w:t>
      </w:r>
    </w:p>
    <w:p w14:paraId="4F8433F7" w14:textId="6A71FD04" w:rsidR="00307E0C" w:rsidRDefault="5E34ABD5" w:rsidP="000133A1">
      <w:pPr>
        <w:pStyle w:val="Prrafodelista"/>
        <w:numPr>
          <w:ilvl w:val="0"/>
          <w:numId w:val="31"/>
        </w:numPr>
        <w:jc w:val="both"/>
        <w:rPr>
          <w:rFonts w:ascii="Arial" w:eastAsia="Arial" w:hAnsi="Arial" w:cs="Arial"/>
        </w:rPr>
      </w:pPr>
      <w:r w:rsidRPr="3B05FCEC">
        <w:rPr>
          <w:rFonts w:ascii="Arial" w:eastAsia="Arial" w:hAnsi="Arial" w:cs="Arial"/>
          <w:lang w:val="es-ES"/>
        </w:rPr>
        <w:t>Los problemas personales del equipo deben ser resueltos sin que perjudiquen el avance del proyecto.</w:t>
      </w:r>
    </w:p>
    <w:p w14:paraId="2DA31CCA" w14:textId="1761E776" w:rsidR="00307E0C" w:rsidRDefault="5E34ABD5" w:rsidP="000133A1">
      <w:pPr>
        <w:pStyle w:val="Prrafodelista"/>
        <w:numPr>
          <w:ilvl w:val="0"/>
          <w:numId w:val="31"/>
        </w:numPr>
        <w:jc w:val="both"/>
        <w:rPr>
          <w:rFonts w:ascii="Arial" w:eastAsia="Arial" w:hAnsi="Arial" w:cs="Arial"/>
        </w:rPr>
      </w:pPr>
      <w:r w:rsidRPr="3B05FCEC">
        <w:rPr>
          <w:rFonts w:ascii="Arial" w:eastAsia="Arial" w:hAnsi="Arial" w:cs="Arial"/>
          <w:lang w:val="es-ES"/>
        </w:rPr>
        <w:t>La inasistencia a una reunión debe ser justificada por medio de una excusa válida.</w:t>
      </w:r>
    </w:p>
    <w:p w14:paraId="3685FB74" w14:textId="7E77D313" w:rsidR="00307E0C" w:rsidRDefault="5E34ABD5" w:rsidP="000133A1">
      <w:pPr>
        <w:pStyle w:val="Prrafodelista"/>
        <w:numPr>
          <w:ilvl w:val="0"/>
          <w:numId w:val="31"/>
        </w:numPr>
        <w:jc w:val="both"/>
        <w:rPr>
          <w:rFonts w:ascii="Arial" w:eastAsia="Arial" w:hAnsi="Arial" w:cs="Arial"/>
        </w:rPr>
      </w:pPr>
      <w:r w:rsidRPr="3B05FCEC">
        <w:rPr>
          <w:rFonts w:ascii="Arial" w:eastAsia="Arial" w:hAnsi="Arial" w:cs="Arial"/>
          <w:lang w:val="es-ES"/>
        </w:rPr>
        <w:t>La inasistencia injustificada a una reunión se considerará como una posible causal de expulsión del grupo.</w:t>
      </w:r>
    </w:p>
    <w:p w14:paraId="3BCBDA5B" w14:textId="4E473545" w:rsidR="00981194" w:rsidRDefault="5E34ABD5" w:rsidP="000133A1">
      <w:pPr>
        <w:pStyle w:val="Prrafodelista"/>
        <w:numPr>
          <w:ilvl w:val="0"/>
          <w:numId w:val="31"/>
        </w:numPr>
        <w:jc w:val="both"/>
        <w:rPr>
          <w:rFonts w:ascii="Arial" w:eastAsia="Arial" w:hAnsi="Arial" w:cs="Arial"/>
        </w:rPr>
      </w:pPr>
      <w:r w:rsidRPr="3B05FCEC">
        <w:rPr>
          <w:rFonts w:ascii="Arial" w:eastAsia="Arial" w:hAnsi="Arial" w:cs="Arial"/>
          <w:lang w:val="es-ES"/>
        </w:rPr>
        <w:t xml:space="preserve">Las citaciones se realizarán en el formato </w:t>
      </w:r>
      <w:r w:rsidRPr="3B05FCEC">
        <w:rPr>
          <w:rFonts w:ascii="Arial" w:eastAsia="Arial" w:hAnsi="Arial" w:cs="Arial"/>
          <w:i/>
          <w:iCs/>
          <w:lang w:val="es-ES"/>
        </w:rPr>
        <w:t>IEEE</w:t>
      </w:r>
      <w:r w:rsidRPr="3B05FCEC">
        <w:rPr>
          <w:rFonts w:ascii="Arial" w:eastAsia="Arial" w:hAnsi="Arial" w:cs="Arial"/>
          <w:lang w:val="es-ES"/>
        </w:rPr>
        <w:t>, es importante que todos los miembros del equipo usen este formato al realizar sus citas.</w:t>
      </w:r>
    </w:p>
    <w:p w14:paraId="46ABEA38" w14:textId="77777777" w:rsidR="00F31B63" w:rsidRDefault="00F31B63" w:rsidP="00F31B63">
      <w:pPr>
        <w:pStyle w:val="Prrafodelista"/>
        <w:jc w:val="both"/>
        <w:rPr>
          <w:rFonts w:ascii="Arial" w:eastAsia="Arial" w:hAnsi="Arial" w:cs="Arial"/>
        </w:rPr>
      </w:pPr>
    </w:p>
    <w:p w14:paraId="4640C9AB" w14:textId="47F56DBF" w:rsidR="00284629" w:rsidRPr="0049713B" w:rsidRDefault="5E34ABD5" w:rsidP="0049713B">
      <w:pPr>
        <w:pStyle w:val="Ttulo3"/>
        <w:rPr>
          <w:rFonts w:ascii="Arial" w:eastAsia="Arial" w:hAnsi="Arial" w:cs="Arial"/>
          <w:lang w:val="es-ES"/>
        </w:rPr>
      </w:pPr>
      <w:bookmarkStart w:id="72" w:name="_Toc50534691"/>
      <w:r w:rsidRPr="0049713B">
        <w:rPr>
          <w:rFonts w:ascii="Arial" w:hAnsi="Arial" w:cs="Arial"/>
          <w:lang w:val="es-ES"/>
        </w:rPr>
        <w:t>Excusas válidas</w:t>
      </w:r>
      <w:bookmarkEnd w:id="72"/>
    </w:p>
    <w:p w14:paraId="4095A55B" w14:textId="77777777" w:rsidR="0049713B" w:rsidRDefault="0049713B" w:rsidP="00284629">
      <w:pPr>
        <w:jc w:val="both"/>
        <w:rPr>
          <w:rFonts w:ascii="Arial" w:eastAsia="Arial" w:hAnsi="Arial" w:cs="Arial"/>
          <w:b/>
          <w:lang w:val="es-ES"/>
        </w:rPr>
      </w:pPr>
    </w:p>
    <w:p w14:paraId="535BF21A" w14:textId="1C6DA27E" w:rsidR="379207BE" w:rsidRDefault="5E34ABD5" w:rsidP="3B05FCEC">
      <w:pPr>
        <w:jc w:val="both"/>
        <w:rPr>
          <w:rFonts w:ascii="Arial" w:eastAsia="Arial" w:hAnsi="Arial" w:cs="Arial"/>
          <w:lang w:val="es-ES"/>
        </w:rPr>
      </w:pPr>
      <w:r w:rsidRPr="3B05FCEC">
        <w:rPr>
          <w:rFonts w:ascii="Arial" w:eastAsia="Arial" w:hAnsi="Arial" w:cs="Arial"/>
          <w:lang w:val="es-ES"/>
        </w:rPr>
        <w:t xml:space="preserve">Ante una ausencia a una reunión, el integrante deberá presentar una excusa válida, para el equipo de </w:t>
      </w:r>
      <w:r w:rsidRPr="3B05FCEC">
        <w:rPr>
          <w:rFonts w:ascii="Arial" w:eastAsia="Arial" w:hAnsi="Arial" w:cs="Arial"/>
          <w:i/>
          <w:iCs/>
          <w:lang w:val="es-ES"/>
        </w:rPr>
        <w:t>ECO</w:t>
      </w:r>
      <w:r w:rsidRPr="3B05FCEC">
        <w:rPr>
          <w:rFonts w:ascii="Arial" w:eastAsia="Arial" w:hAnsi="Arial" w:cs="Arial"/>
          <w:lang w:val="es-ES"/>
        </w:rPr>
        <w:t xml:space="preserve"> dichas excusas serán las siguientes:</w:t>
      </w:r>
    </w:p>
    <w:p w14:paraId="030BD1A9" w14:textId="6889ED41" w:rsidR="379207BE" w:rsidRDefault="5E34ABD5" w:rsidP="3B05FCEC">
      <w:pPr>
        <w:jc w:val="both"/>
        <w:rPr>
          <w:rFonts w:ascii="Arial" w:eastAsia="Arial" w:hAnsi="Arial" w:cs="Arial"/>
          <w:lang w:val="es-ES"/>
        </w:rPr>
      </w:pPr>
      <w:r w:rsidRPr="3B05FCEC">
        <w:rPr>
          <w:rFonts w:ascii="Arial" w:eastAsia="Arial" w:hAnsi="Arial" w:cs="Arial"/>
          <w:lang w:val="es-ES"/>
        </w:rPr>
        <w:t xml:space="preserve"> </w:t>
      </w:r>
    </w:p>
    <w:p w14:paraId="739C9A43" w14:textId="1EBCE778" w:rsidR="379207BE" w:rsidRDefault="5E34ABD5" w:rsidP="000133A1">
      <w:pPr>
        <w:pStyle w:val="Prrafodelista"/>
        <w:numPr>
          <w:ilvl w:val="0"/>
          <w:numId w:val="30"/>
        </w:numPr>
        <w:jc w:val="both"/>
        <w:rPr>
          <w:rFonts w:ascii="Arial" w:eastAsia="Arial" w:hAnsi="Arial" w:cs="Arial"/>
        </w:rPr>
      </w:pPr>
      <w:r w:rsidRPr="3B05FCEC">
        <w:rPr>
          <w:rFonts w:ascii="Arial" w:eastAsia="Arial" w:hAnsi="Arial" w:cs="Arial"/>
          <w:lang w:val="es-ES"/>
        </w:rPr>
        <w:t>Emergencia médica.</w:t>
      </w:r>
    </w:p>
    <w:p w14:paraId="51B152B8" w14:textId="2C8A3861" w:rsidR="379207BE" w:rsidRDefault="5E34ABD5" w:rsidP="000133A1">
      <w:pPr>
        <w:pStyle w:val="Prrafodelista"/>
        <w:numPr>
          <w:ilvl w:val="0"/>
          <w:numId w:val="30"/>
        </w:numPr>
        <w:jc w:val="both"/>
        <w:rPr>
          <w:rFonts w:ascii="Arial" w:eastAsia="Arial" w:hAnsi="Arial" w:cs="Arial"/>
        </w:rPr>
      </w:pPr>
      <w:r w:rsidRPr="3B05FCEC">
        <w:rPr>
          <w:rFonts w:ascii="Arial" w:eastAsia="Arial" w:hAnsi="Arial" w:cs="Arial"/>
          <w:lang w:val="es-ES"/>
        </w:rPr>
        <w:t>Cita médica programada.</w:t>
      </w:r>
    </w:p>
    <w:p w14:paraId="1283BBB9" w14:textId="06F917D3" w:rsidR="379207BE" w:rsidRDefault="5E34ABD5" w:rsidP="000133A1">
      <w:pPr>
        <w:pStyle w:val="Prrafodelista"/>
        <w:numPr>
          <w:ilvl w:val="0"/>
          <w:numId w:val="30"/>
        </w:numPr>
        <w:jc w:val="both"/>
        <w:rPr>
          <w:rFonts w:ascii="Arial" w:eastAsia="Arial" w:hAnsi="Arial" w:cs="Arial"/>
        </w:rPr>
      </w:pPr>
      <w:r w:rsidRPr="3B05FCEC">
        <w:rPr>
          <w:rFonts w:ascii="Arial" w:eastAsia="Arial" w:hAnsi="Arial" w:cs="Arial"/>
          <w:lang w:val="es-ES"/>
        </w:rPr>
        <w:t>Razones personales como una tragedia familiar.</w:t>
      </w:r>
    </w:p>
    <w:p w14:paraId="3FC50ABA" w14:textId="01E8A4CA" w:rsidR="379207BE" w:rsidRDefault="5E34ABD5" w:rsidP="000133A1">
      <w:pPr>
        <w:pStyle w:val="Prrafodelista"/>
        <w:numPr>
          <w:ilvl w:val="0"/>
          <w:numId w:val="30"/>
        </w:numPr>
        <w:jc w:val="both"/>
        <w:rPr>
          <w:rFonts w:ascii="Arial" w:eastAsia="Arial" w:hAnsi="Arial" w:cs="Arial"/>
        </w:rPr>
      </w:pPr>
      <w:r w:rsidRPr="3B05FCEC">
        <w:rPr>
          <w:rFonts w:ascii="Arial" w:eastAsia="Arial" w:hAnsi="Arial" w:cs="Arial"/>
          <w:lang w:val="es-ES"/>
        </w:rPr>
        <w:lastRenderedPageBreak/>
        <w:t>Enfermedad que no le permita la asistencia y normal participación dentro de la reunión.</w:t>
      </w:r>
    </w:p>
    <w:p w14:paraId="1AA1BB62" w14:textId="77777777" w:rsidR="00F31B63" w:rsidRPr="00F31B63" w:rsidRDefault="00F31B63" w:rsidP="00F31B63">
      <w:pPr>
        <w:ind w:left="360"/>
        <w:jc w:val="both"/>
        <w:rPr>
          <w:rFonts w:ascii="Arial" w:eastAsia="Arial" w:hAnsi="Arial" w:cs="Arial"/>
        </w:rPr>
      </w:pPr>
    </w:p>
    <w:p w14:paraId="69C2975F" w14:textId="566F2B2E" w:rsidR="007B63AD" w:rsidRPr="00DA572F" w:rsidRDefault="2D8FF3AC" w:rsidP="0049713B">
      <w:pPr>
        <w:pStyle w:val="Ttulo3"/>
        <w:rPr>
          <w:rFonts w:ascii="Arial" w:eastAsia="Arial" w:hAnsi="Arial" w:cs="Arial"/>
          <w:lang w:val="es-ES"/>
        </w:rPr>
      </w:pPr>
      <w:bookmarkStart w:id="73" w:name="_Toc50534692"/>
      <w:r w:rsidRPr="0049713B">
        <w:rPr>
          <w:rFonts w:ascii="Arial" w:hAnsi="Arial" w:cs="Arial"/>
          <w:lang w:val="es-ES"/>
        </w:rPr>
        <w:t>Sanciones</w:t>
      </w:r>
      <w:r w:rsidR="5E34ABD5" w:rsidRPr="00ED5F5E">
        <w:rPr>
          <w:rFonts w:ascii="Arial" w:eastAsia="Arial" w:hAnsi="Arial" w:cs="Arial"/>
          <w:lang w:val="es-ES"/>
        </w:rPr>
        <w:t xml:space="preserve"> </w:t>
      </w:r>
      <w:r w:rsidR="5E34ABD5" w:rsidRPr="00DA572F">
        <w:rPr>
          <w:rFonts w:ascii="Arial" w:eastAsia="Arial" w:hAnsi="Arial" w:cs="Arial"/>
          <w:lang w:val="es-ES"/>
        </w:rPr>
        <w:t>y acciones correctivas</w:t>
      </w:r>
      <w:bookmarkEnd w:id="73"/>
    </w:p>
    <w:p w14:paraId="37DDE38B" w14:textId="77777777" w:rsidR="0049713B" w:rsidRPr="007B63AD" w:rsidRDefault="0049713B" w:rsidP="007B63AD">
      <w:pPr>
        <w:jc w:val="both"/>
        <w:rPr>
          <w:rFonts w:ascii="Arial" w:eastAsia="Arial" w:hAnsi="Arial" w:cs="Arial"/>
          <w:b/>
          <w:lang w:val="es-ES"/>
        </w:rPr>
      </w:pPr>
    </w:p>
    <w:p w14:paraId="6CA23F31" w14:textId="3FB65533" w:rsidR="068FE306" w:rsidRPr="0049713B" w:rsidRDefault="5E34ABD5" w:rsidP="3B05FCEC">
      <w:pPr>
        <w:jc w:val="both"/>
        <w:rPr>
          <w:rFonts w:ascii="Arial" w:eastAsia="Arial" w:hAnsi="Arial" w:cs="Arial"/>
          <w:lang w:val="es-ES"/>
        </w:rPr>
      </w:pPr>
      <w:r w:rsidRPr="3B05FCEC">
        <w:rPr>
          <w:rFonts w:ascii="Arial" w:eastAsia="Arial" w:hAnsi="Arial" w:cs="Arial"/>
          <w:lang w:val="es-ES"/>
        </w:rPr>
        <w:t xml:space="preserve">Si uno de los miembros de </w:t>
      </w:r>
      <w:r w:rsidRPr="3B05FCEC">
        <w:rPr>
          <w:rFonts w:ascii="Arial" w:eastAsia="Arial" w:hAnsi="Arial" w:cs="Arial"/>
          <w:i/>
          <w:iCs/>
          <w:lang w:val="es-ES"/>
        </w:rPr>
        <w:t>ECO</w:t>
      </w:r>
      <w:r w:rsidRPr="3B05FCEC">
        <w:rPr>
          <w:rFonts w:ascii="Arial" w:eastAsia="Arial" w:hAnsi="Arial" w:cs="Arial"/>
          <w:lang w:val="es-ES"/>
        </w:rPr>
        <w:t xml:space="preserve"> incurre en una falta a alguna de las reglas se procederá a una reunión del equipo y determinar la sanción correspondiente, éstas pueden ir </w:t>
      </w:r>
      <w:r w:rsidRPr="00FE2E13">
        <w:rPr>
          <w:rFonts w:ascii="Arial" w:eastAsia="Arial" w:hAnsi="Arial" w:cs="Arial"/>
          <w:lang w:val="es-ES"/>
        </w:rPr>
        <w:t xml:space="preserve">desde </w:t>
      </w:r>
      <w:r w:rsidR="5FE4CC38" w:rsidRPr="00FE2E13">
        <w:rPr>
          <w:rFonts w:ascii="Arial" w:eastAsia="Arial" w:hAnsi="Arial" w:cs="Arial"/>
          <w:lang w:val="es-ES"/>
        </w:rPr>
        <w:t>l</w:t>
      </w:r>
      <w:r w:rsidR="0050542E">
        <w:rPr>
          <w:rFonts w:ascii="Arial" w:eastAsia="Arial" w:hAnsi="Arial" w:cs="Arial"/>
          <w:lang w:val="es-ES"/>
        </w:rPr>
        <w:t>lamados</w:t>
      </w:r>
      <w:r>
        <w:rPr>
          <w:rFonts w:ascii="Arial" w:eastAsia="Arial" w:hAnsi="Arial" w:cs="Arial"/>
          <w:lang w:val="es-ES"/>
        </w:rPr>
        <w:t xml:space="preserve"> de</w:t>
      </w:r>
      <w:r w:rsidRPr="3B05FCEC">
        <w:rPr>
          <w:rFonts w:ascii="Arial" w:eastAsia="Arial" w:hAnsi="Arial" w:cs="Arial"/>
          <w:lang w:val="es-ES"/>
        </w:rPr>
        <w:t xml:space="preserve"> </w:t>
      </w:r>
      <w:r w:rsidR="0050542E">
        <w:rPr>
          <w:rFonts w:ascii="Arial" w:eastAsia="Arial" w:hAnsi="Arial" w:cs="Arial"/>
          <w:lang w:val="es-ES"/>
        </w:rPr>
        <w:t xml:space="preserve">atención </w:t>
      </w:r>
      <w:r w:rsidR="00FE2E13">
        <w:rPr>
          <w:rFonts w:ascii="Arial" w:eastAsia="Arial" w:hAnsi="Arial" w:cs="Arial"/>
          <w:lang w:val="es-ES"/>
        </w:rPr>
        <w:t>en frente de todo</w:t>
      </w:r>
      <w:r w:rsidRPr="3B05FCEC">
        <w:rPr>
          <w:rFonts w:ascii="Arial" w:eastAsia="Arial" w:hAnsi="Arial" w:cs="Arial"/>
          <w:lang w:val="es-ES"/>
        </w:rPr>
        <w:t xml:space="preserve"> el grupo hasta la expulsión del integrante del equipo de trabajo, depende de la concurrencia a estas faltas.</w:t>
      </w:r>
    </w:p>
    <w:p w14:paraId="68990F9F" w14:textId="77777777" w:rsidR="00317559" w:rsidRDefault="00317559" w:rsidP="3B05FCEC">
      <w:pPr>
        <w:jc w:val="both"/>
        <w:rPr>
          <w:rFonts w:ascii="Arial" w:eastAsia="Arial" w:hAnsi="Arial" w:cs="Arial"/>
        </w:rPr>
      </w:pPr>
    </w:p>
    <w:p w14:paraId="20181E47" w14:textId="21B6B217" w:rsidR="008C6D6E" w:rsidRPr="00637A39" w:rsidRDefault="31F233C8" w:rsidP="008C6D6E">
      <w:pPr>
        <w:pStyle w:val="Ttulo2"/>
        <w:rPr>
          <w:rFonts w:ascii="Arial" w:eastAsia="Arial" w:hAnsi="Arial" w:cs="Arial"/>
          <w:sz w:val="24"/>
          <w:szCs w:val="24"/>
        </w:rPr>
      </w:pPr>
      <w:bookmarkStart w:id="74" w:name="_Toc50534693"/>
      <w:r w:rsidRPr="3B05FCEC">
        <w:rPr>
          <w:rFonts w:ascii="Arial" w:eastAsia="Arial" w:hAnsi="Arial" w:cs="Arial"/>
          <w:sz w:val="24"/>
          <w:szCs w:val="24"/>
        </w:rPr>
        <w:t>Análisis y administración de r</w:t>
      </w:r>
      <w:r w:rsidR="51CDC00F" w:rsidRPr="3B05FCEC">
        <w:rPr>
          <w:rFonts w:ascii="Arial" w:eastAsia="Arial" w:hAnsi="Arial" w:cs="Arial"/>
          <w:sz w:val="24"/>
          <w:szCs w:val="24"/>
        </w:rPr>
        <w:t>iesgos</w:t>
      </w:r>
      <w:bookmarkEnd w:id="74"/>
    </w:p>
    <w:p w14:paraId="012124FD" w14:textId="77777777" w:rsidR="00E953BE" w:rsidRPr="00E953BE" w:rsidRDefault="00E953BE" w:rsidP="00EB6575">
      <w:pPr>
        <w:jc w:val="both"/>
      </w:pPr>
    </w:p>
    <w:p w14:paraId="52BAA337" w14:textId="77040BCB" w:rsidR="00E435E3" w:rsidRDefault="00E435E3" w:rsidP="00EB6575">
      <w:pPr>
        <w:jc w:val="both"/>
        <w:rPr>
          <w:rFonts w:ascii="Arial" w:eastAsia="Arial" w:hAnsi="Arial" w:cs="Arial"/>
          <w:lang w:val="es-ES"/>
        </w:rPr>
      </w:pPr>
      <w:r>
        <w:rPr>
          <w:rFonts w:ascii="Arial" w:eastAsia="Arial" w:hAnsi="Arial" w:cs="Arial"/>
          <w:lang w:val="es-ES"/>
        </w:rPr>
        <w:t>Se realizó un análisis de riesgos con el fin de identificar aquellos que de alguna forma amenazan al proyecto o su correcto desarrollo dentro del contexto planteado por el grupo de trabajo.</w:t>
      </w:r>
    </w:p>
    <w:p w14:paraId="37A7E627" w14:textId="77777777" w:rsidR="00E953BE" w:rsidRPr="00E435E3" w:rsidRDefault="00E953BE" w:rsidP="00E435E3"/>
    <w:p w14:paraId="0AC928CB" w14:textId="7538AD8C" w:rsidR="00CF520A" w:rsidRDefault="008E13B4" w:rsidP="00CF520A">
      <w:pPr>
        <w:pStyle w:val="Ttulo3"/>
        <w:rPr>
          <w:rFonts w:ascii="Arial" w:eastAsia="Arial" w:hAnsi="Arial" w:cs="Arial"/>
        </w:rPr>
      </w:pPr>
      <w:bookmarkStart w:id="75" w:name="_Toc50534694"/>
      <w:r>
        <w:rPr>
          <w:rFonts w:ascii="Arial" w:eastAsia="Arial" w:hAnsi="Arial" w:cs="Arial"/>
        </w:rPr>
        <w:t>Proceso de i</w:t>
      </w:r>
      <w:r w:rsidR="008772D0">
        <w:rPr>
          <w:rFonts w:ascii="Arial" w:eastAsia="Arial" w:hAnsi="Arial" w:cs="Arial"/>
        </w:rPr>
        <w:t>dentificación de riesgos</w:t>
      </w:r>
      <w:bookmarkEnd w:id="75"/>
    </w:p>
    <w:p w14:paraId="0141E204" w14:textId="77777777" w:rsidR="0049713B" w:rsidRPr="0049713B" w:rsidRDefault="0049713B" w:rsidP="0049713B"/>
    <w:p w14:paraId="372B2562" w14:textId="10AAAB36" w:rsidR="00FE537C" w:rsidRDefault="00E435E3" w:rsidP="00012401">
      <w:pPr>
        <w:jc w:val="both"/>
        <w:rPr>
          <w:rFonts w:ascii="Arial" w:eastAsia="Arial" w:hAnsi="Arial" w:cs="Arial"/>
          <w:lang w:val="es-ES"/>
        </w:rPr>
      </w:pPr>
      <w:r>
        <w:rPr>
          <w:rFonts w:ascii="Arial" w:eastAsia="Arial" w:hAnsi="Arial" w:cs="Arial"/>
          <w:lang w:val="es-ES"/>
        </w:rPr>
        <w:t xml:space="preserve">Para identificar cada uno de los riesgos encontrados en el proyecto se siguió </w:t>
      </w:r>
      <w:r w:rsidR="00606814">
        <w:rPr>
          <w:rFonts w:ascii="Arial" w:eastAsia="Arial" w:hAnsi="Arial" w:cs="Arial"/>
          <w:lang w:val="es-ES"/>
        </w:rPr>
        <w:t xml:space="preserve">un proceso sistemático que permitió </w:t>
      </w:r>
      <w:r w:rsidR="00D8378A">
        <w:rPr>
          <w:rFonts w:ascii="Arial" w:eastAsia="Arial" w:hAnsi="Arial" w:cs="Arial"/>
          <w:lang w:val="es-ES"/>
        </w:rPr>
        <w:t xml:space="preserve">identificar, </w:t>
      </w:r>
      <w:r w:rsidR="00751827">
        <w:rPr>
          <w:rFonts w:ascii="Arial" w:eastAsia="Arial" w:hAnsi="Arial" w:cs="Arial"/>
          <w:lang w:val="es-ES"/>
        </w:rPr>
        <w:t>clasificar</w:t>
      </w:r>
      <w:r w:rsidR="00B13937">
        <w:rPr>
          <w:rFonts w:ascii="Arial" w:eastAsia="Arial" w:hAnsi="Arial" w:cs="Arial"/>
          <w:lang w:val="es-ES"/>
        </w:rPr>
        <w:t xml:space="preserve">, </w:t>
      </w:r>
      <w:r w:rsidR="00725D84">
        <w:rPr>
          <w:rFonts w:ascii="Arial" w:eastAsia="Arial" w:hAnsi="Arial" w:cs="Arial"/>
          <w:lang w:val="es-ES"/>
        </w:rPr>
        <w:t>encontrar</w:t>
      </w:r>
      <w:r w:rsidR="00647B96">
        <w:rPr>
          <w:rFonts w:ascii="Arial" w:eastAsia="Arial" w:hAnsi="Arial" w:cs="Arial"/>
          <w:lang w:val="es-ES"/>
        </w:rPr>
        <w:t xml:space="preserve"> causas</w:t>
      </w:r>
      <w:r w:rsidR="00E0639E">
        <w:rPr>
          <w:rFonts w:ascii="Arial" w:eastAsia="Arial" w:hAnsi="Arial" w:cs="Arial"/>
          <w:lang w:val="es-ES"/>
        </w:rPr>
        <w:t>,</w:t>
      </w:r>
      <w:r w:rsidR="00647B96">
        <w:rPr>
          <w:rFonts w:ascii="Arial" w:eastAsia="Arial" w:hAnsi="Arial" w:cs="Arial"/>
          <w:lang w:val="es-ES"/>
        </w:rPr>
        <w:t xml:space="preserve"> analizar</w:t>
      </w:r>
      <w:r w:rsidR="00E0639E">
        <w:rPr>
          <w:rFonts w:ascii="Arial" w:eastAsia="Arial" w:hAnsi="Arial" w:cs="Arial"/>
          <w:lang w:val="es-ES"/>
        </w:rPr>
        <w:t xml:space="preserve"> posibles consecuencias</w:t>
      </w:r>
      <w:r w:rsidR="00751827">
        <w:rPr>
          <w:rFonts w:ascii="Arial" w:eastAsia="Arial" w:hAnsi="Arial" w:cs="Arial"/>
          <w:lang w:val="es-ES"/>
        </w:rPr>
        <w:t xml:space="preserve"> y </w:t>
      </w:r>
      <w:r w:rsidR="00B13937">
        <w:rPr>
          <w:rFonts w:ascii="Arial" w:eastAsia="Arial" w:hAnsi="Arial" w:cs="Arial"/>
          <w:lang w:val="es-ES"/>
        </w:rPr>
        <w:t>validar opciones que redujeran los impactos</w:t>
      </w:r>
      <w:r w:rsidR="00134E65">
        <w:rPr>
          <w:rFonts w:ascii="Arial" w:eastAsia="Arial" w:hAnsi="Arial" w:cs="Arial"/>
          <w:lang w:val="es-ES"/>
        </w:rPr>
        <w:t xml:space="preserve"> negativos</w:t>
      </w:r>
      <w:r w:rsidR="00B13937">
        <w:rPr>
          <w:rFonts w:ascii="Arial" w:eastAsia="Arial" w:hAnsi="Arial" w:cs="Arial"/>
          <w:lang w:val="es-ES"/>
        </w:rPr>
        <w:t xml:space="preserve"> de los riesgos</w:t>
      </w:r>
      <w:r w:rsidR="00134E65">
        <w:rPr>
          <w:rFonts w:ascii="Arial" w:eastAsia="Arial" w:hAnsi="Arial" w:cs="Arial"/>
          <w:lang w:val="es-ES"/>
        </w:rPr>
        <w:t xml:space="preserve"> sobre el proyecto. </w:t>
      </w:r>
      <w:r w:rsidR="001D0BE2">
        <w:rPr>
          <w:rFonts w:ascii="Arial" w:eastAsia="Arial" w:hAnsi="Arial" w:cs="Arial"/>
          <w:lang w:val="es-ES"/>
        </w:rPr>
        <w:t xml:space="preserve">Los resultados de estos análisis fueron plasmados en el documento </w:t>
      </w:r>
      <w:r w:rsidR="00EB1764">
        <w:rPr>
          <w:rFonts w:ascii="Arial" w:eastAsia="Arial" w:hAnsi="Arial" w:cs="Arial"/>
          <w:lang w:val="es-ES"/>
        </w:rPr>
        <w:t>de</w:t>
      </w:r>
      <w:r w:rsidR="001D0BE2">
        <w:rPr>
          <w:rFonts w:ascii="Arial" w:eastAsia="Arial" w:hAnsi="Arial" w:cs="Arial"/>
          <w:lang w:val="es-ES"/>
        </w:rPr>
        <w:t xml:space="preserve"> </w:t>
      </w:r>
      <w:r w:rsidR="001D0BE2" w:rsidRPr="005A3FEB">
        <w:rPr>
          <w:rFonts w:ascii="Arial" w:eastAsia="Arial" w:hAnsi="Arial" w:cs="Arial"/>
          <w:lang w:val="es-ES"/>
        </w:rPr>
        <w:t>Matriz de Riesgos (</w:t>
      </w:r>
      <w:hyperlink r:id="rId32" w:history="1">
        <w:r w:rsidR="001D0BE2" w:rsidRPr="005A3FEB">
          <w:rPr>
            <w:rStyle w:val="Hipervnculo"/>
            <w:rFonts w:ascii="Arial" w:eastAsia="Arial" w:hAnsi="Arial" w:cs="Arial"/>
            <w:lang w:val="es-ES"/>
          </w:rPr>
          <w:t>ver anexo</w:t>
        </w:r>
        <w:r w:rsidR="005A3FEB" w:rsidRPr="005A3FEB">
          <w:rPr>
            <w:rStyle w:val="Hipervnculo"/>
            <w:rFonts w:ascii="Arial" w:eastAsia="Arial" w:hAnsi="Arial" w:cs="Arial"/>
            <w:lang w:val="es-ES"/>
          </w:rPr>
          <w:t xml:space="preserve"> tabla matriz de riesgos</w:t>
        </w:r>
      </w:hyperlink>
      <w:r w:rsidR="001D0BE2" w:rsidRPr="005A3FEB">
        <w:rPr>
          <w:rFonts w:ascii="Arial" w:eastAsia="Arial" w:hAnsi="Arial" w:cs="Arial"/>
          <w:lang w:val="es-ES"/>
        </w:rPr>
        <w:t>)</w:t>
      </w:r>
      <w:r w:rsidR="001D0BE2">
        <w:rPr>
          <w:rFonts w:ascii="Arial" w:eastAsia="Arial" w:hAnsi="Arial" w:cs="Arial"/>
          <w:lang w:val="es-ES"/>
        </w:rPr>
        <w:t xml:space="preserve"> donde se explica cada uno de los resultados de este proceso. </w:t>
      </w:r>
      <w:r w:rsidR="00F430CA">
        <w:rPr>
          <w:rFonts w:ascii="Arial" w:eastAsia="Arial" w:hAnsi="Arial" w:cs="Arial"/>
          <w:lang w:val="es-ES"/>
        </w:rPr>
        <w:t xml:space="preserve">Este proceso fue realizado en el inicio del proyecto, sin embargo, será un proceso continuo </w:t>
      </w:r>
      <w:r w:rsidR="00415A89">
        <w:rPr>
          <w:rFonts w:ascii="Arial" w:eastAsia="Arial" w:hAnsi="Arial" w:cs="Arial"/>
          <w:lang w:val="es-ES"/>
        </w:rPr>
        <w:t>que se seguirá ejecutando</w:t>
      </w:r>
      <w:r w:rsidR="00CD2B4B">
        <w:rPr>
          <w:rFonts w:ascii="Arial" w:eastAsia="Arial" w:hAnsi="Arial" w:cs="Arial"/>
          <w:lang w:val="es-ES"/>
        </w:rPr>
        <w:t xml:space="preserve"> largo</w:t>
      </w:r>
      <w:r w:rsidR="00B87360">
        <w:rPr>
          <w:rFonts w:ascii="Arial" w:eastAsia="Arial" w:hAnsi="Arial" w:cs="Arial"/>
          <w:lang w:val="es-ES"/>
        </w:rPr>
        <w:t xml:space="preserve"> del desarrollo general del proyecto, con el fin de encontrar nuevos riesgos que puedan aparecer en las siguientes etapas o que hayan sido pasados por alto en esta primera etapa.</w:t>
      </w:r>
      <w:r w:rsidR="00473481">
        <w:rPr>
          <w:rFonts w:ascii="Arial" w:eastAsia="Arial" w:hAnsi="Arial" w:cs="Arial"/>
          <w:lang w:val="es-ES"/>
        </w:rPr>
        <w:t xml:space="preserve"> Este proceso es descrito de forma más precisa en el diagrama </w:t>
      </w:r>
      <w:r w:rsidR="00473481" w:rsidRPr="005D1213">
        <w:rPr>
          <w:rFonts w:ascii="Arial" w:eastAsia="Arial" w:hAnsi="Arial" w:cs="Arial"/>
          <w:lang w:val="es-ES"/>
        </w:rPr>
        <w:t>BPMN de proceso de identificación de riesgos.</w:t>
      </w:r>
    </w:p>
    <w:p w14:paraId="188192AA" w14:textId="4C40BCA2" w:rsidR="00DA7646" w:rsidRDefault="004E3AFB" w:rsidP="00012401">
      <w:pPr>
        <w:jc w:val="both"/>
        <w:rPr>
          <w:rFonts w:ascii="Arial" w:eastAsia="Arial" w:hAnsi="Arial" w:cs="Arial"/>
          <w:lang w:val="es-ES"/>
        </w:rPr>
      </w:pPr>
      <w:r>
        <w:rPr>
          <w:noProof/>
        </w:rPr>
        <w:drawing>
          <wp:inline distT="0" distB="0" distL="0" distR="0" wp14:anchorId="2A19139E" wp14:editId="3FCA332A">
            <wp:extent cx="5612130" cy="1381125"/>
            <wp:effectExtent l="0" t="0" r="762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19801"/>
                    <a:stretch/>
                  </pic:blipFill>
                  <pic:spPr bwMode="auto">
                    <a:xfrm>
                      <a:off x="0" y="0"/>
                      <a:ext cx="5612130" cy="1381125"/>
                    </a:xfrm>
                    <a:prstGeom prst="rect">
                      <a:avLst/>
                    </a:prstGeom>
                    <a:noFill/>
                    <a:ln>
                      <a:noFill/>
                    </a:ln>
                    <a:extLst>
                      <a:ext uri="{53640926-AAD7-44D8-BBD7-CCE9431645EC}">
                        <a14:shadowObscured xmlns:a14="http://schemas.microsoft.com/office/drawing/2010/main"/>
                      </a:ext>
                    </a:extLst>
                  </pic:spPr>
                </pic:pic>
              </a:graphicData>
            </a:graphic>
          </wp:inline>
        </w:drawing>
      </w:r>
    </w:p>
    <w:p w14:paraId="1374EE79" w14:textId="31995103" w:rsidR="00757D9F" w:rsidRPr="00757D9F" w:rsidRDefault="00757D9F" w:rsidP="00757D9F">
      <w:pPr>
        <w:pStyle w:val="Descripcin"/>
        <w:jc w:val="center"/>
        <w:rPr>
          <w:rFonts w:ascii="Arial" w:eastAsia="Arial" w:hAnsi="Arial" w:cs="Arial"/>
          <w:color w:val="auto"/>
          <w:lang w:val="es-ES"/>
        </w:rPr>
      </w:pPr>
      <w:bookmarkStart w:id="76" w:name="_Toc50574226"/>
      <w:r w:rsidRPr="00757D9F">
        <w:rPr>
          <w:rFonts w:ascii="Arial" w:hAnsi="Arial" w:cs="Arial"/>
          <w:color w:val="auto"/>
        </w:rPr>
        <w:t xml:space="preserve">Figura </w:t>
      </w:r>
      <w:r w:rsidRPr="00757D9F">
        <w:rPr>
          <w:rFonts w:ascii="Arial" w:hAnsi="Arial" w:cs="Arial"/>
          <w:color w:val="auto"/>
        </w:rPr>
        <w:fldChar w:fldCharType="begin"/>
      </w:r>
      <w:r w:rsidRPr="00757D9F">
        <w:rPr>
          <w:rFonts w:ascii="Arial" w:hAnsi="Arial" w:cs="Arial"/>
          <w:color w:val="auto"/>
        </w:rPr>
        <w:instrText xml:space="preserve"> SEQ Figura \* ARABIC </w:instrText>
      </w:r>
      <w:r w:rsidRPr="00757D9F">
        <w:rPr>
          <w:rFonts w:ascii="Arial" w:hAnsi="Arial" w:cs="Arial"/>
          <w:color w:val="auto"/>
        </w:rPr>
        <w:fldChar w:fldCharType="separate"/>
      </w:r>
      <w:r w:rsidR="00B36BDE">
        <w:rPr>
          <w:rFonts w:ascii="Arial" w:hAnsi="Arial" w:cs="Arial"/>
          <w:noProof/>
          <w:color w:val="auto"/>
        </w:rPr>
        <w:t>8</w:t>
      </w:r>
      <w:r w:rsidRPr="00757D9F">
        <w:rPr>
          <w:rFonts w:ascii="Arial" w:hAnsi="Arial" w:cs="Arial"/>
          <w:color w:val="auto"/>
        </w:rPr>
        <w:fldChar w:fldCharType="end"/>
      </w:r>
      <w:r w:rsidRPr="00757D9F">
        <w:rPr>
          <w:rFonts w:ascii="Arial" w:hAnsi="Arial" w:cs="Arial"/>
          <w:color w:val="auto"/>
        </w:rPr>
        <w:t xml:space="preserve"> Diagrama BPMN Identificación de Riesgos</w:t>
      </w:r>
      <w:bookmarkEnd w:id="76"/>
    </w:p>
    <w:p w14:paraId="14513014" w14:textId="6D750A2A" w:rsidR="00637A39" w:rsidRDefault="00B33E23" w:rsidP="00012401">
      <w:pPr>
        <w:pStyle w:val="Ttulo3"/>
        <w:jc w:val="both"/>
        <w:rPr>
          <w:rFonts w:ascii="Arial" w:eastAsia="Arial" w:hAnsi="Arial" w:cs="Arial"/>
        </w:rPr>
      </w:pPr>
      <w:bookmarkStart w:id="77" w:name="_Toc50534695"/>
      <w:r>
        <w:rPr>
          <w:rFonts w:ascii="Arial" w:eastAsia="Arial" w:hAnsi="Arial" w:cs="Arial"/>
        </w:rPr>
        <w:t>C</w:t>
      </w:r>
      <w:r w:rsidR="00222533">
        <w:rPr>
          <w:rFonts w:ascii="Arial" w:eastAsia="Arial" w:hAnsi="Arial" w:cs="Arial"/>
        </w:rPr>
        <w:t>lasificación</w:t>
      </w:r>
      <w:r w:rsidR="00637A39">
        <w:rPr>
          <w:rFonts w:ascii="Arial" w:eastAsia="Arial" w:hAnsi="Arial" w:cs="Arial"/>
        </w:rPr>
        <w:t xml:space="preserve"> de riesgos</w:t>
      </w:r>
      <w:bookmarkEnd w:id="77"/>
    </w:p>
    <w:p w14:paraId="24D381CD" w14:textId="77777777" w:rsidR="0049713B" w:rsidRPr="0049713B" w:rsidRDefault="0049713B" w:rsidP="1CAAD618">
      <w:pPr>
        <w:ind w:firstLine="708"/>
      </w:pPr>
    </w:p>
    <w:p w14:paraId="2782958A" w14:textId="2BE16EF3" w:rsidR="005A3B96" w:rsidRDefault="00755BC6" w:rsidP="00012401">
      <w:pPr>
        <w:jc w:val="both"/>
        <w:rPr>
          <w:rFonts w:ascii="Arial" w:eastAsia="Arial" w:hAnsi="Arial" w:cs="Arial"/>
          <w:lang w:val="es-ES"/>
        </w:rPr>
      </w:pPr>
      <w:r>
        <w:rPr>
          <w:rFonts w:ascii="Arial" w:eastAsia="Arial" w:hAnsi="Arial" w:cs="Arial"/>
          <w:lang w:val="es-ES"/>
        </w:rPr>
        <w:t xml:space="preserve">Con el fin de tener mayor control </w:t>
      </w:r>
      <w:r w:rsidR="00C44EBC">
        <w:rPr>
          <w:rFonts w:ascii="Arial" w:eastAsia="Arial" w:hAnsi="Arial" w:cs="Arial"/>
          <w:lang w:val="es-ES"/>
        </w:rPr>
        <w:t xml:space="preserve">y conocimiento </w:t>
      </w:r>
      <w:r>
        <w:rPr>
          <w:rFonts w:ascii="Arial" w:eastAsia="Arial" w:hAnsi="Arial" w:cs="Arial"/>
          <w:lang w:val="es-ES"/>
        </w:rPr>
        <w:t>sobre los riesgos se realizó una clasificación</w:t>
      </w:r>
      <w:r w:rsidR="00F11F31">
        <w:rPr>
          <w:rFonts w:ascii="Arial" w:eastAsia="Arial" w:hAnsi="Arial" w:cs="Arial"/>
          <w:lang w:val="es-ES"/>
        </w:rPr>
        <w:t xml:space="preserve"> </w:t>
      </w:r>
      <w:r w:rsidR="005A3B96">
        <w:rPr>
          <w:rFonts w:ascii="Arial" w:eastAsia="Arial" w:hAnsi="Arial" w:cs="Arial"/>
          <w:lang w:val="es-ES"/>
        </w:rPr>
        <w:t>acorde a su origen de la siguiente forma:</w:t>
      </w:r>
    </w:p>
    <w:p w14:paraId="57AFA17A" w14:textId="77777777" w:rsidR="005A3B96" w:rsidRPr="009A70F9" w:rsidRDefault="005A3B96" w:rsidP="000133A1">
      <w:pPr>
        <w:pStyle w:val="Prrafodelista"/>
        <w:numPr>
          <w:ilvl w:val="0"/>
          <w:numId w:val="3"/>
        </w:numPr>
        <w:jc w:val="both"/>
        <w:rPr>
          <w:rFonts w:ascii="Arial" w:eastAsia="Arial" w:hAnsi="Arial" w:cs="Arial"/>
          <w:lang w:val="es-ES"/>
        </w:rPr>
      </w:pPr>
      <w:r w:rsidRPr="009A70F9">
        <w:rPr>
          <w:rFonts w:ascii="Arial" w:eastAsia="Arial" w:hAnsi="Arial" w:cs="Arial"/>
          <w:lang w:val="es-ES"/>
        </w:rPr>
        <w:t>Interno: si el riesgo es propio del equipo de trabajo</w:t>
      </w:r>
    </w:p>
    <w:p w14:paraId="07D2B711" w14:textId="77777777" w:rsidR="005A3B96" w:rsidRPr="009A70F9" w:rsidRDefault="005A3B96" w:rsidP="000133A1">
      <w:pPr>
        <w:pStyle w:val="Prrafodelista"/>
        <w:numPr>
          <w:ilvl w:val="0"/>
          <w:numId w:val="3"/>
        </w:numPr>
        <w:jc w:val="both"/>
        <w:rPr>
          <w:rFonts w:ascii="Arial" w:eastAsia="Arial" w:hAnsi="Arial" w:cs="Arial"/>
          <w:lang w:val="es-ES"/>
        </w:rPr>
      </w:pPr>
      <w:r w:rsidRPr="009A70F9">
        <w:rPr>
          <w:rFonts w:ascii="Arial" w:eastAsia="Arial" w:hAnsi="Arial" w:cs="Arial"/>
          <w:lang w:val="es-ES"/>
        </w:rPr>
        <w:t>Externo: si el riesgo proviene de un actor que no pertenece al equipo de trabajo</w:t>
      </w:r>
    </w:p>
    <w:p w14:paraId="39C5B050" w14:textId="77777777" w:rsidR="005A3B96" w:rsidRPr="009A70F9" w:rsidRDefault="005A3B96" w:rsidP="000133A1">
      <w:pPr>
        <w:pStyle w:val="Prrafodelista"/>
        <w:numPr>
          <w:ilvl w:val="0"/>
          <w:numId w:val="3"/>
        </w:numPr>
        <w:jc w:val="both"/>
        <w:rPr>
          <w:rFonts w:ascii="Arial" w:eastAsia="Arial" w:hAnsi="Arial" w:cs="Arial"/>
          <w:lang w:val="es-ES"/>
        </w:rPr>
      </w:pPr>
      <w:r w:rsidRPr="009A70F9">
        <w:rPr>
          <w:rFonts w:ascii="Arial" w:eastAsia="Arial" w:hAnsi="Arial" w:cs="Arial"/>
          <w:lang w:val="es-ES"/>
        </w:rPr>
        <w:t xml:space="preserve">Tecnológico: </w:t>
      </w:r>
      <w:r>
        <w:rPr>
          <w:rFonts w:ascii="Arial" w:eastAsia="Arial" w:hAnsi="Arial" w:cs="Arial"/>
          <w:lang w:val="es-ES"/>
        </w:rPr>
        <w:t>si el riesgo es propio de la tecnología usada</w:t>
      </w:r>
    </w:p>
    <w:p w14:paraId="7009BC2F" w14:textId="77777777" w:rsidR="005A3B96" w:rsidRDefault="005A3B96" w:rsidP="00012401">
      <w:pPr>
        <w:jc w:val="both"/>
        <w:rPr>
          <w:rFonts w:ascii="Arial" w:eastAsia="Arial" w:hAnsi="Arial" w:cs="Arial"/>
          <w:lang w:val="es-ES"/>
        </w:rPr>
      </w:pPr>
    </w:p>
    <w:p w14:paraId="78B7E33C" w14:textId="26213D61" w:rsidR="000D7FAD" w:rsidRDefault="005A3B96" w:rsidP="00D032E2">
      <w:pPr>
        <w:jc w:val="both"/>
        <w:rPr>
          <w:rFonts w:ascii="Arial" w:eastAsia="Arial" w:hAnsi="Arial" w:cs="Arial"/>
          <w:lang w:val="es-ES"/>
        </w:rPr>
      </w:pPr>
      <w:r>
        <w:rPr>
          <w:rFonts w:ascii="Arial" w:eastAsia="Arial" w:hAnsi="Arial" w:cs="Arial"/>
          <w:lang w:val="es-ES"/>
        </w:rPr>
        <w:t xml:space="preserve">Adicionalmente se identificaron las causas que hacían que el riesgo apareciera y las consecuencias que este podría traer sobre el desarrollo del proyecto. </w:t>
      </w:r>
      <w:r w:rsidR="00D032E2">
        <w:rPr>
          <w:rFonts w:ascii="Arial" w:eastAsia="Arial" w:hAnsi="Arial" w:cs="Arial"/>
          <w:lang w:val="es-ES"/>
        </w:rPr>
        <w:t xml:space="preserve">Por </w:t>
      </w:r>
      <w:r w:rsidR="001B2414">
        <w:rPr>
          <w:rFonts w:ascii="Arial" w:eastAsia="Arial" w:hAnsi="Arial" w:cs="Arial"/>
          <w:lang w:val="es-ES"/>
        </w:rPr>
        <w:t>último,</w:t>
      </w:r>
      <w:r w:rsidR="00116863">
        <w:rPr>
          <w:rFonts w:ascii="Arial" w:eastAsia="Arial" w:hAnsi="Arial" w:cs="Arial"/>
          <w:lang w:val="es-ES"/>
        </w:rPr>
        <w:t xml:space="preserve"> </w:t>
      </w:r>
      <w:r w:rsidR="002D6E4B">
        <w:rPr>
          <w:rFonts w:ascii="Arial" w:eastAsia="Arial" w:hAnsi="Arial" w:cs="Arial"/>
          <w:lang w:val="es-ES"/>
        </w:rPr>
        <w:t xml:space="preserve">se </w:t>
      </w:r>
      <w:r w:rsidR="002509A7">
        <w:rPr>
          <w:rFonts w:ascii="Arial" w:eastAsia="Arial" w:hAnsi="Arial" w:cs="Arial"/>
          <w:lang w:val="es-ES"/>
        </w:rPr>
        <w:t>definió una escala de valores con el fin de cuantificar los riesgos</w:t>
      </w:r>
      <w:r w:rsidR="00E31372">
        <w:rPr>
          <w:rFonts w:ascii="Arial" w:eastAsia="Arial" w:hAnsi="Arial" w:cs="Arial"/>
          <w:lang w:val="es-ES"/>
        </w:rPr>
        <w:t>. Esta escala es aplicada a dos variables</w:t>
      </w:r>
      <w:r w:rsidR="000C5802">
        <w:rPr>
          <w:rFonts w:ascii="Arial" w:eastAsia="Arial" w:hAnsi="Arial" w:cs="Arial"/>
          <w:lang w:val="es-ES"/>
        </w:rPr>
        <w:t xml:space="preserve"> que poseen</w:t>
      </w:r>
      <w:r w:rsidR="008C6CCE">
        <w:rPr>
          <w:rFonts w:ascii="Arial" w:eastAsia="Arial" w:hAnsi="Arial" w:cs="Arial"/>
          <w:lang w:val="es-ES"/>
        </w:rPr>
        <w:t xml:space="preserve"> valores</w:t>
      </w:r>
      <w:r w:rsidR="00421903">
        <w:rPr>
          <w:rFonts w:ascii="Arial" w:eastAsia="Arial" w:hAnsi="Arial" w:cs="Arial"/>
          <w:lang w:val="es-ES"/>
        </w:rPr>
        <w:t xml:space="preserve"> numéricos y van desde 1 hasta 5</w:t>
      </w:r>
      <w:r w:rsidR="002419FC">
        <w:rPr>
          <w:rFonts w:ascii="Arial" w:eastAsia="Arial" w:hAnsi="Arial" w:cs="Arial"/>
          <w:lang w:val="es-ES"/>
        </w:rPr>
        <w:t xml:space="preserve">, </w:t>
      </w:r>
      <w:r w:rsidR="001044AF">
        <w:rPr>
          <w:rFonts w:ascii="Arial" w:eastAsia="Arial" w:hAnsi="Arial" w:cs="Arial"/>
          <w:lang w:val="es-ES"/>
        </w:rPr>
        <w:t>y son</w:t>
      </w:r>
      <w:r w:rsidR="002419FC">
        <w:rPr>
          <w:rFonts w:ascii="Arial" w:eastAsia="Arial" w:hAnsi="Arial" w:cs="Arial"/>
          <w:lang w:val="es-ES"/>
        </w:rPr>
        <w:t xml:space="preserve"> interpretado</w:t>
      </w:r>
      <w:r w:rsidR="001044AF">
        <w:rPr>
          <w:rFonts w:ascii="Arial" w:eastAsia="Arial" w:hAnsi="Arial" w:cs="Arial"/>
          <w:lang w:val="es-ES"/>
        </w:rPr>
        <w:t>s de</w:t>
      </w:r>
      <w:r w:rsidR="002419FC">
        <w:rPr>
          <w:rFonts w:ascii="Arial" w:eastAsia="Arial" w:hAnsi="Arial" w:cs="Arial"/>
          <w:lang w:val="es-ES"/>
        </w:rPr>
        <w:t xml:space="preserve"> la siguiente forma</w:t>
      </w:r>
      <w:r w:rsidR="000D7FAD">
        <w:rPr>
          <w:rFonts w:ascii="Arial" w:eastAsia="Arial" w:hAnsi="Arial" w:cs="Arial"/>
          <w:lang w:val="es-ES"/>
        </w:rPr>
        <w:t>:</w:t>
      </w:r>
    </w:p>
    <w:p w14:paraId="6FFAC591" w14:textId="264ECE3D" w:rsidR="005B4D26" w:rsidRDefault="00694255" w:rsidP="000133A1">
      <w:pPr>
        <w:pStyle w:val="Prrafodelista"/>
        <w:numPr>
          <w:ilvl w:val="0"/>
          <w:numId w:val="42"/>
        </w:numPr>
        <w:jc w:val="both"/>
        <w:rPr>
          <w:rFonts w:ascii="Arial" w:eastAsia="Arial" w:hAnsi="Arial" w:cs="Arial"/>
          <w:lang w:val="es-ES"/>
        </w:rPr>
      </w:pPr>
      <w:r>
        <w:rPr>
          <w:rFonts w:ascii="Arial" w:eastAsia="Arial" w:hAnsi="Arial" w:cs="Arial"/>
          <w:lang w:val="es-ES"/>
        </w:rPr>
        <w:t>L</w:t>
      </w:r>
      <w:r w:rsidR="000D7FAD" w:rsidRPr="000D7FAD">
        <w:rPr>
          <w:rFonts w:ascii="Arial" w:eastAsia="Arial" w:hAnsi="Arial" w:cs="Arial"/>
          <w:lang w:val="es-ES"/>
        </w:rPr>
        <w:t>a p</w:t>
      </w:r>
      <w:r w:rsidR="00F606D7">
        <w:rPr>
          <w:rFonts w:ascii="Arial" w:eastAsia="Arial" w:hAnsi="Arial" w:cs="Arial"/>
          <w:lang w:val="es-ES"/>
        </w:rPr>
        <w:t>r</w:t>
      </w:r>
      <w:r w:rsidR="000D7FAD" w:rsidRPr="000D7FAD">
        <w:rPr>
          <w:rFonts w:ascii="Arial" w:eastAsia="Arial" w:hAnsi="Arial" w:cs="Arial"/>
          <w:lang w:val="es-ES"/>
        </w:rPr>
        <w:t>o</w:t>
      </w:r>
      <w:r w:rsidR="00F606D7">
        <w:rPr>
          <w:rFonts w:ascii="Arial" w:eastAsia="Arial" w:hAnsi="Arial" w:cs="Arial"/>
          <w:lang w:val="es-ES"/>
        </w:rPr>
        <w:t>babi</w:t>
      </w:r>
      <w:r w:rsidR="000D7FAD" w:rsidRPr="000D7FAD">
        <w:rPr>
          <w:rFonts w:ascii="Arial" w:eastAsia="Arial" w:hAnsi="Arial" w:cs="Arial"/>
          <w:lang w:val="es-ES"/>
        </w:rPr>
        <w:t>lidad de que el riesgo ocurra</w:t>
      </w:r>
      <w:r w:rsidR="005B4D26">
        <w:rPr>
          <w:rFonts w:ascii="Arial" w:eastAsia="Arial" w:hAnsi="Arial" w:cs="Arial"/>
          <w:lang w:val="es-ES"/>
        </w:rPr>
        <w:t>, siendo 1 muy poco probable y</w:t>
      </w:r>
      <w:r w:rsidR="00246723">
        <w:rPr>
          <w:rFonts w:ascii="Arial" w:eastAsia="Arial" w:hAnsi="Arial" w:cs="Arial"/>
          <w:lang w:val="es-ES"/>
        </w:rPr>
        <w:t xml:space="preserve"> 5 altamente probable</w:t>
      </w:r>
    </w:p>
    <w:p w14:paraId="3E4A5F1A" w14:textId="39E228C4" w:rsidR="00D032E2" w:rsidRDefault="00217030" w:rsidP="000133A1">
      <w:pPr>
        <w:pStyle w:val="Prrafodelista"/>
        <w:numPr>
          <w:ilvl w:val="0"/>
          <w:numId w:val="42"/>
        </w:numPr>
        <w:jc w:val="both"/>
        <w:rPr>
          <w:rFonts w:ascii="Arial" w:eastAsia="Arial" w:hAnsi="Arial" w:cs="Arial"/>
          <w:lang w:val="es-ES"/>
        </w:rPr>
      </w:pPr>
      <w:r>
        <w:rPr>
          <w:rFonts w:ascii="Arial" w:eastAsia="Arial" w:hAnsi="Arial" w:cs="Arial"/>
          <w:lang w:val="es-ES"/>
        </w:rPr>
        <w:t>E</w:t>
      </w:r>
      <w:r w:rsidR="000D7FAD" w:rsidRPr="000D7FAD">
        <w:rPr>
          <w:rFonts w:ascii="Arial" w:eastAsia="Arial" w:hAnsi="Arial" w:cs="Arial"/>
          <w:lang w:val="es-ES"/>
        </w:rPr>
        <w:t>l impacto que puede tener en caso de llegar a suceder</w:t>
      </w:r>
      <w:r w:rsidR="00246723">
        <w:rPr>
          <w:rFonts w:ascii="Arial" w:eastAsia="Arial" w:hAnsi="Arial" w:cs="Arial"/>
          <w:lang w:val="es-ES"/>
        </w:rPr>
        <w:t>, siendo 1 un impacto muy pequeño</w:t>
      </w:r>
      <w:r w:rsidR="00913825">
        <w:rPr>
          <w:rFonts w:ascii="Arial" w:eastAsia="Arial" w:hAnsi="Arial" w:cs="Arial"/>
          <w:lang w:val="es-ES"/>
        </w:rPr>
        <w:t xml:space="preserve"> (pero lo suficiente para ser tenido en cuenta)</w:t>
      </w:r>
      <w:r w:rsidR="00246723">
        <w:rPr>
          <w:rFonts w:ascii="Arial" w:eastAsia="Arial" w:hAnsi="Arial" w:cs="Arial"/>
          <w:lang w:val="es-ES"/>
        </w:rPr>
        <w:t xml:space="preserve"> y 5 un impacto que</w:t>
      </w:r>
      <w:r w:rsidR="007F250C">
        <w:rPr>
          <w:rFonts w:ascii="Arial" w:eastAsia="Arial" w:hAnsi="Arial" w:cs="Arial"/>
          <w:lang w:val="es-ES"/>
        </w:rPr>
        <w:t xml:space="preserve"> con gran probabilidad</w:t>
      </w:r>
      <w:r w:rsidR="00246723">
        <w:rPr>
          <w:rFonts w:ascii="Arial" w:eastAsia="Arial" w:hAnsi="Arial" w:cs="Arial"/>
          <w:lang w:val="es-ES"/>
        </w:rPr>
        <w:t xml:space="preserve"> </w:t>
      </w:r>
      <w:r w:rsidR="00E37C71">
        <w:rPr>
          <w:rFonts w:ascii="Arial" w:eastAsia="Arial" w:hAnsi="Arial" w:cs="Arial"/>
          <w:lang w:val="es-ES"/>
        </w:rPr>
        <w:t>impedir</w:t>
      </w:r>
      <w:r w:rsidR="007F250C">
        <w:rPr>
          <w:rFonts w:ascii="Arial" w:eastAsia="Arial" w:hAnsi="Arial" w:cs="Arial"/>
          <w:lang w:val="es-ES"/>
        </w:rPr>
        <w:t>á</w:t>
      </w:r>
      <w:r w:rsidR="00E37C71">
        <w:rPr>
          <w:rFonts w:ascii="Arial" w:eastAsia="Arial" w:hAnsi="Arial" w:cs="Arial"/>
          <w:lang w:val="es-ES"/>
        </w:rPr>
        <w:t xml:space="preserve"> </w:t>
      </w:r>
      <w:r w:rsidR="007F0467">
        <w:rPr>
          <w:rFonts w:ascii="Arial" w:eastAsia="Arial" w:hAnsi="Arial" w:cs="Arial"/>
          <w:lang w:val="es-ES"/>
        </w:rPr>
        <w:t>la realización del proyecto</w:t>
      </w:r>
      <w:r w:rsidR="0029743F">
        <w:rPr>
          <w:rFonts w:ascii="Arial" w:eastAsia="Arial" w:hAnsi="Arial" w:cs="Arial"/>
          <w:lang w:val="es-ES"/>
        </w:rPr>
        <w:t xml:space="preserve"> </w:t>
      </w:r>
      <w:r w:rsidR="007F250C">
        <w:rPr>
          <w:rFonts w:ascii="Arial" w:eastAsia="Arial" w:hAnsi="Arial" w:cs="Arial"/>
          <w:lang w:val="es-ES"/>
        </w:rPr>
        <w:t>(</w:t>
      </w:r>
      <w:r w:rsidR="00B0604B">
        <w:rPr>
          <w:rFonts w:ascii="Arial" w:eastAsia="Arial" w:hAnsi="Arial" w:cs="Arial"/>
          <w:lang w:val="es-ES"/>
        </w:rPr>
        <w:t xml:space="preserve">aunque no </w:t>
      </w:r>
      <w:r w:rsidR="00CC7FE9">
        <w:rPr>
          <w:rFonts w:ascii="Arial" w:eastAsia="Arial" w:hAnsi="Arial" w:cs="Arial"/>
          <w:lang w:val="es-ES"/>
        </w:rPr>
        <w:t>lo convierte en imposible de realizar)</w:t>
      </w:r>
    </w:p>
    <w:p w14:paraId="0582B2E4" w14:textId="77777777" w:rsidR="00DA4099" w:rsidRDefault="00DA4099" w:rsidP="001044AF">
      <w:pPr>
        <w:jc w:val="both"/>
        <w:rPr>
          <w:rFonts w:ascii="Arial" w:eastAsia="Arial" w:hAnsi="Arial" w:cs="Arial"/>
          <w:lang w:val="es-ES"/>
        </w:rPr>
      </w:pPr>
    </w:p>
    <w:p w14:paraId="119A5876" w14:textId="3C0F5A13" w:rsidR="003709AC" w:rsidRPr="001044AF" w:rsidRDefault="00D802CC" w:rsidP="001044AF">
      <w:pPr>
        <w:jc w:val="both"/>
        <w:rPr>
          <w:rFonts w:ascii="Arial" w:eastAsia="Arial" w:hAnsi="Arial" w:cs="Arial"/>
          <w:lang w:val="es-ES"/>
        </w:rPr>
      </w:pPr>
      <w:r>
        <w:rPr>
          <w:rFonts w:ascii="Arial" w:eastAsia="Arial" w:hAnsi="Arial" w:cs="Arial"/>
          <w:lang w:val="es-ES"/>
        </w:rPr>
        <w:t>El valor del riesgo se definió entonces como</w:t>
      </w:r>
      <w:r w:rsidR="003709AC">
        <w:rPr>
          <w:rFonts w:ascii="Arial" w:eastAsia="Arial" w:hAnsi="Arial" w:cs="Arial"/>
          <w:lang w:val="es-ES"/>
        </w:rPr>
        <w:t xml:space="preserve"> </w:t>
      </w:r>
      <m:oMath>
        <m:r>
          <w:rPr>
            <w:rFonts w:ascii="Cambria Math" w:eastAsia="Arial" w:hAnsi="Cambria Math" w:cs="Arial"/>
            <w:lang w:val="es-ES"/>
          </w:rPr>
          <m:t>probabilidad * impacto</m:t>
        </m:r>
      </m:oMath>
      <w:r w:rsidR="003709AC">
        <w:rPr>
          <w:rFonts w:ascii="Arial" w:eastAsia="Arial" w:hAnsi="Arial" w:cs="Arial"/>
          <w:lang w:val="es-ES"/>
        </w:rPr>
        <w:t xml:space="preserve"> </w:t>
      </w:r>
      <w:r w:rsidR="000E0D64">
        <w:rPr>
          <w:rFonts w:ascii="Arial" w:eastAsia="Arial" w:hAnsi="Arial" w:cs="Arial"/>
          <w:lang w:val="es-ES"/>
        </w:rPr>
        <w:t xml:space="preserve">, siendo así el valor mínimo 1 donde el riesgo </w:t>
      </w:r>
      <w:r w:rsidR="001B2414">
        <w:rPr>
          <w:rFonts w:ascii="Arial" w:eastAsia="Arial" w:hAnsi="Arial" w:cs="Arial"/>
          <w:lang w:val="es-ES"/>
        </w:rPr>
        <w:t>está</w:t>
      </w:r>
      <w:r w:rsidR="000E0D64">
        <w:rPr>
          <w:rFonts w:ascii="Arial" w:eastAsia="Arial" w:hAnsi="Arial" w:cs="Arial"/>
          <w:lang w:val="es-ES"/>
        </w:rPr>
        <w:t xml:space="preserve"> presente pero no </w:t>
      </w:r>
      <w:r w:rsidR="00050FB6">
        <w:rPr>
          <w:rFonts w:ascii="Arial" w:eastAsia="Arial" w:hAnsi="Arial" w:cs="Arial"/>
          <w:lang w:val="es-ES"/>
        </w:rPr>
        <w:t xml:space="preserve">representa mayor peligro, y 25 el valor máximo, donde </w:t>
      </w:r>
      <w:r w:rsidR="002258DE">
        <w:rPr>
          <w:rFonts w:ascii="Arial" w:eastAsia="Arial" w:hAnsi="Arial" w:cs="Arial"/>
          <w:lang w:val="es-ES"/>
        </w:rPr>
        <w:t xml:space="preserve">el </w:t>
      </w:r>
      <w:r w:rsidR="00A04607">
        <w:rPr>
          <w:rFonts w:ascii="Arial" w:eastAsia="Arial" w:hAnsi="Arial" w:cs="Arial"/>
          <w:lang w:val="es-ES"/>
        </w:rPr>
        <w:t>riesgo representa un peligro bastante grande para el proyecto</w:t>
      </w:r>
      <w:r w:rsidR="00DD0343">
        <w:rPr>
          <w:rFonts w:ascii="Arial" w:eastAsia="Arial" w:hAnsi="Arial" w:cs="Arial"/>
          <w:lang w:val="es-ES"/>
        </w:rPr>
        <w:t>.</w:t>
      </w:r>
    </w:p>
    <w:p w14:paraId="17FB098D" w14:textId="77777777" w:rsidR="0049713B" w:rsidRPr="001044AF" w:rsidRDefault="0049713B" w:rsidP="001044AF">
      <w:pPr>
        <w:jc w:val="both"/>
        <w:rPr>
          <w:rFonts w:ascii="Arial" w:eastAsia="Arial" w:hAnsi="Arial" w:cs="Arial"/>
          <w:lang w:val="es-ES"/>
        </w:rPr>
      </w:pPr>
    </w:p>
    <w:p w14:paraId="70E1BBDE" w14:textId="77777777" w:rsidR="004F2CD9" w:rsidRDefault="004F2CD9" w:rsidP="004F2CD9">
      <w:pPr>
        <w:pStyle w:val="Ttulo3"/>
        <w:jc w:val="both"/>
        <w:rPr>
          <w:rFonts w:ascii="Arial" w:eastAsia="Arial" w:hAnsi="Arial" w:cs="Arial"/>
        </w:rPr>
      </w:pPr>
      <w:bookmarkStart w:id="78" w:name="_Toc50534696"/>
      <w:r>
        <w:rPr>
          <w:rFonts w:ascii="Arial" w:eastAsia="Arial" w:hAnsi="Arial" w:cs="Arial"/>
        </w:rPr>
        <w:t>Tratamiento del riesgo</w:t>
      </w:r>
      <w:bookmarkEnd w:id="78"/>
    </w:p>
    <w:p w14:paraId="5F495B6F" w14:textId="77777777" w:rsidR="0049713B" w:rsidRPr="0049713B" w:rsidRDefault="0049713B" w:rsidP="0049713B"/>
    <w:p w14:paraId="1615A0F3" w14:textId="01BC9F6A" w:rsidR="001E7BA2" w:rsidRDefault="001E7BA2" w:rsidP="001E7BA2">
      <w:pPr>
        <w:jc w:val="both"/>
        <w:rPr>
          <w:rFonts w:ascii="Arial" w:eastAsia="Arial" w:hAnsi="Arial" w:cs="Arial"/>
          <w:lang w:val="es-ES"/>
        </w:rPr>
      </w:pPr>
      <w:r>
        <w:rPr>
          <w:rFonts w:ascii="Arial" w:eastAsia="Arial" w:hAnsi="Arial" w:cs="Arial"/>
          <w:lang w:val="es-ES"/>
        </w:rPr>
        <w:t xml:space="preserve">Para cada riesgo identificado se definieron </w:t>
      </w:r>
      <w:r w:rsidR="000E39DD">
        <w:rPr>
          <w:rFonts w:ascii="Arial" w:eastAsia="Arial" w:hAnsi="Arial" w:cs="Arial"/>
          <w:lang w:val="es-ES"/>
        </w:rPr>
        <w:t>estrategias</w:t>
      </w:r>
      <w:r>
        <w:rPr>
          <w:rFonts w:ascii="Arial" w:eastAsia="Arial" w:hAnsi="Arial" w:cs="Arial"/>
          <w:lang w:val="es-ES"/>
        </w:rPr>
        <w:t xml:space="preserve"> </w:t>
      </w:r>
      <w:r w:rsidR="000E39DD">
        <w:rPr>
          <w:rFonts w:ascii="Arial" w:eastAsia="Arial" w:hAnsi="Arial" w:cs="Arial"/>
          <w:lang w:val="es-ES"/>
        </w:rPr>
        <w:t>para</w:t>
      </w:r>
      <w:r>
        <w:rPr>
          <w:rFonts w:ascii="Arial" w:eastAsia="Arial" w:hAnsi="Arial" w:cs="Arial"/>
          <w:lang w:val="es-ES"/>
        </w:rPr>
        <w:t xml:space="preserve"> tratarlo</w:t>
      </w:r>
      <w:r w:rsidR="000E23D5">
        <w:rPr>
          <w:rFonts w:ascii="Arial" w:eastAsia="Arial" w:hAnsi="Arial" w:cs="Arial"/>
          <w:lang w:val="es-ES"/>
        </w:rPr>
        <w:t xml:space="preserve"> para evitar que el riesgo se dé </w:t>
      </w:r>
      <w:r w:rsidR="00A92C55">
        <w:rPr>
          <w:rFonts w:ascii="Arial" w:eastAsia="Arial" w:hAnsi="Arial" w:cs="Arial"/>
          <w:lang w:val="es-ES"/>
        </w:rPr>
        <w:t>o en su defecto</w:t>
      </w:r>
      <w:r w:rsidR="000E23D5">
        <w:rPr>
          <w:rFonts w:ascii="Arial" w:eastAsia="Arial" w:hAnsi="Arial" w:cs="Arial"/>
          <w:lang w:val="es-ES"/>
        </w:rPr>
        <w:t xml:space="preserve"> </w:t>
      </w:r>
      <w:r w:rsidR="00CE6A4F">
        <w:rPr>
          <w:rFonts w:ascii="Arial" w:eastAsia="Arial" w:hAnsi="Arial" w:cs="Arial"/>
          <w:lang w:val="es-ES"/>
        </w:rPr>
        <w:t>hacer</w:t>
      </w:r>
      <w:r w:rsidR="000E23D5">
        <w:rPr>
          <w:rFonts w:ascii="Arial" w:eastAsia="Arial" w:hAnsi="Arial" w:cs="Arial"/>
          <w:lang w:val="es-ES"/>
        </w:rPr>
        <w:t xml:space="preserve"> que su impacto negativo sobre el proyecto </w:t>
      </w:r>
      <w:r w:rsidR="00777C99">
        <w:rPr>
          <w:rFonts w:ascii="Arial" w:eastAsia="Arial" w:hAnsi="Arial" w:cs="Arial"/>
          <w:lang w:val="es-ES"/>
        </w:rPr>
        <w:t xml:space="preserve">sea </w:t>
      </w:r>
      <w:r w:rsidR="00CE6A4F">
        <w:rPr>
          <w:rFonts w:ascii="Arial" w:eastAsia="Arial" w:hAnsi="Arial" w:cs="Arial"/>
          <w:lang w:val="es-ES"/>
        </w:rPr>
        <w:t>lo más pequeño posible</w:t>
      </w:r>
      <w:r>
        <w:rPr>
          <w:rFonts w:ascii="Arial" w:eastAsia="Arial" w:hAnsi="Arial" w:cs="Arial"/>
          <w:lang w:val="es-ES"/>
        </w:rPr>
        <w:t>, junto con los responsables de hacerlo y los recursos involucrados. Las formas de tratar un riesgo fueron definidas de la siguiente forma:</w:t>
      </w:r>
    </w:p>
    <w:p w14:paraId="74EE20D5" w14:textId="0E35BB92" w:rsidR="001E7BA2" w:rsidRDefault="001E7BA2" w:rsidP="000133A1">
      <w:pPr>
        <w:pStyle w:val="Prrafodelista"/>
        <w:numPr>
          <w:ilvl w:val="0"/>
          <w:numId w:val="41"/>
        </w:numPr>
        <w:jc w:val="both"/>
        <w:rPr>
          <w:rFonts w:ascii="Arial" w:eastAsia="Arial" w:hAnsi="Arial" w:cs="Arial"/>
          <w:lang w:val="es-ES"/>
        </w:rPr>
      </w:pPr>
      <w:r>
        <w:rPr>
          <w:rFonts w:ascii="Arial" w:eastAsia="Arial" w:hAnsi="Arial" w:cs="Arial"/>
          <w:lang w:val="es-ES"/>
        </w:rPr>
        <w:t>Evitar: cuando la estrategia se enfoca en impedir que el riesgo se materialice haciendo el mayor esfuerzo posible</w:t>
      </w:r>
      <w:r w:rsidR="00C952C6">
        <w:rPr>
          <w:rFonts w:ascii="Arial" w:eastAsia="Arial" w:hAnsi="Arial" w:cs="Arial"/>
          <w:lang w:val="es-ES"/>
        </w:rPr>
        <w:t>.</w:t>
      </w:r>
      <w:r w:rsidR="00352E7C">
        <w:rPr>
          <w:rFonts w:ascii="Arial" w:eastAsia="Arial" w:hAnsi="Arial" w:cs="Arial"/>
          <w:lang w:val="es-ES"/>
        </w:rPr>
        <w:t xml:space="preserve"> </w:t>
      </w:r>
      <w:r w:rsidR="00CD57F4">
        <w:rPr>
          <w:rFonts w:ascii="Arial" w:eastAsia="Arial" w:hAnsi="Arial" w:cs="Arial"/>
          <w:lang w:val="es-ES"/>
        </w:rPr>
        <w:t xml:space="preserve">Estas estrategias serán </w:t>
      </w:r>
      <w:r w:rsidR="00D747E0">
        <w:rPr>
          <w:rFonts w:ascii="Arial" w:eastAsia="Arial" w:hAnsi="Arial" w:cs="Arial"/>
          <w:lang w:val="es-ES"/>
        </w:rPr>
        <w:t>ejecutadas</w:t>
      </w:r>
      <w:r w:rsidR="008E0774">
        <w:rPr>
          <w:rFonts w:ascii="Arial" w:eastAsia="Arial" w:hAnsi="Arial" w:cs="Arial"/>
          <w:lang w:val="es-ES"/>
        </w:rPr>
        <w:t xml:space="preserve"> de forma continua durante la realización del proyecto ya que </w:t>
      </w:r>
      <w:r w:rsidR="00612FCA">
        <w:rPr>
          <w:rFonts w:ascii="Arial" w:eastAsia="Arial" w:hAnsi="Arial" w:cs="Arial"/>
          <w:lang w:val="es-ES"/>
        </w:rPr>
        <w:t xml:space="preserve">el riesgo </w:t>
      </w:r>
      <w:r w:rsidR="00D27FED">
        <w:rPr>
          <w:rFonts w:ascii="Arial" w:eastAsia="Arial" w:hAnsi="Arial" w:cs="Arial"/>
          <w:lang w:val="es-ES"/>
        </w:rPr>
        <w:t>permanece</w:t>
      </w:r>
      <w:r w:rsidR="00C476D7">
        <w:rPr>
          <w:rFonts w:ascii="Arial" w:eastAsia="Arial" w:hAnsi="Arial" w:cs="Arial"/>
          <w:lang w:val="es-ES"/>
        </w:rPr>
        <w:t xml:space="preserve"> durante </w:t>
      </w:r>
      <w:r w:rsidR="009F6F9C">
        <w:rPr>
          <w:rFonts w:ascii="Arial" w:eastAsia="Arial" w:hAnsi="Arial" w:cs="Arial"/>
          <w:lang w:val="es-ES"/>
        </w:rPr>
        <w:t>todo el desarrollo del proyecto.</w:t>
      </w:r>
    </w:p>
    <w:p w14:paraId="78A2B7BE" w14:textId="6E6E8D61" w:rsidR="001E7BA2" w:rsidRDefault="001E7BA2" w:rsidP="000133A1">
      <w:pPr>
        <w:pStyle w:val="Prrafodelista"/>
        <w:numPr>
          <w:ilvl w:val="0"/>
          <w:numId w:val="41"/>
        </w:numPr>
        <w:jc w:val="both"/>
        <w:rPr>
          <w:rFonts w:ascii="Arial" w:eastAsia="Arial" w:hAnsi="Arial" w:cs="Arial"/>
          <w:lang w:val="es-ES"/>
        </w:rPr>
      </w:pPr>
      <w:r>
        <w:rPr>
          <w:rFonts w:ascii="Arial" w:eastAsia="Arial" w:hAnsi="Arial" w:cs="Arial"/>
          <w:lang w:val="es-ES"/>
        </w:rPr>
        <w:t xml:space="preserve">Mitigar: cuando la estrategia </w:t>
      </w:r>
      <w:r w:rsidR="00146EA3">
        <w:rPr>
          <w:rFonts w:ascii="Arial" w:eastAsia="Arial" w:hAnsi="Arial" w:cs="Arial"/>
          <w:lang w:val="es-ES"/>
        </w:rPr>
        <w:t>se enfoca en</w:t>
      </w:r>
      <w:r>
        <w:rPr>
          <w:rFonts w:ascii="Arial" w:eastAsia="Arial" w:hAnsi="Arial" w:cs="Arial"/>
          <w:lang w:val="es-ES"/>
        </w:rPr>
        <w:t xml:space="preserve"> solucionar el problema en caso de que el riesgo se materialice, dado que evitar que el riesgo suceda es muy complicado (esto no significa que no se vayan a dedicar esfuerzos a evitar que suceda)</w:t>
      </w:r>
      <w:r w:rsidR="00D747E0">
        <w:rPr>
          <w:rFonts w:ascii="Arial" w:eastAsia="Arial" w:hAnsi="Arial" w:cs="Arial"/>
          <w:lang w:val="es-ES"/>
        </w:rPr>
        <w:t xml:space="preserve">. Estas estrategias por su </w:t>
      </w:r>
      <w:r w:rsidR="00150ECF">
        <w:rPr>
          <w:rFonts w:ascii="Arial" w:eastAsia="Arial" w:hAnsi="Arial" w:cs="Arial"/>
          <w:lang w:val="es-ES"/>
        </w:rPr>
        <w:t>parte</w:t>
      </w:r>
      <w:r w:rsidR="00D747E0">
        <w:rPr>
          <w:rFonts w:ascii="Arial" w:eastAsia="Arial" w:hAnsi="Arial" w:cs="Arial"/>
          <w:lang w:val="es-ES"/>
        </w:rPr>
        <w:t xml:space="preserve"> serán ejecutadas cuando </w:t>
      </w:r>
      <w:r w:rsidR="00150ECF">
        <w:rPr>
          <w:rFonts w:ascii="Arial" w:eastAsia="Arial" w:hAnsi="Arial" w:cs="Arial"/>
          <w:lang w:val="es-ES"/>
        </w:rPr>
        <w:t>el riesgo se dé (en caso de que se llagase a dar), ya que es muy difícil predecir cuándo sucederá esto.</w:t>
      </w:r>
    </w:p>
    <w:p w14:paraId="2232A1C6" w14:textId="77777777" w:rsidR="00870B41" w:rsidRPr="00870B41" w:rsidRDefault="00870B41" w:rsidP="00870B41">
      <w:pPr>
        <w:jc w:val="both"/>
        <w:rPr>
          <w:rFonts w:ascii="Arial" w:eastAsia="Arial" w:hAnsi="Arial" w:cs="Arial"/>
          <w:lang w:val="es-ES"/>
        </w:rPr>
      </w:pPr>
    </w:p>
    <w:p w14:paraId="5E244E43" w14:textId="01D00F30" w:rsidR="002D6E4B" w:rsidRPr="00D032E2" w:rsidRDefault="009B09DD" w:rsidP="00D032E2">
      <w:pPr>
        <w:jc w:val="both"/>
        <w:rPr>
          <w:rFonts w:ascii="Arial" w:eastAsia="Arial" w:hAnsi="Arial" w:cs="Arial"/>
          <w:lang w:val="es-ES"/>
        </w:rPr>
      </w:pPr>
      <w:r>
        <w:rPr>
          <w:rFonts w:ascii="Arial" w:eastAsia="Arial" w:hAnsi="Arial" w:cs="Arial"/>
          <w:lang w:val="es-ES"/>
        </w:rPr>
        <w:t xml:space="preserve">Dichas estrategias </w:t>
      </w:r>
      <w:r w:rsidR="002219CC">
        <w:rPr>
          <w:rFonts w:ascii="Arial" w:eastAsia="Arial" w:hAnsi="Arial" w:cs="Arial"/>
          <w:lang w:val="es-ES"/>
        </w:rPr>
        <w:t xml:space="preserve">y sus responsables de ejecutarlas </w:t>
      </w:r>
      <w:r>
        <w:rPr>
          <w:rFonts w:ascii="Arial" w:eastAsia="Arial" w:hAnsi="Arial" w:cs="Arial"/>
          <w:lang w:val="es-ES"/>
        </w:rPr>
        <w:t xml:space="preserve">son </w:t>
      </w:r>
      <w:r w:rsidR="00EB1764">
        <w:rPr>
          <w:rFonts w:ascii="Arial" w:eastAsia="Arial" w:hAnsi="Arial" w:cs="Arial"/>
          <w:lang w:val="es-ES"/>
        </w:rPr>
        <w:t xml:space="preserve">descritas para cada riesgo identificado el documento de </w:t>
      </w:r>
      <w:r w:rsidR="00EB1764" w:rsidRPr="005A3FEB">
        <w:rPr>
          <w:rFonts w:ascii="Arial" w:eastAsia="Arial" w:hAnsi="Arial" w:cs="Arial"/>
          <w:lang w:val="es-ES"/>
        </w:rPr>
        <w:t>Matriz de Riesgos (</w:t>
      </w:r>
      <w:hyperlink r:id="rId34" w:history="1">
        <w:r w:rsidR="00EB1764" w:rsidRPr="005A3FEB">
          <w:rPr>
            <w:rStyle w:val="Hipervnculo"/>
            <w:rFonts w:ascii="Arial" w:eastAsia="Arial" w:hAnsi="Arial" w:cs="Arial"/>
            <w:lang w:val="es-ES"/>
          </w:rPr>
          <w:t>ver anexo</w:t>
        </w:r>
        <w:r w:rsidR="005A3FEB" w:rsidRPr="005A3FEB">
          <w:rPr>
            <w:rStyle w:val="Hipervnculo"/>
            <w:rFonts w:ascii="Arial" w:eastAsia="Arial" w:hAnsi="Arial" w:cs="Arial"/>
            <w:lang w:val="es-ES"/>
          </w:rPr>
          <w:t xml:space="preserve"> matriz de riesgos</w:t>
        </w:r>
      </w:hyperlink>
      <w:r w:rsidR="00EB1764" w:rsidRPr="005A3FEB">
        <w:rPr>
          <w:rFonts w:ascii="Arial" w:eastAsia="Arial" w:hAnsi="Arial" w:cs="Arial"/>
          <w:lang w:val="es-ES"/>
        </w:rPr>
        <w:t>)</w:t>
      </w:r>
    </w:p>
    <w:p w14:paraId="47E7A37A" w14:textId="77777777" w:rsidR="0049713B" w:rsidRPr="00D032E2" w:rsidRDefault="0049713B" w:rsidP="00D032E2">
      <w:pPr>
        <w:jc w:val="both"/>
        <w:rPr>
          <w:rFonts w:ascii="Arial" w:eastAsia="Arial" w:hAnsi="Arial" w:cs="Arial"/>
          <w:lang w:val="es-ES"/>
        </w:rPr>
      </w:pPr>
    </w:p>
    <w:p w14:paraId="17E8FE23" w14:textId="5E4D99C8" w:rsidR="008C6D6E" w:rsidRPr="00556C75" w:rsidRDefault="005A3B96" w:rsidP="00012401">
      <w:pPr>
        <w:pStyle w:val="Ttulo3"/>
        <w:jc w:val="both"/>
        <w:rPr>
          <w:rFonts w:ascii="Arial" w:eastAsia="Arial" w:hAnsi="Arial" w:cs="Arial"/>
        </w:rPr>
      </w:pPr>
      <w:bookmarkStart w:id="79" w:name="_Toc50534697"/>
      <w:r>
        <w:rPr>
          <w:rFonts w:ascii="Arial" w:eastAsia="Arial" w:hAnsi="Arial" w:cs="Arial"/>
        </w:rPr>
        <w:t>Riesgos identificados</w:t>
      </w:r>
      <w:bookmarkEnd w:id="79"/>
    </w:p>
    <w:p w14:paraId="2BDD71F6" w14:textId="77777777" w:rsidR="0049713B" w:rsidRPr="0049713B" w:rsidRDefault="0049713B" w:rsidP="0049713B"/>
    <w:p w14:paraId="4241B781" w14:textId="56515EDE" w:rsidR="0016364C" w:rsidRDefault="00653062" w:rsidP="00012401">
      <w:pPr>
        <w:jc w:val="both"/>
        <w:rPr>
          <w:rFonts w:ascii="Arial" w:eastAsia="Arial" w:hAnsi="Arial" w:cs="Arial"/>
          <w:lang w:val="es-ES"/>
        </w:rPr>
      </w:pPr>
      <w:r>
        <w:rPr>
          <w:rFonts w:ascii="Arial" w:eastAsia="Arial" w:hAnsi="Arial" w:cs="Arial"/>
          <w:lang w:val="es-ES"/>
        </w:rPr>
        <w:t xml:space="preserve">Fueron identificados un total de </w:t>
      </w:r>
      <w:r w:rsidR="00CF0D72">
        <w:rPr>
          <w:rFonts w:ascii="Arial" w:eastAsia="Arial" w:hAnsi="Arial" w:cs="Arial"/>
          <w:lang w:val="es-ES"/>
        </w:rPr>
        <w:t>diez</w:t>
      </w:r>
      <w:r w:rsidR="007627FA">
        <w:rPr>
          <w:rFonts w:ascii="Arial" w:eastAsia="Arial" w:hAnsi="Arial" w:cs="Arial"/>
          <w:lang w:val="es-ES"/>
        </w:rPr>
        <w:t xml:space="preserve"> riesgos</w:t>
      </w:r>
      <w:r w:rsidR="001E4202">
        <w:rPr>
          <w:rFonts w:ascii="Arial" w:eastAsia="Arial" w:hAnsi="Arial" w:cs="Arial"/>
          <w:lang w:val="es-ES"/>
        </w:rPr>
        <w:t xml:space="preserve"> relevantes, aunque también se sabe de la presencia de otros </w:t>
      </w:r>
      <w:r w:rsidR="00DE1E0B">
        <w:rPr>
          <w:rFonts w:ascii="Arial" w:eastAsia="Arial" w:hAnsi="Arial" w:cs="Arial"/>
          <w:lang w:val="es-ES"/>
        </w:rPr>
        <w:t xml:space="preserve">posibles </w:t>
      </w:r>
      <w:r w:rsidR="001E4202">
        <w:rPr>
          <w:rFonts w:ascii="Arial" w:eastAsia="Arial" w:hAnsi="Arial" w:cs="Arial"/>
          <w:lang w:val="es-ES"/>
        </w:rPr>
        <w:t xml:space="preserve">riesgos </w:t>
      </w:r>
      <w:r w:rsidR="000A6B83">
        <w:rPr>
          <w:rFonts w:ascii="Arial" w:eastAsia="Arial" w:hAnsi="Arial" w:cs="Arial"/>
          <w:lang w:val="es-ES"/>
        </w:rPr>
        <w:t>que,</w:t>
      </w:r>
      <w:r w:rsidR="001E4202">
        <w:rPr>
          <w:rFonts w:ascii="Arial" w:eastAsia="Arial" w:hAnsi="Arial" w:cs="Arial"/>
          <w:lang w:val="es-ES"/>
        </w:rPr>
        <w:t xml:space="preserve"> </w:t>
      </w:r>
      <w:r w:rsidR="0067411B">
        <w:rPr>
          <w:rFonts w:ascii="Arial" w:eastAsia="Arial" w:hAnsi="Arial" w:cs="Arial"/>
          <w:lang w:val="es-ES"/>
        </w:rPr>
        <w:t>debido a su baja probabilidad</w:t>
      </w:r>
      <w:r w:rsidR="00813CB6">
        <w:rPr>
          <w:rFonts w:ascii="Arial" w:eastAsia="Arial" w:hAnsi="Arial" w:cs="Arial"/>
          <w:lang w:val="es-ES"/>
        </w:rPr>
        <w:t>,</w:t>
      </w:r>
      <w:r w:rsidR="0067411B">
        <w:rPr>
          <w:rFonts w:ascii="Arial" w:eastAsia="Arial" w:hAnsi="Arial" w:cs="Arial"/>
          <w:lang w:val="es-ES"/>
        </w:rPr>
        <w:t xml:space="preserve"> </w:t>
      </w:r>
      <w:r w:rsidR="00C60369">
        <w:rPr>
          <w:rFonts w:ascii="Arial" w:eastAsia="Arial" w:hAnsi="Arial" w:cs="Arial"/>
          <w:lang w:val="es-ES"/>
        </w:rPr>
        <w:t xml:space="preserve">poca </w:t>
      </w:r>
      <w:r w:rsidR="0067411B">
        <w:rPr>
          <w:rFonts w:ascii="Arial" w:eastAsia="Arial" w:hAnsi="Arial" w:cs="Arial"/>
          <w:lang w:val="es-ES"/>
        </w:rPr>
        <w:t xml:space="preserve">relevancia </w:t>
      </w:r>
      <w:r w:rsidR="00813CB6">
        <w:rPr>
          <w:rFonts w:ascii="Arial" w:eastAsia="Arial" w:hAnsi="Arial" w:cs="Arial"/>
          <w:lang w:val="es-ES"/>
        </w:rPr>
        <w:t>o nul</w:t>
      </w:r>
      <w:r w:rsidR="000A6B83">
        <w:rPr>
          <w:rFonts w:ascii="Arial" w:eastAsia="Arial" w:hAnsi="Arial" w:cs="Arial"/>
          <w:lang w:val="es-ES"/>
        </w:rPr>
        <w:t>a capacidad</w:t>
      </w:r>
      <w:r w:rsidR="00813CB6">
        <w:rPr>
          <w:rFonts w:ascii="Arial" w:eastAsia="Arial" w:hAnsi="Arial" w:cs="Arial"/>
          <w:lang w:val="es-ES"/>
        </w:rPr>
        <w:t xml:space="preserve"> </w:t>
      </w:r>
      <w:r w:rsidR="000A6B83">
        <w:rPr>
          <w:rFonts w:ascii="Arial" w:eastAsia="Arial" w:hAnsi="Arial" w:cs="Arial"/>
          <w:lang w:val="es-ES"/>
        </w:rPr>
        <w:t xml:space="preserve">de </w:t>
      </w:r>
      <w:r w:rsidR="00813CB6">
        <w:rPr>
          <w:rFonts w:ascii="Arial" w:eastAsia="Arial" w:hAnsi="Arial" w:cs="Arial"/>
          <w:lang w:val="es-ES"/>
        </w:rPr>
        <w:t>control sobre ellos</w:t>
      </w:r>
      <w:r w:rsidR="00611171">
        <w:rPr>
          <w:rFonts w:ascii="Arial" w:eastAsia="Arial" w:hAnsi="Arial" w:cs="Arial"/>
          <w:lang w:val="es-ES"/>
        </w:rPr>
        <w:t>,</w:t>
      </w:r>
      <w:r w:rsidR="00813CB6">
        <w:rPr>
          <w:rFonts w:ascii="Arial" w:eastAsia="Arial" w:hAnsi="Arial" w:cs="Arial"/>
          <w:lang w:val="es-ES"/>
        </w:rPr>
        <w:t xml:space="preserve"> </w:t>
      </w:r>
      <w:r w:rsidR="0067411B">
        <w:rPr>
          <w:rFonts w:ascii="Arial" w:eastAsia="Arial" w:hAnsi="Arial" w:cs="Arial"/>
          <w:lang w:val="es-ES"/>
        </w:rPr>
        <w:t xml:space="preserve">no </w:t>
      </w:r>
      <w:r w:rsidR="00611171">
        <w:rPr>
          <w:rFonts w:ascii="Arial" w:eastAsia="Arial" w:hAnsi="Arial" w:cs="Arial"/>
          <w:lang w:val="es-ES"/>
        </w:rPr>
        <w:t>fueron</w:t>
      </w:r>
      <w:r w:rsidR="0067411B">
        <w:rPr>
          <w:rFonts w:ascii="Arial" w:eastAsia="Arial" w:hAnsi="Arial" w:cs="Arial"/>
          <w:lang w:val="es-ES"/>
        </w:rPr>
        <w:t xml:space="preserve"> tenidos en cuenta</w:t>
      </w:r>
      <w:r w:rsidR="00526155">
        <w:rPr>
          <w:rFonts w:ascii="Arial" w:eastAsia="Arial" w:hAnsi="Arial" w:cs="Arial"/>
          <w:lang w:val="es-ES"/>
        </w:rPr>
        <w:t xml:space="preserve"> para el análisis. </w:t>
      </w:r>
      <w:r w:rsidR="00567518">
        <w:rPr>
          <w:rFonts w:ascii="Arial" w:eastAsia="Arial" w:hAnsi="Arial" w:cs="Arial"/>
          <w:lang w:val="es-ES"/>
        </w:rPr>
        <w:t xml:space="preserve">Entre los </w:t>
      </w:r>
      <w:r w:rsidR="00CF0D72">
        <w:rPr>
          <w:rFonts w:ascii="Arial" w:eastAsia="Arial" w:hAnsi="Arial" w:cs="Arial"/>
          <w:lang w:val="es-ES"/>
        </w:rPr>
        <w:t>diez</w:t>
      </w:r>
      <w:r w:rsidR="00567518">
        <w:rPr>
          <w:rFonts w:ascii="Arial" w:eastAsia="Arial" w:hAnsi="Arial" w:cs="Arial"/>
          <w:lang w:val="es-ES"/>
        </w:rPr>
        <w:t xml:space="preserve"> riesgos </w:t>
      </w:r>
      <w:r w:rsidR="00F201E1">
        <w:rPr>
          <w:rFonts w:ascii="Arial" w:eastAsia="Arial" w:hAnsi="Arial" w:cs="Arial"/>
          <w:lang w:val="es-ES"/>
        </w:rPr>
        <w:t xml:space="preserve">considerados como </w:t>
      </w:r>
      <w:r w:rsidR="00567518">
        <w:rPr>
          <w:rFonts w:ascii="Arial" w:eastAsia="Arial" w:hAnsi="Arial" w:cs="Arial"/>
          <w:lang w:val="es-ES"/>
        </w:rPr>
        <w:t xml:space="preserve">relevantes destacan los asociados al posible fracaso en el </w:t>
      </w:r>
      <w:r w:rsidR="004D6472">
        <w:rPr>
          <w:rFonts w:ascii="Arial" w:eastAsia="Arial" w:hAnsi="Arial" w:cs="Arial"/>
          <w:lang w:val="es-ES"/>
        </w:rPr>
        <w:t>aprendizaje y uso</w:t>
      </w:r>
      <w:r w:rsidR="00567518">
        <w:rPr>
          <w:rFonts w:ascii="Arial" w:eastAsia="Arial" w:hAnsi="Arial" w:cs="Arial"/>
          <w:lang w:val="es-ES"/>
        </w:rPr>
        <w:t xml:space="preserve"> de las tecnologías escogidas</w:t>
      </w:r>
      <w:r w:rsidR="00075196">
        <w:rPr>
          <w:rFonts w:ascii="Arial" w:eastAsia="Arial" w:hAnsi="Arial" w:cs="Arial"/>
          <w:lang w:val="es-ES"/>
        </w:rPr>
        <w:t xml:space="preserve"> por parte del equipo de trabajo</w:t>
      </w:r>
      <w:r w:rsidR="00202D0B">
        <w:rPr>
          <w:rFonts w:ascii="Arial" w:eastAsia="Arial" w:hAnsi="Arial" w:cs="Arial"/>
          <w:lang w:val="es-ES"/>
        </w:rPr>
        <w:t>, dado que ningún integrante ha trabajado</w:t>
      </w:r>
      <w:r w:rsidR="00446433">
        <w:rPr>
          <w:rFonts w:ascii="Arial" w:eastAsia="Arial" w:hAnsi="Arial" w:cs="Arial"/>
          <w:lang w:val="es-ES"/>
        </w:rPr>
        <w:t xml:space="preserve"> </w:t>
      </w:r>
      <w:r w:rsidR="00446433">
        <w:rPr>
          <w:rFonts w:ascii="Arial" w:eastAsia="Arial" w:hAnsi="Arial" w:cs="Arial"/>
          <w:lang w:val="es-ES"/>
        </w:rPr>
        <w:lastRenderedPageBreak/>
        <w:t>previamente con dichas tecnologías</w:t>
      </w:r>
      <w:r w:rsidR="005309A8">
        <w:rPr>
          <w:rFonts w:ascii="Arial" w:eastAsia="Arial" w:hAnsi="Arial" w:cs="Arial"/>
          <w:lang w:val="es-ES"/>
        </w:rPr>
        <w:t>, razón por la cual</w:t>
      </w:r>
      <w:r w:rsidR="00A30399">
        <w:rPr>
          <w:rFonts w:ascii="Arial" w:eastAsia="Arial" w:hAnsi="Arial" w:cs="Arial"/>
          <w:lang w:val="es-ES"/>
        </w:rPr>
        <w:t xml:space="preserve"> el equipo se enfrenta a </w:t>
      </w:r>
      <w:r w:rsidR="00764A79">
        <w:rPr>
          <w:rFonts w:ascii="Arial" w:eastAsia="Arial" w:hAnsi="Arial" w:cs="Arial"/>
          <w:lang w:val="es-ES"/>
        </w:rPr>
        <w:t>distintos</w:t>
      </w:r>
      <w:r w:rsidR="00A30399">
        <w:rPr>
          <w:rFonts w:ascii="Arial" w:eastAsia="Arial" w:hAnsi="Arial" w:cs="Arial"/>
          <w:lang w:val="es-ES"/>
        </w:rPr>
        <w:t xml:space="preserve"> retos al tiempo</w:t>
      </w:r>
      <w:r w:rsidR="00764A79">
        <w:rPr>
          <w:rFonts w:ascii="Arial" w:eastAsia="Arial" w:hAnsi="Arial" w:cs="Arial"/>
          <w:lang w:val="es-ES"/>
        </w:rPr>
        <w:t>, como el</w:t>
      </w:r>
      <w:r w:rsidR="0016364C">
        <w:rPr>
          <w:rFonts w:ascii="Arial" w:eastAsia="Arial" w:hAnsi="Arial" w:cs="Arial"/>
          <w:lang w:val="es-ES"/>
        </w:rPr>
        <w:t xml:space="preserve"> aprendizaje de la tecnología y desarrollo del </w:t>
      </w:r>
      <w:r w:rsidR="0016364C" w:rsidRPr="00B71CB6">
        <w:rPr>
          <w:rFonts w:ascii="Arial" w:eastAsia="Arial" w:hAnsi="Arial" w:cs="Arial"/>
          <w:i/>
          <w:iCs/>
          <w:lang w:val="es-ES"/>
        </w:rPr>
        <w:t>software</w:t>
      </w:r>
      <w:r w:rsidR="00B507AA">
        <w:rPr>
          <w:rFonts w:ascii="Arial" w:eastAsia="Arial" w:hAnsi="Arial" w:cs="Arial"/>
          <w:lang w:val="es-ES"/>
        </w:rPr>
        <w:t xml:space="preserve">, además </w:t>
      </w:r>
      <w:r w:rsidR="00764A79">
        <w:rPr>
          <w:rFonts w:ascii="Arial" w:eastAsia="Arial" w:hAnsi="Arial" w:cs="Arial"/>
          <w:lang w:val="es-ES"/>
        </w:rPr>
        <w:t xml:space="preserve">de tener tiempo limitado para </w:t>
      </w:r>
      <w:r w:rsidR="00293444">
        <w:rPr>
          <w:rFonts w:ascii="Arial" w:eastAsia="Arial" w:hAnsi="Arial" w:cs="Arial"/>
          <w:lang w:val="es-ES"/>
        </w:rPr>
        <w:t>lograrlo</w:t>
      </w:r>
      <w:r w:rsidR="0016364C">
        <w:rPr>
          <w:rFonts w:ascii="Arial" w:eastAsia="Arial" w:hAnsi="Arial" w:cs="Arial"/>
          <w:lang w:val="es-ES"/>
        </w:rPr>
        <w:t>.</w:t>
      </w:r>
      <w:r w:rsidR="007A0674">
        <w:rPr>
          <w:rFonts w:ascii="Arial" w:eastAsia="Arial" w:hAnsi="Arial" w:cs="Arial"/>
          <w:lang w:val="es-ES"/>
        </w:rPr>
        <w:t xml:space="preserve"> Aunque este riesgo es el </w:t>
      </w:r>
      <w:r w:rsidR="00027EA3">
        <w:rPr>
          <w:rFonts w:ascii="Arial" w:eastAsia="Arial" w:hAnsi="Arial" w:cs="Arial"/>
          <w:lang w:val="es-ES"/>
        </w:rPr>
        <w:t>más</w:t>
      </w:r>
      <w:r w:rsidR="007A0674">
        <w:rPr>
          <w:rFonts w:ascii="Arial" w:eastAsia="Arial" w:hAnsi="Arial" w:cs="Arial"/>
          <w:lang w:val="es-ES"/>
        </w:rPr>
        <w:t xml:space="preserve"> relevante, se ha decido enfocar </w:t>
      </w:r>
      <w:r w:rsidR="00BA74BE">
        <w:rPr>
          <w:rFonts w:ascii="Arial" w:eastAsia="Arial" w:hAnsi="Arial" w:cs="Arial"/>
          <w:lang w:val="es-ES"/>
        </w:rPr>
        <w:t xml:space="preserve">los mayores </w:t>
      </w:r>
      <w:r w:rsidR="007A0674">
        <w:rPr>
          <w:rFonts w:ascii="Arial" w:eastAsia="Arial" w:hAnsi="Arial" w:cs="Arial"/>
          <w:lang w:val="es-ES"/>
        </w:rPr>
        <w:t>esfuerzos</w:t>
      </w:r>
      <w:r w:rsidR="00BA74BE">
        <w:rPr>
          <w:rFonts w:ascii="Arial" w:eastAsia="Arial" w:hAnsi="Arial" w:cs="Arial"/>
          <w:lang w:val="es-ES"/>
        </w:rPr>
        <w:t xml:space="preserve"> (como individuos y como grupo)</w:t>
      </w:r>
      <w:r w:rsidR="001625A8">
        <w:rPr>
          <w:rFonts w:ascii="Arial" w:eastAsia="Arial" w:hAnsi="Arial" w:cs="Arial"/>
          <w:lang w:val="es-ES"/>
        </w:rPr>
        <w:t xml:space="preserve"> con el fin de superarlo</w:t>
      </w:r>
      <w:r w:rsidR="00FD2577">
        <w:rPr>
          <w:rFonts w:ascii="Arial" w:eastAsia="Arial" w:hAnsi="Arial" w:cs="Arial"/>
          <w:lang w:val="es-ES"/>
        </w:rPr>
        <w:t>.</w:t>
      </w:r>
    </w:p>
    <w:p w14:paraId="191F270C" w14:textId="17703BD5" w:rsidR="005C0111" w:rsidRDefault="0054425D" w:rsidP="00012401">
      <w:pPr>
        <w:jc w:val="both"/>
        <w:rPr>
          <w:rFonts w:ascii="Arial" w:eastAsia="Arial" w:hAnsi="Arial" w:cs="Arial"/>
          <w:lang w:val="es-ES"/>
        </w:rPr>
      </w:pPr>
      <w:r>
        <w:rPr>
          <w:rFonts w:ascii="Arial" w:eastAsia="Arial" w:hAnsi="Arial" w:cs="Arial"/>
          <w:lang w:val="es-ES"/>
        </w:rPr>
        <w:t xml:space="preserve">Estos y otros riesgos son descritos con mayor </w:t>
      </w:r>
      <w:r w:rsidR="00512232">
        <w:rPr>
          <w:rFonts w:ascii="Arial" w:eastAsia="Arial" w:hAnsi="Arial" w:cs="Arial"/>
          <w:lang w:val="es-ES"/>
        </w:rPr>
        <w:t>profundidad</w:t>
      </w:r>
      <w:r w:rsidR="00313254">
        <w:rPr>
          <w:rFonts w:ascii="Arial" w:eastAsia="Arial" w:hAnsi="Arial" w:cs="Arial"/>
          <w:lang w:val="es-ES"/>
        </w:rPr>
        <w:t xml:space="preserve"> teniendo en cuenta los criterios anteriormente descritos</w:t>
      </w:r>
      <w:r>
        <w:rPr>
          <w:rFonts w:ascii="Arial" w:eastAsia="Arial" w:hAnsi="Arial" w:cs="Arial"/>
          <w:lang w:val="es-ES"/>
        </w:rPr>
        <w:t xml:space="preserve"> en la matriz de </w:t>
      </w:r>
      <w:r w:rsidR="005100DB">
        <w:rPr>
          <w:rFonts w:ascii="Arial" w:eastAsia="Arial" w:hAnsi="Arial" w:cs="Arial"/>
          <w:lang w:val="es-ES"/>
        </w:rPr>
        <w:t>riesgos (</w:t>
      </w:r>
      <w:hyperlink r:id="rId35" w:history="1">
        <w:r w:rsidR="005100DB" w:rsidRPr="005A3FEB">
          <w:rPr>
            <w:rStyle w:val="Hipervnculo"/>
            <w:rFonts w:ascii="Arial" w:eastAsia="Arial" w:hAnsi="Arial" w:cs="Arial"/>
            <w:lang w:val="es-ES"/>
          </w:rPr>
          <w:t>ver anexo matriz de riesgos</w:t>
        </w:r>
      </w:hyperlink>
      <w:r w:rsidR="005100DB">
        <w:rPr>
          <w:rFonts w:ascii="Arial" w:eastAsia="Arial" w:hAnsi="Arial" w:cs="Arial"/>
          <w:lang w:val="es-ES"/>
        </w:rPr>
        <w:t>)</w:t>
      </w:r>
    </w:p>
    <w:p w14:paraId="6255D372" w14:textId="77777777" w:rsidR="00E8313F" w:rsidRPr="00F619D8" w:rsidRDefault="00E8313F" w:rsidP="00F619D8">
      <w:pPr>
        <w:jc w:val="both"/>
        <w:rPr>
          <w:rFonts w:ascii="Arial" w:eastAsia="Arial" w:hAnsi="Arial" w:cs="Arial"/>
          <w:lang w:val="es-ES"/>
        </w:rPr>
      </w:pPr>
    </w:p>
    <w:p w14:paraId="31C289E0" w14:textId="77777777" w:rsidR="00FA6029" w:rsidRDefault="00FA6029" w:rsidP="3B05FCEC">
      <w:pPr>
        <w:jc w:val="both"/>
        <w:rPr>
          <w:rFonts w:ascii="Arial" w:eastAsia="Arial" w:hAnsi="Arial" w:cs="Arial"/>
        </w:rPr>
      </w:pPr>
    </w:p>
    <w:p w14:paraId="553142B9" w14:textId="5D0CBCAE" w:rsidR="001714F9" w:rsidRDefault="3031E19E" w:rsidP="00FA6029">
      <w:pPr>
        <w:pStyle w:val="Ttulo2"/>
        <w:rPr>
          <w:rFonts w:ascii="Arial" w:eastAsia="Arial" w:hAnsi="Arial" w:cs="Arial"/>
          <w:sz w:val="24"/>
          <w:szCs w:val="24"/>
        </w:rPr>
      </w:pPr>
      <w:bookmarkStart w:id="80" w:name="_Ref472765994"/>
      <w:bookmarkStart w:id="81" w:name="_Toc50534698"/>
      <w:r w:rsidRPr="3B05FCEC">
        <w:rPr>
          <w:rFonts w:ascii="Arial" w:eastAsia="Arial" w:hAnsi="Arial" w:cs="Arial"/>
          <w:sz w:val="24"/>
          <w:szCs w:val="24"/>
        </w:rPr>
        <w:t>Administración de configuración y d</w:t>
      </w:r>
      <w:r w:rsidR="51CDC00F" w:rsidRPr="3B05FCEC">
        <w:rPr>
          <w:rFonts w:ascii="Arial" w:eastAsia="Arial" w:hAnsi="Arial" w:cs="Arial"/>
          <w:sz w:val="24"/>
          <w:szCs w:val="24"/>
        </w:rPr>
        <w:t>ocumentación</w:t>
      </w:r>
      <w:bookmarkEnd w:id="80"/>
      <w:bookmarkEnd w:id="81"/>
    </w:p>
    <w:p w14:paraId="26F4A630" w14:textId="77777777" w:rsidR="00B12DAD" w:rsidRDefault="00B12DAD" w:rsidP="3B05FCEC">
      <w:pPr>
        <w:rPr>
          <w:rFonts w:ascii="Arial" w:eastAsia="Arial" w:hAnsi="Arial" w:cs="Arial"/>
        </w:rPr>
      </w:pPr>
    </w:p>
    <w:tbl>
      <w:tblPr>
        <w:tblStyle w:val="Tablaconcuadrcula"/>
        <w:tblW w:w="0" w:type="auto"/>
        <w:tblLook w:val="04A0" w:firstRow="1" w:lastRow="0" w:firstColumn="1" w:lastColumn="0" w:noHBand="0" w:noVBand="1"/>
      </w:tblPr>
      <w:tblGrid>
        <w:gridCol w:w="1852"/>
        <w:gridCol w:w="3813"/>
        <w:gridCol w:w="3163"/>
      </w:tblGrid>
      <w:tr w:rsidR="00B12DAD" w14:paraId="06665272" w14:textId="77777777" w:rsidTr="00592F7A">
        <w:tc>
          <w:tcPr>
            <w:tcW w:w="1852" w:type="dxa"/>
          </w:tcPr>
          <w:p w14:paraId="1B7843E1" w14:textId="2022EA19" w:rsidR="00B12DAD" w:rsidRDefault="71D71BDE" w:rsidP="3B05FCEC">
            <w:pPr>
              <w:rPr>
                <w:rFonts w:ascii="Arial" w:eastAsia="Arial" w:hAnsi="Arial" w:cs="Arial"/>
                <w:b/>
                <w:bCs/>
              </w:rPr>
            </w:pPr>
            <w:r w:rsidRPr="3B05FCEC">
              <w:rPr>
                <w:rFonts w:ascii="Arial" w:eastAsia="Arial" w:hAnsi="Arial" w:cs="Arial"/>
                <w:b/>
                <w:bCs/>
              </w:rPr>
              <w:t>Ítem de configuración</w:t>
            </w:r>
          </w:p>
        </w:tc>
        <w:tc>
          <w:tcPr>
            <w:tcW w:w="3813" w:type="dxa"/>
          </w:tcPr>
          <w:p w14:paraId="6FD0D89D" w14:textId="6697791F" w:rsidR="00B12DAD" w:rsidRDefault="71D71BDE" w:rsidP="3B05FCEC">
            <w:pPr>
              <w:rPr>
                <w:rFonts w:ascii="Arial" w:eastAsia="Arial" w:hAnsi="Arial" w:cs="Arial"/>
                <w:b/>
                <w:bCs/>
              </w:rPr>
            </w:pPr>
            <w:r w:rsidRPr="3B05FCEC">
              <w:rPr>
                <w:rFonts w:ascii="Arial" w:eastAsia="Arial" w:hAnsi="Arial" w:cs="Arial"/>
                <w:b/>
                <w:bCs/>
              </w:rPr>
              <w:t>Descripción</w:t>
            </w:r>
          </w:p>
        </w:tc>
        <w:tc>
          <w:tcPr>
            <w:tcW w:w="3163" w:type="dxa"/>
          </w:tcPr>
          <w:p w14:paraId="3A1302FC" w14:textId="461D0C6E" w:rsidR="00B12DAD" w:rsidRDefault="71D71BDE" w:rsidP="3B05FCEC">
            <w:pPr>
              <w:rPr>
                <w:rFonts w:ascii="Arial" w:eastAsia="Arial" w:hAnsi="Arial" w:cs="Arial"/>
                <w:b/>
                <w:bCs/>
              </w:rPr>
            </w:pPr>
            <w:r w:rsidRPr="3B05FCEC">
              <w:rPr>
                <w:rFonts w:ascii="Arial" w:eastAsia="Arial" w:hAnsi="Arial" w:cs="Arial"/>
                <w:b/>
                <w:bCs/>
              </w:rPr>
              <w:t>Momento de creación y modificación</w:t>
            </w:r>
          </w:p>
        </w:tc>
      </w:tr>
      <w:tr w:rsidR="00B12DAD" w14:paraId="3772F52B" w14:textId="77777777" w:rsidTr="00592F7A">
        <w:tc>
          <w:tcPr>
            <w:tcW w:w="1852" w:type="dxa"/>
          </w:tcPr>
          <w:p w14:paraId="42486D8E" w14:textId="77777777" w:rsidR="00B12DAD" w:rsidRDefault="71D71BDE" w:rsidP="3B05FCEC">
            <w:pPr>
              <w:widowControl w:val="0"/>
              <w:rPr>
                <w:rFonts w:ascii="Arial" w:eastAsia="Arial" w:hAnsi="Arial" w:cs="Arial"/>
              </w:rPr>
            </w:pPr>
            <w:r w:rsidRPr="3B05FCEC">
              <w:rPr>
                <w:rFonts w:ascii="Arial" w:eastAsia="Arial" w:hAnsi="Arial" w:cs="Arial"/>
              </w:rPr>
              <w:t>WBS</w:t>
            </w:r>
          </w:p>
          <w:p w14:paraId="1E758B2D" w14:textId="6F9FA61E" w:rsidR="00B12DAD" w:rsidRPr="00773837" w:rsidRDefault="71D71BDE" w:rsidP="3B05FCEC">
            <w:pPr>
              <w:rPr>
                <w:rFonts w:ascii="Arial" w:eastAsia="Arial" w:hAnsi="Arial" w:cs="Arial"/>
              </w:rPr>
            </w:pPr>
            <w:r w:rsidRPr="3B05FCEC">
              <w:rPr>
                <w:rFonts w:ascii="Arial" w:eastAsia="Arial" w:hAnsi="Arial" w:cs="Arial"/>
              </w:rPr>
              <w:t>(</w:t>
            </w:r>
            <w:proofErr w:type="spellStart"/>
            <w:r w:rsidRPr="3B05FCEC">
              <w:rPr>
                <w:rFonts w:ascii="Arial" w:eastAsia="Arial" w:hAnsi="Arial" w:cs="Arial"/>
              </w:rPr>
              <w:t>Work</w:t>
            </w:r>
            <w:proofErr w:type="spellEnd"/>
            <w:r w:rsidRPr="3B05FCEC">
              <w:rPr>
                <w:rFonts w:ascii="Arial" w:eastAsia="Arial" w:hAnsi="Arial" w:cs="Arial"/>
              </w:rPr>
              <w:t xml:space="preserve"> </w:t>
            </w:r>
            <w:proofErr w:type="spellStart"/>
            <w:r w:rsidRPr="3B05FCEC">
              <w:rPr>
                <w:rFonts w:ascii="Arial" w:eastAsia="Arial" w:hAnsi="Arial" w:cs="Arial"/>
              </w:rPr>
              <w:t>Breakdown</w:t>
            </w:r>
            <w:proofErr w:type="spellEnd"/>
            <w:r w:rsidRPr="3B05FCEC">
              <w:rPr>
                <w:rFonts w:ascii="Arial" w:eastAsia="Arial" w:hAnsi="Arial" w:cs="Arial"/>
              </w:rPr>
              <w:t xml:space="preserve"> </w:t>
            </w:r>
            <w:proofErr w:type="spellStart"/>
            <w:r w:rsidRPr="3B05FCEC">
              <w:rPr>
                <w:rFonts w:ascii="Arial" w:eastAsia="Arial" w:hAnsi="Arial" w:cs="Arial"/>
              </w:rPr>
              <w:t>Structure</w:t>
            </w:r>
            <w:proofErr w:type="spellEnd"/>
            <w:r w:rsidRPr="3B05FCEC">
              <w:rPr>
                <w:rFonts w:ascii="Arial" w:eastAsia="Arial" w:hAnsi="Arial" w:cs="Arial"/>
              </w:rPr>
              <w:t>)</w:t>
            </w:r>
          </w:p>
        </w:tc>
        <w:tc>
          <w:tcPr>
            <w:tcW w:w="3813" w:type="dxa"/>
          </w:tcPr>
          <w:p w14:paraId="1B58BCC1" w14:textId="0F7B1C01" w:rsidR="00F13CA0" w:rsidRPr="00F13CA0" w:rsidRDefault="1A39E566" w:rsidP="3B05FCEC">
            <w:pPr>
              <w:pStyle w:val="NormalWeb"/>
              <w:shd w:val="clear" w:color="auto" w:fill="FFFFFF" w:themeFill="background1"/>
              <w:spacing w:before="0" w:beforeAutospacing="0" w:after="0" w:afterAutospacing="0"/>
              <w:textAlignment w:val="baseline"/>
              <w:rPr>
                <w:rFonts w:ascii="Arial" w:eastAsia="Arial" w:hAnsi="Arial" w:cs="Arial"/>
                <w:lang w:val="es-ES" w:eastAsia="en-US"/>
              </w:rPr>
            </w:pPr>
            <w:r w:rsidRPr="3B05FCEC">
              <w:rPr>
                <w:rFonts w:ascii="Arial" w:eastAsia="Arial" w:hAnsi="Arial" w:cs="Arial"/>
                <w:lang w:val="es-ES" w:eastAsia="en-US"/>
              </w:rPr>
              <w:t xml:space="preserve">Es una </w:t>
            </w:r>
            <w:r w:rsidR="53A3A020" w:rsidRPr="3B05FCEC">
              <w:rPr>
                <w:rFonts w:ascii="Arial" w:eastAsia="Arial" w:hAnsi="Arial" w:cs="Arial"/>
                <w:lang w:val="es-ES" w:eastAsia="en-US"/>
              </w:rPr>
              <w:t xml:space="preserve">estructura </w:t>
            </w:r>
            <w:r w:rsidRPr="3B05FCEC">
              <w:rPr>
                <w:rFonts w:ascii="Arial" w:eastAsia="Arial" w:hAnsi="Arial" w:cs="Arial"/>
                <w:lang w:val="es-ES" w:eastAsia="en-US"/>
              </w:rPr>
              <w:t>utilizada para descomponer analíticamente un proyecto en partes elementares.</w:t>
            </w:r>
          </w:p>
          <w:p w14:paraId="1E68F3D3" w14:textId="28856BF8" w:rsidR="00B12DAD" w:rsidRPr="00733BFD" w:rsidRDefault="1A39E566" w:rsidP="00733BFD">
            <w:pPr>
              <w:pStyle w:val="NormalWeb"/>
              <w:shd w:val="clear" w:color="auto" w:fill="FFFFFF" w:themeFill="background1"/>
              <w:spacing w:before="0" w:beforeAutospacing="0" w:after="0" w:afterAutospacing="0"/>
              <w:textAlignment w:val="baseline"/>
              <w:rPr>
                <w:rFonts w:ascii="Arial" w:eastAsia="Arial" w:hAnsi="Arial" w:cs="Arial"/>
                <w:lang w:val="es-ES" w:eastAsia="en-US"/>
              </w:rPr>
            </w:pPr>
            <w:r w:rsidRPr="3B05FCEC">
              <w:rPr>
                <w:rFonts w:ascii="Arial" w:eastAsia="Arial" w:hAnsi="Arial" w:cs="Arial"/>
                <w:lang w:val="es-ES" w:eastAsia="en-US"/>
              </w:rPr>
              <w:t>El objetivo es organizar el trabajo en elementos fáciles de manejar y volver menos complicada la comprensión del proyecto</w:t>
            </w:r>
            <w:r w:rsidR="00733BFD">
              <w:rPr>
                <w:rFonts w:ascii="Arial" w:eastAsia="Arial" w:hAnsi="Arial" w:cs="Arial"/>
                <w:lang w:val="es-ES" w:eastAsia="en-US"/>
              </w:rPr>
              <w:t>.</w:t>
            </w:r>
            <w:r w:rsidR="00733BFD">
              <w:rPr>
                <w:rFonts w:ascii="Arial" w:eastAsia="Arial" w:hAnsi="Arial" w:cs="Arial"/>
                <w:lang w:val="es-ES" w:eastAsia="en-US"/>
              </w:rPr>
              <w:fldChar w:fldCharType="begin" w:fldLock="1"/>
            </w:r>
            <w:r w:rsidR="00914654">
              <w:rPr>
                <w:rFonts w:ascii="Arial" w:eastAsia="Arial" w:hAnsi="Arial" w:cs="Arial"/>
                <w:lang w:val="es-ES" w:eastAsia="en-US"/>
              </w:rPr>
              <w:instrText>ADDIN CSL_CITATION {"citationItems":[{"id":"ITEM-1","itemData":{"URL":"http://biblus.accasoftware.com/es/wbs-workbreakdownstructure-que-es-y-como-se-usa/","accessed":{"date-parts":[["2020","9","9"]]},"id":"ITEM-1","issued":{"date-parts":[["0"]]},"title":"WBS (Work Breakdown Structure), qué es y cómo se usa - BibLus","type":"webpage"},"uris":["http://www.mendeley.com/documents/?uuid=699b3b21-0b2c-34a0-b994-694013d12115"]}],"mendeley":{"formattedCitation":"[54]","plainTextFormattedCitation":"[54]","previouslyFormattedCitation":"[53]"},"properties":{"noteIndex":0},"schema":"https://github.com/citation-style-language/schema/raw/master/csl-citation.json"}</w:instrText>
            </w:r>
            <w:r w:rsidR="00733BFD">
              <w:rPr>
                <w:rFonts w:ascii="Arial" w:eastAsia="Arial" w:hAnsi="Arial" w:cs="Arial"/>
                <w:lang w:val="es-ES" w:eastAsia="en-US"/>
              </w:rPr>
              <w:fldChar w:fldCharType="separate"/>
            </w:r>
            <w:r w:rsidR="00914654" w:rsidRPr="00914654">
              <w:rPr>
                <w:rFonts w:ascii="Arial" w:eastAsia="Arial" w:hAnsi="Arial" w:cs="Arial"/>
                <w:noProof/>
                <w:lang w:val="es-ES" w:eastAsia="en-US"/>
              </w:rPr>
              <w:t>[54]</w:t>
            </w:r>
            <w:r w:rsidR="00733BFD">
              <w:rPr>
                <w:rFonts w:ascii="Arial" w:eastAsia="Arial" w:hAnsi="Arial" w:cs="Arial"/>
                <w:lang w:val="es-ES" w:eastAsia="en-US"/>
              </w:rPr>
              <w:fldChar w:fldCharType="end"/>
            </w:r>
          </w:p>
        </w:tc>
        <w:tc>
          <w:tcPr>
            <w:tcW w:w="3163" w:type="dxa"/>
          </w:tcPr>
          <w:p w14:paraId="3B5E9B27" w14:textId="4ECEBFA1" w:rsidR="00B12DAD" w:rsidRDefault="71D71BDE" w:rsidP="3B05FCEC">
            <w:pPr>
              <w:rPr>
                <w:rFonts w:ascii="Arial" w:eastAsia="Arial" w:hAnsi="Arial" w:cs="Arial"/>
              </w:rPr>
            </w:pPr>
            <w:r w:rsidRPr="3B05FCEC">
              <w:rPr>
                <w:rFonts w:ascii="Arial" w:eastAsia="Arial" w:hAnsi="Arial" w:cs="Arial"/>
              </w:rPr>
              <w:t>Creado en la primera entrega del proyecto, pu</w:t>
            </w:r>
            <w:r w:rsidR="6138177A" w:rsidRPr="3B05FCEC">
              <w:rPr>
                <w:rFonts w:ascii="Arial" w:eastAsia="Arial" w:hAnsi="Arial" w:cs="Arial"/>
              </w:rPr>
              <w:t>ede</w:t>
            </w:r>
            <w:r w:rsidRPr="3B05FCEC">
              <w:rPr>
                <w:rFonts w:ascii="Arial" w:eastAsia="Arial" w:hAnsi="Arial" w:cs="Arial"/>
              </w:rPr>
              <w:t xml:space="preserve"> ser modificado únicamente por todo el grupo en las reuniones semanales.</w:t>
            </w:r>
          </w:p>
        </w:tc>
      </w:tr>
      <w:tr w:rsidR="00B12DAD" w14:paraId="649B0308" w14:textId="77777777" w:rsidTr="00592F7A">
        <w:tc>
          <w:tcPr>
            <w:tcW w:w="1852" w:type="dxa"/>
          </w:tcPr>
          <w:p w14:paraId="50344FD5" w14:textId="265AFABC" w:rsidR="00B12DAD" w:rsidRPr="00C20F51" w:rsidRDefault="6138177A" w:rsidP="3B05FCEC">
            <w:pPr>
              <w:rPr>
                <w:rFonts w:ascii="Arial" w:eastAsia="Arial" w:hAnsi="Arial" w:cs="Arial"/>
                <w:lang w:val="en-US"/>
              </w:rPr>
            </w:pPr>
            <w:r w:rsidRPr="3B05FCEC">
              <w:rPr>
                <w:rFonts w:ascii="Arial" w:eastAsia="Arial" w:hAnsi="Arial" w:cs="Arial"/>
                <w:lang w:val="en-US"/>
              </w:rPr>
              <w:t>SPMP (Software Project Management Plan)</w:t>
            </w:r>
          </w:p>
        </w:tc>
        <w:tc>
          <w:tcPr>
            <w:tcW w:w="3813" w:type="dxa"/>
          </w:tcPr>
          <w:p w14:paraId="08F7311E" w14:textId="76D5CDB5" w:rsidR="00B12DAD" w:rsidRDefault="53E31493" w:rsidP="3B05FCEC">
            <w:pPr>
              <w:rPr>
                <w:rFonts w:ascii="Arial" w:eastAsia="Arial" w:hAnsi="Arial" w:cs="Arial"/>
              </w:rPr>
            </w:pPr>
            <w:r w:rsidRPr="3B05FCEC">
              <w:rPr>
                <w:rFonts w:ascii="Arial" w:eastAsia="Arial" w:hAnsi="Arial" w:cs="Arial"/>
              </w:rPr>
              <w:t>Es un documento bien organizado que contiene la planificación del proyecto en detalle.</w:t>
            </w:r>
            <w:r w:rsidR="00733BFD">
              <w:rPr>
                <w:rFonts w:ascii="Arial" w:eastAsia="Arial" w:hAnsi="Arial" w:cs="Arial"/>
              </w:rPr>
              <w:fldChar w:fldCharType="begin" w:fldLock="1"/>
            </w:r>
            <w:r w:rsidR="00914654">
              <w:rPr>
                <w:rFonts w:ascii="Arial" w:eastAsia="Arial" w:hAnsi="Arial" w:cs="Arial"/>
              </w:rPr>
              <w:instrText>ADDIN CSL_CITATION {"citationItems":[{"id":"ITEM-1","itemData":{"URL":"https://tutorialsinhand.com/tutorials/software-engineering-tutorial/software-project-management/spmp-document.aspx","accessed":{"date-parts":[["2020","9","9"]]},"id":"ITEM-1","issued":{"date-parts":[["0"]]},"title":"Software Project Management Plan - SPMP Document","type":"webpage"},"uris":["http://www.mendeley.com/documents/?uuid=68d8ff39-4fa8-3801-8fc7-8e886923bf47"]}],"mendeley":{"formattedCitation":"[55]","plainTextFormattedCitation":"[55]","previouslyFormattedCitation":"[54]"},"properties":{"noteIndex":0},"schema":"https://github.com/citation-style-language/schema/raw/master/csl-citation.json"}</w:instrText>
            </w:r>
            <w:r w:rsidR="00733BFD">
              <w:rPr>
                <w:rFonts w:ascii="Arial" w:eastAsia="Arial" w:hAnsi="Arial" w:cs="Arial"/>
              </w:rPr>
              <w:fldChar w:fldCharType="separate"/>
            </w:r>
            <w:r w:rsidR="00914654" w:rsidRPr="00914654">
              <w:rPr>
                <w:rFonts w:ascii="Arial" w:eastAsia="Arial" w:hAnsi="Arial" w:cs="Arial"/>
                <w:noProof/>
              </w:rPr>
              <w:t>[55]</w:t>
            </w:r>
            <w:r w:rsidR="00733BFD">
              <w:rPr>
                <w:rFonts w:ascii="Arial" w:eastAsia="Arial" w:hAnsi="Arial" w:cs="Arial"/>
              </w:rPr>
              <w:fldChar w:fldCharType="end"/>
            </w:r>
          </w:p>
          <w:p w14:paraId="01E776B9" w14:textId="247AE2EF" w:rsidR="0087045C" w:rsidRDefault="0087045C" w:rsidP="3B05FCEC">
            <w:pPr>
              <w:rPr>
                <w:rFonts w:ascii="Arial" w:eastAsia="Arial" w:hAnsi="Arial" w:cs="Arial"/>
                <w:highlight w:val="yellow"/>
              </w:rPr>
            </w:pPr>
          </w:p>
        </w:tc>
        <w:tc>
          <w:tcPr>
            <w:tcW w:w="3163" w:type="dxa"/>
          </w:tcPr>
          <w:p w14:paraId="27C2509B" w14:textId="70D9C89F" w:rsidR="00B12DAD" w:rsidRDefault="65A3107F" w:rsidP="3B05FCEC">
            <w:pPr>
              <w:rPr>
                <w:rFonts w:ascii="Arial" w:eastAsia="Arial" w:hAnsi="Arial" w:cs="Arial"/>
              </w:rPr>
            </w:pPr>
            <w:r w:rsidRPr="3B05FCEC">
              <w:rPr>
                <w:rFonts w:ascii="Arial" w:eastAsia="Arial" w:hAnsi="Arial" w:cs="Arial"/>
              </w:rPr>
              <w:t xml:space="preserve">Puede ser modificado si el Scrum decide hacer cambios en la planificación o si es necesario realizar correcciones solicitadas por el </w:t>
            </w:r>
            <w:r w:rsidR="02E00825" w:rsidRPr="3B05FCEC">
              <w:rPr>
                <w:rFonts w:ascii="Arial" w:eastAsia="Arial" w:hAnsi="Arial" w:cs="Arial"/>
              </w:rPr>
              <w:t>profesor</w:t>
            </w:r>
            <w:r w:rsidRPr="3B05FCEC">
              <w:rPr>
                <w:rFonts w:ascii="Arial" w:eastAsia="Arial" w:hAnsi="Arial" w:cs="Arial"/>
              </w:rPr>
              <w:t xml:space="preserve"> del curso.</w:t>
            </w:r>
          </w:p>
        </w:tc>
      </w:tr>
      <w:tr w:rsidR="00B12DAD" w14:paraId="591870E0" w14:textId="77777777" w:rsidTr="00592F7A">
        <w:tc>
          <w:tcPr>
            <w:tcW w:w="1852" w:type="dxa"/>
          </w:tcPr>
          <w:p w14:paraId="29D027A5" w14:textId="1FCC80CE" w:rsidR="00B12DAD" w:rsidRDefault="1600889A" w:rsidP="3B05FCEC">
            <w:pPr>
              <w:rPr>
                <w:rFonts w:ascii="Arial" w:eastAsia="Arial" w:hAnsi="Arial" w:cs="Arial"/>
              </w:rPr>
            </w:pPr>
            <w:r w:rsidRPr="3B05FCEC">
              <w:rPr>
                <w:rFonts w:ascii="Arial" w:eastAsia="Arial" w:hAnsi="Arial" w:cs="Arial"/>
              </w:rPr>
              <w:t>Diagrama de Gantt</w:t>
            </w:r>
          </w:p>
        </w:tc>
        <w:tc>
          <w:tcPr>
            <w:tcW w:w="3813" w:type="dxa"/>
          </w:tcPr>
          <w:p w14:paraId="318DA156" w14:textId="721408F1" w:rsidR="008D6C27" w:rsidRPr="00733BFD" w:rsidRDefault="6E108D62" w:rsidP="3B05FCEC">
            <w:pPr>
              <w:rPr>
                <w:rFonts w:ascii="Arial" w:eastAsia="Arial" w:hAnsi="Arial" w:cs="Arial"/>
              </w:rPr>
            </w:pPr>
            <w:r w:rsidRPr="3B05FCEC">
              <w:rPr>
                <w:rFonts w:ascii="Arial" w:eastAsia="Arial" w:hAnsi="Arial" w:cs="Arial"/>
              </w:rPr>
              <w:t>Es una herramienta útil para planificar proyectos. Al proporcionar una vista general de las tareas programadas</w:t>
            </w:r>
            <w:r w:rsidR="6E966CFE" w:rsidRPr="3B05FCEC">
              <w:rPr>
                <w:rFonts w:ascii="Arial" w:eastAsia="Arial" w:hAnsi="Arial" w:cs="Arial"/>
              </w:rPr>
              <w:t>,</w:t>
            </w:r>
            <w:r w:rsidR="526962D0" w:rsidRPr="3B05FCEC">
              <w:rPr>
                <w:rFonts w:ascii="Arial" w:eastAsia="Arial" w:hAnsi="Arial" w:cs="Arial"/>
                <w:color w:val="2B3B4B"/>
                <w:shd w:val="clear" w:color="auto" w:fill="FFFFFF"/>
              </w:rPr>
              <w:t xml:space="preserve"> </w:t>
            </w:r>
            <w:r w:rsidR="526962D0" w:rsidRPr="3B05FCEC">
              <w:rPr>
                <w:rFonts w:ascii="Arial" w:eastAsia="Arial" w:hAnsi="Arial" w:cs="Arial"/>
              </w:rPr>
              <w:t>todas las partes implicadas sabrán qué tareas tienen que completarse y en qué fecha.</w:t>
            </w:r>
            <w:r w:rsidR="00733BFD">
              <w:rPr>
                <w:rFonts w:ascii="Arial" w:eastAsia="Arial" w:hAnsi="Arial" w:cs="Arial"/>
              </w:rPr>
              <w:fldChar w:fldCharType="begin" w:fldLock="1"/>
            </w:r>
            <w:r w:rsidR="00914654">
              <w:rPr>
                <w:rFonts w:ascii="Arial" w:eastAsia="Arial" w:hAnsi="Arial" w:cs="Arial"/>
              </w:rPr>
              <w:instrText>ADDIN CSL_CITATION {"citationItems":[{"id":"ITEM-1","itemData":{"URL":"https://blog.teamleader.es/diagrama-de-gantt","accessed":{"date-parts":[["2020","9","9"]]},"id":"ITEM-1","issued":{"date-parts":[["0"]]},"title":"¿Qué es y para qué sirve un diagrama de Gantt?","type":"webpage"},"uris":["http://www.mendeley.com/documents/?uuid=10367899-ebf7-3dfe-b4db-a5a9d3c157b6"]}],"mendeley":{"formattedCitation":"[56]","plainTextFormattedCitation":"[56]","previouslyFormattedCitation":"[55]"},"properties":{"noteIndex":0},"schema":"https://github.com/citation-style-language/schema/raw/master/csl-citation.json"}</w:instrText>
            </w:r>
            <w:r w:rsidR="00733BFD">
              <w:rPr>
                <w:rFonts w:ascii="Arial" w:eastAsia="Arial" w:hAnsi="Arial" w:cs="Arial"/>
              </w:rPr>
              <w:fldChar w:fldCharType="separate"/>
            </w:r>
            <w:r w:rsidR="00914654" w:rsidRPr="00914654">
              <w:rPr>
                <w:rFonts w:ascii="Arial" w:eastAsia="Arial" w:hAnsi="Arial" w:cs="Arial"/>
                <w:noProof/>
              </w:rPr>
              <w:t>[56]</w:t>
            </w:r>
            <w:r w:rsidR="00733BFD">
              <w:rPr>
                <w:rFonts w:ascii="Arial" w:eastAsia="Arial" w:hAnsi="Arial" w:cs="Arial"/>
              </w:rPr>
              <w:fldChar w:fldCharType="end"/>
            </w:r>
          </w:p>
        </w:tc>
        <w:tc>
          <w:tcPr>
            <w:tcW w:w="3163" w:type="dxa"/>
          </w:tcPr>
          <w:p w14:paraId="21732328" w14:textId="1F03A43B" w:rsidR="00B12DAD" w:rsidRDefault="289267CD" w:rsidP="3B05FCEC">
            <w:pPr>
              <w:rPr>
                <w:rFonts w:ascii="Arial" w:eastAsia="Arial" w:hAnsi="Arial" w:cs="Arial"/>
              </w:rPr>
            </w:pPr>
            <w:r w:rsidRPr="3B05FCEC">
              <w:rPr>
                <w:rFonts w:ascii="Arial" w:eastAsia="Arial" w:hAnsi="Arial" w:cs="Arial"/>
              </w:rPr>
              <w:t>Creado desde la primera entrega. Puede ser modificado por el encargado del monitoreo en este proyecto cuando se realizan las reuniones semanales.</w:t>
            </w:r>
          </w:p>
        </w:tc>
      </w:tr>
      <w:tr w:rsidR="00B12DAD" w14:paraId="38BA2D27" w14:textId="77777777" w:rsidTr="00592F7A">
        <w:tc>
          <w:tcPr>
            <w:tcW w:w="1852" w:type="dxa"/>
          </w:tcPr>
          <w:p w14:paraId="19AF15D2" w14:textId="025D97A4" w:rsidR="00B12DAD" w:rsidRDefault="597C91D2" w:rsidP="3B05FCEC">
            <w:pPr>
              <w:rPr>
                <w:rFonts w:ascii="Arial" w:eastAsia="Arial" w:hAnsi="Arial" w:cs="Arial"/>
              </w:rPr>
            </w:pPr>
            <w:r w:rsidRPr="3B05FCEC">
              <w:rPr>
                <w:rFonts w:ascii="Arial" w:eastAsia="Arial" w:hAnsi="Arial" w:cs="Arial"/>
              </w:rPr>
              <w:t>Código</w:t>
            </w:r>
            <w:r w:rsidR="071266D6" w:rsidRPr="3B05FCEC">
              <w:rPr>
                <w:rFonts w:ascii="Arial" w:eastAsia="Arial" w:hAnsi="Arial" w:cs="Arial"/>
              </w:rPr>
              <w:t>s</w:t>
            </w:r>
            <w:r w:rsidRPr="3B05FCEC">
              <w:rPr>
                <w:rFonts w:ascii="Arial" w:eastAsia="Arial" w:hAnsi="Arial" w:cs="Arial"/>
              </w:rPr>
              <w:t xml:space="preserve"> fuente</w:t>
            </w:r>
          </w:p>
        </w:tc>
        <w:tc>
          <w:tcPr>
            <w:tcW w:w="3813" w:type="dxa"/>
          </w:tcPr>
          <w:p w14:paraId="6CE4E7F6" w14:textId="561B1DA9" w:rsidR="00B12DAD" w:rsidRDefault="631C1E88" w:rsidP="3B05FCEC">
            <w:pPr>
              <w:rPr>
                <w:rFonts w:ascii="Arial" w:eastAsia="Arial" w:hAnsi="Arial" w:cs="Arial"/>
              </w:rPr>
            </w:pPr>
            <w:r w:rsidRPr="3B05FCEC">
              <w:rPr>
                <w:rFonts w:ascii="Arial" w:eastAsia="Arial" w:hAnsi="Arial" w:cs="Arial"/>
              </w:rPr>
              <w:t>Ar</w:t>
            </w:r>
            <w:r w:rsidR="46CD2CD7" w:rsidRPr="3B05FCEC">
              <w:rPr>
                <w:rFonts w:ascii="Arial" w:eastAsia="Arial" w:hAnsi="Arial" w:cs="Arial"/>
              </w:rPr>
              <w:t>chivos en los cuales se escribe el código del pr</w:t>
            </w:r>
            <w:r w:rsidR="6B35A1F8" w:rsidRPr="3B05FCEC">
              <w:rPr>
                <w:rFonts w:ascii="Arial" w:eastAsia="Arial" w:hAnsi="Arial" w:cs="Arial"/>
              </w:rPr>
              <w:t>oyecto</w:t>
            </w:r>
          </w:p>
        </w:tc>
        <w:tc>
          <w:tcPr>
            <w:tcW w:w="3163" w:type="dxa"/>
          </w:tcPr>
          <w:p w14:paraId="24A3BDEF" w14:textId="42D8AB5D" w:rsidR="00B12DAD" w:rsidRDefault="4C7CC5E9" w:rsidP="3B05FCEC">
            <w:pPr>
              <w:rPr>
                <w:rFonts w:ascii="Arial" w:eastAsia="Arial" w:hAnsi="Arial" w:cs="Arial"/>
              </w:rPr>
            </w:pPr>
            <w:r w:rsidRPr="3B05FCEC">
              <w:rPr>
                <w:rFonts w:ascii="Arial" w:eastAsia="Arial" w:hAnsi="Arial" w:cs="Arial"/>
              </w:rPr>
              <w:t>Creado luego de haberse realizado la primera entrega. Todos los integrantes pueden modificarlo en cualquier momento.</w:t>
            </w:r>
          </w:p>
        </w:tc>
      </w:tr>
      <w:tr w:rsidR="00B12DAD" w14:paraId="536B96D2" w14:textId="77777777" w:rsidTr="00592F7A">
        <w:tc>
          <w:tcPr>
            <w:tcW w:w="1852" w:type="dxa"/>
          </w:tcPr>
          <w:p w14:paraId="5962F4E7" w14:textId="644F5F83" w:rsidR="00B12DAD" w:rsidRDefault="597C91D2" w:rsidP="3B05FCEC">
            <w:pPr>
              <w:rPr>
                <w:rFonts w:ascii="Arial" w:eastAsia="Arial" w:hAnsi="Arial" w:cs="Arial"/>
              </w:rPr>
            </w:pPr>
            <w:r w:rsidRPr="3B05FCEC">
              <w:rPr>
                <w:rFonts w:ascii="Arial" w:eastAsia="Arial" w:hAnsi="Arial" w:cs="Arial"/>
              </w:rPr>
              <w:t>Tabla</w:t>
            </w:r>
            <w:r w:rsidR="2388753A" w:rsidRPr="3B05FCEC">
              <w:rPr>
                <w:rFonts w:ascii="Arial" w:eastAsia="Arial" w:hAnsi="Arial" w:cs="Arial"/>
              </w:rPr>
              <w:t xml:space="preserve"> de</w:t>
            </w:r>
            <w:r w:rsidRPr="3B05FCEC">
              <w:rPr>
                <w:rFonts w:ascii="Arial" w:eastAsia="Arial" w:hAnsi="Arial" w:cs="Arial"/>
              </w:rPr>
              <w:t xml:space="preserve"> riesgos</w:t>
            </w:r>
          </w:p>
        </w:tc>
        <w:tc>
          <w:tcPr>
            <w:tcW w:w="3813" w:type="dxa"/>
          </w:tcPr>
          <w:p w14:paraId="445A238D" w14:textId="3904B33A" w:rsidR="00B12DAD" w:rsidRDefault="4A30BDEC" w:rsidP="3B05FCEC">
            <w:pPr>
              <w:rPr>
                <w:rFonts w:ascii="Arial" w:eastAsia="Arial" w:hAnsi="Arial" w:cs="Arial"/>
              </w:rPr>
            </w:pPr>
            <w:r w:rsidRPr="3B05FCEC">
              <w:rPr>
                <w:rFonts w:ascii="Arial" w:eastAsia="Arial" w:hAnsi="Arial" w:cs="Arial"/>
              </w:rPr>
              <w:t>Tabla con la identificaci</w:t>
            </w:r>
            <w:r w:rsidR="00A01B47" w:rsidRPr="3B05FCEC">
              <w:rPr>
                <w:rFonts w:ascii="Arial" w:eastAsia="Arial" w:hAnsi="Arial" w:cs="Arial"/>
              </w:rPr>
              <w:t xml:space="preserve">ón, </w:t>
            </w:r>
            <w:r w:rsidR="73B11C7C" w:rsidRPr="3B05FCEC">
              <w:rPr>
                <w:rFonts w:ascii="Arial" w:eastAsia="Arial" w:hAnsi="Arial" w:cs="Arial"/>
              </w:rPr>
              <w:t>con la probabilidad de ocurrencia e impacto.</w:t>
            </w:r>
          </w:p>
        </w:tc>
        <w:tc>
          <w:tcPr>
            <w:tcW w:w="3163" w:type="dxa"/>
          </w:tcPr>
          <w:p w14:paraId="5112A5B3" w14:textId="69923F20" w:rsidR="00B12DAD" w:rsidRDefault="5136C9C3" w:rsidP="3B05FCEC">
            <w:pPr>
              <w:rPr>
                <w:rFonts w:ascii="Arial" w:eastAsia="Arial" w:hAnsi="Arial" w:cs="Arial"/>
              </w:rPr>
            </w:pPr>
            <w:r w:rsidRPr="3B05FCEC">
              <w:rPr>
                <w:rFonts w:ascii="Arial" w:eastAsia="Arial" w:hAnsi="Arial" w:cs="Arial"/>
              </w:rPr>
              <w:t>Cread</w:t>
            </w:r>
            <w:r w:rsidR="6825A44A" w:rsidRPr="3B05FCEC">
              <w:rPr>
                <w:rFonts w:ascii="Arial" w:eastAsia="Arial" w:hAnsi="Arial" w:cs="Arial"/>
              </w:rPr>
              <w:t>o</w:t>
            </w:r>
            <w:r w:rsidRPr="3B05FCEC">
              <w:rPr>
                <w:rFonts w:ascii="Arial" w:eastAsia="Arial" w:hAnsi="Arial" w:cs="Arial"/>
              </w:rPr>
              <w:t xml:space="preserve"> desde la primera entrega</w:t>
            </w:r>
          </w:p>
        </w:tc>
      </w:tr>
    </w:tbl>
    <w:p w14:paraId="0F466EB2" w14:textId="19000AC5" w:rsidR="001658D8" w:rsidRPr="001658D8" w:rsidRDefault="001658D8" w:rsidP="001658D8">
      <w:pPr>
        <w:pStyle w:val="Descripcin"/>
        <w:jc w:val="center"/>
        <w:rPr>
          <w:rFonts w:ascii="Arial" w:eastAsia="Arial" w:hAnsi="Arial" w:cs="Arial"/>
          <w:color w:val="auto"/>
          <w:sz w:val="20"/>
          <w:szCs w:val="20"/>
        </w:rPr>
      </w:pPr>
      <w:bookmarkStart w:id="82" w:name="_Toc50542915"/>
      <w:r w:rsidRPr="001658D8">
        <w:rPr>
          <w:rFonts w:ascii="Arial" w:hAnsi="Arial" w:cs="Arial"/>
          <w:color w:val="auto"/>
        </w:rPr>
        <w:t xml:space="preserve">Tabla </w:t>
      </w:r>
      <w:r w:rsidRPr="001658D8">
        <w:rPr>
          <w:rFonts w:ascii="Arial" w:hAnsi="Arial" w:cs="Arial"/>
          <w:color w:val="auto"/>
        </w:rPr>
        <w:fldChar w:fldCharType="begin"/>
      </w:r>
      <w:r w:rsidRPr="001658D8">
        <w:rPr>
          <w:rFonts w:ascii="Arial" w:hAnsi="Arial" w:cs="Arial"/>
          <w:color w:val="auto"/>
        </w:rPr>
        <w:instrText xml:space="preserve"> SEQ Tabla \* ARABIC </w:instrText>
      </w:r>
      <w:r w:rsidRPr="001658D8">
        <w:rPr>
          <w:rFonts w:ascii="Arial" w:hAnsi="Arial" w:cs="Arial"/>
          <w:color w:val="auto"/>
        </w:rPr>
        <w:fldChar w:fldCharType="separate"/>
      </w:r>
      <w:r w:rsidRPr="001658D8">
        <w:rPr>
          <w:rFonts w:ascii="Arial" w:hAnsi="Arial" w:cs="Arial"/>
          <w:noProof/>
          <w:color w:val="auto"/>
        </w:rPr>
        <w:t>10</w:t>
      </w:r>
      <w:r w:rsidRPr="001658D8">
        <w:rPr>
          <w:rFonts w:ascii="Arial" w:hAnsi="Arial" w:cs="Arial"/>
          <w:color w:val="auto"/>
        </w:rPr>
        <w:fldChar w:fldCharType="end"/>
      </w:r>
      <w:r w:rsidRPr="001658D8">
        <w:rPr>
          <w:rFonts w:ascii="Arial" w:hAnsi="Arial" w:cs="Arial"/>
          <w:color w:val="auto"/>
        </w:rPr>
        <w:t xml:space="preserve"> </w:t>
      </w:r>
      <w:r w:rsidR="00AA6042" w:rsidRPr="001658D8">
        <w:rPr>
          <w:rFonts w:ascii="Arial" w:hAnsi="Arial" w:cs="Arial"/>
          <w:color w:val="auto"/>
        </w:rPr>
        <w:t>Ítems</w:t>
      </w:r>
      <w:r w:rsidRPr="001658D8">
        <w:rPr>
          <w:rFonts w:ascii="Arial" w:hAnsi="Arial" w:cs="Arial"/>
          <w:color w:val="auto"/>
        </w:rPr>
        <w:t xml:space="preserve"> de configuración</w:t>
      </w:r>
      <w:bookmarkEnd w:id="82"/>
    </w:p>
    <w:p w14:paraId="72D25FC7" w14:textId="2DA1C3F0" w:rsidR="00C10145" w:rsidRDefault="5E9ADF32" w:rsidP="00D04939">
      <w:pPr>
        <w:jc w:val="both"/>
        <w:rPr>
          <w:rFonts w:ascii="Arial" w:eastAsia="Arial" w:hAnsi="Arial" w:cs="Arial"/>
        </w:rPr>
      </w:pPr>
      <w:r w:rsidRPr="3B05FCEC">
        <w:rPr>
          <w:rFonts w:ascii="Arial" w:eastAsia="Arial" w:hAnsi="Arial" w:cs="Arial"/>
        </w:rPr>
        <w:t xml:space="preserve">El proceso de control de cambios </w:t>
      </w:r>
      <w:r w:rsidR="005569D8" w:rsidRPr="3B05FCEC">
        <w:rPr>
          <w:rFonts w:ascii="Arial" w:eastAsia="Arial" w:hAnsi="Arial" w:cs="Arial"/>
        </w:rPr>
        <w:t>a los ítems de configuración incluye dos tipos:</w:t>
      </w:r>
    </w:p>
    <w:p w14:paraId="749B9652" w14:textId="47D2B89A" w:rsidR="00FD267E" w:rsidRDefault="38115805" w:rsidP="000133A1">
      <w:pPr>
        <w:pStyle w:val="Prrafodelista"/>
        <w:numPr>
          <w:ilvl w:val="3"/>
          <w:numId w:val="18"/>
        </w:numPr>
        <w:ind w:left="851" w:hanging="284"/>
        <w:jc w:val="both"/>
        <w:rPr>
          <w:rFonts w:ascii="Arial" w:eastAsia="Arial" w:hAnsi="Arial" w:cs="Arial"/>
        </w:rPr>
      </w:pPr>
      <w:r w:rsidRPr="3B05FCEC">
        <w:rPr>
          <w:rFonts w:ascii="Arial" w:eastAsia="Arial" w:hAnsi="Arial" w:cs="Arial"/>
        </w:rPr>
        <w:lastRenderedPageBreak/>
        <w:t xml:space="preserve">Relacionado </w:t>
      </w:r>
      <w:r w:rsidR="754BBAB0" w:rsidRPr="3B05FCEC">
        <w:rPr>
          <w:rFonts w:ascii="Arial" w:eastAsia="Arial" w:hAnsi="Arial" w:cs="Arial"/>
        </w:rPr>
        <w:t xml:space="preserve">a las funcionalidades: </w:t>
      </w:r>
      <w:r w:rsidR="7FB9DAC6" w:rsidRPr="3B05FCEC">
        <w:rPr>
          <w:rFonts w:ascii="Arial" w:eastAsia="Arial" w:hAnsi="Arial" w:cs="Arial"/>
        </w:rPr>
        <w:t xml:space="preserve">son aquellos </w:t>
      </w:r>
      <w:r w:rsidR="6978C5FE" w:rsidRPr="3B05FCEC">
        <w:rPr>
          <w:rFonts w:ascii="Arial" w:eastAsia="Arial" w:hAnsi="Arial" w:cs="Arial"/>
        </w:rPr>
        <w:t xml:space="preserve">que </w:t>
      </w:r>
      <w:r w:rsidR="132B8602" w:rsidRPr="3B05FCEC">
        <w:rPr>
          <w:rFonts w:ascii="Arial" w:eastAsia="Arial" w:hAnsi="Arial" w:cs="Arial"/>
        </w:rPr>
        <w:t xml:space="preserve">se relacionan </w:t>
      </w:r>
      <w:r w:rsidR="1533F59F" w:rsidRPr="3B05FCEC">
        <w:rPr>
          <w:rFonts w:ascii="Arial" w:eastAsia="Arial" w:hAnsi="Arial" w:cs="Arial"/>
        </w:rPr>
        <w:t>con los cambios de requisitos</w:t>
      </w:r>
      <w:r w:rsidR="157E18CF" w:rsidRPr="3B05FCEC">
        <w:rPr>
          <w:rFonts w:ascii="Arial" w:eastAsia="Arial" w:hAnsi="Arial" w:cs="Arial"/>
        </w:rPr>
        <w:t xml:space="preserve">. </w:t>
      </w:r>
      <w:r w:rsidR="7E2A1FEE" w:rsidRPr="3B05FCEC">
        <w:rPr>
          <w:rFonts w:ascii="Arial" w:eastAsia="Arial" w:hAnsi="Arial" w:cs="Arial"/>
        </w:rPr>
        <w:t xml:space="preserve">Esto es, que afecta a los artefactos de diseño como </w:t>
      </w:r>
      <w:r w:rsidR="1108F120" w:rsidRPr="3B05FCEC">
        <w:rPr>
          <w:rFonts w:ascii="Arial" w:eastAsia="Arial" w:hAnsi="Arial" w:cs="Arial"/>
        </w:rPr>
        <w:t>a</w:t>
      </w:r>
      <w:r w:rsidR="3CCF1127" w:rsidRPr="3B05FCEC">
        <w:rPr>
          <w:rFonts w:ascii="Arial" w:eastAsia="Arial" w:hAnsi="Arial" w:cs="Arial"/>
        </w:rPr>
        <w:t xml:space="preserve"> los códigos </w:t>
      </w:r>
      <w:r w:rsidR="7C13B913" w:rsidRPr="3B05FCEC">
        <w:rPr>
          <w:rFonts w:ascii="Arial" w:eastAsia="Arial" w:hAnsi="Arial" w:cs="Arial"/>
        </w:rPr>
        <w:t>fuente</w:t>
      </w:r>
      <w:r w:rsidR="77E48DA9" w:rsidRPr="3B05FCEC">
        <w:rPr>
          <w:rFonts w:ascii="Arial" w:eastAsia="Arial" w:hAnsi="Arial" w:cs="Arial"/>
        </w:rPr>
        <w:t xml:space="preserve"> del producto.</w:t>
      </w:r>
    </w:p>
    <w:p w14:paraId="0BB34D0F" w14:textId="51024FC3" w:rsidR="00511EF8" w:rsidRDefault="4F62B95E" w:rsidP="000133A1">
      <w:pPr>
        <w:pStyle w:val="Prrafodelista"/>
        <w:numPr>
          <w:ilvl w:val="3"/>
          <w:numId w:val="18"/>
        </w:numPr>
        <w:ind w:left="851" w:hanging="284"/>
        <w:jc w:val="both"/>
        <w:rPr>
          <w:rFonts w:ascii="Arial" w:eastAsia="Arial" w:hAnsi="Arial" w:cs="Arial"/>
        </w:rPr>
      </w:pPr>
      <w:r w:rsidRPr="3B05FCEC">
        <w:rPr>
          <w:rFonts w:ascii="Arial" w:eastAsia="Arial" w:hAnsi="Arial" w:cs="Arial"/>
        </w:rPr>
        <w:t>Re</w:t>
      </w:r>
      <w:r w:rsidR="09B75E36" w:rsidRPr="3B05FCEC">
        <w:rPr>
          <w:rFonts w:ascii="Arial" w:eastAsia="Arial" w:hAnsi="Arial" w:cs="Arial"/>
        </w:rPr>
        <w:t xml:space="preserve">lacionado </w:t>
      </w:r>
      <w:r w:rsidR="4834233B" w:rsidRPr="3B05FCEC">
        <w:rPr>
          <w:rFonts w:ascii="Arial" w:eastAsia="Arial" w:hAnsi="Arial" w:cs="Arial"/>
        </w:rPr>
        <w:t>a la documentación:</w:t>
      </w:r>
      <w:r w:rsidR="3F7F6649" w:rsidRPr="3B05FCEC">
        <w:rPr>
          <w:rFonts w:ascii="Arial" w:eastAsia="Arial" w:hAnsi="Arial" w:cs="Arial"/>
        </w:rPr>
        <w:t xml:space="preserve"> son </w:t>
      </w:r>
      <w:r w:rsidR="435BC6C9" w:rsidRPr="3B05FCEC">
        <w:rPr>
          <w:rFonts w:ascii="Arial" w:eastAsia="Arial" w:hAnsi="Arial" w:cs="Arial"/>
        </w:rPr>
        <w:t xml:space="preserve">aquellos </w:t>
      </w:r>
      <w:r w:rsidR="63EF72FD" w:rsidRPr="3B05FCEC">
        <w:rPr>
          <w:rFonts w:ascii="Arial" w:eastAsia="Arial" w:hAnsi="Arial" w:cs="Arial"/>
        </w:rPr>
        <w:t xml:space="preserve">en </w:t>
      </w:r>
      <w:r w:rsidR="1C4027E5" w:rsidRPr="3B05FCEC">
        <w:rPr>
          <w:rFonts w:ascii="Arial" w:eastAsia="Arial" w:hAnsi="Arial" w:cs="Arial"/>
        </w:rPr>
        <w:t xml:space="preserve">comunicación al ciclo de vida </w:t>
      </w:r>
      <w:r w:rsidR="35B17FD2" w:rsidRPr="3B05FCEC">
        <w:rPr>
          <w:rFonts w:ascii="Arial" w:eastAsia="Arial" w:hAnsi="Arial" w:cs="Arial"/>
        </w:rPr>
        <w:t xml:space="preserve">y que pueden ser </w:t>
      </w:r>
      <w:r w:rsidR="4841A573" w:rsidRPr="3B05FCEC">
        <w:rPr>
          <w:rFonts w:ascii="Arial" w:eastAsia="Arial" w:hAnsi="Arial" w:cs="Arial"/>
        </w:rPr>
        <w:t>modificados</w:t>
      </w:r>
      <w:r w:rsidR="64CA3678" w:rsidRPr="3B05FCEC">
        <w:rPr>
          <w:rFonts w:ascii="Arial" w:eastAsia="Arial" w:hAnsi="Arial" w:cs="Arial"/>
        </w:rPr>
        <w:t xml:space="preserve">, por </w:t>
      </w:r>
      <w:r w:rsidR="6FB02C6D" w:rsidRPr="3B05FCEC">
        <w:rPr>
          <w:rFonts w:ascii="Arial" w:eastAsia="Arial" w:hAnsi="Arial" w:cs="Arial"/>
        </w:rPr>
        <w:t>ejemplo,</w:t>
      </w:r>
      <w:r w:rsidR="64CA3678" w:rsidRPr="3B05FCEC">
        <w:rPr>
          <w:rFonts w:ascii="Arial" w:eastAsia="Arial" w:hAnsi="Arial" w:cs="Arial"/>
        </w:rPr>
        <w:t xml:space="preserve"> se </w:t>
      </w:r>
      <w:r w:rsidR="3D6EA9C7" w:rsidRPr="3B05FCEC">
        <w:rPr>
          <w:rFonts w:ascii="Arial" w:eastAsia="Arial" w:hAnsi="Arial" w:cs="Arial"/>
        </w:rPr>
        <w:t xml:space="preserve">encuentra </w:t>
      </w:r>
      <w:r w:rsidR="64CA3678" w:rsidRPr="3B05FCEC">
        <w:rPr>
          <w:rFonts w:ascii="Arial" w:eastAsia="Arial" w:hAnsi="Arial" w:cs="Arial"/>
        </w:rPr>
        <w:t>la tabla de rie</w:t>
      </w:r>
      <w:r w:rsidR="3D6EA9C7" w:rsidRPr="3B05FCEC">
        <w:rPr>
          <w:rFonts w:ascii="Arial" w:eastAsia="Arial" w:hAnsi="Arial" w:cs="Arial"/>
        </w:rPr>
        <w:t xml:space="preserve">sgos </w:t>
      </w:r>
      <w:r w:rsidR="5F0145B0" w:rsidRPr="3B05FCEC">
        <w:rPr>
          <w:rFonts w:ascii="Arial" w:eastAsia="Arial" w:hAnsi="Arial" w:cs="Arial"/>
        </w:rPr>
        <w:t xml:space="preserve">o el diagrama de </w:t>
      </w:r>
      <w:r w:rsidR="5F0145B0" w:rsidRPr="00193176">
        <w:rPr>
          <w:rFonts w:ascii="Arial" w:eastAsia="Arial" w:hAnsi="Arial" w:cs="Arial"/>
        </w:rPr>
        <w:t>Gantt</w:t>
      </w:r>
      <w:r w:rsidR="5F0145B0" w:rsidRPr="3B05FCEC">
        <w:rPr>
          <w:rFonts w:ascii="Arial" w:eastAsia="Arial" w:hAnsi="Arial" w:cs="Arial"/>
        </w:rPr>
        <w:t>.</w:t>
      </w:r>
    </w:p>
    <w:p w14:paraId="0D18F24D" w14:textId="77777777" w:rsidR="00B12DAD" w:rsidRDefault="00B12DAD" w:rsidP="00D04939">
      <w:pPr>
        <w:jc w:val="both"/>
        <w:rPr>
          <w:rFonts w:ascii="Arial" w:eastAsia="Arial" w:hAnsi="Arial" w:cs="Arial"/>
        </w:rPr>
      </w:pPr>
    </w:p>
    <w:p w14:paraId="04173717" w14:textId="3BE637DD" w:rsidR="00474954" w:rsidRDefault="63B51BB4" w:rsidP="00D04939">
      <w:pPr>
        <w:jc w:val="both"/>
        <w:rPr>
          <w:rFonts w:ascii="Arial" w:eastAsia="Arial" w:hAnsi="Arial" w:cs="Arial"/>
        </w:rPr>
      </w:pPr>
      <w:r w:rsidRPr="3B05FCEC">
        <w:rPr>
          <w:rFonts w:ascii="Arial" w:eastAsia="Arial" w:hAnsi="Arial" w:cs="Arial"/>
        </w:rPr>
        <w:t xml:space="preserve">Esto comienza cuando el </w:t>
      </w:r>
      <w:r w:rsidRPr="000C5407">
        <w:rPr>
          <w:rFonts w:ascii="Arial" w:eastAsia="Arial" w:hAnsi="Arial" w:cs="Arial"/>
          <w:i/>
          <w:iCs/>
        </w:rPr>
        <w:t>Scrum</w:t>
      </w:r>
      <w:r w:rsidRPr="3B05FCEC">
        <w:rPr>
          <w:rFonts w:ascii="Arial" w:eastAsia="Arial" w:hAnsi="Arial" w:cs="Arial"/>
        </w:rPr>
        <w:t xml:space="preserve"> </w:t>
      </w:r>
      <w:proofErr w:type="spellStart"/>
      <w:r w:rsidRPr="000C5407">
        <w:rPr>
          <w:rFonts w:ascii="Arial" w:eastAsia="Arial" w:hAnsi="Arial" w:cs="Arial"/>
          <w:i/>
          <w:iCs/>
        </w:rPr>
        <w:t>Team</w:t>
      </w:r>
      <w:proofErr w:type="spellEnd"/>
      <w:r w:rsidRPr="3B05FCEC">
        <w:rPr>
          <w:rFonts w:ascii="Arial" w:eastAsia="Arial" w:hAnsi="Arial" w:cs="Arial"/>
        </w:rPr>
        <w:t xml:space="preserve"> ha identificado</w:t>
      </w:r>
      <w:r w:rsidR="4E4EA6A4" w:rsidRPr="3B05FCEC">
        <w:rPr>
          <w:rFonts w:ascii="Arial" w:eastAsia="Arial" w:hAnsi="Arial" w:cs="Arial"/>
        </w:rPr>
        <w:t xml:space="preserve"> un cambio</w:t>
      </w:r>
      <w:r w:rsidR="50092779" w:rsidRPr="3B05FCEC">
        <w:rPr>
          <w:rFonts w:ascii="Arial" w:eastAsia="Arial" w:hAnsi="Arial" w:cs="Arial"/>
        </w:rPr>
        <w:t xml:space="preserve">, </w:t>
      </w:r>
      <w:r w:rsidR="530384D9" w:rsidRPr="3B05FCEC">
        <w:rPr>
          <w:rFonts w:ascii="Arial" w:eastAsia="Arial" w:hAnsi="Arial" w:cs="Arial"/>
        </w:rPr>
        <w:t>y debe clasificar</w:t>
      </w:r>
      <w:r w:rsidR="6B983A8F" w:rsidRPr="3B05FCEC">
        <w:rPr>
          <w:rFonts w:ascii="Arial" w:eastAsia="Arial" w:hAnsi="Arial" w:cs="Arial"/>
        </w:rPr>
        <w:t xml:space="preserve">se </w:t>
      </w:r>
      <w:r w:rsidR="10014DB7" w:rsidRPr="3B05FCEC">
        <w:rPr>
          <w:rFonts w:ascii="Arial" w:eastAsia="Arial" w:hAnsi="Arial" w:cs="Arial"/>
        </w:rPr>
        <w:t>en uno de los dos tipos anteriormente mencionados</w:t>
      </w:r>
      <w:r w:rsidR="00B024B8">
        <w:rPr>
          <w:rFonts w:ascii="Arial" w:eastAsia="Arial" w:hAnsi="Arial" w:cs="Arial"/>
        </w:rPr>
        <w:t xml:space="preserve">. </w:t>
      </w:r>
      <w:r w:rsidR="007C0140">
        <w:rPr>
          <w:rFonts w:ascii="Arial" w:eastAsia="Arial" w:hAnsi="Arial" w:cs="Arial"/>
        </w:rPr>
        <w:t xml:space="preserve"> Si el cambio pertenece a funcionalidad se debe realizar el procedimiento </w:t>
      </w:r>
      <w:r w:rsidR="00C41E4F">
        <w:rPr>
          <w:rFonts w:ascii="Arial" w:eastAsia="Arial" w:hAnsi="Arial" w:cs="Arial"/>
        </w:rPr>
        <w:t xml:space="preserve">de </w:t>
      </w:r>
      <w:r w:rsidR="00C41E4F" w:rsidRPr="00C41E4F">
        <w:rPr>
          <w:rFonts w:ascii="Arial" w:eastAsia="Arial" w:hAnsi="Arial" w:cs="Arial"/>
          <w:i/>
          <w:iCs/>
        </w:rPr>
        <w:t>Modificar requisitos</w:t>
      </w:r>
      <w:r w:rsidR="00C41E4F">
        <w:rPr>
          <w:rFonts w:ascii="Arial" w:eastAsia="Arial" w:hAnsi="Arial" w:cs="Arial"/>
        </w:rPr>
        <w:t xml:space="preserve"> especificado en la sección 9.1</w:t>
      </w:r>
      <w:r w:rsidR="00D704AD">
        <w:rPr>
          <w:rFonts w:ascii="Arial" w:eastAsia="Arial" w:hAnsi="Arial" w:cs="Arial"/>
        </w:rPr>
        <w:t xml:space="preserve"> de este documento.</w:t>
      </w:r>
      <w:r w:rsidR="004A33DF">
        <w:rPr>
          <w:rFonts w:ascii="Arial" w:eastAsia="Arial" w:hAnsi="Arial" w:cs="Arial"/>
        </w:rPr>
        <w:t xml:space="preserve"> </w:t>
      </w:r>
      <w:r w:rsidR="000C5380">
        <w:rPr>
          <w:rFonts w:ascii="Arial" w:eastAsia="Arial" w:hAnsi="Arial" w:cs="Arial"/>
        </w:rPr>
        <w:t>Finalmente, el</w:t>
      </w:r>
      <w:r w:rsidR="0062270C">
        <w:rPr>
          <w:rFonts w:ascii="Arial" w:eastAsia="Arial" w:hAnsi="Arial" w:cs="Arial"/>
        </w:rPr>
        <w:t xml:space="preserve"> paso a seguir </w:t>
      </w:r>
      <w:r w:rsidR="00A25A32">
        <w:rPr>
          <w:rFonts w:ascii="Arial" w:eastAsia="Arial" w:hAnsi="Arial" w:cs="Arial"/>
        </w:rPr>
        <w:t>es</w:t>
      </w:r>
      <w:r w:rsidR="008A3FC5">
        <w:rPr>
          <w:rFonts w:ascii="Arial" w:eastAsia="Arial" w:hAnsi="Arial" w:cs="Arial"/>
        </w:rPr>
        <w:t xml:space="preserve"> </w:t>
      </w:r>
      <w:r w:rsidR="00EB6DE6">
        <w:rPr>
          <w:rFonts w:ascii="Arial" w:eastAsia="Arial" w:hAnsi="Arial" w:cs="Arial"/>
        </w:rPr>
        <w:t>redactar</w:t>
      </w:r>
      <w:r w:rsidR="008A3FC5">
        <w:rPr>
          <w:rFonts w:ascii="Arial" w:eastAsia="Arial" w:hAnsi="Arial" w:cs="Arial"/>
        </w:rPr>
        <w:t xml:space="preserve"> un breve resumen del cambio de</w:t>
      </w:r>
      <w:r w:rsidR="00286CC3">
        <w:rPr>
          <w:rFonts w:ascii="Arial" w:eastAsia="Arial" w:hAnsi="Arial" w:cs="Arial"/>
        </w:rPr>
        <w:t xml:space="preserve">l requisito en </w:t>
      </w:r>
      <w:r w:rsidR="00474954">
        <w:rPr>
          <w:rFonts w:ascii="Arial" w:eastAsia="Arial" w:hAnsi="Arial" w:cs="Arial"/>
        </w:rPr>
        <w:t>el</w:t>
      </w:r>
      <w:r w:rsidR="00286CC3">
        <w:rPr>
          <w:rFonts w:ascii="Arial" w:eastAsia="Arial" w:hAnsi="Arial" w:cs="Arial"/>
        </w:rPr>
        <w:t xml:space="preserve"> acta de </w:t>
      </w:r>
      <w:r w:rsidR="00EB6DE6">
        <w:rPr>
          <w:rFonts w:ascii="Arial" w:eastAsia="Arial" w:hAnsi="Arial" w:cs="Arial"/>
        </w:rPr>
        <w:t>la reunión.</w:t>
      </w:r>
    </w:p>
    <w:p w14:paraId="6C062862" w14:textId="068B5FA9" w:rsidR="00B76EB7" w:rsidRPr="00B76EB7" w:rsidRDefault="002D03CD" w:rsidP="00D04939">
      <w:pPr>
        <w:jc w:val="both"/>
        <w:rPr>
          <w:rFonts w:ascii="Arial" w:eastAsia="Arial" w:hAnsi="Arial" w:cs="Arial"/>
        </w:rPr>
      </w:pPr>
      <w:r>
        <w:rPr>
          <w:rFonts w:ascii="Arial" w:eastAsia="Arial" w:hAnsi="Arial" w:cs="Arial"/>
        </w:rPr>
        <w:t xml:space="preserve">Si el cambio </w:t>
      </w:r>
      <w:r w:rsidR="00F8621C">
        <w:rPr>
          <w:rFonts w:ascii="Arial" w:eastAsia="Arial" w:hAnsi="Arial" w:cs="Arial"/>
        </w:rPr>
        <w:t>pertenece a documentación</w:t>
      </w:r>
      <w:r w:rsidR="002F0400">
        <w:rPr>
          <w:rFonts w:ascii="Arial" w:eastAsia="Arial" w:hAnsi="Arial" w:cs="Arial"/>
        </w:rPr>
        <w:t xml:space="preserve">, este se añade a la tabla de cambios y se registra en </w:t>
      </w:r>
      <w:r w:rsidR="00195341">
        <w:rPr>
          <w:rFonts w:ascii="Arial" w:eastAsia="Arial" w:hAnsi="Arial" w:cs="Arial"/>
        </w:rPr>
        <w:t>el</w:t>
      </w:r>
      <w:r w:rsidR="002F0400">
        <w:rPr>
          <w:rFonts w:ascii="Arial" w:eastAsia="Arial" w:hAnsi="Arial" w:cs="Arial"/>
        </w:rPr>
        <w:t xml:space="preserve"> acta de la reunión.</w:t>
      </w:r>
    </w:p>
    <w:p w14:paraId="3444FC24" w14:textId="725013B7" w:rsidR="00A61210" w:rsidRDefault="002514D1" w:rsidP="00D04939">
      <w:pPr>
        <w:jc w:val="both"/>
        <w:rPr>
          <w:rFonts w:ascii="Arial" w:eastAsia="Arial" w:hAnsi="Arial" w:cs="Arial"/>
        </w:rPr>
      </w:pPr>
      <w:r>
        <w:rPr>
          <w:noProof/>
        </w:rPr>
        <w:drawing>
          <wp:inline distT="0" distB="0" distL="0" distR="0" wp14:anchorId="734329E5" wp14:editId="77F9C06A">
            <wp:extent cx="5612130" cy="210175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b="17067"/>
                    <a:stretch/>
                  </pic:blipFill>
                  <pic:spPr bwMode="auto">
                    <a:xfrm>
                      <a:off x="0" y="0"/>
                      <a:ext cx="5612130" cy="2101755"/>
                    </a:xfrm>
                    <a:prstGeom prst="rect">
                      <a:avLst/>
                    </a:prstGeom>
                    <a:noFill/>
                    <a:ln>
                      <a:noFill/>
                    </a:ln>
                    <a:extLst>
                      <a:ext uri="{53640926-AAD7-44D8-BBD7-CCE9431645EC}">
                        <a14:shadowObscured xmlns:a14="http://schemas.microsoft.com/office/drawing/2010/main"/>
                      </a:ext>
                    </a:extLst>
                  </pic:spPr>
                </pic:pic>
              </a:graphicData>
            </a:graphic>
          </wp:inline>
        </w:drawing>
      </w:r>
    </w:p>
    <w:p w14:paraId="7AEB4318" w14:textId="775591EE" w:rsidR="00757D9F" w:rsidRPr="00757D9F" w:rsidRDefault="00757D9F" w:rsidP="00757D9F">
      <w:pPr>
        <w:pStyle w:val="Descripcin"/>
        <w:jc w:val="center"/>
        <w:rPr>
          <w:rFonts w:ascii="Arial" w:eastAsia="Arial" w:hAnsi="Arial" w:cs="Arial"/>
          <w:color w:val="auto"/>
          <w:sz w:val="20"/>
          <w:szCs w:val="20"/>
        </w:rPr>
      </w:pPr>
      <w:bookmarkStart w:id="83" w:name="_Toc50574227"/>
      <w:r w:rsidRPr="00757D9F">
        <w:rPr>
          <w:rFonts w:ascii="Arial" w:hAnsi="Arial" w:cs="Arial"/>
          <w:color w:val="auto"/>
        </w:rPr>
        <w:t xml:space="preserve">Figura </w:t>
      </w:r>
      <w:r w:rsidRPr="00757D9F">
        <w:rPr>
          <w:rFonts w:ascii="Arial" w:hAnsi="Arial" w:cs="Arial"/>
          <w:color w:val="auto"/>
        </w:rPr>
        <w:fldChar w:fldCharType="begin"/>
      </w:r>
      <w:r w:rsidRPr="00757D9F">
        <w:rPr>
          <w:rFonts w:ascii="Arial" w:hAnsi="Arial" w:cs="Arial"/>
          <w:color w:val="auto"/>
        </w:rPr>
        <w:instrText xml:space="preserve"> SEQ Figura \* ARABIC </w:instrText>
      </w:r>
      <w:r w:rsidRPr="00757D9F">
        <w:rPr>
          <w:rFonts w:ascii="Arial" w:hAnsi="Arial" w:cs="Arial"/>
          <w:color w:val="auto"/>
        </w:rPr>
        <w:fldChar w:fldCharType="separate"/>
      </w:r>
      <w:r w:rsidR="00B36BDE">
        <w:rPr>
          <w:rFonts w:ascii="Arial" w:hAnsi="Arial" w:cs="Arial"/>
          <w:noProof/>
          <w:color w:val="auto"/>
        </w:rPr>
        <w:t>9</w:t>
      </w:r>
      <w:r w:rsidRPr="00757D9F">
        <w:rPr>
          <w:rFonts w:ascii="Arial" w:hAnsi="Arial" w:cs="Arial"/>
          <w:color w:val="auto"/>
        </w:rPr>
        <w:fldChar w:fldCharType="end"/>
      </w:r>
      <w:r w:rsidRPr="00757D9F">
        <w:rPr>
          <w:rFonts w:ascii="Arial" w:hAnsi="Arial" w:cs="Arial"/>
          <w:color w:val="auto"/>
        </w:rPr>
        <w:t xml:space="preserve"> Diagrama BPMN control de cambios</w:t>
      </w:r>
      <w:bookmarkEnd w:id="83"/>
    </w:p>
    <w:p w14:paraId="236F8232" w14:textId="6964FF3F" w:rsidR="00747229" w:rsidRPr="00474954" w:rsidRDefault="00FB09D1" w:rsidP="00D04939">
      <w:pPr>
        <w:jc w:val="both"/>
        <w:rPr>
          <w:rFonts w:ascii="Arial" w:eastAsia="Arial" w:hAnsi="Arial" w:cs="Arial"/>
        </w:rPr>
      </w:pPr>
      <w:r w:rsidRPr="00FB09D1">
        <w:rPr>
          <w:rFonts w:ascii="Arial" w:eastAsia="Arial" w:hAnsi="Arial" w:cs="Arial"/>
        </w:rPr>
        <w:t xml:space="preserve">Por último, este proceso se lleva a cabo si se realiza el cambio o no. Si el cambio es de funcionalidad esta pregunta se hace en el proceso de </w:t>
      </w:r>
      <w:r w:rsidR="00386486">
        <w:rPr>
          <w:rFonts w:ascii="Arial" w:eastAsia="Arial" w:hAnsi="Arial" w:cs="Arial"/>
        </w:rPr>
        <w:t>a</w:t>
      </w:r>
      <w:r w:rsidRPr="00FB09D1">
        <w:rPr>
          <w:rFonts w:ascii="Arial" w:eastAsia="Arial" w:hAnsi="Arial" w:cs="Arial"/>
        </w:rPr>
        <w:t xml:space="preserve">nalizar cambio, por otro lado, si es de documentación, el ítem de configuración será modificado y se debe </w:t>
      </w:r>
      <w:r w:rsidR="006D341A">
        <w:rPr>
          <w:rFonts w:ascii="Arial" w:eastAsia="Arial" w:hAnsi="Arial" w:cs="Arial"/>
        </w:rPr>
        <w:t>hacer</w:t>
      </w:r>
      <w:r w:rsidRPr="00FB09D1">
        <w:rPr>
          <w:rFonts w:ascii="Arial" w:eastAsia="Arial" w:hAnsi="Arial" w:cs="Arial"/>
        </w:rPr>
        <w:t xml:space="preserve"> registro en el acta, ya dependerá del </w:t>
      </w:r>
      <w:r w:rsidR="0022782D">
        <w:rPr>
          <w:rFonts w:ascii="Arial" w:eastAsia="Arial" w:hAnsi="Arial" w:cs="Arial"/>
        </w:rPr>
        <w:t>grupo</w:t>
      </w:r>
      <w:r w:rsidRPr="00FB09D1">
        <w:rPr>
          <w:rFonts w:ascii="Arial" w:eastAsia="Arial" w:hAnsi="Arial" w:cs="Arial"/>
        </w:rPr>
        <w:t xml:space="preserve"> de trabajo si los cambios </w:t>
      </w:r>
      <w:r w:rsidR="007F29F9">
        <w:rPr>
          <w:rFonts w:ascii="Arial" w:eastAsia="Arial" w:hAnsi="Arial" w:cs="Arial"/>
        </w:rPr>
        <w:t>se mantienen</w:t>
      </w:r>
      <w:r w:rsidRPr="00FB09D1">
        <w:rPr>
          <w:rFonts w:ascii="Arial" w:eastAsia="Arial" w:hAnsi="Arial" w:cs="Arial"/>
        </w:rPr>
        <w:t xml:space="preserve"> o no</w:t>
      </w:r>
      <w:r w:rsidR="007F29F9">
        <w:rPr>
          <w:rFonts w:ascii="Arial" w:eastAsia="Arial" w:hAnsi="Arial" w:cs="Arial"/>
        </w:rPr>
        <w:t>.</w:t>
      </w:r>
    </w:p>
    <w:p w14:paraId="452131E3" w14:textId="77777777" w:rsidR="00FA6029" w:rsidRDefault="00FA6029" w:rsidP="3B05FCEC">
      <w:pPr>
        <w:jc w:val="both"/>
        <w:rPr>
          <w:rFonts w:ascii="Arial" w:eastAsia="Arial" w:hAnsi="Arial" w:cs="Arial"/>
        </w:rPr>
      </w:pPr>
    </w:p>
    <w:p w14:paraId="4860F6F7" w14:textId="79FA6AE4" w:rsidR="008F34BB" w:rsidRDefault="051DA700" w:rsidP="00DF516E">
      <w:pPr>
        <w:pStyle w:val="Ttulo2"/>
        <w:rPr>
          <w:rFonts w:ascii="Arial" w:eastAsia="Arial" w:hAnsi="Arial" w:cs="Arial"/>
          <w:sz w:val="24"/>
          <w:szCs w:val="24"/>
        </w:rPr>
      </w:pPr>
      <w:bookmarkStart w:id="84" w:name="_Toc50534699"/>
      <w:r w:rsidRPr="3B05FCEC">
        <w:rPr>
          <w:rFonts w:ascii="Arial" w:eastAsia="Arial" w:hAnsi="Arial" w:cs="Arial"/>
          <w:sz w:val="24"/>
          <w:szCs w:val="24"/>
        </w:rPr>
        <w:t>Control de c</w:t>
      </w:r>
      <w:r w:rsidR="51CDC00F" w:rsidRPr="3B05FCEC">
        <w:rPr>
          <w:rFonts w:ascii="Arial" w:eastAsia="Arial" w:hAnsi="Arial" w:cs="Arial"/>
          <w:sz w:val="24"/>
          <w:szCs w:val="24"/>
        </w:rPr>
        <w:t>alidad</w:t>
      </w:r>
      <w:bookmarkEnd w:id="84"/>
    </w:p>
    <w:p w14:paraId="5F550A36" w14:textId="71E9FE42" w:rsidR="00DF516E" w:rsidRPr="008F34BB" w:rsidRDefault="00DF516E" w:rsidP="008F34BB">
      <w:pPr>
        <w:pStyle w:val="Ttulo3"/>
        <w:rPr>
          <w:rFonts w:ascii="Arial" w:hAnsi="Arial" w:cs="Arial"/>
          <w:b w:val="0"/>
        </w:rPr>
      </w:pPr>
      <w:bookmarkStart w:id="85" w:name="_Toc50534700"/>
      <w:r w:rsidRPr="008F34BB">
        <w:rPr>
          <w:rFonts w:ascii="Arial" w:hAnsi="Arial" w:cs="Arial"/>
        </w:rPr>
        <w:t>Medidas de Calidad:</w:t>
      </w:r>
      <w:bookmarkEnd w:id="85"/>
    </w:p>
    <w:p w14:paraId="26C5B6D4" w14:textId="77777777" w:rsidR="0049713B" w:rsidRDefault="0049713B" w:rsidP="00DF516E">
      <w:pPr>
        <w:rPr>
          <w:rFonts w:ascii="Arial" w:hAnsi="Arial" w:cs="Arial"/>
          <w:b/>
        </w:rPr>
      </w:pPr>
    </w:p>
    <w:p w14:paraId="21130234" w14:textId="4A5ECE92" w:rsidR="00A628C5" w:rsidRPr="00683E8A" w:rsidRDefault="00683E8A" w:rsidP="00D04939">
      <w:pPr>
        <w:jc w:val="both"/>
        <w:rPr>
          <w:rFonts w:ascii="Arial" w:hAnsi="Arial" w:cs="Arial"/>
        </w:rPr>
      </w:pPr>
      <w:r>
        <w:rPr>
          <w:rFonts w:ascii="Arial" w:hAnsi="Arial" w:cs="Arial"/>
        </w:rPr>
        <w:t>Debido a se encuentran múltiples</w:t>
      </w:r>
      <w:r w:rsidR="00BE738D">
        <w:rPr>
          <w:rFonts w:ascii="Arial" w:hAnsi="Arial" w:cs="Arial"/>
        </w:rPr>
        <w:t xml:space="preserve"> </w:t>
      </w:r>
      <w:r w:rsidR="00696A3C">
        <w:rPr>
          <w:rFonts w:ascii="Arial" w:hAnsi="Arial" w:cs="Arial"/>
        </w:rPr>
        <w:t xml:space="preserve">características que se deben cumplir para tener un proyecto </w:t>
      </w:r>
      <w:r w:rsidR="00386486">
        <w:rPr>
          <w:rFonts w:ascii="Arial" w:hAnsi="Arial" w:cs="Arial"/>
        </w:rPr>
        <w:t>de alta</w:t>
      </w:r>
      <w:r w:rsidR="00696A3C">
        <w:rPr>
          <w:rFonts w:ascii="Arial" w:hAnsi="Arial" w:cs="Arial"/>
        </w:rPr>
        <w:t xml:space="preserve"> calidad</w:t>
      </w:r>
      <w:r w:rsidR="00C15281">
        <w:rPr>
          <w:rFonts w:ascii="Arial" w:hAnsi="Arial" w:cs="Arial"/>
        </w:rPr>
        <w:t xml:space="preserve">, tanto en el ámbito de la documentación como en el ámbito de desarrollo de </w:t>
      </w:r>
      <w:r w:rsidR="00C15281" w:rsidRPr="00386486">
        <w:rPr>
          <w:rFonts w:ascii="Arial" w:hAnsi="Arial" w:cs="Arial"/>
          <w:i/>
        </w:rPr>
        <w:t>software</w:t>
      </w:r>
      <w:r w:rsidR="00F75D43">
        <w:rPr>
          <w:rFonts w:ascii="Arial" w:hAnsi="Arial" w:cs="Arial"/>
        </w:rPr>
        <w:t xml:space="preserve">, se ha decido </w:t>
      </w:r>
      <w:r w:rsidR="00BE03A8">
        <w:rPr>
          <w:rFonts w:ascii="Arial" w:hAnsi="Arial" w:cs="Arial"/>
        </w:rPr>
        <w:t xml:space="preserve">realizar una estrategia </w:t>
      </w:r>
      <w:r w:rsidR="0031163F">
        <w:rPr>
          <w:rFonts w:ascii="Arial" w:hAnsi="Arial" w:cs="Arial"/>
        </w:rPr>
        <w:t xml:space="preserve">que permita </w:t>
      </w:r>
      <w:r w:rsidR="00FB3EF3">
        <w:rPr>
          <w:rFonts w:ascii="Arial" w:hAnsi="Arial" w:cs="Arial"/>
        </w:rPr>
        <w:t>la flexibi</w:t>
      </w:r>
      <w:r w:rsidR="00D9414D">
        <w:rPr>
          <w:rFonts w:ascii="Arial" w:hAnsi="Arial" w:cs="Arial"/>
        </w:rPr>
        <w:t xml:space="preserve">lidad al momento de </w:t>
      </w:r>
      <w:r w:rsidR="00F07685">
        <w:rPr>
          <w:rFonts w:ascii="Arial" w:hAnsi="Arial" w:cs="Arial"/>
        </w:rPr>
        <w:t xml:space="preserve">determinar los factores </w:t>
      </w:r>
      <w:r w:rsidR="00835C82">
        <w:rPr>
          <w:rFonts w:ascii="Arial" w:hAnsi="Arial" w:cs="Arial"/>
        </w:rPr>
        <w:t xml:space="preserve">de la calidad </w:t>
      </w:r>
      <w:r w:rsidR="00D0445C">
        <w:rPr>
          <w:rFonts w:ascii="Arial" w:hAnsi="Arial" w:cs="Arial"/>
        </w:rPr>
        <w:t xml:space="preserve">para </w:t>
      </w:r>
      <w:r w:rsidR="00A713B0">
        <w:rPr>
          <w:rFonts w:ascii="Arial" w:hAnsi="Arial" w:cs="Arial"/>
        </w:rPr>
        <w:t xml:space="preserve">una </w:t>
      </w:r>
      <w:r w:rsidR="00D0445C">
        <w:rPr>
          <w:rFonts w:ascii="Arial" w:hAnsi="Arial" w:cs="Arial"/>
        </w:rPr>
        <w:t>determinada tarea</w:t>
      </w:r>
      <w:r w:rsidR="00477AEB">
        <w:rPr>
          <w:rFonts w:ascii="Arial" w:hAnsi="Arial" w:cs="Arial"/>
        </w:rPr>
        <w:t xml:space="preserve">. Ya que </w:t>
      </w:r>
      <w:r w:rsidR="00D40F44">
        <w:rPr>
          <w:rFonts w:ascii="Arial" w:hAnsi="Arial" w:cs="Arial"/>
        </w:rPr>
        <w:t>se está</w:t>
      </w:r>
      <w:r w:rsidR="00477AEB">
        <w:rPr>
          <w:rFonts w:ascii="Arial" w:hAnsi="Arial" w:cs="Arial"/>
        </w:rPr>
        <w:t xml:space="preserve"> utilizando una metodología ágil como Scrum </w:t>
      </w:r>
      <w:r w:rsidR="008A77F5">
        <w:rPr>
          <w:rFonts w:ascii="Arial" w:hAnsi="Arial" w:cs="Arial"/>
        </w:rPr>
        <w:t xml:space="preserve">que permite </w:t>
      </w:r>
      <w:r w:rsidR="00566CEC">
        <w:rPr>
          <w:rFonts w:ascii="Arial" w:hAnsi="Arial" w:cs="Arial"/>
        </w:rPr>
        <w:t xml:space="preserve">las revisiones constantes </w:t>
      </w:r>
      <w:r w:rsidR="00A67C64">
        <w:rPr>
          <w:rFonts w:ascii="Arial" w:hAnsi="Arial" w:cs="Arial"/>
        </w:rPr>
        <w:t xml:space="preserve">con un </w:t>
      </w:r>
      <w:r w:rsidR="00442F4B">
        <w:rPr>
          <w:rFonts w:ascii="Arial" w:hAnsi="Arial" w:cs="Arial"/>
        </w:rPr>
        <w:t>efecto</w:t>
      </w:r>
      <w:r w:rsidR="00566CEC">
        <w:rPr>
          <w:rFonts w:ascii="Arial" w:hAnsi="Arial" w:cs="Arial"/>
        </w:rPr>
        <w:t xml:space="preserve"> </w:t>
      </w:r>
      <w:r w:rsidR="00693B5B">
        <w:rPr>
          <w:rFonts w:ascii="Arial" w:hAnsi="Arial" w:cs="Arial"/>
        </w:rPr>
        <w:t>menor en</w:t>
      </w:r>
      <w:r w:rsidR="00566CEC">
        <w:rPr>
          <w:rFonts w:ascii="Arial" w:hAnsi="Arial" w:cs="Arial"/>
        </w:rPr>
        <w:t xml:space="preserve"> </w:t>
      </w:r>
      <w:r w:rsidR="00A215DA">
        <w:rPr>
          <w:rFonts w:ascii="Arial" w:hAnsi="Arial" w:cs="Arial"/>
        </w:rPr>
        <w:t>la productividad del proyecto</w:t>
      </w:r>
      <w:r w:rsidR="00337C09">
        <w:rPr>
          <w:rFonts w:ascii="Arial" w:hAnsi="Arial" w:cs="Arial"/>
        </w:rPr>
        <w:t>.</w:t>
      </w:r>
    </w:p>
    <w:p w14:paraId="6DF178A7" w14:textId="77777777" w:rsidR="00337C09" w:rsidRDefault="00337C09" w:rsidP="00D04939">
      <w:pPr>
        <w:jc w:val="both"/>
        <w:rPr>
          <w:rFonts w:ascii="Arial" w:hAnsi="Arial" w:cs="Arial"/>
        </w:rPr>
      </w:pPr>
    </w:p>
    <w:p w14:paraId="3C6AEA43" w14:textId="36547A0C" w:rsidR="00337C09" w:rsidRPr="00683E8A" w:rsidRDefault="00C90DA3" w:rsidP="00D04939">
      <w:pPr>
        <w:jc w:val="both"/>
        <w:rPr>
          <w:rFonts w:ascii="Arial" w:hAnsi="Arial" w:cs="Arial"/>
        </w:rPr>
      </w:pPr>
      <w:r>
        <w:rPr>
          <w:rFonts w:ascii="Arial" w:hAnsi="Arial" w:cs="Arial"/>
        </w:rPr>
        <w:t xml:space="preserve">Para la medida de calidad para el </w:t>
      </w:r>
      <w:r w:rsidR="00C020BF" w:rsidRPr="00C020BF">
        <w:rPr>
          <w:rFonts w:ascii="Arial" w:hAnsi="Arial" w:cs="Arial"/>
          <w:i/>
          <w:iCs/>
        </w:rPr>
        <w:t>s</w:t>
      </w:r>
      <w:r w:rsidRPr="00C020BF">
        <w:rPr>
          <w:rFonts w:ascii="Arial" w:hAnsi="Arial" w:cs="Arial"/>
          <w:i/>
          <w:iCs/>
        </w:rPr>
        <w:t>oftware</w:t>
      </w:r>
      <w:r>
        <w:rPr>
          <w:rFonts w:ascii="Arial" w:hAnsi="Arial" w:cs="Arial"/>
        </w:rPr>
        <w:t xml:space="preserve"> </w:t>
      </w:r>
      <w:r w:rsidR="00552216">
        <w:rPr>
          <w:rFonts w:ascii="Arial" w:hAnsi="Arial" w:cs="Arial"/>
        </w:rPr>
        <w:t xml:space="preserve">se </w:t>
      </w:r>
      <w:r w:rsidR="00E3322B">
        <w:rPr>
          <w:rFonts w:ascii="Arial" w:hAnsi="Arial" w:cs="Arial"/>
        </w:rPr>
        <w:t>tomará</w:t>
      </w:r>
      <w:r w:rsidR="00552216">
        <w:rPr>
          <w:rFonts w:ascii="Arial" w:hAnsi="Arial" w:cs="Arial"/>
        </w:rPr>
        <w:t xml:space="preserve"> en respecto a los factores de calidad del </w:t>
      </w:r>
      <w:r w:rsidR="00552216" w:rsidRPr="008F538A">
        <w:rPr>
          <w:rFonts w:ascii="Arial" w:hAnsi="Arial" w:cs="Arial"/>
          <w:i/>
        </w:rPr>
        <w:t>I</w:t>
      </w:r>
      <w:r w:rsidR="00A80089" w:rsidRPr="008F538A">
        <w:rPr>
          <w:rFonts w:ascii="Arial" w:hAnsi="Arial" w:cs="Arial"/>
          <w:i/>
        </w:rPr>
        <w:t>SO 25010</w:t>
      </w:r>
      <w:r w:rsidR="002C1831">
        <w:rPr>
          <w:rFonts w:ascii="Arial" w:hAnsi="Arial" w:cs="Arial"/>
        </w:rPr>
        <w:t xml:space="preserve">, que son: </w:t>
      </w:r>
      <w:r w:rsidR="00A8335E">
        <w:rPr>
          <w:rFonts w:ascii="Arial" w:hAnsi="Arial" w:cs="Arial"/>
        </w:rPr>
        <w:t xml:space="preserve">adecuación funcional, eficiencia de desempeño, </w:t>
      </w:r>
      <w:r w:rsidR="00A8335E">
        <w:rPr>
          <w:rFonts w:ascii="Arial" w:hAnsi="Arial" w:cs="Arial"/>
        </w:rPr>
        <w:lastRenderedPageBreak/>
        <w:t xml:space="preserve">compatibilidad, usabilidad, </w:t>
      </w:r>
      <w:r w:rsidR="000F17C2">
        <w:rPr>
          <w:rFonts w:ascii="Arial" w:hAnsi="Arial" w:cs="Arial"/>
        </w:rPr>
        <w:t>fiabilidad</w:t>
      </w:r>
      <w:r w:rsidR="00A8335E">
        <w:rPr>
          <w:rFonts w:ascii="Arial" w:hAnsi="Arial" w:cs="Arial"/>
        </w:rPr>
        <w:t>, seguridad</w:t>
      </w:r>
      <w:r w:rsidR="000F17C2">
        <w:rPr>
          <w:rFonts w:ascii="Arial" w:hAnsi="Arial" w:cs="Arial"/>
        </w:rPr>
        <w:t>, mantenibilidad y portabilidad</w:t>
      </w:r>
      <w:r w:rsidR="009D215A">
        <w:rPr>
          <w:rFonts w:ascii="Arial" w:hAnsi="Arial" w:cs="Arial"/>
        </w:rPr>
        <w:fldChar w:fldCharType="begin" w:fldLock="1"/>
      </w:r>
      <w:r w:rsidR="00914654">
        <w:rPr>
          <w:rFonts w:ascii="Arial" w:hAnsi="Arial" w:cs="Arial"/>
        </w:rPr>
        <w:instrText>ADDIN CSL_CITATION {"citationItems":[{"id":"ITEM-1","itemData":{"URL":"https://iso25000.com/index.php/normas-iso-25000/iso-25010","accessed":{"date-parts":[["2020","9","9"]]},"id":"ITEM-1","issued":{"date-parts":[["0"]]},"title":"ISO 25010","type":"webpage"},"uris":["http://www.mendeley.com/documents/?uuid=3df427b8-8963-3882-9035-a9ba59e6931a"]}],"mendeley":{"formattedCitation":"[57]","plainTextFormattedCitation":"[57]","previouslyFormattedCitation":"[56]"},"properties":{"noteIndex":0},"schema":"https://github.com/citation-style-language/schema/raw/master/csl-citation.json"}</w:instrText>
      </w:r>
      <w:r w:rsidR="009D215A">
        <w:rPr>
          <w:rFonts w:ascii="Arial" w:hAnsi="Arial" w:cs="Arial"/>
        </w:rPr>
        <w:fldChar w:fldCharType="separate"/>
      </w:r>
      <w:r w:rsidR="00914654" w:rsidRPr="00914654">
        <w:rPr>
          <w:rFonts w:ascii="Arial" w:hAnsi="Arial" w:cs="Arial"/>
          <w:noProof/>
        </w:rPr>
        <w:t>[57]</w:t>
      </w:r>
      <w:r w:rsidR="009D215A">
        <w:rPr>
          <w:rFonts w:ascii="Arial" w:hAnsi="Arial" w:cs="Arial"/>
        </w:rPr>
        <w:fldChar w:fldCharType="end"/>
      </w:r>
      <w:r w:rsidR="00FC71EE">
        <w:rPr>
          <w:rFonts w:ascii="Arial" w:hAnsi="Arial" w:cs="Arial"/>
        </w:rPr>
        <w:t>.</w:t>
      </w:r>
      <w:r w:rsidR="006E3E6A">
        <w:rPr>
          <w:rFonts w:ascii="Arial" w:hAnsi="Arial" w:cs="Arial"/>
        </w:rPr>
        <w:t xml:space="preserve"> </w:t>
      </w:r>
      <w:r w:rsidR="00E67F8C">
        <w:rPr>
          <w:rFonts w:ascii="Arial" w:hAnsi="Arial" w:cs="Arial"/>
        </w:rPr>
        <w:t>En la parte de la documentación</w:t>
      </w:r>
      <w:r w:rsidR="00301FA3">
        <w:rPr>
          <w:rFonts w:ascii="Arial" w:hAnsi="Arial" w:cs="Arial"/>
        </w:rPr>
        <w:t xml:space="preserve">, hacemos referencia a las características a cumplir </w:t>
      </w:r>
      <w:r w:rsidR="00C07B2E">
        <w:rPr>
          <w:rFonts w:ascii="Arial" w:hAnsi="Arial" w:cs="Arial"/>
        </w:rPr>
        <w:t xml:space="preserve">presentadas por el profesor del curso de Ingeniería de </w:t>
      </w:r>
      <w:r w:rsidR="00C020BF">
        <w:rPr>
          <w:rFonts w:ascii="Arial" w:hAnsi="Arial" w:cs="Arial"/>
          <w:i/>
          <w:iCs/>
        </w:rPr>
        <w:t>s</w:t>
      </w:r>
      <w:r w:rsidR="00C07B2E" w:rsidRPr="00C020BF">
        <w:rPr>
          <w:rFonts w:ascii="Arial" w:hAnsi="Arial" w:cs="Arial"/>
          <w:i/>
          <w:iCs/>
        </w:rPr>
        <w:t>oftware</w:t>
      </w:r>
      <w:r w:rsidR="00C07B2E">
        <w:rPr>
          <w:rFonts w:ascii="Arial" w:hAnsi="Arial" w:cs="Arial"/>
        </w:rPr>
        <w:t>.</w:t>
      </w:r>
    </w:p>
    <w:p w14:paraId="76463800" w14:textId="77777777" w:rsidR="00C07B2E" w:rsidRPr="00683E8A" w:rsidRDefault="00C07B2E" w:rsidP="00D04939">
      <w:pPr>
        <w:jc w:val="both"/>
        <w:rPr>
          <w:rFonts w:ascii="Arial" w:hAnsi="Arial" w:cs="Arial"/>
        </w:rPr>
      </w:pPr>
    </w:p>
    <w:p w14:paraId="262E7845" w14:textId="7D4EFDD9" w:rsidR="005F067C" w:rsidRPr="00683E8A" w:rsidRDefault="005F067C" w:rsidP="00D04939">
      <w:pPr>
        <w:jc w:val="both"/>
        <w:rPr>
          <w:rFonts w:ascii="Arial" w:hAnsi="Arial" w:cs="Arial"/>
        </w:rPr>
      </w:pPr>
      <w:r>
        <w:rPr>
          <w:rFonts w:ascii="Arial" w:hAnsi="Arial" w:cs="Arial"/>
        </w:rPr>
        <w:t>En otras palabras</w:t>
      </w:r>
      <w:r w:rsidR="00D82899">
        <w:rPr>
          <w:rFonts w:ascii="Arial" w:hAnsi="Arial" w:cs="Arial"/>
        </w:rPr>
        <w:t>,</w:t>
      </w:r>
      <w:r w:rsidR="00C132CD">
        <w:rPr>
          <w:rFonts w:ascii="Arial" w:hAnsi="Arial" w:cs="Arial"/>
        </w:rPr>
        <w:t xml:space="preserve"> la calidad de las tareas </w:t>
      </w:r>
      <w:r w:rsidR="00D82899">
        <w:rPr>
          <w:rFonts w:ascii="Arial" w:hAnsi="Arial" w:cs="Arial"/>
        </w:rPr>
        <w:t>está</w:t>
      </w:r>
      <w:r w:rsidR="00C132CD">
        <w:rPr>
          <w:rFonts w:ascii="Arial" w:hAnsi="Arial" w:cs="Arial"/>
        </w:rPr>
        <w:t xml:space="preserve"> reflejada respecto a</w:t>
      </w:r>
      <w:r w:rsidR="00633324">
        <w:rPr>
          <w:rFonts w:ascii="Arial" w:hAnsi="Arial" w:cs="Arial"/>
        </w:rPr>
        <w:t>l</w:t>
      </w:r>
      <w:r w:rsidR="00A95FB8">
        <w:rPr>
          <w:rFonts w:ascii="Arial" w:hAnsi="Arial" w:cs="Arial"/>
        </w:rPr>
        <w:t xml:space="preserve"> </w:t>
      </w:r>
      <w:r w:rsidR="00014E28">
        <w:rPr>
          <w:rFonts w:ascii="Arial" w:hAnsi="Arial" w:cs="Arial"/>
        </w:rPr>
        <w:t>número</w:t>
      </w:r>
      <w:r w:rsidR="00A95FB8">
        <w:rPr>
          <w:rFonts w:ascii="Arial" w:hAnsi="Arial" w:cs="Arial"/>
        </w:rPr>
        <w:t xml:space="preserve"> de características</w:t>
      </w:r>
      <w:r w:rsidR="00C132CD">
        <w:rPr>
          <w:rFonts w:ascii="Arial" w:hAnsi="Arial" w:cs="Arial"/>
        </w:rPr>
        <w:t xml:space="preserve"> </w:t>
      </w:r>
      <w:r w:rsidR="00524BB1">
        <w:rPr>
          <w:rFonts w:ascii="Arial" w:hAnsi="Arial" w:cs="Arial"/>
        </w:rPr>
        <w:t xml:space="preserve">que el grupo identifica </w:t>
      </w:r>
      <w:r w:rsidR="00A64E26">
        <w:rPr>
          <w:rFonts w:ascii="Arial" w:hAnsi="Arial" w:cs="Arial"/>
        </w:rPr>
        <w:t>para cada una de estas</w:t>
      </w:r>
      <w:r w:rsidR="009C2D89">
        <w:rPr>
          <w:rFonts w:ascii="Arial" w:hAnsi="Arial" w:cs="Arial"/>
        </w:rPr>
        <w:t xml:space="preserve">, con las </w:t>
      </w:r>
      <w:r w:rsidR="00D95306">
        <w:rPr>
          <w:rFonts w:ascii="Arial" w:hAnsi="Arial" w:cs="Arial"/>
        </w:rPr>
        <w:t xml:space="preserve">características que fueron </w:t>
      </w:r>
      <w:r w:rsidR="00014E28">
        <w:rPr>
          <w:rFonts w:ascii="Arial" w:hAnsi="Arial" w:cs="Arial"/>
        </w:rPr>
        <w:t>implementadas correctamente.</w:t>
      </w:r>
    </w:p>
    <w:p w14:paraId="08C4015D" w14:textId="77777777" w:rsidR="007B507D" w:rsidRDefault="007B507D" w:rsidP="00DF516E">
      <w:pPr>
        <w:rPr>
          <w:rFonts w:ascii="Arial" w:hAnsi="Arial" w:cs="Arial"/>
          <w:b/>
          <w:bCs/>
        </w:rPr>
      </w:pPr>
    </w:p>
    <w:p w14:paraId="3FD3E247" w14:textId="59266590" w:rsidR="007B507D" w:rsidRPr="008F34BB" w:rsidRDefault="007B507D" w:rsidP="00DF516E">
      <w:pPr>
        <w:pStyle w:val="Ttulo3"/>
        <w:rPr>
          <w:rFonts w:ascii="Arial" w:eastAsia="Arial" w:hAnsi="Arial" w:cs="Arial"/>
        </w:rPr>
      </w:pPr>
      <w:bookmarkStart w:id="86" w:name="_Toc50534701"/>
      <w:r w:rsidRPr="008F34BB">
        <w:rPr>
          <w:rFonts w:ascii="Arial" w:hAnsi="Arial" w:cs="Arial"/>
          <w:bCs/>
        </w:rPr>
        <w:t xml:space="preserve">Proceso </w:t>
      </w:r>
      <w:r w:rsidR="00BD26FE" w:rsidRPr="008F34BB">
        <w:rPr>
          <w:rFonts w:ascii="Arial" w:hAnsi="Arial" w:cs="Arial"/>
          <w:bCs/>
        </w:rPr>
        <w:t>para control de calidad de los documentos</w:t>
      </w:r>
      <w:bookmarkEnd w:id="86"/>
    </w:p>
    <w:p w14:paraId="6BF99CED" w14:textId="77777777" w:rsidR="00571543" w:rsidRDefault="00571543" w:rsidP="00571543"/>
    <w:p w14:paraId="60E0E1EC" w14:textId="202BB27E" w:rsidR="00757D9F" w:rsidRDefault="52D9F368" w:rsidP="268321E6">
      <w:pPr>
        <w:rPr>
          <w:rFonts w:ascii="Arial" w:hAnsi="Arial" w:cs="Arial"/>
          <w:sz w:val="20"/>
          <w:szCs w:val="20"/>
        </w:rPr>
      </w:pPr>
      <w:r>
        <w:rPr>
          <w:noProof/>
        </w:rPr>
        <w:drawing>
          <wp:inline distT="0" distB="0" distL="0" distR="0" wp14:anchorId="4B13C5C7" wp14:editId="0ED2BF95">
            <wp:extent cx="5772150" cy="2417088"/>
            <wp:effectExtent l="0" t="0" r="0" b="0"/>
            <wp:docPr id="734006165" name="Picture 734006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5772150" cy="2417088"/>
                    </a:xfrm>
                    <a:prstGeom prst="rect">
                      <a:avLst/>
                    </a:prstGeom>
                  </pic:spPr>
                </pic:pic>
              </a:graphicData>
            </a:graphic>
          </wp:inline>
        </w:drawing>
      </w:r>
      <w:r w:rsidR="00E91042" w:rsidRPr="76A591BD">
        <w:rPr>
          <w:rFonts w:ascii="Arial" w:hAnsi="Arial" w:cs="Arial"/>
          <w:sz w:val="20"/>
          <w:szCs w:val="20"/>
        </w:rPr>
        <w:t xml:space="preserve"> </w:t>
      </w:r>
    </w:p>
    <w:p w14:paraId="1B3C0908" w14:textId="1282AC56" w:rsidR="00757D9F" w:rsidRPr="00851790" w:rsidRDefault="00757D9F" w:rsidP="268321E6">
      <w:pPr>
        <w:pStyle w:val="Descripcin"/>
        <w:jc w:val="center"/>
        <w:rPr>
          <w:rFonts w:ascii="Arial" w:hAnsi="Arial" w:cs="Arial"/>
          <w:color w:val="auto"/>
          <w:sz w:val="20"/>
          <w:szCs w:val="20"/>
        </w:rPr>
      </w:pPr>
      <w:bookmarkStart w:id="87" w:name="_Toc50574228"/>
      <w:r w:rsidRPr="00851790">
        <w:rPr>
          <w:rFonts w:ascii="Arial" w:hAnsi="Arial" w:cs="Arial"/>
          <w:color w:val="auto"/>
        </w:rPr>
        <w:t xml:space="preserve">Figura </w:t>
      </w:r>
      <w:r w:rsidRPr="268321E6">
        <w:rPr>
          <w:rFonts w:ascii="Arial" w:hAnsi="Arial" w:cs="Arial"/>
          <w:color w:val="auto"/>
        </w:rPr>
        <w:fldChar w:fldCharType="begin"/>
      </w:r>
      <w:r w:rsidRPr="268321E6">
        <w:rPr>
          <w:rFonts w:ascii="Arial" w:hAnsi="Arial" w:cs="Arial"/>
          <w:color w:val="auto"/>
        </w:rPr>
        <w:instrText xml:space="preserve"> SEQ Figura \* ARABIC </w:instrText>
      </w:r>
      <w:r w:rsidRPr="268321E6">
        <w:rPr>
          <w:rFonts w:ascii="Arial" w:hAnsi="Arial" w:cs="Arial"/>
          <w:color w:val="auto"/>
        </w:rPr>
        <w:fldChar w:fldCharType="separate"/>
      </w:r>
      <w:r w:rsidR="00B36BDE" w:rsidRPr="268321E6">
        <w:rPr>
          <w:rFonts w:ascii="Arial" w:hAnsi="Arial" w:cs="Arial"/>
          <w:noProof/>
          <w:color w:val="auto"/>
        </w:rPr>
        <w:t>10</w:t>
      </w:r>
      <w:r w:rsidRPr="268321E6">
        <w:rPr>
          <w:rFonts w:ascii="Arial" w:hAnsi="Arial" w:cs="Arial"/>
          <w:color w:val="auto"/>
        </w:rPr>
        <w:fldChar w:fldCharType="end"/>
      </w:r>
      <w:r w:rsidRPr="00851790">
        <w:rPr>
          <w:rFonts w:ascii="Arial" w:hAnsi="Arial" w:cs="Arial"/>
          <w:color w:val="auto"/>
        </w:rPr>
        <w:t xml:space="preserve"> Diagrama BPMN control de calidad de la documentación</w:t>
      </w:r>
      <w:bookmarkEnd w:id="87"/>
    </w:p>
    <w:p w14:paraId="075A1A20" w14:textId="77777777" w:rsidR="00CE1B57" w:rsidRDefault="004C5B94" w:rsidP="00D04939">
      <w:pPr>
        <w:jc w:val="both"/>
        <w:rPr>
          <w:rFonts w:ascii="Arial" w:hAnsi="Arial" w:cs="Arial"/>
        </w:rPr>
      </w:pPr>
      <w:r>
        <w:rPr>
          <w:rFonts w:ascii="Arial" w:hAnsi="Arial" w:cs="Arial"/>
        </w:rPr>
        <w:t>El proce</w:t>
      </w:r>
      <w:r w:rsidR="009341D5">
        <w:rPr>
          <w:rFonts w:ascii="Arial" w:hAnsi="Arial" w:cs="Arial"/>
        </w:rPr>
        <w:t xml:space="preserve">so comienza en las reuniones del </w:t>
      </w:r>
      <w:r w:rsidR="009341D5" w:rsidRPr="009341D5">
        <w:rPr>
          <w:rFonts w:ascii="Arial" w:hAnsi="Arial" w:cs="Arial"/>
          <w:i/>
          <w:iCs/>
        </w:rPr>
        <w:t xml:space="preserve">Scrum </w:t>
      </w:r>
      <w:proofErr w:type="spellStart"/>
      <w:r w:rsidR="009341D5" w:rsidRPr="009341D5">
        <w:rPr>
          <w:rFonts w:ascii="Arial" w:hAnsi="Arial" w:cs="Arial"/>
          <w:i/>
          <w:iCs/>
        </w:rPr>
        <w:t>Team</w:t>
      </w:r>
      <w:proofErr w:type="spellEnd"/>
      <w:r w:rsidR="009341D5">
        <w:rPr>
          <w:rFonts w:ascii="Arial" w:hAnsi="Arial" w:cs="Arial"/>
          <w:i/>
          <w:iCs/>
        </w:rPr>
        <w:t xml:space="preserve"> </w:t>
      </w:r>
      <w:r w:rsidR="009341D5">
        <w:rPr>
          <w:rFonts w:ascii="Arial" w:hAnsi="Arial" w:cs="Arial"/>
        </w:rPr>
        <w:t>al momento de definir las tareas de</w:t>
      </w:r>
      <w:r w:rsidR="00EB21D1">
        <w:rPr>
          <w:rFonts w:ascii="Arial" w:hAnsi="Arial" w:cs="Arial"/>
        </w:rPr>
        <w:t xml:space="preserve"> cada Sprint</w:t>
      </w:r>
      <w:r w:rsidR="00FC75CC">
        <w:rPr>
          <w:rFonts w:ascii="Arial" w:hAnsi="Arial" w:cs="Arial"/>
        </w:rPr>
        <w:t xml:space="preserve">, el grupo de trabajo comenzará a desarrollar un plan de gestión de calidad, </w:t>
      </w:r>
      <w:r w:rsidR="00DC191F">
        <w:rPr>
          <w:rFonts w:ascii="Arial" w:hAnsi="Arial" w:cs="Arial"/>
        </w:rPr>
        <w:t xml:space="preserve">donde se darán las características que debe tener cada </w:t>
      </w:r>
      <w:r w:rsidR="00836CF8">
        <w:rPr>
          <w:rFonts w:ascii="Arial" w:hAnsi="Arial" w:cs="Arial"/>
        </w:rPr>
        <w:t xml:space="preserve">una de </w:t>
      </w:r>
      <w:r w:rsidR="00DC191F">
        <w:rPr>
          <w:rFonts w:ascii="Arial" w:hAnsi="Arial" w:cs="Arial"/>
        </w:rPr>
        <w:t>la</w:t>
      </w:r>
      <w:r w:rsidR="00836CF8">
        <w:rPr>
          <w:rFonts w:ascii="Arial" w:hAnsi="Arial" w:cs="Arial"/>
        </w:rPr>
        <w:t xml:space="preserve">s secciones de la </w:t>
      </w:r>
      <w:r w:rsidR="00DC191F">
        <w:rPr>
          <w:rFonts w:ascii="Arial" w:hAnsi="Arial" w:cs="Arial"/>
        </w:rPr>
        <w:t>documentación</w:t>
      </w:r>
      <w:r w:rsidR="001638C4">
        <w:rPr>
          <w:rFonts w:ascii="Arial" w:hAnsi="Arial" w:cs="Arial"/>
        </w:rPr>
        <w:t xml:space="preserve"> al momento de realizar cada Sprint. Dado esto se gener</w:t>
      </w:r>
      <w:r w:rsidR="00CB4471">
        <w:rPr>
          <w:rFonts w:ascii="Arial" w:hAnsi="Arial" w:cs="Arial"/>
        </w:rPr>
        <w:t>ará una hoja de verificación con las características dadas</w:t>
      </w:r>
      <w:r w:rsidR="008C52D6">
        <w:rPr>
          <w:rFonts w:ascii="Arial" w:hAnsi="Arial" w:cs="Arial"/>
        </w:rPr>
        <w:t>, que posteriormente se diligenciará.</w:t>
      </w:r>
    </w:p>
    <w:p w14:paraId="3944CEFB" w14:textId="77777777" w:rsidR="00CE1B57" w:rsidRDefault="00CE1B57" w:rsidP="00D04939">
      <w:pPr>
        <w:jc w:val="both"/>
        <w:rPr>
          <w:rFonts w:ascii="Arial" w:hAnsi="Arial" w:cs="Arial"/>
        </w:rPr>
      </w:pPr>
    </w:p>
    <w:p w14:paraId="52BD397D" w14:textId="1FC7557F" w:rsidR="00F63870" w:rsidRPr="00C4366C" w:rsidRDefault="00BB70EF" w:rsidP="00C4366C">
      <w:pPr>
        <w:jc w:val="both"/>
        <w:rPr>
          <w:rFonts w:ascii="Arial" w:hAnsi="Arial" w:cs="Arial"/>
        </w:rPr>
      </w:pPr>
      <w:r>
        <w:rPr>
          <w:rFonts w:ascii="Arial" w:hAnsi="Arial" w:cs="Arial"/>
        </w:rPr>
        <w:t xml:space="preserve">Cuando finaliza el sprint </w:t>
      </w:r>
      <w:r w:rsidR="00AB75B6">
        <w:rPr>
          <w:rFonts w:ascii="Arial" w:hAnsi="Arial" w:cs="Arial"/>
        </w:rPr>
        <w:t xml:space="preserve">en la reunión semanal que hace el </w:t>
      </w:r>
      <w:r w:rsidR="00AB75B6" w:rsidRPr="00AB75B6">
        <w:rPr>
          <w:rFonts w:ascii="Arial" w:hAnsi="Arial" w:cs="Arial"/>
          <w:i/>
          <w:iCs/>
        </w:rPr>
        <w:t xml:space="preserve">Scrum </w:t>
      </w:r>
      <w:proofErr w:type="spellStart"/>
      <w:r w:rsidR="00AB75B6" w:rsidRPr="00AB75B6">
        <w:rPr>
          <w:rFonts w:ascii="Arial" w:hAnsi="Arial" w:cs="Arial"/>
          <w:i/>
          <w:iCs/>
        </w:rPr>
        <w:t>Team</w:t>
      </w:r>
      <w:proofErr w:type="spellEnd"/>
      <w:r w:rsidR="00AB75B6">
        <w:rPr>
          <w:rFonts w:ascii="Arial" w:hAnsi="Arial" w:cs="Arial"/>
        </w:rPr>
        <w:t xml:space="preserve"> </w:t>
      </w:r>
      <w:r w:rsidR="008E7F40">
        <w:rPr>
          <w:rFonts w:ascii="Arial" w:hAnsi="Arial" w:cs="Arial"/>
        </w:rPr>
        <w:t xml:space="preserve">se diligenciará la hoja de verificación. Si las tareas no fueron </w:t>
      </w:r>
      <w:r w:rsidR="00A22A73">
        <w:rPr>
          <w:rFonts w:ascii="Arial" w:hAnsi="Arial" w:cs="Arial"/>
        </w:rPr>
        <w:t xml:space="preserve">completadas, se debe documentar la razón con el fin de que esta tarea se ponga en el siguiente </w:t>
      </w:r>
      <w:r w:rsidR="00A22A73" w:rsidRPr="00D04939">
        <w:rPr>
          <w:rFonts w:ascii="Arial" w:hAnsi="Arial" w:cs="Arial"/>
          <w:i/>
          <w:iCs/>
        </w:rPr>
        <w:t>Sprint</w:t>
      </w:r>
      <w:r w:rsidR="00A22A73">
        <w:rPr>
          <w:rFonts w:ascii="Arial" w:hAnsi="Arial" w:cs="Arial"/>
        </w:rPr>
        <w:t xml:space="preserve"> </w:t>
      </w:r>
      <w:r w:rsidR="00272148">
        <w:rPr>
          <w:rFonts w:ascii="Arial" w:hAnsi="Arial" w:cs="Arial"/>
        </w:rPr>
        <w:t>y que el problema sea resuelto.</w:t>
      </w:r>
    </w:p>
    <w:p w14:paraId="3ED106C6" w14:textId="77777777" w:rsidR="00BD26FE" w:rsidRDefault="00BD26FE" w:rsidP="00DF516E">
      <w:pPr>
        <w:rPr>
          <w:rFonts w:ascii="Arial" w:hAnsi="Arial" w:cs="Arial"/>
          <w:b/>
          <w:bCs/>
        </w:rPr>
      </w:pPr>
    </w:p>
    <w:p w14:paraId="34E32F0A" w14:textId="5D6EB097" w:rsidR="00BD26FE" w:rsidRDefault="00F55E5A" w:rsidP="00DF516E">
      <w:pPr>
        <w:pStyle w:val="Ttulo3"/>
        <w:rPr>
          <w:rFonts w:ascii="Arial" w:hAnsi="Arial" w:cs="Arial"/>
          <w:b w:val="0"/>
        </w:rPr>
      </w:pPr>
      <w:bookmarkStart w:id="88" w:name="_Toc50534702"/>
      <w:r w:rsidRPr="268321E6">
        <w:rPr>
          <w:rFonts w:ascii="Arial" w:hAnsi="Arial" w:cs="Arial"/>
        </w:rPr>
        <w:lastRenderedPageBreak/>
        <w:t xml:space="preserve">Proceso para control de calidad de </w:t>
      </w:r>
      <w:r w:rsidR="008D2D77" w:rsidRPr="268321E6">
        <w:rPr>
          <w:rFonts w:ascii="Arial" w:hAnsi="Arial" w:cs="Arial"/>
        </w:rPr>
        <w:t>software</w:t>
      </w:r>
      <w:r w:rsidR="008D2D77" w:rsidRPr="268321E6">
        <w:rPr>
          <w:rFonts w:ascii="Arial" w:hAnsi="Arial" w:cs="Arial"/>
          <w:b w:val="0"/>
        </w:rPr>
        <w:t>:</w:t>
      </w:r>
      <w:bookmarkEnd w:id="88"/>
    </w:p>
    <w:p w14:paraId="2AAD93FC" w14:textId="16296F65" w:rsidR="00757D9F" w:rsidRDefault="70995457" w:rsidP="268321E6">
      <w:pPr>
        <w:rPr>
          <w:rFonts w:ascii="Arial" w:hAnsi="Arial" w:cs="Arial"/>
          <w:sz w:val="20"/>
          <w:szCs w:val="20"/>
        </w:rPr>
      </w:pPr>
      <w:r>
        <w:rPr>
          <w:noProof/>
        </w:rPr>
        <w:drawing>
          <wp:inline distT="0" distB="0" distL="0" distR="0" wp14:anchorId="1767A3E0" wp14:editId="0EA11C9B">
            <wp:extent cx="5705476" cy="2401054"/>
            <wp:effectExtent l="0" t="0" r="0" b="0"/>
            <wp:docPr id="1425594115" name="Picture 142559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5705476" cy="2401054"/>
                    </a:xfrm>
                    <a:prstGeom prst="rect">
                      <a:avLst/>
                    </a:prstGeom>
                  </pic:spPr>
                </pic:pic>
              </a:graphicData>
            </a:graphic>
          </wp:inline>
        </w:drawing>
      </w:r>
      <w:r w:rsidR="00E91042" w:rsidRPr="76A591BD">
        <w:rPr>
          <w:rFonts w:ascii="Arial" w:hAnsi="Arial" w:cs="Arial"/>
          <w:sz w:val="20"/>
          <w:szCs w:val="20"/>
        </w:rPr>
        <w:t xml:space="preserve"> </w:t>
      </w:r>
    </w:p>
    <w:p w14:paraId="3A84E329" w14:textId="5F81AB30" w:rsidR="00D10B2D" w:rsidRPr="00851790" w:rsidRDefault="00757D9F" w:rsidP="268321E6">
      <w:pPr>
        <w:pStyle w:val="Descripcin"/>
        <w:jc w:val="center"/>
        <w:rPr>
          <w:rFonts w:ascii="Arial" w:hAnsi="Arial" w:cs="Arial"/>
          <w:color w:val="auto"/>
          <w:sz w:val="20"/>
          <w:szCs w:val="20"/>
        </w:rPr>
      </w:pPr>
      <w:bookmarkStart w:id="89" w:name="_Toc50574229"/>
      <w:r w:rsidRPr="00851790">
        <w:rPr>
          <w:rFonts w:ascii="Arial" w:hAnsi="Arial" w:cs="Arial"/>
          <w:color w:val="auto"/>
        </w:rPr>
        <w:t xml:space="preserve">Figura </w:t>
      </w:r>
      <w:r w:rsidRPr="268321E6">
        <w:rPr>
          <w:rFonts w:ascii="Arial" w:hAnsi="Arial" w:cs="Arial"/>
          <w:color w:val="auto"/>
        </w:rPr>
        <w:fldChar w:fldCharType="begin"/>
      </w:r>
      <w:r w:rsidRPr="268321E6">
        <w:rPr>
          <w:rFonts w:ascii="Arial" w:hAnsi="Arial" w:cs="Arial"/>
          <w:color w:val="auto"/>
        </w:rPr>
        <w:instrText xml:space="preserve"> SEQ Figura \* ARABIC </w:instrText>
      </w:r>
      <w:r w:rsidRPr="268321E6">
        <w:rPr>
          <w:rFonts w:ascii="Arial" w:hAnsi="Arial" w:cs="Arial"/>
          <w:color w:val="auto"/>
        </w:rPr>
        <w:fldChar w:fldCharType="separate"/>
      </w:r>
      <w:r w:rsidR="00B36BDE" w:rsidRPr="268321E6">
        <w:rPr>
          <w:rFonts w:ascii="Arial" w:hAnsi="Arial" w:cs="Arial"/>
          <w:noProof/>
          <w:color w:val="auto"/>
        </w:rPr>
        <w:t>11</w:t>
      </w:r>
      <w:r w:rsidRPr="268321E6">
        <w:rPr>
          <w:rFonts w:ascii="Arial" w:hAnsi="Arial" w:cs="Arial"/>
          <w:color w:val="auto"/>
        </w:rPr>
        <w:fldChar w:fldCharType="end"/>
      </w:r>
      <w:r w:rsidRPr="00851790">
        <w:rPr>
          <w:rFonts w:ascii="Arial" w:hAnsi="Arial" w:cs="Arial"/>
          <w:color w:val="auto"/>
        </w:rPr>
        <w:t xml:space="preserve"> Diagrama BPMN control de calidad del Software</w:t>
      </w:r>
      <w:bookmarkEnd w:id="89"/>
    </w:p>
    <w:p w14:paraId="7A46CE5A" w14:textId="5671EC61" w:rsidR="00D10B2D" w:rsidRDefault="00D31D16" w:rsidP="00D04939">
      <w:pPr>
        <w:jc w:val="both"/>
        <w:rPr>
          <w:rFonts w:ascii="Arial" w:hAnsi="Arial" w:cs="Arial"/>
        </w:rPr>
      </w:pPr>
      <w:r>
        <w:rPr>
          <w:rFonts w:ascii="Arial" w:hAnsi="Arial" w:cs="Arial"/>
        </w:rPr>
        <w:t xml:space="preserve">Cuando se ha terminado de redactar el </w:t>
      </w:r>
      <w:r w:rsidRPr="00D04939">
        <w:rPr>
          <w:rFonts w:ascii="Arial" w:hAnsi="Arial" w:cs="Arial"/>
          <w:i/>
          <w:iCs/>
        </w:rPr>
        <w:t>Sprint</w:t>
      </w:r>
      <w:r>
        <w:rPr>
          <w:rFonts w:ascii="Arial" w:hAnsi="Arial" w:cs="Arial"/>
        </w:rPr>
        <w:t xml:space="preserve"> </w:t>
      </w:r>
      <w:r w:rsidRPr="00D04939">
        <w:rPr>
          <w:rFonts w:ascii="Arial" w:hAnsi="Arial" w:cs="Arial"/>
          <w:i/>
          <w:iCs/>
        </w:rPr>
        <w:t>Backlog</w:t>
      </w:r>
      <w:r>
        <w:rPr>
          <w:rFonts w:ascii="Arial" w:hAnsi="Arial" w:cs="Arial"/>
        </w:rPr>
        <w:t xml:space="preserve"> hecho por el </w:t>
      </w:r>
      <w:r w:rsidRPr="00D31D16">
        <w:rPr>
          <w:rFonts w:ascii="Arial" w:hAnsi="Arial" w:cs="Arial"/>
          <w:i/>
          <w:iCs/>
        </w:rPr>
        <w:t xml:space="preserve">Scrum </w:t>
      </w:r>
      <w:proofErr w:type="spellStart"/>
      <w:r w:rsidRPr="00D31D16">
        <w:rPr>
          <w:rFonts w:ascii="Arial" w:hAnsi="Arial" w:cs="Arial"/>
          <w:i/>
          <w:iCs/>
        </w:rPr>
        <w:t>Team</w:t>
      </w:r>
      <w:proofErr w:type="spellEnd"/>
      <w:r w:rsidR="00717D82">
        <w:rPr>
          <w:rFonts w:ascii="Arial" w:hAnsi="Arial" w:cs="Arial"/>
        </w:rPr>
        <w:t xml:space="preserve">, el grupo debe redactar una hoja de verificación con la definición de las tareas con sus respectivas características </w:t>
      </w:r>
      <w:r w:rsidR="006A09A5">
        <w:rPr>
          <w:rFonts w:ascii="Arial" w:hAnsi="Arial" w:cs="Arial"/>
        </w:rPr>
        <w:t>para sean completadas.</w:t>
      </w:r>
    </w:p>
    <w:p w14:paraId="14770786" w14:textId="77777777" w:rsidR="006A09A5" w:rsidRDefault="006A09A5" w:rsidP="00D04939">
      <w:pPr>
        <w:jc w:val="both"/>
        <w:rPr>
          <w:rFonts w:ascii="Arial" w:hAnsi="Arial" w:cs="Arial"/>
        </w:rPr>
      </w:pPr>
    </w:p>
    <w:p w14:paraId="02334A34" w14:textId="6A50E96C" w:rsidR="006A09A5" w:rsidRDefault="009907A7" w:rsidP="00D04939">
      <w:pPr>
        <w:jc w:val="both"/>
        <w:rPr>
          <w:rFonts w:ascii="Arial" w:hAnsi="Arial" w:cs="Arial"/>
        </w:rPr>
      </w:pPr>
      <w:r>
        <w:rPr>
          <w:rFonts w:ascii="Arial" w:hAnsi="Arial" w:cs="Arial"/>
        </w:rPr>
        <w:t xml:space="preserve">Al realizar la reunión semanal y terminar el </w:t>
      </w:r>
      <w:r w:rsidRPr="00D04939">
        <w:rPr>
          <w:rFonts w:ascii="Arial" w:hAnsi="Arial" w:cs="Arial"/>
          <w:i/>
          <w:iCs/>
        </w:rPr>
        <w:t>Sprint</w:t>
      </w:r>
      <w:r>
        <w:rPr>
          <w:rFonts w:ascii="Arial" w:hAnsi="Arial" w:cs="Arial"/>
        </w:rPr>
        <w:t>, cada uno de los miembros del grupo debe diligenciar la hoja de verificación</w:t>
      </w:r>
      <w:r w:rsidR="00080350">
        <w:rPr>
          <w:rFonts w:ascii="Arial" w:hAnsi="Arial" w:cs="Arial"/>
        </w:rPr>
        <w:t>. Ya si un miembro no ha terminado su tarea asignada, en las conclusiones debe explicar el por qué</w:t>
      </w:r>
      <w:r w:rsidR="00536769">
        <w:rPr>
          <w:rFonts w:ascii="Arial" w:hAnsi="Arial" w:cs="Arial"/>
        </w:rPr>
        <w:t xml:space="preserve">, para que la tarea sea resuelta en el próximo </w:t>
      </w:r>
      <w:r w:rsidR="00536769" w:rsidRPr="00D04939">
        <w:rPr>
          <w:rFonts w:ascii="Arial" w:hAnsi="Arial" w:cs="Arial"/>
          <w:i/>
          <w:iCs/>
        </w:rPr>
        <w:t>Sprint</w:t>
      </w:r>
    </w:p>
    <w:p w14:paraId="549CDC93" w14:textId="77777777" w:rsidR="00536769" w:rsidRDefault="00536769" w:rsidP="00D04939">
      <w:pPr>
        <w:jc w:val="both"/>
        <w:rPr>
          <w:rFonts w:ascii="Arial" w:hAnsi="Arial" w:cs="Arial"/>
        </w:rPr>
      </w:pPr>
    </w:p>
    <w:p w14:paraId="07C7BDA9" w14:textId="32C3C9C5" w:rsidR="00536769" w:rsidRDefault="00536769" w:rsidP="00D04939">
      <w:pPr>
        <w:jc w:val="both"/>
        <w:rPr>
          <w:rFonts w:ascii="Arial" w:hAnsi="Arial" w:cs="Arial"/>
        </w:rPr>
      </w:pPr>
      <w:r>
        <w:rPr>
          <w:rFonts w:ascii="Arial" w:hAnsi="Arial" w:cs="Arial"/>
        </w:rPr>
        <w:t xml:space="preserve">Si la tarea asignada fue completa y se demuestra que a esta se le han realizado </w:t>
      </w:r>
      <w:r w:rsidR="001109E3">
        <w:rPr>
          <w:rFonts w:ascii="Arial" w:hAnsi="Arial" w:cs="Arial"/>
        </w:rPr>
        <w:t xml:space="preserve">pruebas de su funcionamiento, el </w:t>
      </w:r>
      <w:proofErr w:type="spellStart"/>
      <w:r w:rsidR="001109E3" w:rsidRPr="00D04939">
        <w:rPr>
          <w:rFonts w:ascii="Arial" w:hAnsi="Arial" w:cs="Arial"/>
          <w:i/>
          <w:iCs/>
        </w:rPr>
        <w:t>codeline</w:t>
      </w:r>
      <w:proofErr w:type="spellEnd"/>
      <w:r w:rsidR="001109E3">
        <w:rPr>
          <w:rFonts w:ascii="Arial" w:hAnsi="Arial" w:cs="Arial"/>
        </w:rPr>
        <w:t xml:space="preserve"> se añade al </w:t>
      </w:r>
      <w:proofErr w:type="spellStart"/>
      <w:r w:rsidR="001109E3" w:rsidRPr="00D04939">
        <w:rPr>
          <w:rFonts w:ascii="Arial" w:hAnsi="Arial" w:cs="Arial"/>
          <w:i/>
          <w:iCs/>
        </w:rPr>
        <w:t>baseline</w:t>
      </w:r>
      <w:proofErr w:type="spellEnd"/>
      <w:r w:rsidR="00A31D00">
        <w:rPr>
          <w:rFonts w:ascii="Arial" w:hAnsi="Arial" w:cs="Arial"/>
        </w:rPr>
        <w:t>.</w:t>
      </w:r>
    </w:p>
    <w:p w14:paraId="1D632D60" w14:textId="77777777" w:rsidR="00A31D00" w:rsidRDefault="00A31D00" w:rsidP="00DF516E">
      <w:pPr>
        <w:rPr>
          <w:rFonts w:ascii="Arial" w:hAnsi="Arial" w:cs="Arial"/>
        </w:rPr>
      </w:pPr>
    </w:p>
    <w:p w14:paraId="16E3A4F1" w14:textId="77777777" w:rsidR="007A6449" w:rsidRDefault="007A6449" w:rsidP="3B05FCEC">
      <w:pPr>
        <w:jc w:val="both"/>
        <w:rPr>
          <w:rFonts w:ascii="Arial" w:eastAsia="Arial" w:hAnsi="Arial" w:cs="Arial"/>
          <w:color w:val="2F5496" w:themeColor="accent1" w:themeShade="BF"/>
        </w:rPr>
      </w:pPr>
    </w:p>
    <w:p w14:paraId="13D1BF03" w14:textId="77777777" w:rsidR="00134E8A" w:rsidRDefault="00134E8A" w:rsidP="3B05FCEC">
      <w:pPr>
        <w:jc w:val="both"/>
        <w:rPr>
          <w:rFonts w:ascii="Arial" w:eastAsia="Arial" w:hAnsi="Arial" w:cs="Arial"/>
          <w:color w:val="2F5496" w:themeColor="accent1" w:themeShade="BF"/>
        </w:rPr>
      </w:pPr>
    </w:p>
    <w:p w14:paraId="63122E16" w14:textId="77777777" w:rsidR="00134E8A" w:rsidRDefault="00134E8A" w:rsidP="3B05FCEC">
      <w:pPr>
        <w:jc w:val="both"/>
        <w:rPr>
          <w:rFonts w:ascii="Arial" w:eastAsia="Arial" w:hAnsi="Arial" w:cs="Arial"/>
          <w:color w:val="2F5496" w:themeColor="accent1" w:themeShade="BF"/>
        </w:rPr>
      </w:pPr>
    </w:p>
    <w:p w14:paraId="1FCDFEFC" w14:textId="77777777" w:rsidR="00134E8A" w:rsidRDefault="00134E8A" w:rsidP="3B05FCEC">
      <w:pPr>
        <w:jc w:val="both"/>
        <w:rPr>
          <w:rFonts w:ascii="Arial" w:eastAsia="Arial" w:hAnsi="Arial" w:cs="Arial"/>
          <w:color w:val="2F5496" w:themeColor="accent1" w:themeShade="BF"/>
        </w:rPr>
      </w:pPr>
    </w:p>
    <w:p w14:paraId="2D94FABA" w14:textId="77777777" w:rsidR="00134E8A" w:rsidRDefault="00134E8A" w:rsidP="3B05FCEC">
      <w:pPr>
        <w:jc w:val="both"/>
        <w:rPr>
          <w:rFonts w:ascii="Arial" w:eastAsia="Arial" w:hAnsi="Arial" w:cs="Arial"/>
          <w:color w:val="2F5496" w:themeColor="accent1" w:themeShade="BF"/>
        </w:rPr>
      </w:pPr>
    </w:p>
    <w:p w14:paraId="22BB8185" w14:textId="77777777" w:rsidR="00134E8A" w:rsidRDefault="00134E8A" w:rsidP="3B05FCEC">
      <w:pPr>
        <w:jc w:val="both"/>
        <w:rPr>
          <w:rFonts w:ascii="Arial" w:eastAsia="Arial" w:hAnsi="Arial" w:cs="Arial"/>
          <w:color w:val="2F5496" w:themeColor="accent1" w:themeShade="BF"/>
        </w:rPr>
      </w:pPr>
    </w:p>
    <w:p w14:paraId="7C183A2C" w14:textId="77777777" w:rsidR="00134E8A" w:rsidRDefault="00134E8A" w:rsidP="3B05FCEC">
      <w:pPr>
        <w:jc w:val="both"/>
        <w:rPr>
          <w:rFonts w:ascii="Arial" w:eastAsia="Arial" w:hAnsi="Arial" w:cs="Arial"/>
          <w:color w:val="2F5496" w:themeColor="accent1" w:themeShade="BF"/>
        </w:rPr>
      </w:pPr>
    </w:p>
    <w:p w14:paraId="284259F8" w14:textId="77777777" w:rsidR="007B34FE" w:rsidRDefault="007B34FE" w:rsidP="3B05FCEC">
      <w:pPr>
        <w:jc w:val="both"/>
        <w:rPr>
          <w:rFonts w:ascii="Arial" w:eastAsia="Arial" w:hAnsi="Arial" w:cs="Arial"/>
          <w:color w:val="2F5496" w:themeColor="accent1" w:themeShade="BF"/>
        </w:rPr>
      </w:pPr>
    </w:p>
    <w:p w14:paraId="63C0A6DA" w14:textId="77777777" w:rsidR="007B34FE" w:rsidRDefault="007B34FE" w:rsidP="3B05FCEC">
      <w:pPr>
        <w:jc w:val="both"/>
        <w:rPr>
          <w:rFonts w:ascii="Arial" w:eastAsia="Arial" w:hAnsi="Arial" w:cs="Arial"/>
          <w:color w:val="2F5496" w:themeColor="accent1" w:themeShade="BF"/>
        </w:rPr>
      </w:pPr>
    </w:p>
    <w:p w14:paraId="27F13AB9" w14:textId="77777777" w:rsidR="007B34FE" w:rsidRDefault="007B34FE" w:rsidP="3B05FCEC">
      <w:pPr>
        <w:jc w:val="both"/>
        <w:rPr>
          <w:rFonts w:ascii="Arial" w:eastAsia="Arial" w:hAnsi="Arial" w:cs="Arial"/>
          <w:color w:val="2F5496" w:themeColor="accent1" w:themeShade="BF"/>
        </w:rPr>
      </w:pPr>
    </w:p>
    <w:p w14:paraId="33C9093B" w14:textId="77777777" w:rsidR="007B34FE" w:rsidRDefault="007B34FE" w:rsidP="3B05FCEC">
      <w:pPr>
        <w:jc w:val="both"/>
        <w:rPr>
          <w:rFonts w:ascii="Arial" w:eastAsia="Arial" w:hAnsi="Arial" w:cs="Arial"/>
          <w:color w:val="2F5496" w:themeColor="accent1" w:themeShade="BF"/>
        </w:rPr>
      </w:pPr>
    </w:p>
    <w:p w14:paraId="71DED996" w14:textId="77777777" w:rsidR="007B34FE" w:rsidRDefault="007B34FE" w:rsidP="3B05FCEC">
      <w:pPr>
        <w:jc w:val="both"/>
        <w:rPr>
          <w:rFonts w:ascii="Arial" w:eastAsia="Arial" w:hAnsi="Arial" w:cs="Arial"/>
          <w:color w:val="2F5496" w:themeColor="accent1" w:themeShade="BF"/>
        </w:rPr>
      </w:pPr>
    </w:p>
    <w:p w14:paraId="0FFDF54B" w14:textId="77777777" w:rsidR="007B34FE" w:rsidRDefault="007B34FE" w:rsidP="3B05FCEC">
      <w:pPr>
        <w:jc w:val="both"/>
        <w:rPr>
          <w:rFonts w:ascii="Arial" w:eastAsia="Arial" w:hAnsi="Arial" w:cs="Arial"/>
          <w:color w:val="2F5496" w:themeColor="accent1" w:themeShade="BF"/>
        </w:rPr>
      </w:pPr>
    </w:p>
    <w:p w14:paraId="5A02DDE2" w14:textId="77777777" w:rsidR="009D215A" w:rsidRPr="009D215A" w:rsidRDefault="009D215A" w:rsidP="009D215A">
      <w:pPr>
        <w:jc w:val="both"/>
        <w:rPr>
          <w:rFonts w:ascii="Arial" w:eastAsia="Arial" w:hAnsi="Arial" w:cs="Arial"/>
          <w:color w:val="2F5496" w:themeColor="accent1" w:themeShade="BF"/>
        </w:rPr>
      </w:pPr>
    </w:p>
    <w:p w14:paraId="0C84FC56" w14:textId="77777777" w:rsidR="00017B47" w:rsidRDefault="00017B47" w:rsidP="3B05FCEC">
      <w:pPr>
        <w:jc w:val="both"/>
        <w:rPr>
          <w:rFonts w:ascii="Arial" w:eastAsia="Arial" w:hAnsi="Arial" w:cs="Arial"/>
          <w:color w:val="2F5496" w:themeColor="accent1" w:themeShade="BF"/>
        </w:rPr>
      </w:pPr>
    </w:p>
    <w:p w14:paraId="638E3E2E" w14:textId="77777777" w:rsidR="00CE1C34" w:rsidRPr="00CE1C34" w:rsidRDefault="00CE1C34" w:rsidP="00CE1C34">
      <w:pPr>
        <w:jc w:val="both"/>
        <w:rPr>
          <w:rFonts w:ascii="Arial" w:eastAsia="Arial" w:hAnsi="Arial" w:cs="Arial"/>
          <w:color w:val="2F5496" w:themeColor="accent1" w:themeShade="BF"/>
        </w:rPr>
      </w:pPr>
    </w:p>
    <w:p w14:paraId="5E011E1B" w14:textId="77777777" w:rsidR="008356C4" w:rsidRDefault="008356C4" w:rsidP="3B05FCEC">
      <w:pPr>
        <w:jc w:val="both"/>
        <w:rPr>
          <w:rFonts w:ascii="Arial" w:eastAsia="Arial" w:hAnsi="Arial" w:cs="Arial"/>
          <w:color w:val="2F5496" w:themeColor="accent1" w:themeShade="BF"/>
        </w:rPr>
      </w:pPr>
    </w:p>
    <w:p w14:paraId="24546D4B" w14:textId="77777777" w:rsidR="008356C4" w:rsidRDefault="008356C4" w:rsidP="3B05FCEC">
      <w:pPr>
        <w:jc w:val="both"/>
        <w:rPr>
          <w:rFonts w:ascii="Arial" w:eastAsia="Arial" w:hAnsi="Arial" w:cs="Arial"/>
          <w:color w:val="2F5496" w:themeColor="accent1" w:themeShade="BF"/>
        </w:rPr>
      </w:pPr>
    </w:p>
    <w:p w14:paraId="6BDCDB4C" w14:textId="0DDB2D93" w:rsidR="001714F9" w:rsidRDefault="037C5526" w:rsidP="00FA6029">
      <w:pPr>
        <w:pStyle w:val="Ttulo1"/>
        <w:rPr>
          <w:rFonts w:ascii="Arial" w:eastAsia="Arial" w:hAnsi="Arial" w:cs="Arial"/>
          <w:sz w:val="24"/>
          <w:szCs w:val="24"/>
        </w:rPr>
      </w:pPr>
      <w:bookmarkStart w:id="90" w:name="_Toc50534703"/>
      <w:r w:rsidRPr="3B05FCEC">
        <w:rPr>
          <w:rFonts w:ascii="Arial" w:eastAsia="Arial" w:hAnsi="Arial" w:cs="Arial"/>
          <w:sz w:val="24"/>
          <w:szCs w:val="24"/>
        </w:rPr>
        <w:lastRenderedPageBreak/>
        <w:t>Anexos</w:t>
      </w:r>
      <w:bookmarkEnd w:id="90"/>
    </w:p>
    <w:p w14:paraId="17B7A245" w14:textId="2657BBF0" w:rsidR="0034096E" w:rsidRDefault="00F863E7" w:rsidP="000133A1">
      <w:pPr>
        <w:pStyle w:val="Prrafodelista"/>
        <w:numPr>
          <w:ilvl w:val="0"/>
          <w:numId w:val="43"/>
        </w:numPr>
        <w:rPr>
          <w:rFonts w:ascii="Arial" w:hAnsi="Arial" w:cs="Arial"/>
        </w:rPr>
      </w:pPr>
      <w:r w:rsidRPr="00BC3511">
        <w:rPr>
          <w:rFonts w:ascii="Arial" w:hAnsi="Arial" w:cs="Arial"/>
        </w:rPr>
        <w:t>Actas</w:t>
      </w:r>
      <w:r w:rsidR="00877FD4" w:rsidRPr="00BC3511">
        <w:rPr>
          <w:rFonts w:ascii="Arial" w:hAnsi="Arial" w:cs="Arial"/>
        </w:rPr>
        <w:t xml:space="preserve"> (Acceso en</w:t>
      </w:r>
      <w:r w:rsidR="00163C78" w:rsidRPr="00BC3511">
        <w:rPr>
          <w:rFonts w:ascii="Arial" w:hAnsi="Arial" w:cs="Arial"/>
        </w:rPr>
        <w:t>:</w:t>
      </w:r>
      <w:r w:rsidR="005A3FEB">
        <w:rPr>
          <w:rFonts w:ascii="Arial" w:hAnsi="Arial" w:cs="Arial"/>
        </w:rPr>
        <w:t xml:space="preserve"> </w:t>
      </w:r>
      <w:hyperlink r:id="rId39" w:history="1">
        <w:r w:rsidR="005A3FEB" w:rsidRPr="005A3FEB">
          <w:rPr>
            <w:rStyle w:val="Hipervnculo"/>
            <w:rFonts w:ascii="Arial" w:hAnsi="Arial" w:cs="Arial"/>
          </w:rPr>
          <w:t>Enlace</w:t>
        </w:r>
      </w:hyperlink>
      <w:r w:rsidR="00163C78" w:rsidRPr="00BC3511">
        <w:rPr>
          <w:rFonts w:ascii="Arial" w:hAnsi="Arial" w:cs="Arial"/>
        </w:rPr>
        <w:t>)</w:t>
      </w:r>
    </w:p>
    <w:p w14:paraId="2EC38F0F" w14:textId="7F0F36E4" w:rsidR="00E55BFA" w:rsidRDefault="00E55BFA" w:rsidP="000133A1">
      <w:pPr>
        <w:pStyle w:val="Prrafodelista"/>
        <w:numPr>
          <w:ilvl w:val="1"/>
          <w:numId w:val="30"/>
        </w:numPr>
        <w:rPr>
          <w:rFonts w:ascii="Arial" w:hAnsi="Arial" w:cs="Arial"/>
        </w:rPr>
      </w:pPr>
      <w:r>
        <w:rPr>
          <w:rFonts w:ascii="Arial" w:hAnsi="Arial" w:cs="Arial"/>
        </w:rPr>
        <w:t xml:space="preserve">Acta 1 (Acceso en: </w:t>
      </w:r>
      <w:hyperlink r:id="rId40" w:history="1">
        <w:r w:rsidRPr="00E55BFA">
          <w:rPr>
            <w:rStyle w:val="Hipervnculo"/>
            <w:rFonts w:ascii="Arial" w:hAnsi="Arial" w:cs="Arial"/>
          </w:rPr>
          <w:t>Enlace</w:t>
        </w:r>
      </w:hyperlink>
      <w:r>
        <w:rPr>
          <w:rFonts w:ascii="Arial" w:hAnsi="Arial" w:cs="Arial"/>
        </w:rPr>
        <w:t>)</w:t>
      </w:r>
    </w:p>
    <w:p w14:paraId="702029CC" w14:textId="20793CA6" w:rsidR="00E55BFA" w:rsidRDefault="00E55BFA" w:rsidP="000133A1">
      <w:pPr>
        <w:pStyle w:val="Prrafodelista"/>
        <w:numPr>
          <w:ilvl w:val="1"/>
          <w:numId w:val="30"/>
        </w:numPr>
        <w:rPr>
          <w:rFonts w:ascii="Arial" w:hAnsi="Arial" w:cs="Arial"/>
        </w:rPr>
      </w:pPr>
      <w:r>
        <w:rPr>
          <w:rFonts w:ascii="Arial" w:hAnsi="Arial" w:cs="Arial"/>
        </w:rPr>
        <w:t xml:space="preserve">Acta 2 (Acceso en: </w:t>
      </w:r>
      <w:hyperlink r:id="rId41" w:history="1">
        <w:r w:rsidRPr="00E55BFA">
          <w:rPr>
            <w:rStyle w:val="Hipervnculo"/>
            <w:rFonts w:ascii="Arial" w:hAnsi="Arial" w:cs="Arial"/>
          </w:rPr>
          <w:t>Enlace</w:t>
        </w:r>
      </w:hyperlink>
      <w:r>
        <w:rPr>
          <w:rFonts w:ascii="Arial" w:hAnsi="Arial" w:cs="Arial"/>
        </w:rPr>
        <w:t>)</w:t>
      </w:r>
    </w:p>
    <w:p w14:paraId="1CF078F6" w14:textId="4043C732" w:rsidR="00E55BFA" w:rsidRDefault="00E55BFA" w:rsidP="000133A1">
      <w:pPr>
        <w:pStyle w:val="Prrafodelista"/>
        <w:numPr>
          <w:ilvl w:val="1"/>
          <w:numId w:val="30"/>
        </w:numPr>
        <w:rPr>
          <w:rFonts w:ascii="Arial" w:hAnsi="Arial" w:cs="Arial"/>
        </w:rPr>
      </w:pPr>
      <w:r>
        <w:rPr>
          <w:rFonts w:ascii="Arial" w:hAnsi="Arial" w:cs="Arial"/>
        </w:rPr>
        <w:t xml:space="preserve">Acta 3 (Acceso en: </w:t>
      </w:r>
      <w:hyperlink r:id="rId42" w:history="1">
        <w:r w:rsidRPr="00E55BFA">
          <w:rPr>
            <w:rStyle w:val="Hipervnculo"/>
            <w:rFonts w:ascii="Arial" w:hAnsi="Arial" w:cs="Arial"/>
          </w:rPr>
          <w:t>Enlace</w:t>
        </w:r>
      </w:hyperlink>
      <w:r>
        <w:rPr>
          <w:rFonts w:ascii="Arial" w:hAnsi="Arial" w:cs="Arial"/>
        </w:rPr>
        <w:t>)</w:t>
      </w:r>
    </w:p>
    <w:p w14:paraId="01ABDADB" w14:textId="13308800" w:rsidR="00E55BFA" w:rsidRPr="00E55BFA" w:rsidRDefault="00E55BFA" w:rsidP="000133A1">
      <w:pPr>
        <w:pStyle w:val="Prrafodelista"/>
        <w:numPr>
          <w:ilvl w:val="1"/>
          <w:numId w:val="30"/>
        </w:numPr>
        <w:rPr>
          <w:rFonts w:ascii="Arial" w:hAnsi="Arial" w:cs="Arial"/>
        </w:rPr>
      </w:pPr>
      <w:r>
        <w:rPr>
          <w:rFonts w:ascii="Arial" w:hAnsi="Arial" w:cs="Arial"/>
        </w:rPr>
        <w:t xml:space="preserve">Acta 4 (Acceso en: </w:t>
      </w:r>
      <w:hyperlink r:id="rId43" w:history="1">
        <w:r w:rsidRPr="00E55BFA">
          <w:rPr>
            <w:rStyle w:val="Hipervnculo"/>
            <w:rFonts w:ascii="Arial" w:hAnsi="Arial" w:cs="Arial"/>
          </w:rPr>
          <w:t>Enlace</w:t>
        </w:r>
      </w:hyperlink>
      <w:r>
        <w:rPr>
          <w:rFonts w:ascii="Arial" w:hAnsi="Arial" w:cs="Arial"/>
        </w:rPr>
        <w:t>)</w:t>
      </w:r>
    </w:p>
    <w:p w14:paraId="605A0BB3" w14:textId="092A44A1" w:rsidR="00CE5CE0" w:rsidRPr="00BC3511" w:rsidRDefault="00A8738D" w:rsidP="000133A1">
      <w:pPr>
        <w:pStyle w:val="Prrafodelista"/>
        <w:numPr>
          <w:ilvl w:val="0"/>
          <w:numId w:val="43"/>
        </w:numPr>
        <w:rPr>
          <w:rFonts w:ascii="Arial" w:hAnsi="Arial" w:cs="Arial"/>
        </w:rPr>
      </w:pPr>
      <w:r>
        <w:rPr>
          <w:rFonts w:ascii="Arial" w:hAnsi="Arial" w:cs="Arial"/>
        </w:rPr>
        <w:t>M</w:t>
      </w:r>
      <w:r w:rsidR="005C0B2F">
        <w:rPr>
          <w:rFonts w:ascii="Arial" w:hAnsi="Arial" w:cs="Arial"/>
        </w:rPr>
        <w:t>iro</w:t>
      </w:r>
      <w:r w:rsidR="00B4104C">
        <w:rPr>
          <w:rFonts w:ascii="Arial" w:hAnsi="Arial" w:cs="Arial"/>
        </w:rPr>
        <w:t xml:space="preserve"> (Acceso en</w:t>
      </w:r>
      <w:r w:rsidR="00163C78">
        <w:rPr>
          <w:rFonts w:ascii="Arial" w:hAnsi="Arial" w:cs="Arial"/>
        </w:rPr>
        <w:t>:</w:t>
      </w:r>
      <w:r w:rsidR="005A3FEB">
        <w:rPr>
          <w:rFonts w:ascii="Arial" w:hAnsi="Arial" w:cs="Arial"/>
        </w:rPr>
        <w:t xml:space="preserve"> </w:t>
      </w:r>
      <w:hyperlink r:id="rId44" w:history="1">
        <w:r w:rsidR="005A3FEB" w:rsidRPr="005A3FEB">
          <w:rPr>
            <w:rStyle w:val="Hipervnculo"/>
            <w:rFonts w:ascii="Arial" w:hAnsi="Arial" w:cs="Arial"/>
          </w:rPr>
          <w:t>Enlace</w:t>
        </w:r>
      </w:hyperlink>
      <w:r w:rsidR="00163C78">
        <w:rPr>
          <w:rFonts w:ascii="Arial" w:hAnsi="Arial" w:cs="Arial"/>
        </w:rPr>
        <w:t>)</w:t>
      </w:r>
    </w:p>
    <w:p w14:paraId="17AB3A55" w14:textId="38E7459A" w:rsidR="00F863E7" w:rsidRPr="002864AF" w:rsidRDefault="00F863E7" w:rsidP="000133A1">
      <w:pPr>
        <w:pStyle w:val="Prrafodelista"/>
        <w:numPr>
          <w:ilvl w:val="0"/>
          <w:numId w:val="43"/>
        </w:numPr>
        <w:rPr>
          <w:rFonts w:ascii="Arial" w:hAnsi="Arial" w:cs="Arial"/>
        </w:rPr>
      </w:pPr>
      <w:r w:rsidRPr="002864AF">
        <w:rPr>
          <w:rFonts w:ascii="Arial" w:hAnsi="Arial" w:cs="Arial"/>
        </w:rPr>
        <w:t>Test Hermann</w:t>
      </w:r>
      <w:r w:rsidR="001D51A4" w:rsidRPr="002864AF">
        <w:rPr>
          <w:rFonts w:ascii="Arial" w:hAnsi="Arial" w:cs="Arial"/>
        </w:rPr>
        <w:t xml:space="preserve"> (</w:t>
      </w:r>
      <w:r w:rsidR="00DB42EF" w:rsidRPr="002864AF">
        <w:rPr>
          <w:rFonts w:ascii="Arial" w:hAnsi="Arial" w:cs="Arial"/>
        </w:rPr>
        <w:t>Acceso en:</w:t>
      </w:r>
      <w:r w:rsidR="005A3FEB">
        <w:rPr>
          <w:rFonts w:ascii="Arial" w:hAnsi="Arial" w:cs="Arial"/>
        </w:rPr>
        <w:t xml:space="preserve"> </w:t>
      </w:r>
      <w:hyperlink r:id="rId45" w:history="1">
        <w:r w:rsidR="005A3FEB" w:rsidRPr="00E55BFA">
          <w:rPr>
            <w:rStyle w:val="Hipervnculo"/>
            <w:rFonts w:ascii="Arial" w:hAnsi="Arial" w:cs="Arial"/>
          </w:rPr>
          <w:t>Enlace</w:t>
        </w:r>
      </w:hyperlink>
      <w:r w:rsidR="001D51A4" w:rsidRPr="002864AF">
        <w:rPr>
          <w:rFonts w:ascii="Arial" w:hAnsi="Arial" w:cs="Arial"/>
        </w:rPr>
        <w:t>)</w:t>
      </w:r>
    </w:p>
    <w:p w14:paraId="56BBB7DA" w14:textId="565BC150" w:rsidR="002864AF" w:rsidRPr="003A72E9" w:rsidRDefault="0099224A" w:rsidP="000133A1">
      <w:pPr>
        <w:pStyle w:val="Prrafodelista"/>
        <w:numPr>
          <w:ilvl w:val="0"/>
          <w:numId w:val="43"/>
        </w:numPr>
        <w:rPr>
          <w:rFonts w:ascii="Arial" w:hAnsi="Arial" w:cs="Arial"/>
        </w:rPr>
      </w:pPr>
      <w:r w:rsidRPr="00BC3511">
        <w:rPr>
          <w:rFonts w:ascii="Arial" w:hAnsi="Arial" w:cs="Arial"/>
        </w:rPr>
        <w:t>Presupuesto</w:t>
      </w:r>
      <w:r w:rsidR="001D51A4">
        <w:rPr>
          <w:rFonts w:ascii="Arial" w:hAnsi="Arial" w:cs="Arial"/>
        </w:rPr>
        <w:t xml:space="preserve"> (</w:t>
      </w:r>
      <w:r w:rsidR="00F31EC2">
        <w:rPr>
          <w:rFonts w:ascii="Arial" w:hAnsi="Arial" w:cs="Arial"/>
        </w:rPr>
        <w:t>Acceso en:</w:t>
      </w:r>
      <w:r w:rsidR="000214FB">
        <w:rPr>
          <w:rFonts w:ascii="Arial" w:hAnsi="Arial" w:cs="Arial"/>
        </w:rPr>
        <w:t xml:space="preserve"> </w:t>
      </w:r>
      <w:hyperlink r:id="rId46" w:history="1">
        <w:r w:rsidR="000214FB" w:rsidRPr="000214FB">
          <w:rPr>
            <w:rStyle w:val="Hipervnculo"/>
            <w:rFonts w:ascii="Arial" w:hAnsi="Arial" w:cs="Arial"/>
          </w:rPr>
          <w:t>Enlace</w:t>
        </w:r>
      </w:hyperlink>
      <w:r w:rsidR="001D51A4">
        <w:rPr>
          <w:rFonts w:ascii="Arial" w:hAnsi="Arial" w:cs="Arial"/>
        </w:rPr>
        <w:t>)</w:t>
      </w:r>
    </w:p>
    <w:p w14:paraId="4D855062" w14:textId="1416C690" w:rsidR="006E1969" w:rsidRPr="002864AF" w:rsidRDefault="00C11724" w:rsidP="000133A1">
      <w:pPr>
        <w:pStyle w:val="Prrafodelista"/>
        <w:numPr>
          <w:ilvl w:val="0"/>
          <w:numId w:val="43"/>
        </w:numPr>
        <w:rPr>
          <w:rFonts w:ascii="Arial" w:hAnsi="Arial" w:cs="Arial"/>
        </w:rPr>
      </w:pPr>
      <w:r w:rsidRPr="002864AF">
        <w:rPr>
          <w:rFonts w:ascii="Arial" w:hAnsi="Arial" w:cs="Arial"/>
        </w:rPr>
        <w:t>Riesgos</w:t>
      </w:r>
      <w:r w:rsidR="001D51A4" w:rsidRPr="002864AF">
        <w:rPr>
          <w:rFonts w:ascii="Arial" w:hAnsi="Arial" w:cs="Arial"/>
        </w:rPr>
        <w:t xml:space="preserve"> (</w:t>
      </w:r>
      <w:r w:rsidR="002864AF" w:rsidRPr="002864AF">
        <w:rPr>
          <w:rFonts w:ascii="Arial" w:hAnsi="Arial" w:cs="Arial"/>
        </w:rPr>
        <w:t>Acceso en:</w:t>
      </w:r>
      <w:r w:rsidR="005A3FEB">
        <w:rPr>
          <w:rFonts w:ascii="Arial" w:hAnsi="Arial" w:cs="Arial"/>
        </w:rPr>
        <w:t xml:space="preserve"> </w:t>
      </w:r>
      <w:hyperlink r:id="rId47" w:history="1">
        <w:r w:rsidR="005A3FEB" w:rsidRPr="00E55BFA">
          <w:rPr>
            <w:rStyle w:val="Hipervnculo"/>
            <w:rFonts w:ascii="Arial" w:hAnsi="Arial" w:cs="Arial"/>
          </w:rPr>
          <w:t>Enlace</w:t>
        </w:r>
      </w:hyperlink>
      <w:r w:rsidR="001D51A4" w:rsidRPr="002864AF">
        <w:rPr>
          <w:rFonts w:ascii="Arial" w:hAnsi="Arial" w:cs="Arial"/>
        </w:rPr>
        <w:t>)</w:t>
      </w:r>
    </w:p>
    <w:p w14:paraId="0F8E6FAC" w14:textId="35313827" w:rsidR="00E55BFA" w:rsidRDefault="005419CF" w:rsidP="000133A1">
      <w:pPr>
        <w:pStyle w:val="Prrafodelista"/>
        <w:numPr>
          <w:ilvl w:val="0"/>
          <w:numId w:val="43"/>
        </w:numPr>
        <w:rPr>
          <w:rFonts w:ascii="Arial" w:hAnsi="Arial" w:cs="Arial"/>
        </w:rPr>
      </w:pPr>
      <w:r w:rsidRPr="00BC3511">
        <w:rPr>
          <w:rFonts w:ascii="Arial" w:hAnsi="Arial" w:cs="Arial"/>
        </w:rPr>
        <w:t>Hojas de verificación</w:t>
      </w:r>
      <w:r w:rsidR="001D51A4">
        <w:rPr>
          <w:rFonts w:ascii="Arial" w:hAnsi="Arial" w:cs="Arial"/>
        </w:rPr>
        <w:t xml:space="preserve"> (</w:t>
      </w:r>
      <w:r w:rsidR="00F31EC2">
        <w:rPr>
          <w:rFonts w:ascii="Arial" w:hAnsi="Arial" w:cs="Arial"/>
        </w:rPr>
        <w:t>Acceso en:</w:t>
      </w:r>
      <w:r w:rsidR="005A3FEB">
        <w:rPr>
          <w:rFonts w:ascii="Arial" w:hAnsi="Arial" w:cs="Arial"/>
        </w:rPr>
        <w:t xml:space="preserve"> </w:t>
      </w:r>
      <w:hyperlink r:id="rId48" w:history="1">
        <w:r w:rsidR="005A3FEB" w:rsidRPr="00E55BFA">
          <w:rPr>
            <w:rStyle w:val="Hipervnculo"/>
            <w:rFonts w:ascii="Arial" w:hAnsi="Arial" w:cs="Arial"/>
          </w:rPr>
          <w:t>Enlace</w:t>
        </w:r>
      </w:hyperlink>
      <w:r w:rsidR="001D51A4">
        <w:rPr>
          <w:rFonts w:ascii="Arial" w:hAnsi="Arial" w:cs="Arial"/>
        </w:rPr>
        <w:t>)</w:t>
      </w:r>
    </w:p>
    <w:p w14:paraId="585F0FEA" w14:textId="23765F05" w:rsidR="00E55BFA" w:rsidRDefault="00E55BFA" w:rsidP="000133A1">
      <w:pPr>
        <w:pStyle w:val="Prrafodelista"/>
        <w:numPr>
          <w:ilvl w:val="0"/>
          <w:numId w:val="44"/>
        </w:numPr>
        <w:rPr>
          <w:rFonts w:ascii="Arial" w:hAnsi="Arial" w:cs="Arial"/>
        </w:rPr>
      </w:pPr>
      <w:r>
        <w:rPr>
          <w:rFonts w:ascii="Arial" w:hAnsi="Arial" w:cs="Arial"/>
        </w:rPr>
        <w:t xml:space="preserve">Hoja de verificación 1 (Acceso en: </w:t>
      </w:r>
      <w:hyperlink r:id="rId49" w:history="1">
        <w:r w:rsidRPr="00E55BFA">
          <w:rPr>
            <w:rStyle w:val="Hipervnculo"/>
            <w:rFonts w:ascii="Arial" w:hAnsi="Arial" w:cs="Arial"/>
          </w:rPr>
          <w:t>Enlace</w:t>
        </w:r>
      </w:hyperlink>
      <w:r>
        <w:rPr>
          <w:rFonts w:ascii="Arial" w:hAnsi="Arial" w:cs="Arial"/>
        </w:rPr>
        <w:t>)</w:t>
      </w:r>
    </w:p>
    <w:p w14:paraId="5C6D234A" w14:textId="5FB41FD5" w:rsidR="00E55BFA" w:rsidRPr="00E55BFA" w:rsidRDefault="00E55BFA" w:rsidP="000133A1">
      <w:pPr>
        <w:pStyle w:val="Prrafodelista"/>
        <w:numPr>
          <w:ilvl w:val="0"/>
          <w:numId w:val="44"/>
        </w:numPr>
        <w:rPr>
          <w:rFonts w:ascii="Arial" w:hAnsi="Arial" w:cs="Arial"/>
        </w:rPr>
      </w:pPr>
      <w:r>
        <w:rPr>
          <w:rFonts w:ascii="Arial" w:hAnsi="Arial" w:cs="Arial"/>
        </w:rPr>
        <w:t xml:space="preserve">Hoja de verificación 1 (Acceso en: </w:t>
      </w:r>
      <w:hyperlink r:id="rId50" w:history="1">
        <w:r w:rsidRPr="00E55BFA">
          <w:rPr>
            <w:rStyle w:val="Hipervnculo"/>
            <w:rFonts w:ascii="Arial" w:hAnsi="Arial" w:cs="Arial"/>
          </w:rPr>
          <w:t>Enlace</w:t>
        </w:r>
      </w:hyperlink>
      <w:r>
        <w:rPr>
          <w:rFonts w:ascii="Arial" w:hAnsi="Arial" w:cs="Arial"/>
        </w:rPr>
        <w:t>)</w:t>
      </w:r>
    </w:p>
    <w:p w14:paraId="608C26FB" w14:textId="2637CC3F" w:rsidR="00E55BFA" w:rsidRPr="00E55BFA" w:rsidRDefault="00E55BFA" w:rsidP="000133A1">
      <w:pPr>
        <w:pStyle w:val="Prrafodelista"/>
        <w:numPr>
          <w:ilvl w:val="0"/>
          <w:numId w:val="44"/>
        </w:numPr>
        <w:rPr>
          <w:rFonts w:ascii="Arial" w:hAnsi="Arial" w:cs="Arial"/>
        </w:rPr>
      </w:pPr>
      <w:r>
        <w:rPr>
          <w:rFonts w:ascii="Arial" w:hAnsi="Arial" w:cs="Arial"/>
        </w:rPr>
        <w:t xml:space="preserve">Hoja de verificación 1 (Acceso en: </w:t>
      </w:r>
      <w:hyperlink r:id="rId51" w:history="1">
        <w:r w:rsidRPr="00E55BFA">
          <w:rPr>
            <w:rStyle w:val="Hipervnculo"/>
            <w:rFonts w:ascii="Arial" w:hAnsi="Arial" w:cs="Arial"/>
          </w:rPr>
          <w:t>Enlace</w:t>
        </w:r>
      </w:hyperlink>
      <w:r>
        <w:rPr>
          <w:rFonts w:ascii="Arial" w:hAnsi="Arial" w:cs="Arial"/>
        </w:rPr>
        <w:t>)</w:t>
      </w:r>
    </w:p>
    <w:p w14:paraId="238CC96A" w14:textId="74F6636F" w:rsidR="005419CF" w:rsidRPr="00BC3511" w:rsidRDefault="00877FD4" w:rsidP="000133A1">
      <w:pPr>
        <w:pStyle w:val="Prrafodelista"/>
        <w:numPr>
          <w:ilvl w:val="0"/>
          <w:numId w:val="43"/>
        </w:numPr>
        <w:rPr>
          <w:rFonts w:ascii="Arial" w:hAnsi="Arial" w:cs="Arial"/>
        </w:rPr>
      </w:pPr>
      <w:r w:rsidRPr="00BC3511">
        <w:rPr>
          <w:rFonts w:ascii="Arial" w:hAnsi="Arial" w:cs="Arial"/>
        </w:rPr>
        <w:t>Reporte gerencial</w:t>
      </w:r>
      <w:r w:rsidR="001D51A4">
        <w:rPr>
          <w:rFonts w:ascii="Arial" w:hAnsi="Arial" w:cs="Arial"/>
        </w:rPr>
        <w:t xml:space="preserve"> (</w:t>
      </w:r>
      <w:r w:rsidR="00F31EC2">
        <w:rPr>
          <w:rFonts w:ascii="Arial" w:hAnsi="Arial" w:cs="Arial"/>
        </w:rPr>
        <w:t>Acceso en:</w:t>
      </w:r>
      <w:r w:rsidR="005A3FEB">
        <w:rPr>
          <w:rFonts w:ascii="Arial" w:hAnsi="Arial" w:cs="Arial"/>
        </w:rPr>
        <w:t xml:space="preserve"> </w:t>
      </w:r>
      <w:hyperlink r:id="rId52" w:history="1">
        <w:r w:rsidR="005A3FEB" w:rsidRPr="008B2346">
          <w:rPr>
            <w:rStyle w:val="Hipervnculo"/>
            <w:rFonts w:ascii="Arial" w:hAnsi="Arial" w:cs="Arial"/>
          </w:rPr>
          <w:t>Enlace</w:t>
        </w:r>
      </w:hyperlink>
      <w:r w:rsidR="001D51A4">
        <w:rPr>
          <w:rFonts w:ascii="Arial" w:hAnsi="Arial" w:cs="Arial"/>
        </w:rPr>
        <w:t>)</w:t>
      </w:r>
    </w:p>
    <w:p w14:paraId="7B36B015" w14:textId="7C0E0472" w:rsidR="005133B3" w:rsidRDefault="005133B3" w:rsidP="3B05FCEC">
      <w:pPr>
        <w:rPr>
          <w:rFonts w:ascii="Arial" w:eastAsia="Arial" w:hAnsi="Arial" w:cs="Arial"/>
          <w:color w:val="2F5496" w:themeColor="accent1" w:themeShade="BF"/>
        </w:rPr>
      </w:pPr>
      <w:r w:rsidRPr="3B05FCEC">
        <w:rPr>
          <w:rFonts w:ascii="Arial" w:eastAsia="Arial" w:hAnsi="Arial" w:cs="Arial"/>
          <w:color w:val="2F5496" w:themeColor="accent1" w:themeShade="BF"/>
        </w:rPr>
        <w:br w:type="page"/>
      </w:r>
    </w:p>
    <w:p w14:paraId="694F2331" w14:textId="3901C9C3" w:rsidR="00743137" w:rsidRPr="008427C7" w:rsidRDefault="037C5526" w:rsidP="008427C7">
      <w:pPr>
        <w:pStyle w:val="Ttulo1"/>
        <w:rPr>
          <w:rFonts w:ascii="Arial" w:eastAsia="Arial" w:hAnsi="Arial" w:cs="Arial"/>
          <w:sz w:val="24"/>
          <w:szCs w:val="24"/>
        </w:rPr>
      </w:pPr>
      <w:bookmarkStart w:id="91" w:name="_Toc50534704"/>
      <w:r w:rsidRPr="3B05FCEC">
        <w:rPr>
          <w:rFonts w:ascii="Arial" w:eastAsia="Arial" w:hAnsi="Arial" w:cs="Arial"/>
          <w:sz w:val="24"/>
          <w:szCs w:val="24"/>
        </w:rPr>
        <w:lastRenderedPageBreak/>
        <w:t>Referencias</w:t>
      </w:r>
      <w:bookmarkEnd w:id="91"/>
    </w:p>
    <w:p w14:paraId="06D6762D" w14:textId="77777777" w:rsidR="00D366C7" w:rsidRPr="0039140A" w:rsidRDefault="00D366C7" w:rsidP="00D366C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9140A">
        <w:rPr>
          <w:rFonts w:ascii="Calibri" w:hAnsi="Calibri" w:cs="Calibri"/>
          <w:noProof/>
        </w:rPr>
        <w:t>[1]</w:t>
      </w:r>
      <w:r w:rsidRPr="0039140A">
        <w:rPr>
          <w:rFonts w:ascii="Calibri" w:hAnsi="Calibri" w:cs="Calibri"/>
          <w:noProof/>
        </w:rPr>
        <w:tab/>
        <w:t>“Definición de arrendatario - Qué es, Significado y Concepto.” https://definicion.de/arrendatario/ (accessed Sep. 09, 2020).</w:t>
      </w:r>
    </w:p>
    <w:p w14:paraId="6C80406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w:t>
      </w:r>
      <w:r w:rsidRPr="0039140A">
        <w:rPr>
          <w:rFonts w:ascii="Calibri" w:hAnsi="Calibri" w:cs="Calibri"/>
          <w:noProof/>
        </w:rPr>
        <w:tab/>
        <w:t>“Definición de Arrendamiento » Concepto en Definición ABC.” https://www.definicionabc.com/derecho/arrendamiento.php (accessed Sep. 09, 2020).</w:t>
      </w:r>
    </w:p>
    <w:p w14:paraId="0F32FDF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w:t>
      </w:r>
      <w:r w:rsidRPr="0039140A">
        <w:rPr>
          <w:rFonts w:ascii="Calibri" w:hAnsi="Calibri" w:cs="Calibri"/>
          <w:noProof/>
        </w:rPr>
        <w:tab/>
        <w:t>“Geolocalización: virtudes y riesgos | Oficina de Seguridad del Internauta.” https://www.osi.es/es/actualidad/blog/2016/09/20/geolocalizacion-virtudes-y-riesgos (accessed Sep. 09, 2020).</w:t>
      </w:r>
    </w:p>
    <w:p w14:paraId="3245CB11"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w:t>
      </w:r>
      <w:r w:rsidRPr="0039140A">
        <w:rPr>
          <w:rFonts w:ascii="Calibri" w:hAnsi="Calibri" w:cs="Calibri"/>
          <w:noProof/>
        </w:rPr>
        <w:tab/>
        <w:t>“Significado de Stakeholder (Qué es, Concepto y Definición) - Significados.” https://www.significados.com/stakeholder/ (accessed Sep. 09, 2020).</w:t>
      </w:r>
    </w:p>
    <w:p w14:paraId="3A8C18F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5]</w:t>
      </w:r>
      <w:r w:rsidRPr="0039140A">
        <w:rPr>
          <w:rFonts w:ascii="Calibri" w:hAnsi="Calibri" w:cs="Calibri"/>
          <w:noProof/>
        </w:rPr>
        <w:tab/>
        <w:t>“¿Qué es un framework y para qué se utiliza? | Orix Systems.” https://www.orix.es/que-es-un-framework-y-para-que-se-utiliza (accessed Sep. 09, 2020).</w:t>
      </w:r>
    </w:p>
    <w:p w14:paraId="2BA610F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6]</w:t>
      </w:r>
      <w:r w:rsidRPr="0039140A">
        <w:rPr>
          <w:rFonts w:ascii="Calibri" w:hAnsi="Calibri" w:cs="Calibri"/>
          <w:noProof/>
        </w:rPr>
        <w:tab/>
        <w:t>“Qué es un Sprint de Scrum | OpenWebinars.” https://openwebinars.net/blog/que-es-un-sprint-scrum/ (accessed Sep. 09, 2020).</w:t>
      </w:r>
    </w:p>
    <w:p w14:paraId="1CE4F89F"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7]</w:t>
      </w:r>
      <w:r w:rsidRPr="0039140A">
        <w:rPr>
          <w:rFonts w:ascii="Calibri" w:hAnsi="Calibri" w:cs="Calibri"/>
          <w:noProof/>
        </w:rPr>
        <w:tab/>
        <w:t>“¿Qué Es Un Hosting? Hosting Web Explicado Para Principiantes.” https://www.hostinger.co/tutoriales/que-es-un-hosting?__cf_chl_jschl_tk__=b7520162c2a6ac4c2cd7f2026b0eeca1dad8305d-1599690731-0-AWYi2fewdGQh1HZ6UmjlLk3jXklqBQexuVth8qh4iBM4Pho6g-7V3HUGE_4TLF-o8rFdBWG7BAxobgGpA-Whnlx5D27C5LGR0FUnGJYdTJF-1Fj7JIO33heGJL0Js1MY6D3k_uLi9TP2xpBHSIhZYtf5dzN0q6CFai4325jVzZIVUgSoo4z_kO9iMEObmQFU-5OARBGkcVv4nR2hd8PZQFba0VNXnMnHV1CUi8aI2qR1UaW6XPhMpciasCx8KZuok1X5l87kFC_2D7LO_f7TzVct2x5s54Tl0_A7SnRE4S8sIiqbvLL4ooG1wovIj8k7OA (accessed Sep. 09, 2020).</w:t>
      </w:r>
    </w:p>
    <w:p w14:paraId="1722A409"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8]</w:t>
      </w:r>
      <w:r w:rsidRPr="0039140A">
        <w:rPr>
          <w:rFonts w:ascii="Calibri" w:hAnsi="Calibri" w:cs="Calibri"/>
          <w:noProof/>
        </w:rPr>
        <w:tab/>
        <w:t>“Biblioteca (informática) - Wikipedia, la enciclopedia libre.” https://es.wikipedia.org/w/index.php?title=Biblioteca_(informática)&amp;oldid=126104731 (accessed Sep. 09, 2020).</w:t>
      </w:r>
    </w:p>
    <w:p w14:paraId="26FBB08F"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9]</w:t>
      </w:r>
      <w:r w:rsidRPr="0039140A">
        <w:rPr>
          <w:rFonts w:ascii="Calibri" w:hAnsi="Calibri" w:cs="Calibri"/>
          <w:noProof/>
        </w:rPr>
        <w:tab/>
        <w:t>L. G. Definitiva, “La Guía de Scrum TM.” Accessed: Aug. 24, 2020. [Online]. Available: http://creativecommons.org/licenses/by-sa/4.0/legalcodeandalsodescribedinsummaryformathttp://creativecommons.org/licenses/by-sa/4.0/.Byutilizing.</w:t>
      </w:r>
    </w:p>
    <w:p w14:paraId="20B115C6"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0]</w:t>
      </w:r>
      <w:r w:rsidRPr="0039140A">
        <w:rPr>
          <w:rFonts w:ascii="Calibri" w:hAnsi="Calibri" w:cs="Calibri"/>
          <w:noProof/>
        </w:rPr>
        <w:tab/>
        <w:t>“What is Extreme Programming (XP)? | Agile Alliance.” https://www.agilealliance.org/glossary/xp/#q=~(infinite~false~filters~(postType~(~’post~’aa_book~’aa_event_session~’aa_experience_report~’aa_glossary~’aa_research_paper~’aa_video)~tags~(~’xp))~searchTerm~’~sort~false~sortDirection~’asc~page~1) (accessed Aug. 24, 2020).</w:t>
      </w:r>
    </w:p>
    <w:p w14:paraId="449D0CC5"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1]</w:t>
      </w:r>
      <w:r w:rsidRPr="0039140A">
        <w:rPr>
          <w:rFonts w:ascii="Calibri" w:hAnsi="Calibri" w:cs="Calibri"/>
          <w:noProof/>
        </w:rPr>
        <w:tab/>
        <w:t>“Kanban: Control de materiales y producción - Ingenieria Industrial Online.” https://www.ingenieriaindustrialonline.com/lean-manufacturing/kanban-control-de-materiales-y-produccion/ (accessed Aug. 24, 2020).</w:t>
      </w:r>
    </w:p>
    <w:p w14:paraId="57FFB21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2]</w:t>
      </w:r>
      <w:r w:rsidRPr="0039140A">
        <w:rPr>
          <w:rFonts w:ascii="Calibri" w:hAnsi="Calibri" w:cs="Calibri"/>
          <w:noProof/>
        </w:rPr>
        <w:tab/>
        <w:t>“Metodología Kanban: revoluciona tu manera de trabajar más ágil.” https://blog.trello.com/es/metodologia-kanban (accessed Aug. 24, 2020).</w:t>
      </w:r>
    </w:p>
    <w:p w14:paraId="0760E67E"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lastRenderedPageBreak/>
        <w:t>[13]</w:t>
      </w:r>
      <w:r w:rsidRPr="0039140A">
        <w:rPr>
          <w:rFonts w:ascii="Calibri" w:hAnsi="Calibri" w:cs="Calibri"/>
          <w:noProof/>
        </w:rPr>
        <w:tab/>
        <w:t>“Metodología Kanban | Kanban Tool.” https://kanbantool.com/es/metodologia-kanban (accessed Aug. 24, 2020).</w:t>
      </w:r>
    </w:p>
    <w:p w14:paraId="2B772F1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4]</w:t>
      </w:r>
      <w:r w:rsidRPr="0039140A">
        <w:rPr>
          <w:rFonts w:ascii="Calibri" w:hAnsi="Calibri" w:cs="Calibri"/>
          <w:noProof/>
        </w:rPr>
        <w:tab/>
        <w:t>“Documentation for Visual Studio Code.” https://code.visualstudio.com/docs (accessed Sep. 09, 2020).</w:t>
      </w:r>
    </w:p>
    <w:p w14:paraId="16564B7E"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5]</w:t>
      </w:r>
      <w:r w:rsidRPr="0039140A">
        <w:rPr>
          <w:rFonts w:ascii="Calibri" w:hAnsi="Calibri" w:cs="Calibri"/>
          <w:noProof/>
        </w:rPr>
        <w:tab/>
        <w:t>“Best of Atom: Features, Plugins, Acting Like Sublime Text ― Scotch.io.” https://scotch.io/bar-talk/best-of-atom-features-plugins-acting-like-sublime-text (accessed Sep. 09, 2020).</w:t>
      </w:r>
    </w:p>
    <w:p w14:paraId="079AD4DA"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6]</w:t>
      </w:r>
      <w:r w:rsidRPr="0039140A">
        <w:rPr>
          <w:rFonts w:ascii="Calibri" w:hAnsi="Calibri" w:cs="Calibri"/>
          <w:noProof/>
        </w:rPr>
        <w:tab/>
        <w:t>“HTML: Lenguaje de etiquetas de hipertexto | MDN.” https://developer.mozilla.org/es/docs/Web/HTML (accessed Sep. 09, 2020).</w:t>
      </w:r>
    </w:p>
    <w:p w14:paraId="59E46BE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7]</w:t>
      </w:r>
      <w:r w:rsidRPr="0039140A">
        <w:rPr>
          <w:rFonts w:ascii="Calibri" w:hAnsi="Calibri" w:cs="Calibri"/>
          <w:noProof/>
        </w:rPr>
        <w:tab/>
        <w:t>“Bootstrap 4 Get Started.” https://www.w3schools.com/bootstrap4/bootstrap_get_started.asp (accessed Sep. 09, 2020).</w:t>
      </w:r>
    </w:p>
    <w:p w14:paraId="2B0BC24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8]</w:t>
      </w:r>
      <w:r w:rsidRPr="0039140A">
        <w:rPr>
          <w:rFonts w:ascii="Calibri" w:hAnsi="Calibri" w:cs="Calibri"/>
          <w:noProof/>
        </w:rPr>
        <w:tab/>
        <w:t>“The most advanced responsive front-end framework in the world. | Foundation.” https://get.foundation/ (accessed Sep. 09, 2020).</w:t>
      </w:r>
    </w:p>
    <w:p w14:paraId="7D27E27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19]</w:t>
      </w:r>
      <w:r w:rsidRPr="0039140A">
        <w:rPr>
          <w:rFonts w:ascii="Calibri" w:hAnsi="Calibri" w:cs="Calibri"/>
          <w:noProof/>
        </w:rPr>
        <w:tab/>
        <w:t>“facebook/react: A declarative, efficient, and flexible JavaScript library for building user interfaces.” https://github.com/facebook/react (accessed Sep. 09, 2020).</w:t>
      </w:r>
    </w:p>
    <w:p w14:paraId="7E2811E5"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0]</w:t>
      </w:r>
      <w:r w:rsidRPr="0039140A">
        <w:rPr>
          <w:rFonts w:ascii="Calibri" w:hAnsi="Calibri" w:cs="Calibri"/>
          <w:noProof/>
        </w:rPr>
        <w:tab/>
        <w:t>“Introduction — Vue.js.” https://vuejs.org/v2/guide/ (accessed Sep. 09, 2020).</w:t>
      </w:r>
    </w:p>
    <w:p w14:paraId="62438B9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1]</w:t>
      </w:r>
      <w:r w:rsidRPr="0039140A">
        <w:rPr>
          <w:rFonts w:ascii="Calibri" w:hAnsi="Calibri" w:cs="Calibri"/>
          <w:noProof/>
        </w:rPr>
        <w:tab/>
        <w:t>“Angular - Introduction to Angular concepts.” https://angular.io/guide/architecture (accessed Sep. 09, 2020).</w:t>
      </w:r>
    </w:p>
    <w:p w14:paraId="544EA3A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2]</w:t>
      </w:r>
      <w:r w:rsidRPr="0039140A">
        <w:rPr>
          <w:rFonts w:ascii="Calibri" w:hAnsi="Calibri" w:cs="Calibri"/>
          <w:noProof/>
        </w:rPr>
        <w:tab/>
        <w:t>“All you need to know about Firebase.” https://www.the-reference.com/en/blog/pieter-de-busschere/firebase (accessed Sep. 09, 2020).</w:t>
      </w:r>
    </w:p>
    <w:p w14:paraId="67EA07C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3]</w:t>
      </w:r>
      <w:r w:rsidRPr="0039140A">
        <w:rPr>
          <w:rFonts w:ascii="Calibri" w:hAnsi="Calibri" w:cs="Calibri"/>
          <w:noProof/>
        </w:rPr>
        <w:tab/>
        <w:t>“Bases de datos de Azure: servicios en la nube totalmente administrados | Microsoft Azure.” https://azure.microsoft.com/es-es/product-categories/databases/ (accessed Sep. 09, 2020).</w:t>
      </w:r>
    </w:p>
    <w:p w14:paraId="183A2927" w14:textId="77777777" w:rsidR="00D366C7" w:rsidRPr="0090468C" w:rsidRDefault="00D366C7" w:rsidP="00D366C7">
      <w:pPr>
        <w:widowControl w:val="0"/>
        <w:autoSpaceDE w:val="0"/>
        <w:autoSpaceDN w:val="0"/>
        <w:adjustRightInd w:val="0"/>
        <w:ind w:left="640" w:hanging="640"/>
        <w:rPr>
          <w:rFonts w:ascii="Calibri" w:hAnsi="Calibri" w:cs="Calibri"/>
          <w:lang w:val="pt-BR"/>
        </w:rPr>
      </w:pPr>
      <w:r w:rsidRPr="0090468C">
        <w:rPr>
          <w:rFonts w:ascii="Calibri" w:hAnsi="Calibri" w:cs="Calibri"/>
          <w:lang w:val="pt-BR"/>
        </w:rPr>
        <w:t>[24]</w:t>
      </w:r>
      <w:r w:rsidRPr="0090468C">
        <w:rPr>
          <w:rFonts w:ascii="Calibri" w:hAnsi="Calibri" w:cs="Calibri"/>
          <w:lang w:val="pt-BR"/>
        </w:rPr>
        <w:tab/>
        <w:t>“What is Git? - Azure DevOps | Microsoft Docs.” https://docs.microsoft.com/en-us/azure/devops/learn/git/what-is-git (accessed Sep. 09, 2020).</w:t>
      </w:r>
    </w:p>
    <w:p w14:paraId="0A49834E"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5]</w:t>
      </w:r>
      <w:r w:rsidRPr="0039140A">
        <w:rPr>
          <w:rFonts w:ascii="Calibri" w:hAnsi="Calibri" w:cs="Calibri"/>
          <w:noProof/>
        </w:rPr>
        <w:tab/>
        <w:t>“What is SVN? | Subversion Overview | Perforce.” https://www.perforce.com/blog/vcs/what-svn (accessed Sep. 09, 2020).</w:t>
      </w:r>
    </w:p>
    <w:p w14:paraId="413EFB69"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6]</w:t>
      </w:r>
      <w:r w:rsidRPr="0039140A">
        <w:rPr>
          <w:rFonts w:ascii="Calibri" w:hAnsi="Calibri" w:cs="Calibri"/>
          <w:noProof/>
        </w:rPr>
        <w:tab/>
        <w:t>“What is GitHub.” https://www.w3schools.com/whatis/whatis_github.asp (accessed Sep. 09, 2020).</w:t>
      </w:r>
    </w:p>
    <w:p w14:paraId="283FCE3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7]</w:t>
      </w:r>
      <w:r w:rsidRPr="0039140A">
        <w:rPr>
          <w:rFonts w:ascii="Calibri" w:hAnsi="Calibri" w:cs="Calibri"/>
          <w:noProof/>
        </w:rPr>
        <w:tab/>
        <w:t>“What is GitLab? | GitLab.” https://about.gitlab.com/what-is-gitlab/ (accessed Sep. 09, 2020).</w:t>
      </w:r>
    </w:p>
    <w:p w14:paraId="32D6595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8]</w:t>
      </w:r>
      <w:r w:rsidRPr="0039140A">
        <w:rPr>
          <w:rFonts w:ascii="Calibri" w:hAnsi="Calibri" w:cs="Calibri"/>
          <w:noProof/>
        </w:rPr>
        <w:tab/>
        <w:t>“What is StarUML - StarUML Documentation.” https://documentation.help/StarUML/what_is_staruml.htm (accessed Sep. 09, 2020).</w:t>
      </w:r>
    </w:p>
    <w:p w14:paraId="642D234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29]</w:t>
      </w:r>
      <w:r w:rsidRPr="0039140A">
        <w:rPr>
          <w:rFonts w:ascii="Calibri" w:hAnsi="Calibri" w:cs="Calibri"/>
          <w:noProof/>
        </w:rPr>
        <w:tab/>
        <w:t>“Visual Paradigm Frequently Asked Questions.” https://www.visual-paradigm.com/support/faq.jsp (accessed Sep. 09, 2020).</w:t>
      </w:r>
    </w:p>
    <w:p w14:paraId="32AF7D7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0]</w:t>
      </w:r>
      <w:r w:rsidRPr="0039140A">
        <w:rPr>
          <w:rFonts w:ascii="Calibri" w:hAnsi="Calibri" w:cs="Calibri"/>
          <w:noProof/>
        </w:rPr>
        <w:tab/>
        <w:t>“Bizagi Oficial Plataforma de negocios digitales y BPMS.” https://www.bizagi.com/es/plataforma/modeler (accessed Sep. 09, 2020).</w:t>
      </w:r>
    </w:p>
    <w:p w14:paraId="116CFED2"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1]</w:t>
      </w:r>
      <w:r w:rsidRPr="0039140A">
        <w:rPr>
          <w:rFonts w:ascii="Calibri" w:hAnsi="Calibri" w:cs="Calibri"/>
          <w:noProof/>
        </w:rPr>
        <w:tab/>
        <w:t>“What Is G Suite? How To Use Google Suite Products | Bluehost Support.” https://www.bluehost.com/help/article/gsuite (accessed Sep. 09, 2020).</w:t>
      </w:r>
    </w:p>
    <w:p w14:paraId="1D7887CC"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2]</w:t>
      </w:r>
      <w:r w:rsidRPr="0039140A">
        <w:rPr>
          <w:rFonts w:ascii="Calibri" w:hAnsi="Calibri" w:cs="Calibri"/>
          <w:noProof/>
        </w:rPr>
        <w:tab/>
        <w:t>“What is Microsoft Office 365? Webopedia Definition.” https://www.webopedia.com/TERM/O/office_365.html (accessed Sep. 09, 2020).</w:t>
      </w:r>
    </w:p>
    <w:p w14:paraId="33FE57DB"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3]</w:t>
      </w:r>
      <w:r w:rsidRPr="0039140A">
        <w:rPr>
          <w:rFonts w:ascii="Calibri" w:hAnsi="Calibri" w:cs="Calibri"/>
          <w:noProof/>
        </w:rPr>
        <w:tab/>
        <w:t>“¿Qué es Trello? - Ayuda de Trello.” https://help.trello.com/article/708-what-is-</w:t>
      </w:r>
      <w:r w:rsidRPr="0039140A">
        <w:rPr>
          <w:rFonts w:ascii="Calibri" w:hAnsi="Calibri" w:cs="Calibri"/>
          <w:noProof/>
        </w:rPr>
        <w:lastRenderedPageBreak/>
        <w:t>trello (accessed Sep. 09, 2020).</w:t>
      </w:r>
    </w:p>
    <w:p w14:paraId="3F7D2F9F" w14:textId="77777777" w:rsidR="00D366C7" w:rsidRPr="0090468C" w:rsidRDefault="00D366C7" w:rsidP="00D366C7">
      <w:pPr>
        <w:widowControl w:val="0"/>
        <w:autoSpaceDE w:val="0"/>
        <w:autoSpaceDN w:val="0"/>
        <w:adjustRightInd w:val="0"/>
        <w:ind w:left="640" w:hanging="640"/>
        <w:rPr>
          <w:rFonts w:ascii="Calibri" w:hAnsi="Calibri" w:cs="Calibri"/>
          <w:lang w:val="pt-BR"/>
        </w:rPr>
      </w:pPr>
      <w:r w:rsidRPr="0090468C">
        <w:rPr>
          <w:rFonts w:ascii="Calibri" w:hAnsi="Calibri" w:cs="Calibri"/>
          <w:lang w:val="pt-BR"/>
        </w:rPr>
        <w:t>[34]</w:t>
      </w:r>
      <w:r w:rsidRPr="0090468C">
        <w:rPr>
          <w:rFonts w:ascii="Calibri" w:hAnsi="Calibri" w:cs="Calibri"/>
          <w:lang w:val="pt-BR"/>
        </w:rPr>
        <w:tab/>
        <w:t>“What is monday.com? – Support.” https://support.monday.com/hc/en-us/articles/115005310945-What-is-monday-com- (accessed Sep. 09, 2020).</w:t>
      </w:r>
    </w:p>
    <w:p w14:paraId="4098B00B"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5]</w:t>
      </w:r>
      <w:r w:rsidRPr="0039140A">
        <w:rPr>
          <w:rFonts w:ascii="Calibri" w:hAnsi="Calibri" w:cs="Calibri"/>
          <w:noProof/>
        </w:rPr>
        <w:tab/>
        <w:t xml:space="preserve">I. Sommerville, </w:t>
      </w:r>
      <w:r w:rsidRPr="0039140A">
        <w:rPr>
          <w:rFonts w:ascii="Calibri" w:hAnsi="Calibri" w:cs="Calibri"/>
          <w:i/>
          <w:iCs/>
          <w:noProof/>
        </w:rPr>
        <w:t>GlobAl EdiTioN Software Engineering TENTH EdiTioN</w:t>
      </w:r>
      <w:r w:rsidRPr="0039140A">
        <w:rPr>
          <w:rFonts w:ascii="Calibri" w:hAnsi="Calibri" w:cs="Calibri"/>
          <w:noProof/>
        </w:rPr>
        <w:t>. 2016.</w:t>
      </w:r>
    </w:p>
    <w:p w14:paraId="3CA6623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6]</w:t>
      </w:r>
      <w:r w:rsidRPr="0039140A">
        <w:rPr>
          <w:rFonts w:ascii="Calibri" w:hAnsi="Calibri" w:cs="Calibri"/>
          <w:noProof/>
        </w:rPr>
        <w:tab/>
        <w:t xml:space="preserve">R. S. Pressman, </w:t>
      </w:r>
      <w:r w:rsidRPr="0039140A">
        <w:rPr>
          <w:rFonts w:ascii="Calibri" w:hAnsi="Calibri" w:cs="Calibri"/>
          <w:i/>
          <w:iCs/>
          <w:noProof/>
        </w:rPr>
        <w:t>Ingenieria del Software. Un Enfoque Practico</w:t>
      </w:r>
      <w:r w:rsidRPr="0039140A">
        <w:rPr>
          <w:rFonts w:ascii="Calibri" w:hAnsi="Calibri" w:cs="Calibri"/>
          <w:noProof/>
        </w:rPr>
        <w:t>. 2010.</w:t>
      </w:r>
    </w:p>
    <w:p w14:paraId="56120DF3"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7]</w:t>
      </w:r>
      <w:r w:rsidRPr="0039140A">
        <w:rPr>
          <w:rFonts w:ascii="Calibri" w:hAnsi="Calibri" w:cs="Calibri"/>
          <w:noProof/>
        </w:rPr>
        <w:tab/>
        <w:t>“Applied Scrum for Agile Project Management | edX.” https://www.edx.org/course/usmx-applied-scrum-for-project-management-2?utm_medium=affiliate_partner&amp;utm_source=coursearena-coursearena (accessed Sep. 09, 2020).</w:t>
      </w:r>
    </w:p>
    <w:p w14:paraId="0DAE11CD" w14:textId="77777777" w:rsidR="00D366C7" w:rsidRPr="0090468C" w:rsidRDefault="00D366C7" w:rsidP="00D366C7">
      <w:pPr>
        <w:widowControl w:val="0"/>
        <w:autoSpaceDE w:val="0"/>
        <w:autoSpaceDN w:val="0"/>
        <w:adjustRightInd w:val="0"/>
        <w:ind w:left="640" w:hanging="640"/>
        <w:rPr>
          <w:rFonts w:ascii="Calibri" w:hAnsi="Calibri" w:cs="Calibri"/>
          <w:lang w:val="pt-BR"/>
        </w:rPr>
      </w:pPr>
      <w:r w:rsidRPr="0090468C">
        <w:rPr>
          <w:rFonts w:ascii="Calibri" w:hAnsi="Calibri" w:cs="Calibri"/>
          <w:lang w:val="pt-BR"/>
        </w:rPr>
        <w:t>[38]</w:t>
      </w:r>
      <w:r w:rsidRPr="0090468C">
        <w:rPr>
          <w:rFonts w:ascii="Calibri" w:hAnsi="Calibri" w:cs="Calibri"/>
          <w:lang w:val="pt-BR"/>
        </w:rPr>
        <w:tab/>
        <w:t>“Scrum Foundations Professional Certificate (SFPC) - (Spanish) | CertiProf.” https://certiprof.com/pages/scrum-foundations-professional-certificate-sfpc-spanish (accessed Sep. 09, 2020).</w:t>
      </w:r>
    </w:p>
    <w:p w14:paraId="69ED95E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39]</w:t>
      </w:r>
      <w:r w:rsidRPr="0039140A">
        <w:rPr>
          <w:rFonts w:ascii="Calibri" w:hAnsi="Calibri" w:cs="Calibri"/>
          <w:noProof/>
        </w:rPr>
        <w:tab/>
        <w:t xml:space="preserve">“React JS </w:t>
      </w:r>
      <w:r w:rsidRPr="0039140A">
        <w:rPr>
          <w:rFonts w:ascii="Segoe UI Emoji" w:hAnsi="Segoe UI Emoji" w:cs="Segoe UI Emoji"/>
          <w:noProof/>
        </w:rPr>
        <w:t>⭐</w:t>
      </w:r>
      <w:r w:rsidRPr="0039140A">
        <w:rPr>
          <w:rFonts w:ascii="Calibri" w:hAnsi="Calibri" w:cs="Calibri"/>
          <w:noProof/>
        </w:rPr>
        <w:t>Desde Cero! Hooks, Redux, Context, Firebase y más! | Udemy.” https://www.udemy.com/course/curso-react-js/ (accessed Sep. 09, 2020).</w:t>
      </w:r>
    </w:p>
    <w:p w14:paraId="5A9B9940"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0]</w:t>
      </w:r>
      <w:r w:rsidRPr="0039140A">
        <w:rPr>
          <w:rFonts w:ascii="Calibri" w:hAnsi="Calibri" w:cs="Calibri"/>
          <w:noProof/>
        </w:rPr>
        <w:tab/>
        <w:t>“What is Microsoft Word?” https://www.computerhope.com/jargon/m/microsoft-word.htm (accessed Sep. 09, 2020).</w:t>
      </w:r>
    </w:p>
    <w:p w14:paraId="1E531527"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1]</w:t>
      </w:r>
      <w:r w:rsidRPr="0039140A">
        <w:rPr>
          <w:rFonts w:ascii="Calibri" w:hAnsi="Calibri" w:cs="Calibri"/>
          <w:noProof/>
        </w:rPr>
        <w:tab/>
        <w:t>J. Gelfand, “Research Guides: Mendeley Research Manager: Why Mendeley?,” Accessed: Sep. 09, 2020. [Online]. Available: https://guides.lib.uci.edu/Mendeley/why_mendeley.</w:t>
      </w:r>
    </w:p>
    <w:p w14:paraId="745F3808"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2]</w:t>
      </w:r>
      <w:r w:rsidRPr="0039140A">
        <w:rPr>
          <w:rFonts w:ascii="Calibri" w:hAnsi="Calibri" w:cs="Calibri"/>
          <w:noProof/>
        </w:rPr>
        <w:tab/>
        <w:t>“What is Planning Poker®? – Planning Poker®.” https://www.planningpoker.com/answer/what-is-planning-poker/ (accessed Sep. 09, 2020).</w:t>
      </w:r>
    </w:p>
    <w:p w14:paraId="03F573F6"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3]</w:t>
      </w:r>
      <w:r w:rsidRPr="0039140A">
        <w:rPr>
          <w:rFonts w:ascii="Calibri" w:hAnsi="Calibri" w:cs="Calibri"/>
          <w:noProof/>
        </w:rPr>
        <w:tab/>
        <w:t>“Inicio - Canva.” https://www.canva.com/ (accessed Sep. 09, 2020).</w:t>
      </w:r>
    </w:p>
    <w:p w14:paraId="7A6E4AF4"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4]</w:t>
      </w:r>
      <w:r w:rsidRPr="0039140A">
        <w:rPr>
          <w:rFonts w:ascii="Calibri" w:hAnsi="Calibri" w:cs="Calibri"/>
          <w:noProof/>
        </w:rPr>
        <w:tab/>
        <w:t>“11vo Coloquio WBS Erick Oliveros.” https://pdfslide.net/business/11vo-coloquio-wbs-erick-oliveros.html (accessed Sep. 09, 2020).</w:t>
      </w:r>
    </w:p>
    <w:p w14:paraId="743E6162"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5]</w:t>
      </w:r>
      <w:r w:rsidRPr="0039140A">
        <w:rPr>
          <w:rFonts w:ascii="Calibri" w:hAnsi="Calibri" w:cs="Calibri"/>
          <w:noProof/>
        </w:rPr>
        <w:tab/>
        <w:t>“¿Una empresa puede extender la jornada laboral a más de 8 horas? - Servicios - Justicia - ELTIEMPO.COM.” https://www.eltiempo.com/justicia/servicios/una-empresa-puede-extender-la-jornada-laboral-a-mas-de-8-horas-425372 (accessed Sep. 09, 2020).</w:t>
      </w:r>
    </w:p>
    <w:p w14:paraId="182AD86D" w14:textId="77777777" w:rsidR="00D366C7" w:rsidRPr="0090468C" w:rsidRDefault="00D366C7" w:rsidP="00D366C7">
      <w:pPr>
        <w:widowControl w:val="0"/>
        <w:autoSpaceDE w:val="0"/>
        <w:autoSpaceDN w:val="0"/>
        <w:adjustRightInd w:val="0"/>
        <w:ind w:left="640" w:hanging="640"/>
        <w:rPr>
          <w:rFonts w:ascii="Calibri" w:hAnsi="Calibri" w:cs="Calibri"/>
          <w:lang w:val="pt-BR"/>
        </w:rPr>
      </w:pPr>
      <w:r w:rsidRPr="0090468C">
        <w:rPr>
          <w:rFonts w:ascii="Calibri" w:hAnsi="Calibri" w:cs="Calibri"/>
          <w:lang w:val="pt-BR"/>
        </w:rPr>
        <w:t>[46]</w:t>
      </w:r>
      <w:r w:rsidRPr="0090468C">
        <w:rPr>
          <w:rFonts w:ascii="Calibri" w:hAnsi="Calibri" w:cs="Calibri"/>
          <w:lang w:val="pt-BR"/>
        </w:rPr>
        <w:tab/>
        <w:t>W. S. Humphrey, “The Team Software Process SM (TSP SM ),” 2000.</w:t>
      </w:r>
    </w:p>
    <w:p w14:paraId="3EBD8FC2"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7]</w:t>
      </w:r>
      <w:r w:rsidRPr="0039140A">
        <w:rPr>
          <w:rFonts w:ascii="Calibri" w:hAnsi="Calibri" w:cs="Calibri"/>
          <w:noProof/>
        </w:rPr>
        <w:tab/>
        <w:t>“WBS (Work Breakdown Structure), qué es y cómo se usa - BibLus.” http://biblus.accasoftware.com/es/wbs-workbreakdownstructure-que-es-y-como-se-usa/ (accessed Sep. 09, 2020).</w:t>
      </w:r>
    </w:p>
    <w:p w14:paraId="0940EE3B"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8]</w:t>
      </w:r>
      <w:r w:rsidRPr="0039140A">
        <w:rPr>
          <w:rFonts w:ascii="Calibri" w:hAnsi="Calibri" w:cs="Calibri"/>
          <w:noProof/>
        </w:rPr>
        <w:tab/>
        <w:t>“Software Project Management Plan - SPMP Document.” https://tutorialsinhand.com/tutorials/software-engineering-tutorial/software-project-management/spmp-document.aspx (accessed Sep. 09, 2020).</w:t>
      </w:r>
    </w:p>
    <w:p w14:paraId="1AFFFE5D"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49]</w:t>
      </w:r>
      <w:r w:rsidRPr="0039140A">
        <w:rPr>
          <w:rFonts w:ascii="Calibri" w:hAnsi="Calibri" w:cs="Calibri"/>
          <w:noProof/>
        </w:rPr>
        <w:tab/>
        <w:t>“¿Qué es y para qué sirve un diagrama de Gantt?” https://blog.teamleader.es/diagrama-de-gantt (accessed Sep. 09, 2020).</w:t>
      </w:r>
    </w:p>
    <w:p w14:paraId="69CE00B6" w14:textId="77777777" w:rsidR="00D366C7" w:rsidRPr="0039140A" w:rsidRDefault="00D366C7" w:rsidP="00D366C7">
      <w:pPr>
        <w:widowControl w:val="0"/>
        <w:autoSpaceDE w:val="0"/>
        <w:autoSpaceDN w:val="0"/>
        <w:adjustRightInd w:val="0"/>
        <w:ind w:left="640" w:hanging="640"/>
        <w:rPr>
          <w:rFonts w:ascii="Calibri" w:hAnsi="Calibri" w:cs="Calibri"/>
          <w:noProof/>
        </w:rPr>
      </w:pPr>
      <w:r w:rsidRPr="0039140A">
        <w:rPr>
          <w:rFonts w:ascii="Calibri" w:hAnsi="Calibri" w:cs="Calibri"/>
          <w:noProof/>
        </w:rPr>
        <w:t>[50]</w:t>
      </w:r>
      <w:r w:rsidRPr="0039140A">
        <w:rPr>
          <w:rFonts w:ascii="Calibri" w:hAnsi="Calibri" w:cs="Calibri"/>
          <w:noProof/>
        </w:rPr>
        <w:tab/>
        <w:t>“ISO 25010.” https://iso25000.com/index.php/normas-iso-25000/iso-25010 (accessed Sep. 09, 2020).</w:t>
      </w:r>
    </w:p>
    <w:p w14:paraId="60D202B7" w14:textId="1EFE3889" w:rsidR="00D56387" w:rsidRPr="009D215A" w:rsidRDefault="00D366C7" w:rsidP="00D366C7">
      <w:r>
        <w:fldChar w:fldCharType="end"/>
      </w:r>
    </w:p>
    <w:sectPr w:rsidR="00D56387" w:rsidRPr="009D215A" w:rsidSect="00590B9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E66232" w14:textId="77777777" w:rsidR="00CF07E7" w:rsidRDefault="00CF07E7" w:rsidP="00F06AB8">
      <w:r>
        <w:separator/>
      </w:r>
    </w:p>
  </w:endnote>
  <w:endnote w:type="continuationSeparator" w:id="0">
    <w:p w14:paraId="42BCDD0D" w14:textId="77777777" w:rsidR="00CF07E7" w:rsidRDefault="00CF07E7" w:rsidP="00F06AB8">
      <w:r>
        <w:continuationSeparator/>
      </w:r>
    </w:p>
  </w:endnote>
  <w:endnote w:type="continuationNotice" w:id="1">
    <w:p w14:paraId="592073C9" w14:textId="77777777" w:rsidR="00CF07E7" w:rsidRDefault="00CF07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D9838" w14:textId="77777777" w:rsidR="00CF07E7" w:rsidRDefault="00CF07E7" w:rsidP="00F06AB8">
      <w:r>
        <w:separator/>
      </w:r>
    </w:p>
  </w:footnote>
  <w:footnote w:type="continuationSeparator" w:id="0">
    <w:p w14:paraId="5EC2F7E6" w14:textId="77777777" w:rsidR="00CF07E7" w:rsidRDefault="00CF07E7" w:rsidP="00F06AB8">
      <w:r>
        <w:continuationSeparator/>
      </w:r>
    </w:p>
  </w:footnote>
  <w:footnote w:type="continuationNotice" w:id="1">
    <w:p w14:paraId="255926FB" w14:textId="77777777" w:rsidR="00CF07E7" w:rsidRDefault="00CF07E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42826"/>
    <w:multiLevelType w:val="hybridMultilevel"/>
    <w:tmpl w:val="104443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F97EAB"/>
    <w:multiLevelType w:val="hybridMultilevel"/>
    <w:tmpl w:val="877E8D62"/>
    <w:lvl w:ilvl="0" w:tplc="C46ABA3E">
      <w:start w:val="1"/>
      <w:numFmt w:val="bullet"/>
      <w:lvlText w:val="-"/>
      <w:lvlJc w:val="left"/>
      <w:pPr>
        <w:ind w:left="720" w:hanging="360"/>
      </w:pPr>
      <w:rPr>
        <w:strike w:val="0"/>
        <w:dstrike w:val="0"/>
        <w:u w:val="none"/>
        <w:effect w:val="none"/>
      </w:rPr>
    </w:lvl>
    <w:lvl w:ilvl="1" w:tplc="7A080936">
      <w:start w:val="1"/>
      <w:numFmt w:val="bullet"/>
      <w:lvlText w:val="-"/>
      <w:lvlJc w:val="left"/>
      <w:pPr>
        <w:ind w:left="1440" w:hanging="360"/>
      </w:pPr>
      <w:rPr>
        <w:strike w:val="0"/>
        <w:dstrike w:val="0"/>
        <w:u w:val="none"/>
        <w:effect w:val="none"/>
      </w:rPr>
    </w:lvl>
    <w:lvl w:ilvl="2" w:tplc="AC000E9E">
      <w:start w:val="1"/>
      <w:numFmt w:val="bullet"/>
      <w:lvlText w:val="-"/>
      <w:lvlJc w:val="left"/>
      <w:pPr>
        <w:ind w:left="2160" w:hanging="360"/>
      </w:pPr>
      <w:rPr>
        <w:strike w:val="0"/>
        <w:dstrike w:val="0"/>
        <w:u w:val="none"/>
        <w:effect w:val="none"/>
      </w:rPr>
    </w:lvl>
    <w:lvl w:ilvl="3" w:tplc="3008EE12">
      <w:start w:val="1"/>
      <w:numFmt w:val="bullet"/>
      <w:lvlText w:val="-"/>
      <w:lvlJc w:val="left"/>
      <w:pPr>
        <w:ind w:left="2880" w:hanging="360"/>
      </w:pPr>
      <w:rPr>
        <w:strike w:val="0"/>
        <w:dstrike w:val="0"/>
        <w:u w:val="none"/>
        <w:effect w:val="none"/>
      </w:rPr>
    </w:lvl>
    <w:lvl w:ilvl="4" w:tplc="A6E08EA4">
      <w:start w:val="1"/>
      <w:numFmt w:val="bullet"/>
      <w:lvlText w:val="-"/>
      <w:lvlJc w:val="left"/>
      <w:pPr>
        <w:ind w:left="3600" w:hanging="360"/>
      </w:pPr>
      <w:rPr>
        <w:strike w:val="0"/>
        <w:dstrike w:val="0"/>
        <w:u w:val="none"/>
        <w:effect w:val="none"/>
      </w:rPr>
    </w:lvl>
    <w:lvl w:ilvl="5" w:tplc="C6123E10">
      <w:start w:val="1"/>
      <w:numFmt w:val="bullet"/>
      <w:lvlText w:val="-"/>
      <w:lvlJc w:val="left"/>
      <w:pPr>
        <w:ind w:left="4320" w:hanging="360"/>
      </w:pPr>
      <w:rPr>
        <w:strike w:val="0"/>
        <w:dstrike w:val="0"/>
        <w:u w:val="none"/>
        <w:effect w:val="none"/>
      </w:rPr>
    </w:lvl>
    <w:lvl w:ilvl="6" w:tplc="498C157E">
      <w:start w:val="1"/>
      <w:numFmt w:val="bullet"/>
      <w:lvlText w:val="-"/>
      <w:lvlJc w:val="left"/>
      <w:pPr>
        <w:ind w:left="5040" w:hanging="360"/>
      </w:pPr>
      <w:rPr>
        <w:strike w:val="0"/>
        <w:dstrike w:val="0"/>
        <w:u w:val="none"/>
        <w:effect w:val="none"/>
      </w:rPr>
    </w:lvl>
    <w:lvl w:ilvl="7" w:tplc="D4D6BFEA">
      <w:start w:val="1"/>
      <w:numFmt w:val="bullet"/>
      <w:lvlText w:val="-"/>
      <w:lvlJc w:val="left"/>
      <w:pPr>
        <w:ind w:left="5760" w:hanging="360"/>
      </w:pPr>
      <w:rPr>
        <w:strike w:val="0"/>
        <w:dstrike w:val="0"/>
        <w:u w:val="none"/>
        <w:effect w:val="none"/>
      </w:rPr>
    </w:lvl>
    <w:lvl w:ilvl="8" w:tplc="0D0870A6">
      <w:start w:val="1"/>
      <w:numFmt w:val="bullet"/>
      <w:lvlText w:val="-"/>
      <w:lvlJc w:val="left"/>
      <w:pPr>
        <w:ind w:left="6480" w:hanging="360"/>
      </w:pPr>
      <w:rPr>
        <w:strike w:val="0"/>
        <w:dstrike w:val="0"/>
        <w:u w:val="none"/>
        <w:effect w:val="none"/>
      </w:rPr>
    </w:lvl>
  </w:abstractNum>
  <w:abstractNum w:abstractNumId="2" w15:restartNumberingAfterBreak="0">
    <w:nsid w:val="08CF1768"/>
    <w:multiLevelType w:val="hybridMultilevel"/>
    <w:tmpl w:val="52807F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AF211ED"/>
    <w:multiLevelType w:val="hybridMultilevel"/>
    <w:tmpl w:val="D5DACB4C"/>
    <w:lvl w:ilvl="0" w:tplc="E384B9CA">
      <w:start w:val="1"/>
      <w:numFmt w:val="decimal"/>
      <w:pStyle w:val="Ttulo1"/>
      <w:lvlText w:val="%1"/>
      <w:lvlJc w:val="left"/>
      <w:pPr>
        <w:ind w:left="432" w:hanging="432"/>
      </w:pPr>
    </w:lvl>
    <w:lvl w:ilvl="1" w:tplc="122A3076">
      <w:start w:val="1"/>
      <w:numFmt w:val="decimal"/>
      <w:pStyle w:val="Ttulo2"/>
      <w:lvlText w:val="%1.%2"/>
      <w:lvlJc w:val="left"/>
      <w:pPr>
        <w:ind w:left="576" w:hanging="576"/>
      </w:pPr>
    </w:lvl>
    <w:lvl w:ilvl="2" w:tplc="A7921B20">
      <w:start w:val="1"/>
      <w:numFmt w:val="decimal"/>
      <w:pStyle w:val="Ttulo3"/>
      <w:lvlText w:val="%1.%2.%3"/>
      <w:lvlJc w:val="left"/>
      <w:pPr>
        <w:ind w:left="720" w:hanging="720"/>
      </w:pPr>
      <w:rPr>
        <w:b/>
        <w:bCs w:val="0"/>
      </w:rPr>
    </w:lvl>
    <w:lvl w:ilvl="3" w:tplc="E90CFEFE">
      <w:start w:val="1"/>
      <w:numFmt w:val="decimal"/>
      <w:pStyle w:val="Ttulo4"/>
      <w:lvlText w:val="%1.%2.%3.%4"/>
      <w:lvlJc w:val="left"/>
      <w:pPr>
        <w:ind w:left="864" w:hanging="864"/>
      </w:pPr>
    </w:lvl>
    <w:lvl w:ilvl="4" w:tplc="1B5C18F8">
      <w:start w:val="1"/>
      <w:numFmt w:val="decimal"/>
      <w:pStyle w:val="Ttulo5"/>
      <w:lvlText w:val="%1.%2.%3.%4.%5"/>
      <w:lvlJc w:val="left"/>
      <w:pPr>
        <w:ind w:left="1008" w:hanging="1008"/>
      </w:pPr>
    </w:lvl>
    <w:lvl w:ilvl="5" w:tplc="2D12989E">
      <w:start w:val="1"/>
      <w:numFmt w:val="decimal"/>
      <w:pStyle w:val="Ttulo6"/>
      <w:lvlText w:val="%1.%2.%3.%4.%5.%6"/>
      <w:lvlJc w:val="left"/>
      <w:pPr>
        <w:ind w:left="1152" w:hanging="1152"/>
      </w:pPr>
    </w:lvl>
    <w:lvl w:ilvl="6" w:tplc="88909E16">
      <w:start w:val="1"/>
      <w:numFmt w:val="decimal"/>
      <w:pStyle w:val="Ttulo7"/>
      <w:lvlText w:val="%1.%2.%3.%4.%5.%6.%7"/>
      <w:lvlJc w:val="left"/>
      <w:pPr>
        <w:ind w:left="1296" w:hanging="1296"/>
      </w:pPr>
    </w:lvl>
    <w:lvl w:ilvl="7" w:tplc="1B9448E6">
      <w:start w:val="1"/>
      <w:numFmt w:val="decimal"/>
      <w:pStyle w:val="Ttulo8"/>
      <w:lvlText w:val="%1.%2.%3.%4.%5.%6.%7.%8"/>
      <w:lvlJc w:val="left"/>
      <w:pPr>
        <w:ind w:left="1440" w:hanging="1440"/>
      </w:pPr>
    </w:lvl>
    <w:lvl w:ilvl="8" w:tplc="1D3C0576">
      <w:start w:val="1"/>
      <w:numFmt w:val="decimal"/>
      <w:pStyle w:val="Ttulo9"/>
      <w:lvlText w:val="%1.%2.%3.%4.%5.%6.%7.%8.%9"/>
      <w:lvlJc w:val="left"/>
      <w:pPr>
        <w:ind w:left="1584" w:hanging="1584"/>
      </w:pPr>
    </w:lvl>
  </w:abstractNum>
  <w:abstractNum w:abstractNumId="4" w15:restartNumberingAfterBreak="0">
    <w:nsid w:val="0E755D8D"/>
    <w:multiLevelType w:val="hybridMultilevel"/>
    <w:tmpl w:val="82847A94"/>
    <w:lvl w:ilvl="0" w:tplc="3B1C0E06">
      <w:start w:val="1"/>
      <w:numFmt w:val="bullet"/>
      <w:lvlText w:val="●"/>
      <w:lvlJc w:val="left"/>
      <w:pPr>
        <w:ind w:left="720" w:hanging="360"/>
      </w:pPr>
      <w:rPr>
        <w:strike w:val="0"/>
        <w:dstrike w:val="0"/>
        <w:u w:val="none"/>
        <w:effect w:val="none"/>
      </w:rPr>
    </w:lvl>
    <w:lvl w:ilvl="1" w:tplc="58926D36">
      <w:start w:val="1"/>
      <w:numFmt w:val="bullet"/>
      <w:lvlText w:val="○"/>
      <w:lvlJc w:val="left"/>
      <w:pPr>
        <w:ind w:left="1440" w:hanging="360"/>
      </w:pPr>
      <w:rPr>
        <w:strike w:val="0"/>
        <w:dstrike w:val="0"/>
        <w:u w:val="none"/>
        <w:effect w:val="none"/>
      </w:rPr>
    </w:lvl>
    <w:lvl w:ilvl="2" w:tplc="480A1482">
      <w:start w:val="1"/>
      <w:numFmt w:val="bullet"/>
      <w:lvlText w:val="■"/>
      <w:lvlJc w:val="left"/>
      <w:pPr>
        <w:ind w:left="2160" w:hanging="360"/>
      </w:pPr>
      <w:rPr>
        <w:strike w:val="0"/>
        <w:dstrike w:val="0"/>
        <w:u w:val="none"/>
        <w:effect w:val="none"/>
      </w:rPr>
    </w:lvl>
    <w:lvl w:ilvl="3" w:tplc="0AF6FC46">
      <w:start w:val="1"/>
      <w:numFmt w:val="bullet"/>
      <w:lvlText w:val="●"/>
      <w:lvlJc w:val="left"/>
      <w:pPr>
        <w:ind w:left="2880" w:hanging="360"/>
      </w:pPr>
      <w:rPr>
        <w:strike w:val="0"/>
        <w:dstrike w:val="0"/>
        <w:u w:val="none"/>
        <w:effect w:val="none"/>
      </w:rPr>
    </w:lvl>
    <w:lvl w:ilvl="4" w:tplc="94FC3056">
      <w:start w:val="1"/>
      <w:numFmt w:val="bullet"/>
      <w:lvlText w:val="○"/>
      <w:lvlJc w:val="left"/>
      <w:pPr>
        <w:ind w:left="3600" w:hanging="360"/>
      </w:pPr>
      <w:rPr>
        <w:strike w:val="0"/>
        <w:dstrike w:val="0"/>
        <w:u w:val="none"/>
        <w:effect w:val="none"/>
      </w:rPr>
    </w:lvl>
    <w:lvl w:ilvl="5" w:tplc="9A5AD446">
      <w:start w:val="1"/>
      <w:numFmt w:val="bullet"/>
      <w:lvlText w:val="■"/>
      <w:lvlJc w:val="left"/>
      <w:pPr>
        <w:ind w:left="4320" w:hanging="360"/>
      </w:pPr>
      <w:rPr>
        <w:strike w:val="0"/>
        <w:dstrike w:val="0"/>
        <w:u w:val="none"/>
        <w:effect w:val="none"/>
      </w:rPr>
    </w:lvl>
    <w:lvl w:ilvl="6" w:tplc="38429F9C">
      <w:start w:val="1"/>
      <w:numFmt w:val="bullet"/>
      <w:lvlText w:val="●"/>
      <w:lvlJc w:val="left"/>
      <w:pPr>
        <w:ind w:left="5040" w:hanging="360"/>
      </w:pPr>
      <w:rPr>
        <w:strike w:val="0"/>
        <w:dstrike w:val="0"/>
        <w:u w:val="none"/>
        <w:effect w:val="none"/>
      </w:rPr>
    </w:lvl>
    <w:lvl w:ilvl="7" w:tplc="92728E12">
      <w:start w:val="1"/>
      <w:numFmt w:val="bullet"/>
      <w:lvlText w:val="○"/>
      <w:lvlJc w:val="left"/>
      <w:pPr>
        <w:ind w:left="5760" w:hanging="360"/>
      </w:pPr>
      <w:rPr>
        <w:strike w:val="0"/>
        <w:dstrike w:val="0"/>
        <w:u w:val="none"/>
        <w:effect w:val="none"/>
      </w:rPr>
    </w:lvl>
    <w:lvl w:ilvl="8" w:tplc="D2AE05CA">
      <w:start w:val="1"/>
      <w:numFmt w:val="bullet"/>
      <w:lvlText w:val="■"/>
      <w:lvlJc w:val="left"/>
      <w:pPr>
        <w:ind w:left="6480" w:hanging="360"/>
      </w:pPr>
      <w:rPr>
        <w:strike w:val="0"/>
        <w:dstrike w:val="0"/>
        <w:u w:val="none"/>
        <w:effect w:val="none"/>
      </w:rPr>
    </w:lvl>
  </w:abstractNum>
  <w:abstractNum w:abstractNumId="5" w15:restartNumberingAfterBreak="0">
    <w:nsid w:val="0EE236A7"/>
    <w:multiLevelType w:val="hybridMultilevel"/>
    <w:tmpl w:val="F3F243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5C54881"/>
    <w:multiLevelType w:val="hybridMultilevel"/>
    <w:tmpl w:val="FFFFFFFF"/>
    <w:lvl w:ilvl="0" w:tplc="748C85D8">
      <w:start w:val="1"/>
      <w:numFmt w:val="decimal"/>
      <w:lvlText w:val="%1."/>
      <w:lvlJc w:val="left"/>
      <w:pPr>
        <w:ind w:left="720" w:hanging="360"/>
      </w:pPr>
    </w:lvl>
    <w:lvl w:ilvl="1" w:tplc="21AAF65E">
      <w:start w:val="1"/>
      <w:numFmt w:val="lowerLetter"/>
      <w:lvlText w:val="%2."/>
      <w:lvlJc w:val="left"/>
      <w:pPr>
        <w:ind w:left="1440" w:hanging="360"/>
      </w:pPr>
    </w:lvl>
    <w:lvl w:ilvl="2" w:tplc="1BA83F50">
      <w:start w:val="1"/>
      <w:numFmt w:val="lowerRoman"/>
      <w:lvlText w:val="%3."/>
      <w:lvlJc w:val="right"/>
      <w:pPr>
        <w:ind w:left="2160" w:hanging="180"/>
      </w:pPr>
    </w:lvl>
    <w:lvl w:ilvl="3" w:tplc="3462FDC8">
      <w:start w:val="1"/>
      <w:numFmt w:val="decimal"/>
      <w:lvlText w:val="%4."/>
      <w:lvlJc w:val="left"/>
      <w:pPr>
        <w:ind w:left="2880" w:hanging="360"/>
      </w:pPr>
    </w:lvl>
    <w:lvl w:ilvl="4" w:tplc="846A543E">
      <w:start w:val="1"/>
      <w:numFmt w:val="lowerLetter"/>
      <w:lvlText w:val="%5."/>
      <w:lvlJc w:val="left"/>
      <w:pPr>
        <w:ind w:left="3600" w:hanging="360"/>
      </w:pPr>
    </w:lvl>
    <w:lvl w:ilvl="5" w:tplc="3CE6AF0A">
      <w:start w:val="1"/>
      <w:numFmt w:val="lowerRoman"/>
      <w:lvlText w:val="%6."/>
      <w:lvlJc w:val="right"/>
      <w:pPr>
        <w:ind w:left="4320" w:hanging="180"/>
      </w:pPr>
    </w:lvl>
    <w:lvl w:ilvl="6" w:tplc="7DDE5256">
      <w:start w:val="1"/>
      <w:numFmt w:val="decimal"/>
      <w:lvlText w:val="%7."/>
      <w:lvlJc w:val="left"/>
      <w:pPr>
        <w:ind w:left="5040" w:hanging="360"/>
      </w:pPr>
    </w:lvl>
    <w:lvl w:ilvl="7" w:tplc="3084B41A">
      <w:start w:val="1"/>
      <w:numFmt w:val="lowerLetter"/>
      <w:lvlText w:val="%8."/>
      <w:lvlJc w:val="left"/>
      <w:pPr>
        <w:ind w:left="5760" w:hanging="360"/>
      </w:pPr>
    </w:lvl>
    <w:lvl w:ilvl="8" w:tplc="BB681A2E">
      <w:start w:val="1"/>
      <w:numFmt w:val="lowerRoman"/>
      <w:lvlText w:val="%9."/>
      <w:lvlJc w:val="right"/>
      <w:pPr>
        <w:ind w:left="6480" w:hanging="180"/>
      </w:pPr>
    </w:lvl>
  </w:abstractNum>
  <w:abstractNum w:abstractNumId="7" w15:restartNumberingAfterBreak="0">
    <w:nsid w:val="169A5745"/>
    <w:multiLevelType w:val="hybridMultilevel"/>
    <w:tmpl w:val="95A453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C466C11"/>
    <w:multiLevelType w:val="hybridMultilevel"/>
    <w:tmpl w:val="704A4324"/>
    <w:lvl w:ilvl="0" w:tplc="240A0001">
      <w:start w:val="1"/>
      <w:numFmt w:val="bullet"/>
      <w:lvlText w:val=""/>
      <w:lvlJc w:val="left"/>
      <w:pPr>
        <w:ind w:left="720" w:hanging="360"/>
      </w:pPr>
      <w:rPr>
        <w:rFonts w:ascii="Symbol" w:hAnsi="Symbol" w:hint="default"/>
        <w:strike w:val="0"/>
        <w:dstrike w:val="0"/>
        <w:u w:val="none"/>
        <w:effect w:val="none"/>
      </w:rPr>
    </w:lvl>
    <w:lvl w:ilvl="1" w:tplc="52086B40">
      <w:start w:val="1"/>
      <w:numFmt w:val="bullet"/>
      <w:lvlText w:val="○"/>
      <w:lvlJc w:val="left"/>
      <w:pPr>
        <w:ind w:left="1440" w:hanging="360"/>
      </w:pPr>
      <w:rPr>
        <w:strike w:val="0"/>
        <w:dstrike w:val="0"/>
        <w:u w:val="none"/>
        <w:effect w:val="none"/>
      </w:rPr>
    </w:lvl>
    <w:lvl w:ilvl="2" w:tplc="FDFC7918">
      <w:start w:val="1"/>
      <w:numFmt w:val="bullet"/>
      <w:lvlText w:val="■"/>
      <w:lvlJc w:val="left"/>
      <w:pPr>
        <w:ind w:left="2160" w:hanging="360"/>
      </w:pPr>
      <w:rPr>
        <w:strike w:val="0"/>
        <w:dstrike w:val="0"/>
        <w:u w:val="none"/>
        <w:effect w:val="none"/>
      </w:rPr>
    </w:lvl>
    <w:lvl w:ilvl="3" w:tplc="14A2F4F8">
      <w:start w:val="1"/>
      <w:numFmt w:val="bullet"/>
      <w:lvlText w:val="●"/>
      <w:lvlJc w:val="left"/>
      <w:pPr>
        <w:ind w:left="2880" w:hanging="360"/>
      </w:pPr>
      <w:rPr>
        <w:strike w:val="0"/>
        <w:dstrike w:val="0"/>
        <w:u w:val="none"/>
        <w:effect w:val="none"/>
      </w:rPr>
    </w:lvl>
    <w:lvl w:ilvl="4" w:tplc="63DEB778">
      <w:start w:val="1"/>
      <w:numFmt w:val="bullet"/>
      <w:lvlText w:val="○"/>
      <w:lvlJc w:val="left"/>
      <w:pPr>
        <w:ind w:left="3600" w:hanging="360"/>
      </w:pPr>
      <w:rPr>
        <w:strike w:val="0"/>
        <w:dstrike w:val="0"/>
        <w:u w:val="none"/>
        <w:effect w:val="none"/>
      </w:rPr>
    </w:lvl>
    <w:lvl w:ilvl="5" w:tplc="E6B2D2A4">
      <w:start w:val="1"/>
      <w:numFmt w:val="bullet"/>
      <w:lvlText w:val="■"/>
      <w:lvlJc w:val="left"/>
      <w:pPr>
        <w:ind w:left="4320" w:hanging="360"/>
      </w:pPr>
      <w:rPr>
        <w:strike w:val="0"/>
        <w:dstrike w:val="0"/>
        <w:u w:val="none"/>
        <w:effect w:val="none"/>
      </w:rPr>
    </w:lvl>
    <w:lvl w:ilvl="6" w:tplc="60261E1A">
      <w:start w:val="1"/>
      <w:numFmt w:val="bullet"/>
      <w:lvlText w:val="●"/>
      <w:lvlJc w:val="left"/>
      <w:pPr>
        <w:ind w:left="5040" w:hanging="360"/>
      </w:pPr>
      <w:rPr>
        <w:strike w:val="0"/>
        <w:dstrike w:val="0"/>
        <w:u w:val="none"/>
        <w:effect w:val="none"/>
      </w:rPr>
    </w:lvl>
    <w:lvl w:ilvl="7" w:tplc="3202BF56">
      <w:start w:val="1"/>
      <w:numFmt w:val="bullet"/>
      <w:lvlText w:val="○"/>
      <w:lvlJc w:val="left"/>
      <w:pPr>
        <w:ind w:left="5760" w:hanging="360"/>
      </w:pPr>
      <w:rPr>
        <w:strike w:val="0"/>
        <w:dstrike w:val="0"/>
        <w:u w:val="none"/>
        <w:effect w:val="none"/>
      </w:rPr>
    </w:lvl>
    <w:lvl w:ilvl="8" w:tplc="F6E4265A">
      <w:start w:val="1"/>
      <w:numFmt w:val="bullet"/>
      <w:lvlText w:val="■"/>
      <w:lvlJc w:val="left"/>
      <w:pPr>
        <w:ind w:left="6480" w:hanging="360"/>
      </w:pPr>
      <w:rPr>
        <w:strike w:val="0"/>
        <w:dstrike w:val="0"/>
        <w:u w:val="none"/>
        <w:effect w:val="none"/>
      </w:rPr>
    </w:lvl>
  </w:abstractNum>
  <w:abstractNum w:abstractNumId="9" w15:restartNumberingAfterBreak="0">
    <w:nsid w:val="1E457AFA"/>
    <w:multiLevelType w:val="hybridMultilevel"/>
    <w:tmpl w:val="5D8C56D6"/>
    <w:lvl w:ilvl="0" w:tplc="43CEC6A4">
      <w:start w:val="1"/>
      <w:numFmt w:val="decimal"/>
      <w:lvlText w:val="%1."/>
      <w:lvlJc w:val="left"/>
      <w:pPr>
        <w:ind w:left="720" w:hanging="360"/>
      </w:pPr>
      <w:rPr>
        <w:strike w:val="0"/>
        <w:dstrike w:val="0"/>
        <w:u w:val="none"/>
        <w:effect w:val="none"/>
      </w:rPr>
    </w:lvl>
    <w:lvl w:ilvl="1" w:tplc="2998F516">
      <w:start w:val="1"/>
      <w:numFmt w:val="lowerLetter"/>
      <w:lvlText w:val="%2."/>
      <w:lvlJc w:val="left"/>
      <w:pPr>
        <w:ind w:left="1440" w:hanging="360"/>
      </w:pPr>
      <w:rPr>
        <w:strike w:val="0"/>
        <w:dstrike w:val="0"/>
        <w:u w:val="none"/>
        <w:effect w:val="none"/>
      </w:rPr>
    </w:lvl>
    <w:lvl w:ilvl="2" w:tplc="D5C80F42">
      <w:start w:val="1"/>
      <w:numFmt w:val="lowerRoman"/>
      <w:lvlText w:val="%3."/>
      <w:lvlJc w:val="right"/>
      <w:pPr>
        <w:ind w:left="2160" w:hanging="360"/>
      </w:pPr>
      <w:rPr>
        <w:strike w:val="0"/>
        <w:dstrike w:val="0"/>
        <w:u w:val="none"/>
        <w:effect w:val="none"/>
      </w:rPr>
    </w:lvl>
    <w:lvl w:ilvl="3" w:tplc="9B48C62A">
      <w:start w:val="1"/>
      <w:numFmt w:val="decimal"/>
      <w:lvlText w:val="%4."/>
      <w:lvlJc w:val="left"/>
      <w:pPr>
        <w:ind w:left="2880" w:hanging="360"/>
      </w:pPr>
      <w:rPr>
        <w:strike w:val="0"/>
        <w:dstrike w:val="0"/>
        <w:u w:val="none"/>
        <w:effect w:val="none"/>
      </w:rPr>
    </w:lvl>
    <w:lvl w:ilvl="4" w:tplc="C21680AA">
      <w:start w:val="1"/>
      <w:numFmt w:val="lowerLetter"/>
      <w:lvlText w:val="%5."/>
      <w:lvlJc w:val="left"/>
      <w:pPr>
        <w:ind w:left="3600" w:hanging="360"/>
      </w:pPr>
      <w:rPr>
        <w:strike w:val="0"/>
        <w:dstrike w:val="0"/>
        <w:u w:val="none"/>
        <w:effect w:val="none"/>
      </w:rPr>
    </w:lvl>
    <w:lvl w:ilvl="5" w:tplc="6E78810E">
      <w:start w:val="1"/>
      <w:numFmt w:val="lowerRoman"/>
      <w:lvlText w:val="%6."/>
      <w:lvlJc w:val="right"/>
      <w:pPr>
        <w:ind w:left="4320" w:hanging="360"/>
      </w:pPr>
      <w:rPr>
        <w:strike w:val="0"/>
        <w:dstrike w:val="0"/>
        <w:u w:val="none"/>
        <w:effect w:val="none"/>
      </w:rPr>
    </w:lvl>
    <w:lvl w:ilvl="6" w:tplc="77127978">
      <w:start w:val="1"/>
      <w:numFmt w:val="decimal"/>
      <w:lvlText w:val="%7."/>
      <w:lvlJc w:val="left"/>
      <w:pPr>
        <w:ind w:left="5040" w:hanging="360"/>
      </w:pPr>
      <w:rPr>
        <w:strike w:val="0"/>
        <w:dstrike w:val="0"/>
        <w:u w:val="none"/>
        <w:effect w:val="none"/>
      </w:rPr>
    </w:lvl>
    <w:lvl w:ilvl="7" w:tplc="87E29394">
      <w:start w:val="1"/>
      <w:numFmt w:val="lowerLetter"/>
      <w:lvlText w:val="%8."/>
      <w:lvlJc w:val="left"/>
      <w:pPr>
        <w:ind w:left="5760" w:hanging="360"/>
      </w:pPr>
      <w:rPr>
        <w:strike w:val="0"/>
        <w:dstrike w:val="0"/>
        <w:u w:val="none"/>
        <w:effect w:val="none"/>
      </w:rPr>
    </w:lvl>
    <w:lvl w:ilvl="8" w:tplc="F9E6A92E">
      <w:start w:val="1"/>
      <w:numFmt w:val="lowerRoman"/>
      <w:lvlText w:val="%9."/>
      <w:lvlJc w:val="right"/>
      <w:pPr>
        <w:ind w:left="6480" w:hanging="360"/>
      </w:pPr>
      <w:rPr>
        <w:strike w:val="0"/>
        <w:dstrike w:val="0"/>
        <w:u w:val="none"/>
        <w:effect w:val="none"/>
      </w:rPr>
    </w:lvl>
  </w:abstractNum>
  <w:abstractNum w:abstractNumId="10" w15:restartNumberingAfterBreak="0">
    <w:nsid w:val="1E6D7F9B"/>
    <w:multiLevelType w:val="hybridMultilevel"/>
    <w:tmpl w:val="B198C2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E8A46CB"/>
    <w:multiLevelType w:val="hybridMultilevel"/>
    <w:tmpl w:val="5A1A00A8"/>
    <w:lvl w:ilvl="0" w:tplc="FC141FE0">
      <w:start w:val="1"/>
      <w:numFmt w:val="bullet"/>
      <w:lvlText w:val="-"/>
      <w:lvlJc w:val="left"/>
      <w:pPr>
        <w:ind w:left="720" w:hanging="360"/>
      </w:pPr>
      <w:rPr>
        <w:strike w:val="0"/>
        <w:dstrike w:val="0"/>
        <w:u w:val="none"/>
        <w:effect w:val="none"/>
      </w:rPr>
    </w:lvl>
    <w:lvl w:ilvl="1" w:tplc="51547564">
      <w:start w:val="1"/>
      <w:numFmt w:val="bullet"/>
      <w:lvlText w:val="-"/>
      <w:lvlJc w:val="left"/>
      <w:pPr>
        <w:ind w:left="1440" w:hanging="360"/>
      </w:pPr>
      <w:rPr>
        <w:strike w:val="0"/>
        <w:dstrike w:val="0"/>
        <w:u w:val="none"/>
        <w:effect w:val="none"/>
      </w:rPr>
    </w:lvl>
    <w:lvl w:ilvl="2" w:tplc="10C48F58">
      <w:start w:val="1"/>
      <w:numFmt w:val="bullet"/>
      <w:lvlText w:val="-"/>
      <w:lvlJc w:val="left"/>
      <w:pPr>
        <w:ind w:left="2160" w:hanging="360"/>
      </w:pPr>
      <w:rPr>
        <w:strike w:val="0"/>
        <w:dstrike w:val="0"/>
        <w:u w:val="none"/>
        <w:effect w:val="none"/>
      </w:rPr>
    </w:lvl>
    <w:lvl w:ilvl="3" w:tplc="A2087DC0">
      <w:start w:val="1"/>
      <w:numFmt w:val="bullet"/>
      <w:lvlText w:val="-"/>
      <w:lvlJc w:val="left"/>
      <w:pPr>
        <w:ind w:left="2880" w:hanging="360"/>
      </w:pPr>
      <w:rPr>
        <w:strike w:val="0"/>
        <w:dstrike w:val="0"/>
        <w:u w:val="none"/>
        <w:effect w:val="none"/>
      </w:rPr>
    </w:lvl>
    <w:lvl w:ilvl="4" w:tplc="9C2CB270">
      <w:start w:val="1"/>
      <w:numFmt w:val="bullet"/>
      <w:lvlText w:val="-"/>
      <w:lvlJc w:val="left"/>
      <w:pPr>
        <w:ind w:left="3600" w:hanging="360"/>
      </w:pPr>
      <w:rPr>
        <w:strike w:val="0"/>
        <w:dstrike w:val="0"/>
        <w:u w:val="none"/>
        <w:effect w:val="none"/>
      </w:rPr>
    </w:lvl>
    <w:lvl w:ilvl="5" w:tplc="E7DED61A">
      <w:start w:val="1"/>
      <w:numFmt w:val="bullet"/>
      <w:lvlText w:val="-"/>
      <w:lvlJc w:val="left"/>
      <w:pPr>
        <w:ind w:left="4320" w:hanging="360"/>
      </w:pPr>
      <w:rPr>
        <w:strike w:val="0"/>
        <w:dstrike w:val="0"/>
        <w:u w:val="none"/>
        <w:effect w:val="none"/>
      </w:rPr>
    </w:lvl>
    <w:lvl w:ilvl="6" w:tplc="44E42ACC">
      <w:start w:val="1"/>
      <w:numFmt w:val="bullet"/>
      <w:lvlText w:val="-"/>
      <w:lvlJc w:val="left"/>
      <w:pPr>
        <w:ind w:left="5040" w:hanging="360"/>
      </w:pPr>
      <w:rPr>
        <w:strike w:val="0"/>
        <w:dstrike w:val="0"/>
        <w:u w:val="none"/>
        <w:effect w:val="none"/>
      </w:rPr>
    </w:lvl>
    <w:lvl w:ilvl="7" w:tplc="2C646A80">
      <w:start w:val="1"/>
      <w:numFmt w:val="bullet"/>
      <w:lvlText w:val="-"/>
      <w:lvlJc w:val="left"/>
      <w:pPr>
        <w:ind w:left="5760" w:hanging="360"/>
      </w:pPr>
      <w:rPr>
        <w:strike w:val="0"/>
        <w:dstrike w:val="0"/>
        <w:u w:val="none"/>
        <w:effect w:val="none"/>
      </w:rPr>
    </w:lvl>
    <w:lvl w:ilvl="8" w:tplc="19009BBC">
      <w:start w:val="1"/>
      <w:numFmt w:val="bullet"/>
      <w:lvlText w:val="-"/>
      <w:lvlJc w:val="left"/>
      <w:pPr>
        <w:ind w:left="6480" w:hanging="360"/>
      </w:pPr>
      <w:rPr>
        <w:strike w:val="0"/>
        <w:dstrike w:val="0"/>
        <w:u w:val="none"/>
        <w:effect w:val="none"/>
      </w:rPr>
    </w:lvl>
  </w:abstractNum>
  <w:abstractNum w:abstractNumId="12" w15:restartNumberingAfterBreak="0">
    <w:nsid w:val="2F3F4CC2"/>
    <w:multiLevelType w:val="hybridMultilevel"/>
    <w:tmpl w:val="E7DA54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BB72A4D"/>
    <w:multiLevelType w:val="hybridMultilevel"/>
    <w:tmpl w:val="2F60E9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C0F58AC"/>
    <w:multiLevelType w:val="hybridMultilevel"/>
    <w:tmpl w:val="0666E1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CC22CAB"/>
    <w:multiLevelType w:val="hybridMultilevel"/>
    <w:tmpl w:val="FFFFFFFF"/>
    <w:lvl w:ilvl="0" w:tplc="A56C9ADA">
      <w:start w:val="1"/>
      <w:numFmt w:val="bullet"/>
      <w:lvlText w:val=""/>
      <w:lvlJc w:val="left"/>
      <w:pPr>
        <w:ind w:left="720" w:hanging="360"/>
      </w:pPr>
      <w:rPr>
        <w:rFonts w:ascii="Symbol" w:hAnsi="Symbol" w:hint="default"/>
      </w:rPr>
    </w:lvl>
    <w:lvl w:ilvl="1" w:tplc="076E6070">
      <w:start w:val="1"/>
      <w:numFmt w:val="bullet"/>
      <w:lvlText w:val="o"/>
      <w:lvlJc w:val="left"/>
      <w:pPr>
        <w:ind w:left="1440" w:hanging="360"/>
      </w:pPr>
      <w:rPr>
        <w:rFonts w:ascii="Courier New" w:hAnsi="Courier New" w:hint="default"/>
      </w:rPr>
    </w:lvl>
    <w:lvl w:ilvl="2" w:tplc="21F05422">
      <w:start w:val="1"/>
      <w:numFmt w:val="bullet"/>
      <w:lvlText w:val=""/>
      <w:lvlJc w:val="left"/>
      <w:pPr>
        <w:ind w:left="2160" w:hanging="360"/>
      </w:pPr>
      <w:rPr>
        <w:rFonts w:ascii="Wingdings" w:hAnsi="Wingdings" w:hint="default"/>
      </w:rPr>
    </w:lvl>
    <w:lvl w:ilvl="3" w:tplc="2820C39E">
      <w:start w:val="1"/>
      <w:numFmt w:val="bullet"/>
      <w:lvlText w:val=""/>
      <w:lvlJc w:val="left"/>
      <w:pPr>
        <w:ind w:left="2880" w:hanging="360"/>
      </w:pPr>
      <w:rPr>
        <w:rFonts w:ascii="Symbol" w:hAnsi="Symbol" w:hint="default"/>
      </w:rPr>
    </w:lvl>
    <w:lvl w:ilvl="4" w:tplc="14542140">
      <w:start w:val="1"/>
      <w:numFmt w:val="bullet"/>
      <w:lvlText w:val="o"/>
      <w:lvlJc w:val="left"/>
      <w:pPr>
        <w:ind w:left="3600" w:hanging="360"/>
      </w:pPr>
      <w:rPr>
        <w:rFonts w:ascii="Courier New" w:hAnsi="Courier New" w:hint="default"/>
      </w:rPr>
    </w:lvl>
    <w:lvl w:ilvl="5" w:tplc="F9DE817E">
      <w:start w:val="1"/>
      <w:numFmt w:val="bullet"/>
      <w:lvlText w:val=""/>
      <w:lvlJc w:val="left"/>
      <w:pPr>
        <w:ind w:left="4320" w:hanging="360"/>
      </w:pPr>
      <w:rPr>
        <w:rFonts w:ascii="Wingdings" w:hAnsi="Wingdings" w:hint="default"/>
      </w:rPr>
    </w:lvl>
    <w:lvl w:ilvl="6" w:tplc="648EF100">
      <w:start w:val="1"/>
      <w:numFmt w:val="bullet"/>
      <w:lvlText w:val=""/>
      <w:lvlJc w:val="left"/>
      <w:pPr>
        <w:ind w:left="5040" w:hanging="360"/>
      </w:pPr>
      <w:rPr>
        <w:rFonts w:ascii="Symbol" w:hAnsi="Symbol" w:hint="default"/>
      </w:rPr>
    </w:lvl>
    <w:lvl w:ilvl="7" w:tplc="14102338">
      <w:start w:val="1"/>
      <w:numFmt w:val="bullet"/>
      <w:lvlText w:val="o"/>
      <w:lvlJc w:val="left"/>
      <w:pPr>
        <w:ind w:left="5760" w:hanging="360"/>
      </w:pPr>
      <w:rPr>
        <w:rFonts w:ascii="Courier New" w:hAnsi="Courier New" w:hint="default"/>
      </w:rPr>
    </w:lvl>
    <w:lvl w:ilvl="8" w:tplc="8036FC98">
      <w:start w:val="1"/>
      <w:numFmt w:val="bullet"/>
      <w:lvlText w:val=""/>
      <w:lvlJc w:val="left"/>
      <w:pPr>
        <w:ind w:left="6480" w:hanging="360"/>
      </w:pPr>
      <w:rPr>
        <w:rFonts w:ascii="Wingdings" w:hAnsi="Wingdings" w:hint="default"/>
      </w:rPr>
    </w:lvl>
  </w:abstractNum>
  <w:abstractNum w:abstractNumId="16" w15:restartNumberingAfterBreak="0">
    <w:nsid w:val="40610F62"/>
    <w:multiLevelType w:val="hybridMultilevel"/>
    <w:tmpl w:val="BC64D2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1941B85"/>
    <w:multiLevelType w:val="hybridMultilevel"/>
    <w:tmpl w:val="EDD49AB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5E0767D"/>
    <w:multiLevelType w:val="hybridMultilevel"/>
    <w:tmpl w:val="D9C05A44"/>
    <w:lvl w:ilvl="0" w:tplc="1A84C2DA">
      <w:start w:val="1"/>
      <w:numFmt w:val="bullet"/>
      <w:lvlText w:val="●"/>
      <w:lvlJc w:val="left"/>
      <w:pPr>
        <w:ind w:left="720" w:hanging="360"/>
      </w:pPr>
      <w:rPr>
        <w:strike w:val="0"/>
        <w:dstrike w:val="0"/>
        <w:u w:val="none"/>
        <w:effect w:val="none"/>
      </w:rPr>
    </w:lvl>
    <w:lvl w:ilvl="1" w:tplc="CEF885C6">
      <w:start w:val="1"/>
      <w:numFmt w:val="bullet"/>
      <w:lvlText w:val="○"/>
      <w:lvlJc w:val="left"/>
      <w:pPr>
        <w:ind w:left="1440" w:hanging="360"/>
      </w:pPr>
      <w:rPr>
        <w:strike w:val="0"/>
        <w:dstrike w:val="0"/>
        <w:u w:val="none"/>
        <w:effect w:val="none"/>
      </w:rPr>
    </w:lvl>
    <w:lvl w:ilvl="2" w:tplc="7EACFFCC">
      <w:start w:val="1"/>
      <w:numFmt w:val="bullet"/>
      <w:lvlText w:val="■"/>
      <w:lvlJc w:val="left"/>
      <w:pPr>
        <w:ind w:left="2160" w:hanging="360"/>
      </w:pPr>
      <w:rPr>
        <w:strike w:val="0"/>
        <w:dstrike w:val="0"/>
        <w:u w:val="none"/>
        <w:effect w:val="none"/>
      </w:rPr>
    </w:lvl>
    <w:lvl w:ilvl="3" w:tplc="C35E7634">
      <w:start w:val="1"/>
      <w:numFmt w:val="bullet"/>
      <w:lvlText w:val="●"/>
      <w:lvlJc w:val="left"/>
      <w:pPr>
        <w:ind w:left="2880" w:hanging="360"/>
      </w:pPr>
      <w:rPr>
        <w:strike w:val="0"/>
        <w:dstrike w:val="0"/>
        <w:u w:val="none"/>
        <w:effect w:val="none"/>
      </w:rPr>
    </w:lvl>
    <w:lvl w:ilvl="4" w:tplc="47C6F11A">
      <w:start w:val="1"/>
      <w:numFmt w:val="bullet"/>
      <w:lvlText w:val="○"/>
      <w:lvlJc w:val="left"/>
      <w:pPr>
        <w:ind w:left="3600" w:hanging="360"/>
      </w:pPr>
      <w:rPr>
        <w:strike w:val="0"/>
        <w:dstrike w:val="0"/>
        <w:u w:val="none"/>
        <w:effect w:val="none"/>
      </w:rPr>
    </w:lvl>
    <w:lvl w:ilvl="5" w:tplc="3ADEC44C">
      <w:start w:val="1"/>
      <w:numFmt w:val="bullet"/>
      <w:lvlText w:val="■"/>
      <w:lvlJc w:val="left"/>
      <w:pPr>
        <w:ind w:left="4320" w:hanging="360"/>
      </w:pPr>
      <w:rPr>
        <w:strike w:val="0"/>
        <w:dstrike w:val="0"/>
        <w:u w:val="none"/>
        <w:effect w:val="none"/>
      </w:rPr>
    </w:lvl>
    <w:lvl w:ilvl="6" w:tplc="0CD00026">
      <w:start w:val="1"/>
      <w:numFmt w:val="bullet"/>
      <w:lvlText w:val="●"/>
      <w:lvlJc w:val="left"/>
      <w:pPr>
        <w:ind w:left="5040" w:hanging="360"/>
      </w:pPr>
      <w:rPr>
        <w:strike w:val="0"/>
        <w:dstrike w:val="0"/>
        <w:u w:val="none"/>
        <w:effect w:val="none"/>
      </w:rPr>
    </w:lvl>
    <w:lvl w:ilvl="7" w:tplc="04E8BA5A">
      <w:start w:val="1"/>
      <w:numFmt w:val="bullet"/>
      <w:lvlText w:val="○"/>
      <w:lvlJc w:val="left"/>
      <w:pPr>
        <w:ind w:left="5760" w:hanging="360"/>
      </w:pPr>
      <w:rPr>
        <w:strike w:val="0"/>
        <w:dstrike w:val="0"/>
        <w:u w:val="none"/>
        <w:effect w:val="none"/>
      </w:rPr>
    </w:lvl>
    <w:lvl w:ilvl="8" w:tplc="88A2100C">
      <w:start w:val="1"/>
      <w:numFmt w:val="bullet"/>
      <w:lvlText w:val="■"/>
      <w:lvlJc w:val="left"/>
      <w:pPr>
        <w:ind w:left="6480" w:hanging="360"/>
      </w:pPr>
      <w:rPr>
        <w:strike w:val="0"/>
        <w:dstrike w:val="0"/>
        <w:u w:val="none"/>
        <w:effect w:val="none"/>
      </w:rPr>
    </w:lvl>
  </w:abstractNum>
  <w:abstractNum w:abstractNumId="19" w15:restartNumberingAfterBreak="0">
    <w:nsid w:val="463822A1"/>
    <w:multiLevelType w:val="hybridMultilevel"/>
    <w:tmpl w:val="47FAB904"/>
    <w:lvl w:ilvl="0" w:tplc="F2A8BA52">
      <w:start w:val="1"/>
      <w:numFmt w:val="bullet"/>
      <w:lvlText w:val="-"/>
      <w:lvlJc w:val="left"/>
      <w:pPr>
        <w:ind w:left="720" w:hanging="360"/>
      </w:pPr>
      <w:rPr>
        <w:strike w:val="0"/>
        <w:dstrike w:val="0"/>
        <w:u w:val="none"/>
        <w:effect w:val="none"/>
      </w:rPr>
    </w:lvl>
    <w:lvl w:ilvl="1" w:tplc="8B16610E">
      <w:start w:val="1"/>
      <w:numFmt w:val="bullet"/>
      <w:lvlText w:val="-"/>
      <w:lvlJc w:val="left"/>
      <w:pPr>
        <w:ind w:left="1440" w:hanging="360"/>
      </w:pPr>
      <w:rPr>
        <w:strike w:val="0"/>
        <w:dstrike w:val="0"/>
        <w:u w:val="none"/>
        <w:effect w:val="none"/>
      </w:rPr>
    </w:lvl>
    <w:lvl w:ilvl="2" w:tplc="DFB6C8BE">
      <w:start w:val="1"/>
      <w:numFmt w:val="bullet"/>
      <w:lvlText w:val="-"/>
      <w:lvlJc w:val="left"/>
      <w:pPr>
        <w:ind w:left="2160" w:hanging="360"/>
      </w:pPr>
      <w:rPr>
        <w:strike w:val="0"/>
        <w:dstrike w:val="0"/>
        <w:u w:val="none"/>
        <w:effect w:val="none"/>
      </w:rPr>
    </w:lvl>
    <w:lvl w:ilvl="3" w:tplc="AAF85C7C">
      <w:start w:val="1"/>
      <w:numFmt w:val="bullet"/>
      <w:lvlText w:val="-"/>
      <w:lvlJc w:val="left"/>
      <w:pPr>
        <w:ind w:left="2880" w:hanging="360"/>
      </w:pPr>
      <w:rPr>
        <w:strike w:val="0"/>
        <w:dstrike w:val="0"/>
        <w:u w:val="none"/>
        <w:effect w:val="none"/>
      </w:rPr>
    </w:lvl>
    <w:lvl w:ilvl="4" w:tplc="575CB64E">
      <w:start w:val="1"/>
      <w:numFmt w:val="bullet"/>
      <w:lvlText w:val="-"/>
      <w:lvlJc w:val="left"/>
      <w:pPr>
        <w:ind w:left="3600" w:hanging="360"/>
      </w:pPr>
      <w:rPr>
        <w:strike w:val="0"/>
        <w:dstrike w:val="0"/>
        <w:u w:val="none"/>
        <w:effect w:val="none"/>
      </w:rPr>
    </w:lvl>
    <w:lvl w:ilvl="5" w:tplc="4E048118">
      <w:start w:val="1"/>
      <w:numFmt w:val="bullet"/>
      <w:lvlText w:val="-"/>
      <w:lvlJc w:val="left"/>
      <w:pPr>
        <w:ind w:left="4320" w:hanging="360"/>
      </w:pPr>
      <w:rPr>
        <w:strike w:val="0"/>
        <w:dstrike w:val="0"/>
        <w:u w:val="none"/>
        <w:effect w:val="none"/>
      </w:rPr>
    </w:lvl>
    <w:lvl w:ilvl="6" w:tplc="027CC29A">
      <w:start w:val="1"/>
      <w:numFmt w:val="bullet"/>
      <w:lvlText w:val="-"/>
      <w:lvlJc w:val="left"/>
      <w:pPr>
        <w:ind w:left="5040" w:hanging="360"/>
      </w:pPr>
      <w:rPr>
        <w:strike w:val="0"/>
        <w:dstrike w:val="0"/>
        <w:u w:val="none"/>
        <w:effect w:val="none"/>
      </w:rPr>
    </w:lvl>
    <w:lvl w:ilvl="7" w:tplc="383827CA">
      <w:start w:val="1"/>
      <w:numFmt w:val="bullet"/>
      <w:lvlText w:val="-"/>
      <w:lvlJc w:val="left"/>
      <w:pPr>
        <w:ind w:left="5760" w:hanging="360"/>
      </w:pPr>
      <w:rPr>
        <w:strike w:val="0"/>
        <w:dstrike w:val="0"/>
        <w:u w:val="none"/>
        <w:effect w:val="none"/>
      </w:rPr>
    </w:lvl>
    <w:lvl w:ilvl="8" w:tplc="C5BAE51C">
      <w:start w:val="1"/>
      <w:numFmt w:val="bullet"/>
      <w:lvlText w:val="-"/>
      <w:lvlJc w:val="left"/>
      <w:pPr>
        <w:ind w:left="6480" w:hanging="360"/>
      </w:pPr>
      <w:rPr>
        <w:strike w:val="0"/>
        <w:dstrike w:val="0"/>
        <w:u w:val="none"/>
        <w:effect w:val="none"/>
      </w:rPr>
    </w:lvl>
  </w:abstractNum>
  <w:abstractNum w:abstractNumId="20" w15:restartNumberingAfterBreak="0">
    <w:nsid w:val="49EA4794"/>
    <w:multiLevelType w:val="hybridMultilevel"/>
    <w:tmpl w:val="7B18A3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BDF5FD2"/>
    <w:multiLevelType w:val="hybridMultilevel"/>
    <w:tmpl w:val="72465F12"/>
    <w:lvl w:ilvl="0" w:tplc="240A0019">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2" w15:restartNumberingAfterBreak="0">
    <w:nsid w:val="4C7C017B"/>
    <w:multiLevelType w:val="hybridMultilevel"/>
    <w:tmpl w:val="05AE557C"/>
    <w:lvl w:ilvl="0" w:tplc="8F843AB0">
      <w:start w:val="1"/>
      <w:numFmt w:val="bullet"/>
      <w:lvlText w:val="●"/>
      <w:lvlJc w:val="left"/>
      <w:pPr>
        <w:ind w:left="720" w:hanging="360"/>
      </w:pPr>
      <w:rPr>
        <w:strike w:val="0"/>
        <w:dstrike w:val="0"/>
        <w:u w:val="none"/>
        <w:effect w:val="none"/>
      </w:rPr>
    </w:lvl>
    <w:lvl w:ilvl="1" w:tplc="D020E496">
      <w:start w:val="1"/>
      <w:numFmt w:val="bullet"/>
      <w:lvlText w:val="○"/>
      <w:lvlJc w:val="left"/>
      <w:pPr>
        <w:ind w:left="1440" w:hanging="360"/>
      </w:pPr>
      <w:rPr>
        <w:strike w:val="0"/>
        <w:dstrike w:val="0"/>
        <w:u w:val="none"/>
        <w:effect w:val="none"/>
      </w:rPr>
    </w:lvl>
    <w:lvl w:ilvl="2" w:tplc="0478C896">
      <w:start w:val="1"/>
      <w:numFmt w:val="bullet"/>
      <w:lvlText w:val="■"/>
      <w:lvlJc w:val="left"/>
      <w:pPr>
        <w:ind w:left="2160" w:hanging="360"/>
      </w:pPr>
      <w:rPr>
        <w:strike w:val="0"/>
        <w:dstrike w:val="0"/>
        <w:u w:val="none"/>
        <w:effect w:val="none"/>
      </w:rPr>
    </w:lvl>
    <w:lvl w:ilvl="3" w:tplc="CAA811FE">
      <w:start w:val="1"/>
      <w:numFmt w:val="bullet"/>
      <w:lvlText w:val="●"/>
      <w:lvlJc w:val="left"/>
      <w:pPr>
        <w:ind w:left="2880" w:hanging="360"/>
      </w:pPr>
      <w:rPr>
        <w:strike w:val="0"/>
        <w:dstrike w:val="0"/>
        <w:u w:val="none"/>
        <w:effect w:val="none"/>
      </w:rPr>
    </w:lvl>
    <w:lvl w:ilvl="4" w:tplc="8BB2C93C">
      <w:start w:val="1"/>
      <w:numFmt w:val="bullet"/>
      <w:lvlText w:val="○"/>
      <w:lvlJc w:val="left"/>
      <w:pPr>
        <w:ind w:left="3600" w:hanging="360"/>
      </w:pPr>
      <w:rPr>
        <w:strike w:val="0"/>
        <w:dstrike w:val="0"/>
        <w:u w:val="none"/>
        <w:effect w:val="none"/>
      </w:rPr>
    </w:lvl>
    <w:lvl w:ilvl="5" w:tplc="86840508">
      <w:start w:val="1"/>
      <w:numFmt w:val="bullet"/>
      <w:lvlText w:val="■"/>
      <w:lvlJc w:val="left"/>
      <w:pPr>
        <w:ind w:left="4320" w:hanging="360"/>
      </w:pPr>
      <w:rPr>
        <w:strike w:val="0"/>
        <w:dstrike w:val="0"/>
        <w:u w:val="none"/>
        <w:effect w:val="none"/>
      </w:rPr>
    </w:lvl>
    <w:lvl w:ilvl="6" w:tplc="54B055A4">
      <w:start w:val="1"/>
      <w:numFmt w:val="bullet"/>
      <w:lvlText w:val="●"/>
      <w:lvlJc w:val="left"/>
      <w:pPr>
        <w:ind w:left="5040" w:hanging="360"/>
      </w:pPr>
      <w:rPr>
        <w:strike w:val="0"/>
        <w:dstrike w:val="0"/>
        <w:u w:val="none"/>
        <w:effect w:val="none"/>
      </w:rPr>
    </w:lvl>
    <w:lvl w:ilvl="7" w:tplc="0A6C4524">
      <w:start w:val="1"/>
      <w:numFmt w:val="bullet"/>
      <w:lvlText w:val="○"/>
      <w:lvlJc w:val="left"/>
      <w:pPr>
        <w:ind w:left="5760" w:hanging="360"/>
      </w:pPr>
      <w:rPr>
        <w:strike w:val="0"/>
        <w:dstrike w:val="0"/>
        <w:u w:val="none"/>
        <w:effect w:val="none"/>
      </w:rPr>
    </w:lvl>
    <w:lvl w:ilvl="8" w:tplc="E79E4F22">
      <w:start w:val="1"/>
      <w:numFmt w:val="bullet"/>
      <w:lvlText w:val="■"/>
      <w:lvlJc w:val="left"/>
      <w:pPr>
        <w:ind w:left="6480" w:hanging="360"/>
      </w:pPr>
      <w:rPr>
        <w:strike w:val="0"/>
        <w:dstrike w:val="0"/>
        <w:u w:val="none"/>
        <w:effect w:val="none"/>
      </w:rPr>
    </w:lvl>
  </w:abstractNum>
  <w:abstractNum w:abstractNumId="23" w15:restartNumberingAfterBreak="0">
    <w:nsid w:val="4D272013"/>
    <w:multiLevelType w:val="hybridMultilevel"/>
    <w:tmpl w:val="F50C4E2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4EDA48D9"/>
    <w:multiLevelType w:val="hybridMultilevel"/>
    <w:tmpl w:val="FDE25AE2"/>
    <w:lvl w:ilvl="0" w:tplc="38D46E50">
      <w:start w:val="1"/>
      <w:numFmt w:val="bullet"/>
      <w:lvlText w:val="●"/>
      <w:lvlJc w:val="left"/>
      <w:pPr>
        <w:ind w:left="720" w:hanging="360"/>
      </w:pPr>
      <w:rPr>
        <w:strike w:val="0"/>
        <w:dstrike w:val="0"/>
        <w:u w:val="none"/>
        <w:effect w:val="none"/>
      </w:rPr>
    </w:lvl>
    <w:lvl w:ilvl="1" w:tplc="8118FDE8">
      <w:start w:val="1"/>
      <w:numFmt w:val="bullet"/>
      <w:lvlText w:val="○"/>
      <w:lvlJc w:val="left"/>
      <w:pPr>
        <w:ind w:left="1440" w:hanging="360"/>
      </w:pPr>
      <w:rPr>
        <w:strike w:val="0"/>
        <w:dstrike w:val="0"/>
        <w:u w:val="none"/>
        <w:effect w:val="none"/>
      </w:rPr>
    </w:lvl>
    <w:lvl w:ilvl="2" w:tplc="51C67338">
      <w:start w:val="1"/>
      <w:numFmt w:val="bullet"/>
      <w:lvlText w:val="■"/>
      <w:lvlJc w:val="left"/>
      <w:pPr>
        <w:ind w:left="2160" w:hanging="360"/>
      </w:pPr>
      <w:rPr>
        <w:strike w:val="0"/>
        <w:dstrike w:val="0"/>
        <w:u w:val="none"/>
        <w:effect w:val="none"/>
      </w:rPr>
    </w:lvl>
    <w:lvl w:ilvl="3" w:tplc="AD0649D8">
      <w:start w:val="1"/>
      <w:numFmt w:val="bullet"/>
      <w:lvlText w:val="●"/>
      <w:lvlJc w:val="left"/>
      <w:pPr>
        <w:ind w:left="2880" w:hanging="360"/>
      </w:pPr>
      <w:rPr>
        <w:strike w:val="0"/>
        <w:dstrike w:val="0"/>
        <w:u w:val="none"/>
        <w:effect w:val="none"/>
      </w:rPr>
    </w:lvl>
    <w:lvl w:ilvl="4" w:tplc="6AA4B474">
      <w:start w:val="1"/>
      <w:numFmt w:val="bullet"/>
      <w:lvlText w:val="○"/>
      <w:lvlJc w:val="left"/>
      <w:pPr>
        <w:ind w:left="3600" w:hanging="360"/>
      </w:pPr>
      <w:rPr>
        <w:strike w:val="0"/>
        <w:dstrike w:val="0"/>
        <w:u w:val="none"/>
        <w:effect w:val="none"/>
      </w:rPr>
    </w:lvl>
    <w:lvl w:ilvl="5" w:tplc="473A06C6">
      <w:start w:val="1"/>
      <w:numFmt w:val="bullet"/>
      <w:lvlText w:val="■"/>
      <w:lvlJc w:val="left"/>
      <w:pPr>
        <w:ind w:left="4320" w:hanging="360"/>
      </w:pPr>
      <w:rPr>
        <w:strike w:val="0"/>
        <w:dstrike w:val="0"/>
        <w:u w:val="none"/>
        <w:effect w:val="none"/>
      </w:rPr>
    </w:lvl>
    <w:lvl w:ilvl="6" w:tplc="482899C4">
      <w:start w:val="1"/>
      <w:numFmt w:val="bullet"/>
      <w:lvlText w:val="●"/>
      <w:lvlJc w:val="left"/>
      <w:pPr>
        <w:ind w:left="5040" w:hanging="360"/>
      </w:pPr>
      <w:rPr>
        <w:strike w:val="0"/>
        <w:dstrike w:val="0"/>
        <w:u w:val="none"/>
        <w:effect w:val="none"/>
      </w:rPr>
    </w:lvl>
    <w:lvl w:ilvl="7" w:tplc="A2260EE4">
      <w:start w:val="1"/>
      <w:numFmt w:val="bullet"/>
      <w:lvlText w:val="○"/>
      <w:lvlJc w:val="left"/>
      <w:pPr>
        <w:ind w:left="5760" w:hanging="360"/>
      </w:pPr>
      <w:rPr>
        <w:strike w:val="0"/>
        <w:dstrike w:val="0"/>
        <w:u w:val="none"/>
        <w:effect w:val="none"/>
      </w:rPr>
    </w:lvl>
    <w:lvl w:ilvl="8" w:tplc="AF888152">
      <w:start w:val="1"/>
      <w:numFmt w:val="bullet"/>
      <w:lvlText w:val="■"/>
      <w:lvlJc w:val="left"/>
      <w:pPr>
        <w:ind w:left="6480" w:hanging="360"/>
      </w:pPr>
      <w:rPr>
        <w:strike w:val="0"/>
        <w:dstrike w:val="0"/>
        <w:u w:val="none"/>
        <w:effect w:val="none"/>
      </w:rPr>
    </w:lvl>
  </w:abstractNum>
  <w:abstractNum w:abstractNumId="25" w15:restartNumberingAfterBreak="0">
    <w:nsid w:val="571A3FAD"/>
    <w:multiLevelType w:val="hybridMultilevel"/>
    <w:tmpl w:val="80F6E35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58AC0195"/>
    <w:multiLevelType w:val="hybridMultilevel"/>
    <w:tmpl w:val="DCD2EA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BE81A37"/>
    <w:multiLevelType w:val="hybridMultilevel"/>
    <w:tmpl w:val="D1E85F12"/>
    <w:lvl w:ilvl="0" w:tplc="240A000F">
      <w:start w:val="1"/>
      <w:numFmt w:val="decimal"/>
      <w:lvlText w:val="%1."/>
      <w:lvlJc w:val="left"/>
      <w:pPr>
        <w:ind w:left="780" w:hanging="360"/>
      </w:pPr>
    </w:lvl>
    <w:lvl w:ilvl="1" w:tplc="240A0019" w:tentative="1">
      <w:start w:val="1"/>
      <w:numFmt w:val="lowerLetter"/>
      <w:lvlText w:val="%2."/>
      <w:lvlJc w:val="left"/>
      <w:pPr>
        <w:ind w:left="1500" w:hanging="360"/>
      </w:pPr>
    </w:lvl>
    <w:lvl w:ilvl="2" w:tplc="240A001B" w:tentative="1">
      <w:start w:val="1"/>
      <w:numFmt w:val="lowerRoman"/>
      <w:lvlText w:val="%3."/>
      <w:lvlJc w:val="right"/>
      <w:pPr>
        <w:ind w:left="2220" w:hanging="180"/>
      </w:pPr>
    </w:lvl>
    <w:lvl w:ilvl="3" w:tplc="240A000F" w:tentative="1">
      <w:start w:val="1"/>
      <w:numFmt w:val="decimal"/>
      <w:lvlText w:val="%4."/>
      <w:lvlJc w:val="left"/>
      <w:pPr>
        <w:ind w:left="2940" w:hanging="360"/>
      </w:pPr>
    </w:lvl>
    <w:lvl w:ilvl="4" w:tplc="240A0019" w:tentative="1">
      <w:start w:val="1"/>
      <w:numFmt w:val="lowerLetter"/>
      <w:lvlText w:val="%5."/>
      <w:lvlJc w:val="left"/>
      <w:pPr>
        <w:ind w:left="3660" w:hanging="360"/>
      </w:pPr>
    </w:lvl>
    <w:lvl w:ilvl="5" w:tplc="240A001B" w:tentative="1">
      <w:start w:val="1"/>
      <w:numFmt w:val="lowerRoman"/>
      <w:lvlText w:val="%6."/>
      <w:lvlJc w:val="right"/>
      <w:pPr>
        <w:ind w:left="4380" w:hanging="180"/>
      </w:pPr>
    </w:lvl>
    <w:lvl w:ilvl="6" w:tplc="240A000F" w:tentative="1">
      <w:start w:val="1"/>
      <w:numFmt w:val="decimal"/>
      <w:lvlText w:val="%7."/>
      <w:lvlJc w:val="left"/>
      <w:pPr>
        <w:ind w:left="5100" w:hanging="360"/>
      </w:pPr>
    </w:lvl>
    <w:lvl w:ilvl="7" w:tplc="240A0019" w:tentative="1">
      <w:start w:val="1"/>
      <w:numFmt w:val="lowerLetter"/>
      <w:lvlText w:val="%8."/>
      <w:lvlJc w:val="left"/>
      <w:pPr>
        <w:ind w:left="5820" w:hanging="360"/>
      </w:pPr>
    </w:lvl>
    <w:lvl w:ilvl="8" w:tplc="240A001B" w:tentative="1">
      <w:start w:val="1"/>
      <w:numFmt w:val="lowerRoman"/>
      <w:lvlText w:val="%9."/>
      <w:lvlJc w:val="right"/>
      <w:pPr>
        <w:ind w:left="6540" w:hanging="180"/>
      </w:pPr>
    </w:lvl>
  </w:abstractNum>
  <w:abstractNum w:abstractNumId="28" w15:restartNumberingAfterBreak="0">
    <w:nsid w:val="5C7D0064"/>
    <w:multiLevelType w:val="hybridMultilevel"/>
    <w:tmpl w:val="708054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5DD4640F"/>
    <w:multiLevelType w:val="hybridMultilevel"/>
    <w:tmpl w:val="A1E07ABA"/>
    <w:lvl w:ilvl="0" w:tplc="A2900C1A">
      <w:start w:val="1"/>
      <w:numFmt w:val="bullet"/>
      <w:lvlText w:val=""/>
      <w:lvlJc w:val="left"/>
      <w:pPr>
        <w:ind w:left="720" w:hanging="360"/>
      </w:pPr>
      <w:rPr>
        <w:rFonts w:ascii="Symbol" w:hAnsi="Symbol" w:hint="default"/>
      </w:rPr>
    </w:lvl>
    <w:lvl w:ilvl="1" w:tplc="89028F92">
      <w:start w:val="1"/>
      <w:numFmt w:val="bullet"/>
      <w:lvlText w:val="o"/>
      <w:lvlJc w:val="left"/>
      <w:pPr>
        <w:ind w:left="1440" w:hanging="360"/>
      </w:pPr>
      <w:rPr>
        <w:rFonts w:ascii="Courier New" w:hAnsi="Courier New" w:hint="default"/>
      </w:rPr>
    </w:lvl>
    <w:lvl w:ilvl="2" w:tplc="3BF6ACD2">
      <w:start w:val="1"/>
      <w:numFmt w:val="bullet"/>
      <w:lvlText w:val=""/>
      <w:lvlJc w:val="left"/>
      <w:pPr>
        <w:ind w:left="2160" w:hanging="360"/>
      </w:pPr>
      <w:rPr>
        <w:rFonts w:ascii="Wingdings" w:hAnsi="Wingdings" w:hint="default"/>
      </w:rPr>
    </w:lvl>
    <w:lvl w:ilvl="3" w:tplc="762E3ECC">
      <w:start w:val="1"/>
      <w:numFmt w:val="bullet"/>
      <w:lvlText w:val=""/>
      <w:lvlJc w:val="left"/>
      <w:pPr>
        <w:ind w:left="2880" w:hanging="360"/>
      </w:pPr>
      <w:rPr>
        <w:rFonts w:ascii="Symbol" w:hAnsi="Symbol" w:hint="default"/>
      </w:rPr>
    </w:lvl>
    <w:lvl w:ilvl="4" w:tplc="93DCDE48">
      <w:start w:val="1"/>
      <w:numFmt w:val="bullet"/>
      <w:lvlText w:val="o"/>
      <w:lvlJc w:val="left"/>
      <w:pPr>
        <w:ind w:left="3600" w:hanging="360"/>
      </w:pPr>
      <w:rPr>
        <w:rFonts w:ascii="Courier New" w:hAnsi="Courier New" w:hint="default"/>
      </w:rPr>
    </w:lvl>
    <w:lvl w:ilvl="5" w:tplc="039612CC">
      <w:start w:val="1"/>
      <w:numFmt w:val="bullet"/>
      <w:lvlText w:val=""/>
      <w:lvlJc w:val="left"/>
      <w:pPr>
        <w:ind w:left="4320" w:hanging="360"/>
      </w:pPr>
      <w:rPr>
        <w:rFonts w:ascii="Wingdings" w:hAnsi="Wingdings" w:hint="default"/>
      </w:rPr>
    </w:lvl>
    <w:lvl w:ilvl="6" w:tplc="734CBBD0">
      <w:start w:val="1"/>
      <w:numFmt w:val="bullet"/>
      <w:lvlText w:val=""/>
      <w:lvlJc w:val="left"/>
      <w:pPr>
        <w:ind w:left="5040" w:hanging="360"/>
      </w:pPr>
      <w:rPr>
        <w:rFonts w:ascii="Symbol" w:hAnsi="Symbol" w:hint="default"/>
      </w:rPr>
    </w:lvl>
    <w:lvl w:ilvl="7" w:tplc="BEFC515E">
      <w:start w:val="1"/>
      <w:numFmt w:val="bullet"/>
      <w:lvlText w:val="o"/>
      <w:lvlJc w:val="left"/>
      <w:pPr>
        <w:ind w:left="5760" w:hanging="360"/>
      </w:pPr>
      <w:rPr>
        <w:rFonts w:ascii="Courier New" w:hAnsi="Courier New" w:hint="default"/>
      </w:rPr>
    </w:lvl>
    <w:lvl w:ilvl="8" w:tplc="F25EBFB6">
      <w:start w:val="1"/>
      <w:numFmt w:val="bullet"/>
      <w:lvlText w:val=""/>
      <w:lvlJc w:val="left"/>
      <w:pPr>
        <w:ind w:left="6480" w:hanging="360"/>
      </w:pPr>
      <w:rPr>
        <w:rFonts w:ascii="Wingdings" w:hAnsi="Wingdings" w:hint="default"/>
      </w:rPr>
    </w:lvl>
  </w:abstractNum>
  <w:abstractNum w:abstractNumId="30" w15:restartNumberingAfterBreak="0">
    <w:nsid w:val="5DFA120A"/>
    <w:multiLevelType w:val="hybridMultilevel"/>
    <w:tmpl w:val="D786C3C0"/>
    <w:lvl w:ilvl="0" w:tplc="0AFEF536">
      <w:start w:val="1"/>
      <w:numFmt w:val="decimal"/>
      <w:lvlText w:val="%1."/>
      <w:lvlJc w:val="left"/>
      <w:pPr>
        <w:ind w:left="1065" w:hanging="360"/>
      </w:pPr>
      <w:rPr>
        <w:rFonts w:hint="default"/>
      </w:rPr>
    </w:lvl>
    <w:lvl w:ilvl="1" w:tplc="240A0019" w:tentative="1">
      <w:start w:val="1"/>
      <w:numFmt w:val="lowerLetter"/>
      <w:lvlText w:val="%2."/>
      <w:lvlJc w:val="left"/>
      <w:pPr>
        <w:ind w:left="1785" w:hanging="360"/>
      </w:pPr>
    </w:lvl>
    <w:lvl w:ilvl="2" w:tplc="240A001B" w:tentative="1">
      <w:start w:val="1"/>
      <w:numFmt w:val="lowerRoman"/>
      <w:lvlText w:val="%3."/>
      <w:lvlJc w:val="right"/>
      <w:pPr>
        <w:ind w:left="2505" w:hanging="180"/>
      </w:pPr>
    </w:lvl>
    <w:lvl w:ilvl="3" w:tplc="240A000F" w:tentative="1">
      <w:start w:val="1"/>
      <w:numFmt w:val="decimal"/>
      <w:lvlText w:val="%4."/>
      <w:lvlJc w:val="left"/>
      <w:pPr>
        <w:ind w:left="3225" w:hanging="360"/>
      </w:pPr>
    </w:lvl>
    <w:lvl w:ilvl="4" w:tplc="240A0019" w:tentative="1">
      <w:start w:val="1"/>
      <w:numFmt w:val="lowerLetter"/>
      <w:lvlText w:val="%5."/>
      <w:lvlJc w:val="left"/>
      <w:pPr>
        <w:ind w:left="3945" w:hanging="360"/>
      </w:pPr>
    </w:lvl>
    <w:lvl w:ilvl="5" w:tplc="240A001B" w:tentative="1">
      <w:start w:val="1"/>
      <w:numFmt w:val="lowerRoman"/>
      <w:lvlText w:val="%6."/>
      <w:lvlJc w:val="right"/>
      <w:pPr>
        <w:ind w:left="4665" w:hanging="180"/>
      </w:pPr>
    </w:lvl>
    <w:lvl w:ilvl="6" w:tplc="240A000F" w:tentative="1">
      <w:start w:val="1"/>
      <w:numFmt w:val="decimal"/>
      <w:lvlText w:val="%7."/>
      <w:lvlJc w:val="left"/>
      <w:pPr>
        <w:ind w:left="5385" w:hanging="360"/>
      </w:pPr>
    </w:lvl>
    <w:lvl w:ilvl="7" w:tplc="240A0019" w:tentative="1">
      <w:start w:val="1"/>
      <w:numFmt w:val="lowerLetter"/>
      <w:lvlText w:val="%8."/>
      <w:lvlJc w:val="left"/>
      <w:pPr>
        <w:ind w:left="6105" w:hanging="360"/>
      </w:pPr>
    </w:lvl>
    <w:lvl w:ilvl="8" w:tplc="240A001B" w:tentative="1">
      <w:start w:val="1"/>
      <w:numFmt w:val="lowerRoman"/>
      <w:lvlText w:val="%9."/>
      <w:lvlJc w:val="right"/>
      <w:pPr>
        <w:ind w:left="6825" w:hanging="180"/>
      </w:pPr>
    </w:lvl>
  </w:abstractNum>
  <w:abstractNum w:abstractNumId="31" w15:restartNumberingAfterBreak="0">
    <w:nsid w:val="5F627139"/>
    <w:multiLevelType w:val="hybridMultilevel"/>
    <w:tmpl w:val="CB1444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0B37A32"/>
    <w:multiLevelType w:val="hybridMultilevel"/>
    <w:tmpl w:val="20A232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63DC4738"/>
    <w:multiLevelType w:val="hybridMultilevel"/>
    <w:tmpl w:val="FFFFFFFF"/>
    <w:lvl w:ilvl="0" w:tplc="062410B4">
      <w:start w:val="1"/>
      <w:numFmt w:val="decimal"/>
      <w:lvlText w:val="%1."/>
      <w:lvlJc w:val="left"/>
      <w:pPr>
        <w:ind w:left="720" w:hanging="360"/>
      </w:pPr>
    </w:lvl>
    <w:lvl w:ilvl="1" w:tplc="45845FA4">
      <w:start w:val="1"/>
      <w:numFmt w:val="lowerLetter"/>
      <w:lvlText w:val="%2."/>
      <w:lvlJc w:val="left"/>
      <w:pPr>
        <w:ind w:left="1440" w:hanging="360"/>
      </w:pPr>
    </w:lvl>
    <w:lvl w:ilvl="2" w:tplc="932A2D7E">
      <w:start w:val="1"/>
      <w:numFmt w:val="lowerRoman"/>
      <w:lvlText w:val="%3."/>
      <w:lvlJc w:val="right"/>
      <w:pPr>
        <w:ind w:left="2160" w:hanging="180"/>
      </w:pPr>
    </w:lvl>
    <w:lvl w:ilvl="3" w:tplc="C29A2448">
      <w:start w:val="1"/>
      <w:numFmt w:val="decimal"/>
      <w:lvlText w:val="%4."/>
      <w:lvlJc w:val="left"/>
      <w:pPr>
        <w:ind w:left="2880" w:hanging="360"/>
      </w:pPr>
    </w:lvl>
    <w:lvl w:ilvl="4" w:tplc="35B4ADDE">
      <w:start w:val="1"/>
      <w:numFmt w:val="lowerLetter"/>
      <w:lvlText w:val="%5."/>
      <w:lvlJc w:val="left"/>
      <w:pPr>
        <w:ind w:left="3600" w:hanging="360"/>
      </w:pPr>
    </w:lvl>
    <w:lvl w:ilvl="5" w:tplc="D01E89BA">
      <w:start w:val="1"/>
      <w:numFmt w:val="lowerRoman"/>
      <w:lvlText w:val="%6."/>
      <w:lvlJc w:val="right"/>
      <w:pPr>
        <w:ind w:left="4320" w:hanging="180"/>
      </w:pPr>
    </w:lvl>
    <w:lvl w:ilvl="6" w:tplc="2CF04A62">
      <w:start w:val="1"/>
      <w:numFmt w:val="decimal"/>
      <w:lvlText w:val="%7."/>
      <w:lvlJc w:val="left"/>
      <w:pPr>
        <w:ind w:left="5040" w:hanging="360"/>
      </w:pPr>
    </w:lvl>
    <w:lvl w:ilvl="7" w:tplc="1564FD8C">
      <w:start w:val="1"/>
      <w:numFmt w:val="lowerLetter"/>
      <w:lvlText w:val="%8."/>
      <w:lvlJc w:val="left"/>
      <w:pPr>
        <w:ind w:left="5760" w:hanging="360"/>
      </w:pPr>
    </w:lvl>
    <w:lvl w:ilvl="8" w:tplc="66229A7A">
      <w:start w:val="1"/>
      <w:numFmt w:val="lowerRoman"/>
      <w:lvlText w:val="%9."/>
      <w:lvlJc w:val="right"/>
      <w:pPr>
        <w:ind w:left="6480" w:hanging="180"/>
      </w:pPr>
    </w:lvl>
  </w:abstractNum>
  <w:abstractNum w:abstractNumId="34" w15:restartNumberingAfterBreak="0">
    <w:nsid w:val="650F31E6"/>
    <w:multiLevelType w:val="hybridMultilevel"/>
    <w:tmpl w:val="11E02B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599790F"/>
    <w:multiLevelType w:val="hybridMultilevel"/>
    <w:tmpl w:val="01C8AACE"/>
    <w:lvl w:ilvl="0" w:tplc="DB2496A2">
      <w:start w:val="1"/>
      <w:numFmt w:val="bullet"/>
      <w:lvlText w:val="-"/>
      <w:lvlJc w:val="left"/>
      <w:pPr>
        <w:ind w:left="720" w:hanging="360"/>
      </w:pPr>
      <w:rPr>
        <w:strike w:val="0"/>
        <w:dstrike w:val="0"/>
        <w:u w:val="none"/>
        <w:effect w:val="none"/>
      </w:rPr>
    </w:lvl>
    <w:lvl w:ilvl="1" w:tplc="58D458AE">
      <w:start w:val="1"/>
      <w:numFmt w:val="bullet"/>
      <w:lvlText w:val="-"/>
      <w:lvlJc w:val="left"/>
      <w:pPr>
        <w:ind w:left="1440" w:hanging="360"/>
      </w:pPr>
      <w:rPr>
        <w:strike w:val="0"/>
        <w:dstrike w:val="0"/>
        <w:u w:val="none"/>
        <w:effect w:val="none"/>
      </w:rPr>
    </w:lvl>
    <w:lvl w:ilvl="2" w:tplc="8F702E7E">
      <w:start w:val="1"/>
      <w:numFmt w:val="bullet"/>
      <w:lvlText w:val="-"/>
      <w:lvlJc w:val="left"/>
      <w:pPr>
        <w:ind w:left="2160" w:hanging="360"/>
      </w:pPr>
      <w:rPr>
        <w:strike w:val="0"/>
        <w:dstrike w:val="0"/>
        <w:u w:val="none"/>
        <w:effect w:val="none"/>
      </w:rPr>
    </w:lvl>
    <w:lvl w:ilvl="3" w:tplc="E46E0C12">
      <w:start w:val="1"/>
      <w:numFmt w:val="bullet"/>
      <w:lvlText w:val="-"/>
      <w:lvlJc w:val="left"/>
      <w:pPr>
        <w:ind w:left="2880" w:hanging="360"/>
      </w:pPr>
      <w:rPr>
        <w:strike w:val="0"/>
        <w:dstrike w:val="0"/>
        <w:u w:val="none"/>
        <w:effect w:val="none"/>
      </w:rPr>
    </w:lvl>
    <w:lvl w:ilvl="4" w:tplc="634E4132">
      <w:start w:val="1"/>
      <w:numFmt w:val="bullet"/>
      <w:lvlText w:val="-"/>
      <w:lvlJc w:val="left"/>
      <w:pPr>
        <w:ind w:left="3600" w:hanging="360"/>
      </w:pPr>
      <w:rPr>
        <w:strike w:val="0"/>
        <w:dstrike w:val="0"/>
        <w:u w:val="none"/>
        <w:effect w:val="none"/>
      </w:rPr>
    </w:lvl>
    <w:lvl w:ilvl="5" w:tplc="6B202774">
      <w:start w:val="1"/>
      <w:numFmt w:val="bullet"/>
      <w:lvlText w:val="-"/>
      <w:lvlJc w:val="left"/>
      <w:pPr>
        <w:ind w:left="4320" w:hanging="360"/>
      </w:pPr>
      <w:rPr>
        <w:strike w:val="0"/>
        <w:dstrike w:val="0"/>
        <w:u w:val="none"/>
        <w:effect w:val="none"/>
      </w:rPr>
    </w:lvl>
    <w:lvl w:ilvl="6" w:tplc="D4AC7FF0">
      <w:start w:val="1"/>
      <w:numFmt w:val="bullet"/>
      <w:lvlText w:val="-"/>
      <w:lvlJc w:val="left"/>
      <w:pPr>
        <w:ind w:left="5040" w:hanging="360"/>
      </w:pPr>
      <w:rPr>
        <w:strike w:val="0"/>
        <w:dstrike w:val="0"/>
        <w:u w:val="none"/>
        <w:effect w:val="none"/>
      </w:rPr>
    </w:lvl>
    <w:lvl w:ilvl="7" w:tplc="A106E3D8">
      <w:start w:val="1"/>
      <w:numFmt w:val="bullet"/>
      <w:lvlText w:val="-"/>
      <w:lvlJc w:val="left"/>
      <w:pPr>
        <w:ind w:left="5760" w:hanging="360"/>
      </w:pPr>
      <w:rPr>
        <w:strike w:val="0"/>
        <w:dstrike w:val="0"/>
        <w:u w:val="none"/>
        <w:effect w:val="none"/>
      </w:rPr>
    </w:lvl>
    <w:lvl w:ilvl="8" w:tplc="6B74BEB4">
      <w:start w:val="1"/>
      <w:numFmt w:val="bullet"/>
      <w:lvlText w:val="-"/>
      <w:lvlJc w:val="left"/>
      <w:pPr>
        <w:ind w:left="6480" w:hanging="360"/>
      </w:pPr>
      <w:rPr>
        <w:strike w:val="0"/>
        <w:dstrike w:val="0"/>
        <w:u w:val="none"/>
        <w:effect w:val="none"/>
      </w:rPr>
    </w:lvl>
  </w:abstractNum>
  <w:abstractNum w:abstractNumId="36" w15:restartNumberingAfterBreak="0">
    <w:nsid w:val="69F24749"/>
    <w:multiLevelType w:val="hybridMultilevel"/>
    <w:tmpl w:val="FFFFFFFF"/>
    <w:lvl w:ilvl="0" w:tplc="EF5677FE">
      <w:start w:val="1"/>
      <w:numFmt w:val="bullet"/>
      <w:lvlText w:val=""/>
      <w:lvlJc w:val="left"/>
      <w:pPr>
        <w:ind w:left="720" w:hanging="360"/>
      </w:pPr>
      <w:rPr>
        <w:rFonts w:ascii="Symbol" w:hAnsi="Symbol" w:hint="default"/>
      </w:rPr>
    </w:lvl>
    <w:lvl w:ilvl="1" w:tplc="E0583DC8">
      <w:start w:val="1"/>
      <w:numFmt w:val="bullet"/>
      <w:lvlText w:val="o"/>
      <w:lvlJc w:val="left"/>
      <w:pPr>
        <w:ind w:left="1440" w:hanging="360"/>
      </w:pPr>
      <w:rPr>
        <w:rFonts w:ascii="Courier New" w:hAnsi="Courier New" w:hint="default"/>
      </w:rPr>
    </w:lvl>
    <w:lvl w:ilvl="2" w:tplc="7BE0AFF0">
      <w:start w:val="1"/>
      <w:numFmt w:val="bullet"/>
      <w:lvlText w:val=""/>
      <w:lvlJc w:val="left"/>
      <w:pPr>
        <w:ind w:left="2160" w:hanging="360"/>
      </w:pPr>
      <w:rPr>
        <w:rFonts w:ascii="Wingdings" w:hAnsi="Wingdings" w:hint="default"/>
      </w:rPr>
    </w:lvl>
    <w:lvl w:ilvl="3" w:tplc="36BAD0AA">
      <w:start w:val="1"/>
      <w:numFmt w:val="bullet"/>
      <w:lvlText w:val=""/>
      <w:lvlJc w:val="left"/>
      <w:pPr>
        <w:ind w:left="2880" w:hanging="360"/>
      </w:pPr>
      <w:rPr>
        <w:rFonts w:ascii="Symbol" w:hAnsi="Symbol" w:hint="default"/>
      </w:rPr>
    </w:lvl>
    <w:lvl w:ilvl="4" w:tplc="95E638CE">
      <w:start w:val="1"/>
      <w:numFmt w:val="bullet"/>
      <w:lvlText w:val="o"/>
      <w:lvlJc w:val="left"/>
      <w:pPr>
        <w:ind w:left="3600" w:hanging="360"/>
      </w:pPr>
      <w:rPr>
        <w:rFonts w:ascii="Courier New" w:hAnsi="Courier New" w:hint="default"/>
      </w:rPr>
    </w:lvl>
    <w:lvl w:ilvl="5" w:tplc="AD4474EA">
      <w:start w:val="1"/>
      <w:numFmt w:val="bullet"/>
      <w:lvlText w:val=""/>
      <w:lvlJc w:val="left"/>
      <w:pPr>
        <w:ind w:left="4320" w:hanging="360"/>
      </w:pPr>
      <w:rPr>
        <w:rFonts w:ascii="Wingdings" w:hAnsi="Wingdings" w:hint="default"/>
      </w:rPr>
    </w:lvl>
    <w:lvl w:ilvl="6" w:tplc="D09211B8">
      <w:start w:val="1"/>
      <w:numFmt w:val="bullet"/>
      <w:lvlText w:val=""/>
      <w:lvlJc w:val="left"/>
      <w:pPr>
        <w:ind w:left="5040" w:hanging="360"/>
      </w:pPr>
      <w:rPr>
        <w:rFonts w:ascii="Symbol" w:hAnsi="Symbol" w:hint="default"/>
      </w:rPr>
    </w:lvl>
    <w:lvl w:ilvl="7" w:tplc="0660E110">
      <w:start w:val="1"/>
      <w:numFmt w:val="bullet"/>
      <w:lvlText w:val="o"/>
      <w:lvlJc w:val="left"/>
      <w:pPr>
        <w:ind w:left="5760" w:hanging="360"/>
      </w:pPr>
      <w:rPr>
        <w:rFonts w:ascii="Courier New" w:hAnsi="Courier New" w:hint="default"/>
      </w:rPr>
    </w:lvl>
    <w:lvl w:ilvl="8" w:tplc="CC940900">
      <w:start w:val="1"/>
      <w:numFmt w:val="bullet"/>
      <w:lvlText w:val=""/>
      <w:lvlJc w:val="left"/>
      <w:pPr>
        <w:ind w:left="6480" w:hanging="360"/>
      </w:pPr>
      <w:rPr>
        <w:rFonts w:ascii="Wingdings" w:hAnsi="Wingdings" w:hint="default"/>
      </w:rPr>
    </w:lvl>
  </w:abstractNum>
  <w:abstractNum w:abstractNumId="37" w15:restartNumberingAfterBreak="0">
    <w:nsid w:val="6AA86AC0"/>
    <w:multiLevelType w:val="hybridMultilevel"/>
    <w:tmpl w:val="FFFFFFFF"/>
    <w:lvl w:ilvl="0" w:tplc="1A42C282">
      <w:start w:val="1"/>
      <w:numFmt w:val="bullet"/>
      <w:lvlText w:val="·"/>
      <w:lvlJc w:val="left"/>
      <w:pPr>
        <w:ind w:left="720" w:hanging="360"/>
      </w:pPr>
      <w:rPr>
        <w:rFonts w:ascii="Symbol" w:hAnsi="Symbol" w:hint="default"/>
      </w:rPr>
    </w:lvl>
    <w:lvl w:ilvl="1" w:tplc="A83A3F3E">
      <w:start w:val="1"/>
      <w:numFmt w:val="bullet"/>
      <w:lvlText w:val="o"/>
      <w:lvlJc w:val="left"/>
      <w:pPr>
        <w:ind w:left="1440" w:hanging="360"/>
      </w:pPr>
      <w:rPr>
        <w:rFonts w:ascii="Courier New" w:hAnsi="Courier New" w:hint="default"/>
      </w:rPr>
    </w:lvl>
    <w:lvl w:ilvl="2" w:tplc="BFA46B58">
      <w:start w:val="1"/>
      <w:numFmt w:val="bullet"/>
      <w:lvlText w:val=""/>
      <w:lvlJc w:val="left"/>
      <w:pPr>
        <w:ind w:left="2160" w:hanging="360"/>
      </w:pPr>
      <w:rPr>
        <w:rFonts w:ascii="Wingdings" w:hAnsi="Wingdings" w:hint="default"/>
      </w:rPr>
    </w:lvl>
    <w:lvl w:ilvl="3" w:tplc="96060090">
      <w:start w:val="1"/>
      <w:numFmt w:val="bullet"/>
      <w:lvlText w:val=""/>
      <w:lvlJc w:val="left"/>
      <w:pPr>
        <w:ind w:left="2880" w:hanging="360"/>
      </w:pPr>
      <w:rPr>
        <w:rFonts w:ascii="Symbol" w:hAnsi="Symbol" w:hint="default"/>
      </w:rPr>
    </w:lvl>
    <w:lvl w:ilvl="4" w:tplc="11428390">
      <w:start w:val="1"/>
      <w:numFmt w:val="bullet"/>
      <w:lvlText w:val="o"/>
      <w:lvlJc w:val="left"/>
      <w:pPr>
        <w:ind w:left="3600" w:hanging="360"/>
      </w:pPr>
      <w:rPr>
        <w:rFonts w:ascii="Courier New" w:hAnsi="Courier New" w:hint="default"/>
      </w:rPr>
    </w:lvl>
    <w:lvl w:ilvl="5" w:tplc="B2169B36">
      <w:start w:val="1"/>
      <w:numFmt w:val="bullet"/>
      <w:lvlText w:val=""/>
      <w:lvlJc w:val="left"/>
      <w:pPr>
        <w:ind w:left="4320" w:hanging="360"/>
      </w:pPr>
      <w:rPr>
        <w:rFonts w:ascii="Wingdings" w:hAnsi="Wingdings" w:hint="default"/>
      </w:rPr>
    </w:lvl>
    <w:lvl w:ilvl="6" w:tplc="E982CD8A">
      <w:start w:val="1"/>
      <w:numFmt w:val="bullet"/>
      <w:lvlText w:val=""/>
      <w:lvlJc w:val="left"/>
      <w:pPr>
        <w:ind w:left="5040" w:hanging="360"/>
      </w:pPr>
      <w:rPr>
        <w:rFonts w:ascii="Symbol" w:hAnsi="Symbol" w:hint="default"/>
      </w:rPr>
    </w:lvl>
    <w:lvl w:ilvl="7" w:tplc="BCFC7EEC">
      <w:start w:val="1"/>
      <w:numFmt w:val="bullet"/>
      <w:lvlText w:val="o"/>
      <w:lvlJc w:val="left"/>
      <w:pPr>
        <w:ind w:left="5760" w:hanging="360"/>
      </w:pPr>
      <w:rPr>
        <w:rFonts w:ascii="Courier New" w:hAnsi="Courier New" w:hint="default"/>
      </w:rPr>
    </w:lvl>
    <w:lvl w:ilvl="8" w:tplc="BBB492AE">
      <w:start w:val="1"/>
      <w:numFmt w:val="bullet"/>
      <w:lvlText w:val=""/>
      <w:lvlJc w:val="left"/>
      <w:pPr>
        <w:ind w:left="6480" w:hanging="360"/>
      </w:pPr>
      <w:rPr>
        <w:rFonts w:ascii="Wingdings" w:hAnsi="Wingdings" w:hint="default"/>
      </w:rPr>
    </w:lvl>
  </w:abstractNum>
  <w:abstractNum w:abstractNumId="38" w15:restartNumberingAfterBreak="0">
    <w:nsid w:val="6D1C2915"/>
    <w:multiLevelType w:val="hybridMultilevel"/>
    <w:tmpl w:val="6F102C3E"/>
    <w:lvl w:ilvl="0" w:tplc="E65CF74A">
      <w:start w:val="1"/>
      <w:numFmt w:val="decimal"/>
      <w:lvlText w:val="%1."/>
      <w:lvlJc w:val="left"/>
      <w:pPr>
        <w:ind w:left="720" w:hanging="360"/>
      </w:pPr>
      <w:rPr>
        <w:strike w:val="0"/>
        <w:dstrike w:val="0"/>
        <w:u w:val="none"/>
        <w:effect w:val="none"/>
      </w:rPr>
    </w:lvl>
    <w:lvl w:ilvl="1" w:tplc="95E87CDC">
      <w:start w:val="1"/>
      <w:numFmt w:val="lowerLetter"/>
      <w:lvlText w:val="%2."/>
      <w:lvlJc w:val="left"/>
      <w:pPr>
        <w:ind w:left="1440" w:hanging="360"/>
      </w:pPr>
      <w:rPr>
        <w:strike w:val="0"/>
        <w:dstrike w:val="0"/>
        <w:u w:val="none"/>
        <w:effect w:val="none"/>
      </w:rPr>
    </w:lvl>
    <w:lvl w:ilvl="2" w:tplc="5F92C262">
      <w:start w:val="1"/>
      <w:numFmt w:val="lowerRoman"/>
      <w:lvlText w:val="%3."/>
      <w:lvlJc w:val="right"/>
      <w:pPr>
        <w:ind w:left="2160" w:hanging="360"/>
      </w:pPr>
      <w:rPr>
        <w:strike w:val="0"/>
        <w:dstrike w:val="0"/>
        <w:u w:val="none"/>
        <w:effect w:val="none"/>
      </w:rPr>
    </w:lvl>
    <w:lvl w:ilvl="3" w:tplc="BBAEBA1A">
      <w:start w:val="1"/>
      <w:numFmt w:val="decimal"/>
      <w:lvlText w:val="%4."/>
      <w:lvlJc w:val="left"/>
      <w:pPr>
        <w:ind w:left="2880" w:hanging="360"/>
      </w:pPr>
      <w:rPr>
        <w:strike w:val="0"/>
        <w:dstrike w:val="0"/>
        <w:u w:val="none"/>
        <w:effect w:val="none"/>
      </w:rPr>
    </w:lvl>
    <w:lvl w:ilvl="4" w:tplc="F4866624">
      <w:start w:val="1"/>
      <w:numFmt w:val="lowerLetter"/>
      <w:lvlText w:val="%5."/>
      <w:lvlJc w:val="left"/>
      <w:pPr>
        <w:ind w:left="3600" w:hanging="360"/>
      </w:pPr>
      <w:rPr>
        <w:strike w:val="0"/>
        <w:dstrike w:val="0"/>
        <w:u w:val="none"/>
        <w:effect w:val="none"/>
      </w:rPr>
    </w:lvl>
    <w:lvl w:ilvl="5" w:tplc="1374B62A">
      <w:start w:val="1"/>
      <w:numFmt w:val="lowerRoman"/>
      <w:lvlText w:val="%6."/>
      <w:lvlJc w:val="right"/>
      <w:pPr>
        <w:ind w:left="4320" w:hanging="360"/>
      </w:pPr>
      <w:rPr>
        <w:strike w:val="0"/>
        <w:dstrike w:val="0"/>
        <w:u w:val="none"/>
        <w:effect w:val="none"/>
      </w:rPr>
    </w:lvl>
    <w:lvl w:ilvl="6" w:tplc="0BC28520">
      <w:start w:val="1"/>
      <w:numFmt w:val="decimal"/>
      <w:lvlText w:val="%7."/>
      <w:lvlJc w:val="left"/>
      <w:pPr>
        <w:ind w:left="5040" w:hanging="360"/>
      </w:pPr>
      <w:rPr>
        <w:strike w:val="0"/>
        <w:dstrike w:val="0"/>
        <w:u w:val="none"/>
        <w:effect w:val="none"/>
      </w:rPr>
    </w:lvl>
    <w:lvl w:ilvl="7" w:tplc="7C66F744">
      <w:start w:val="1"/>
      <w:numFmt w:val="lowerLetter"/>
      <w:lvlText w:val="%8."/>
      <w:lvlJc w:val="left"/>
      <w:pPr>
        <w:ind w:left="5760" w:hanging="360"/>
      </w:pPr>
      <w:rPr>
        <w:strike w:val="0"/>
        <w:dstrike w:val="0"/>
        <w:u w:val="none"/>
        <w:effect w:val="none"/>
      </w:rPr>
    </w:lvl>
    <w:lvl w:ilvl="8" w:tplc="6C5C60EC">
      <w:start w:val="1"/>
      <w:numFmt w:val="lowerRoman"/>
      <w:lvlText w:val="%9."/>
      <w:lvlJc w:val="right"/>
      <w:pPr>
        <w:ind w:left="6480" w:hanging="360"/>
      </w:pPr>
      <w:rPr>
        <w:strike w:val="0"/>
        <w:dstrike w:val="0"/>
        <w:u w:val="none"/>
        <w:effect w:val="none"/>
      </w:rPr>
    </w:lvl>
  </w:abstractNum>
  <w:abstractNum w:abstractNumId="39" w15:restartNumberingAfterBreak="0">
    <w:nsid w:val="6E865DAC"/>
    <w:multiLevelType w:val="hybridMultilevel"/>
    <w:tmpl w:val="A6F6D7C2"/>
    <w:lvl w:ilvl="0" w:tplc="92BA865E">
      <w:start w:val="1"/>
      <w:numFmt w:val="decimal"/>
      <w:lvlText w:val="%1."/>
      <w:lvlJc w:val="left"/>
      <w:pPr>
        <w:ind w:left="720" w:hanging="360"/>
      </w:pPr>
      <w:rPr>
        <w:strike w:val="0"/>
        <w:dstrike w:val="0"/>
        <w:u w:val="none"/>
        <w:effect w:val="none"/>
      </w:rPr>
    </w:lvl>
    <w:lvl w:ilvl="1" w:tplc="3A122830">
      <w:start w:val="1"/>
      <w:numFmt w:val="lowerLetter"/>
      <w:lvlText w:val="%2."/>
      <w:lvlJc w:val="left"/>
      <w:pPr>
        <w:ind w:left="1440" w:hanging="360"/>
      </w:pPr>
      <w:rPr>
        <w:strike w:val="0"/>
        <w:dstrike w:val="0"/>
        <w:u w:val="none"/>
        <w:effect w:val="none"/>
      </w:rPr>
    </w:lvl>
    <w:lvl w:ilvl="2" w:tplc="23E67864">
      <w:start w:val="1"/>
      <w:numFmt w:val="lowerRoman"/>
      <w:lvlText w:val="%3."/>
      <w:lvlJc w:val="right"/>
      <w:pPr>
        <w:ind w:left="2160" w:hanging="360"/>
      </w:pPr>
      <w:rPr>
        <w:strike w:val="0"/>
        <w:dstrike w:val="0"/>
        <w:u w:val="none"/>
        <w:effect w:val="none"/>
      </w:rPr>
    </w:lvl>
    <w:lvl w:ilvl="3" w:tplc="1AD85840">
      <w:start w:val="1"/>
      <w:numFmt w:val="decimal"/>
      <w:lvlText w:val="%4."/>
      <w:lvlJc w:val="left"/>
      <w:pPr>
        <w:ind w:left="2880" w:hanging="360"/>
      </w:pPr>
      <w:rPr>
        <w:strike w:val="0"/>
        <w:dstrike w:val="0"/>
        <w:u w:val="none"/>
        <w:effect w:val="none"/>
      </w:rPr>
    </w:lvl>
    <w:lvl w:ilvl="4" w:tplc="E0A00A74">
      <w:start w:val="1"/>
      <w:numFmt w:val="lowerLetter"/>
      <w:lvlText w:val="%5."/>
      <w:lvlJc w:val="left"/>
      <w:pPr>
        <w:ind w:left="3600" w:hanging="360"/>
      </w:pPr>
      <w:rPr>
        <w:strike w:val="0"/>
        <w:dstrike w:val="0"/>
        <w:u w:val="none"/>
        <w:effect w:val="none"/>
      </w:rPr>
    </w:lvl>
    <w:lvl w:ilvl="5" w:tplc="59F81B12">
      <w:start w:val="1"/>
      <w:numFmt w:val="lowerRoman"/>
      <w:lvlText w:val="%6."/>
      <w:lvlJc w:val="right"/>
      <w:pPr>
        <w:ind w:left="4320" w:hanging="360"/>
      </w:pPr>
      <w:rPr>
        <w:strike w:val="0"/>
        <w:dstrike w:val="0"/>
        <w:u w:val="none"/>
        <w:effect w:val="none"/>
      </w:rPr>
    </w:lvl>
    <w:lvl w:ilvl="6" w:tplc="E2243F7C">
      <w:start w:val="1"/>
      <w:numFmt w:val="decimal"/>
      <w:lvlText w:val="%7."/>
      <w:lvlJc w:val="left"/>
      <w:pPr>
        <w:ind w:left="5040" w:hanging="360"/>
      </w:pPr>
      <w:rPr>
        <w:strike w:val="0"/>
        <w:dstrike w:val="0"/>
        <w:u w:val="none"/>
        <w:effect w:val="none"/>
      </w:rPr>
    </w:lvl>
    <w:lvl w:ilvl="7" w:tplc="C80059B4">
      <w:start w:val="1"/>
      <w:numFmt w:val="lowerLetter"/>
      <w:lvlText w:val="%8."/>
      <w:lvlJc w:val="left"/>
      <w:pPr>
        <w:ind w:left="5760" w:hanging="360"/>
      </w:pPr>
      <w:rPr>
        <w:strike w:val="0"/>
        <w:dstrike w:val="0"/>
        <w:u w:val="none"/>
        <w:effect w:val="none"/>
      </w:rPr>
    </w:lvl>
    <w:lvl w:ilvl="8" w:tplc="ABE88330">
      <w:start w:val="1"/>
      <w:numFmt w:val="lowerRoman"/>
      <w:lvlText w:val="%9."/>
      <w:lvlJc w:val="right"/>
      <w:pPr>
        <w:ind w:left="6480" w:hanging="360"/>
      </w:pPr>
      <w:rPr>
        <w:strike w:val="0"/>
        <w:dstrike w:val="0"/>
        <w:u w:val="none"/>
        <w:effect w:val="none"/>
      </w:rPr>
    </w:lvl>
  </w:abstractNum>
  <w:abstractNum w:abstractNumId="40" w15:restartNumberingAfterBreak="0">
    <w:nsid w:val="780F204C"/>
    <w:multiLevelType w:val="hybridMultilevel"/>
    <w:tmpl w:val="911A2B18"/>
    <w:lvl w:ilvl="0" w:tplc="7006F55C">
      <w:start w:val="1"/>
      <w:numFmt w:val="decimal"/>
      <w:lvlText w:val="%1."/>
      <w:lvlJc w:val="left"/>
      <w:pPr>
        <w:ind w:left="720" w:hanging="360"/>
      </w:pPr>
      <w:rPr>
        <w:strike w:val="0"/>
        <w:dstrike w:val="0"/>
        <w:u w:val="none"/>
        <w:effect w:val="none"/>
      </w:rPr>
    </w:lvl>
    <w:lvl w:ilvl="1" w:tplc="7722E288">
      <w:start w:val="1"/>
      <w:numFmt w:val="lowerLetter"/>
      <w:lvlText w:val="%2."/>
      <w:lvlJc w:val="left"/>
      <w:pPr>
        <w:ind w:left="1440" w:hanging="360"/>
      </w:pPr>
      <w:rPr>
        <w:strike w:val="0"/>
        <w:dstrike w:val="0"/>
        <w:u w:val="none"/>
        <w:effect w:val="none"/>
      </w:rPr>
    </w:lvl>
    <w:lvl w:ilvl="2" w:tplc="31E6C1B0">
      <w:start w:val="1"/>
      <w:numFmt w:val="lowerRoman"/>
      <w:lvlText w:val="%3."/>
      <w:lvlJc w:val="right"/>
      <w:pPr>
        <w:ind w:left="2160" w:hanging="360"/>
      </w:pPr>
      <w:rPr>
        <w:strike w:val="0"/>
        <w:dstrike w:val="0"/>
        <w:u w:val="none"/>
        <w:effect w:val="none"/>
      </w:rPr>
    </w:lvl>
    <w:lvl w:ilvl="3" w:tplc="305A4C90">
      <w:start w:val="1"/>
      <w:numFmt w:val="decimal"/>
      <w:lvlText w:val="%4."/>
      <w:lvlJc w:val="left"/>
      <w:pPr>
        <w:ind w:left="2880" w:hanging="360"/>
      </w:pPr>
      <w:rPr>
        <w:strike w:val="0"/>
        <w:dstrike w:val="0"/>
        <w:u w:val="none"/>
        <w:effect w:val="none"/>
      </w:rPr>
    </w:lvl>
    <w:lvl w:ilvl="4" w:tplc="A6581440">
      <w:start w:val="1"/>
      <w:numFmt w:val="lowerLetter"/>
      <w:lvlText w:val="%5."/>
      <w:lvlJc w:val="left"/>
      <w:pPr>
        <w:ind w:left="3600" w:hanging="360"/>
      </w:pPr>
      <w:rPr>
        <w:strike w:val="0"/>
        <w:dstrike w:val="0"/>
        <w:u w:val="none"/>
        <w:effect w:val="none"/>
      </w:rPr>
    </w:lvl>
    <w:lvl w:ilvl="5" w:tplc="380EF4F4">
      <w:start w:val="1"/>
      <w:numFmt w:val="lowerRoman"/>
      <w:lvlText w:val="%6."/>
      <w:lvlJc w:val="right"/>
      <w:pPr>
        <w:ind w:left="4320" w:hanging="360"/>
      </w:pPr>
      <w:rPr>
        <w:strike w:val="0"/>
        <w:dstrike w:val="0"/>
        <w:u w:val="none"/>
        <w:effect w:val="none"/>
      </w:rPr>
    </w:lvl>
    <w:lvl w:ilvl="6" w:tplc="FD14927A">
      <w:start w:val="1"/>
      <w:numFmt w:val="decimal"/>
      <w:lvlText w:val="%7."/>
      <w:lvlJc w:val="left"/>
      <w:pPr>
        <w:ind w:left="5040" w:hanging="360"/>
      </w:pPr>
      <w:rPr>
        <w:strike w:val="0"/>
        <w:dstrike w:val="0"/>
        <w:u w:val="none"/>
        <w:effect w:val="none"/>
      </w:rPr>
    </w:lvl>
    <w:lvl w:ilvl="7" w:tplc="C28AAFCE">
      <w:start w:val="1"/>
      <w:numFmt w:val="lowerLetter"/>
      <w:lvlText w:val="%8."/>
      <w:lvlJc w:val="left"/>
      <w:pPr>
        <w:ind w:left="5760" w:hanging="360"/>
      </w:pPr>
      <w:rPr>
        <w:strike w:val="0"/>
        <w:dstrike w:val="0"/>
        <w:u w:val="none"/>
        <w:effect w:val="none"/>
      </w:rPr>
    </w:lvl>
    <w:lvl w:ilvl="8" w:tplc="FC388466">
      <w:start w:val="1"/>
      <w:numFmt w:val="lowerRoman"/>
      <w:lvlText w:val="%9."/>
      <w:lvlJc w:val="right"/>
      <w:pPr>
        <w:ind w:left="6480" w:hanging="360"/>
      </w:pPr>
      <w:rPr>
        <w:strike w:val="0"/>
        <w:dstrike w:val="0"/>
        <w:u w:val="none"/>
        <w:effect w:val="none"/>
      </w:rPr>
    </w:lvl>
  </w:abstractNum>
  <w:abstractNum w:abstractNumId="41" w15:restartNumberingAfterBreak="0">
    <w:nsid w:val="7BCB794E"/>
    <w:multiLevelType w:val="hybridMultilevel"/>
    <w:tmpl w:val="0D3AC0FC"/>
    <w:lvl w:ilvl="0" w:tplc="8252ECF4">
      <w:start w:val="1"/>
      <w:numFmt w:val="bullet"/>
      <w:lvlText w:val="●"/>
      <w:lvlJc w:val="left"/>
      <w:pPr>
        <w:ind w:left="720" w:hanging="360"/>
      </w:pPr>
      <w:rPr>
        <w:strike w:val="0"/>
        <w:dstrike w:val="0"/>
        <w:u w:val="none"/>
        <w:effect w:val="none"/>
      </w:rPr>
    </w:lvl>
    <w:lvl w:ilvl="1" w:tplc="1430D0C8">
      <w:start w:val="1"/>
      <w:numFmt w:val="bullet"/>
      <w:lvlText w:val="○"/>
      <w:lvlJc w:val="left"/>
      <w:pPr>
        <w:ind w:left="1440" w:hanging="360"/>
      </w:pPr>
      <w:rPr>
        <w:strike w:val="0"/>
        <w:dstrike w:val="0"/>
        <w:u w:val="none"/>
        <w:effect w:val="none"/>
      </w:rPr>
    </w:lvl>
    <w:lvl w:ilvl="2" w:tplc="487ADBBE">
      <w:start w:val="1"/>
      <w:numFmt w:val="bullet"/>
      <w:lvlText w:val="■"/>
      <w:lvlJc w:val="left"/>
      <w:pPr>
        <w:ind w:left="2160" w:hanging="360"/>
      </w:pPr>
      <w:rPr>
        <w:strike w:val="0"/>
        <w:dstrike w:val="0"/>
        <w:u w:val="none"/>
        <w:effect w:val="none"/>
      </w:rPr>
    </w:lvl>
    <w:lvl w:ilvl="3" w:tplc="99A27C4C">
      <w:start w:val="1"/>
      <w:numFmt w:val="bullet"/>
      <w:lvlText w:val="●"/>
      <w:lvlJc w:val="left"/>
      <w:pPr>
        <w:ind w:left="2880" w:hanging="360"/>
      </w:pPr>
      <w:rPr>
        <w:strike w:val="0"/>
        <w:dstrike w:val="0"/>
        <w:u w:val="none"/>
        <w:effect w:val="none"/>
      </w:rPr>
    </w:lvl>
    <w:lvl w:ilvl="4" w:tplc="F36035B4">
      <w:start w:val="1"/>
      <w:numFmt w:val="bullet"/>
      <w:lvlText w:val="○"/>
      <w:lvlJc w:val="left"/>
      <w:pPr>
        <w:ind w:left="3600" w:hanging="360"/>
      </w:pPr>
      <w:rPr>
        <w:strike w:val="0"/>
        <w:dstrike w:val="0"/>
        <w:u w:val="none"/>
        <w:effect w:val="none"/>
      </w:rPr>
    </w:lvl>
    <w:lvl w:ilvl="5" w:tplc="A56A6F54">
      <w:start w:val="1"/>
      <w:numFmt w:val="bullet"/>
      <w:lvlText w:val="■"/>
      <w:lvlJc w:val="left"/>
      <w:pPr>
        <w:ind w:left="4320" w:hanging="360"/>
      </w:pPr>
      <w:rPr>
        <w:strike w:val="0"/>
        <w:dstrike w:val="0"/>
        <w:u w:val="none"/>
        <w:effect w:val="none"/>
      </w:rPr>
    </w:lvl>
    <w:lvl w:ilvl="6" w:tplc="7A52F75A">
      <w:start w:val="1"/>
      <w:numFmt w:val="bullet"/>
      <w:lvlText w:val="●"/>
      <w:lvlJc w:val="left"/>
      <w:pPr>
        <w:ind w:left="5040" w:hanging="360"/>
      </w:pPr>
      <w:rPr>
        <w:strike w:val="0"/>
        <w:dstrike w:val="0"/>
        <w:u w:val="none"/>
        <w:effect w:val="none"/>
      </w:rPr>
    </w:lvl>
    <w:lvl w:ilvl="7" w:tplc="DE2492BA">
      <w:start w:val="1"/>
      <w:numFmt w:val="bullet"/>
      <w:lvlText w:val="○"/>
      <w:lvlJc w:val="left"/>
      <w:pPr>
        <w:ind w:left="5760" w:hanging="360"/>
      </w:pPr>
      <w:rPr>
        <w:strike w:val="0"/>
        <w:dstrike w:val="0"/>
        <w:u w:val="none"/>
        <w:effect w:val="none"/>
      </w:rPr>
    </w:lvl>
    <w:lvl w:ilvl="8" w:tplc="7CF4386E">
      <w:start w:val="1"/>
      <w:numFmt w:val="bullet"/>
      <w:lvlText w:val="■"/>
      <w:lvlJc w:val="left"/>
      <w:pPr>
        <w:ind w:left="6480" w:hanging="360"/>
      </w:pPr>
      <w:rPr>
        <w:strike w:val="0"/>
        <w:dstrike w:val="0"/>
        <w:u w:val="none"/>
        <w:effect w:val="none"/>
      </w:rPr>
    </w:lvl>
  </w:abstractNum>
  <w:abstractNum w:abstractNumId="42" w15:restartNumberingAfterBreak="0">
    <w:nsid w:val="7BE4381E"/>
    <w:multiLevelType w:val="hybridMultilevel"/>
    <w:tmpl w:val="4F76C29C"/>
    <w:lvl w:ilvl="0" w:tplc="926A5686">
      <w:start w:val="1"/>
      <w:numFmt w:val="decimal"/>
      <w:lvlText w:val="%1."/>
      <w:lvlJc w:val="left"/>
      <w:pPr>
        <w:ind w:left="720" w:hanging="360"/>
      </w:pPr>
      <w:rPr>
        <w:strike w:val="0"/>
        <w:dstrike w:val="0"/>
        <w:u w:val="none"/>
        <w:effect w:val="none"/>
      </w:rPr>
    </w:lvl>
    <w:lvl w:ilvl="1" w:tplc="ABB48ECE">
      <w:start w:val="1"/>
      <w:numFmt w:val="lowerLetter"/>
      <w:lvlText w:val="%2."/>
      <w:lvlJc w:val="left"/>
      <w:pPr>
        <w:ind w:left="1440" w:hanging="360"/>
      </w:pPr>
      <w:rPr>
        <w:strike w:val="0"/>
        <w:dstrike w:val="0"/>
        <w:u w:val="none"/>
        <w:effect w:val="none"/>
      </w:rPr>
    </w:lvl>
    <w:lvl w:ilvl="2" w:tplc="EB86314C">
      <w:start w:val="1"/>
      <w:numFmt w:val="lowerRoman"/>
      <w:lvlText w:val="%3."/>
      <w:lvlJc w:val="right"/>
      <w:pPr>
        <w:ind w:left="2160" w:hanging="360"/>
      </w:pPr>
      <w:rPr>
        <w:strike w:val="0"/>
        <w:dstrike w:val="0"/>
        <w:u w:val="none"/>
        <w:effect w:val="none"/>
      </w:rPr>
    </w:lvl>
    <w:lvl w:ilvl="3" w:tplc="8454ED44">
      <w:start w:val="1"/>
      <w:numFmt w:val="decimal"/>
      <w:lvlText w:val="%4."/>
      <w:lvlJc w:val="left"/>
      <w:pPr>
        <w:ind w:left="2880" w:hanging="360"/>
      </w:pPr>
      <w:rPr>
        <w:strike w:val="0"/>
        <w:dstrike w:val="0"/>
        <w:u w:val="none"/>
        <w:effect w:val="none"/>
      </w:rPr>
    </w:lvl>
    <w:lvl w:ilvl="4" w:tplc="FB522D2A">
      <w:start w:val="1"/>
      <w:numFmt w:val="lowerLetter"/>
      <w:lvlText w:val="%5."/>
      <w:lvlJc w:val="left"/>
      <w:pPr>
        <w:ind w:left="3600" w:hanging="360"/>
      </w:pPr>
      <w:rPr>
        <w:strike w:val="0"/>
        <w:dstrike w:val="0"/>
        <w:u w:val="none"/>
        <w:effect w:val="none"/>
      </w:rPr>
    </w:lvl>
    <w:lvl w:ilvl="5" w:tplc="16B45356">
      <w:start w:val="1"/>
      <w:numFmt w:val="lowerRoman"/>
      <w:lvlText w:val="%6."/>
      <w:lvlJc w:val="right"/>
      <w:pPr>
        <w:ind w:left="4320" w:hanging="360"/>
      </w:pPr>
      <w:rPr>
        <w:strike w:val="0"/>
        <w:dstrike w:val="0"/>
        <w:u w:val="none"/>
        <w:effect w:val="none"/>
      </w:rPr>
    </w:lvl>
    <w:lvl w:ilvl="6" w:tplc="9A60FD5E">
      <w:start w:val="1"/>
      <w:numFmt w:val="decimal"/>
      <w:lvlText w:val="%7."/>
      <w:lvlJc w:val="left"/>
      <w:pPr>
        <w:ind w:left="5040" w:hanging="360"/>
      </w:pPr>
      <w:rPr>
        <w:strike w:val="0"/>
        <w:dstrike w:val="0"/>
        <w:u w:val="none"/>
        <w:effect w:val="none"/>
      </w:rPr>
    </w:lvl>
    <w:lvl w:ilvl="7" w:tplc="A224E962">
      <w:start w:val="1"/>
      <w:numFmt w:val="lowerLetter"/>
      <w:lvlText w:val="%8."/>
      <w:lvlJc w:val="left"/>
      <w:pPr>
        <w:ind w:left="5760" w:hanging="360"/>
      </w:pPr>
      <w:rPr>
        <w:strike w:val="0"/>
        <w:dstrike w:val="0"/>
        <w:u w:val="none"/>
        <w:effect w:val="none"/>
      </w:rPr>
    </w:lvl>
    <w:lvl w:ilvl="8" w:tplc="03A2B590">
      <w:start w:val="1"/>
      <w:numFmt w:val="lowerRoman"/>
      <w:lvlText w:val="%9."/>
      <w:lvlJc w:val="right"/>
      <w:pPr>
        <w:ind w:left="6480" w:hanging="360"/>
      </w:pPr>
      <w:rPr>
        <w:strike w:val="0"/>
        <w:dstrike w:val="0"/>
        <w:u w:val="none"/>
        <w:effect w:val="none"/>
      </w:rPr>
    </w:lvl>
  </w:abstractNum>
  <w:abstractNum w:abstractNumId="43" w15:restartNumberingAfterBreak="0">
    <w:nsid w:val="7E6A0C28"/>
    <w:multiLevelType w:val="hybridMultilevel"/>
    <w:tmpl w:val="D9E245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7EF712CC"/>
    <w:multiLevelType w:val="hybridMultilevel"/>
    <w:tmpl w:val="A93ABA78"/>
    <w:lvl w:ilvl="0" w:tplc="C0C009CC">
      <w:start w:val="1"/>
      <w:numFmt w:val="bullet"/>
      <w:lvlText w:val="-"/>
      <w:lvlJc w:val="left"/>
      <w:pPr>
        <w:ind w:left="720" w:hanging="360"/>
      </w:pPr>
      <w:rPr>
        <w:strike w:val="0"/>
        <w:dstrike w:val="0"/>
        <w:u w:val="none"/>
        <w:effect w:val="none"/>
      </w:rPr>
    </w:lvl>
    <w:lvl w:ilvl="1" w:tplc="10A4D58A">
      <w:start w:val="1"/>
      <w:numFmt w:val="bullet"/>
      <w:lvlText w:val="-"/>
      <w:lvlJc w:val="left"/>
      <w:pPr>
        <w:ind w:left="1440" w:hanging="360"/>
      </w:pPr>
      <w:rPr>
        <w:strike w:val="0"/>
        <w:dstrike w:val="0"/>
        <w:u w:val="none"/>
        <w:effect w:val="none"/>
      </w:rPr>
    </w:lvl>
    <w:lvl w:ilvl="2" w:tplc="C60EA7BA">
      <w:start w:val="1"/>
      <w:numFmt w:val="bullet"/>
      <w:lvlText w:val="-"/>
      <w:lvlJc w:val="left"/>
      <w:pPr>
        <w:ind w:left="2160" w:hanging="360"/>
      </w:pPr>
      <w:rPr>
        <w:strike w:val="0"/>
        <w:dstrike w:val="0"/>
        <w:u w:val="none"/>
        <w:effect w:val="none"/>
      </w:rPr>
    </w:lvl>
    <w:lvl w:ilvl="3" w:tplc="193C59F6">
      <w:start w:val="1"/>
      <w:numFmt w:val="bullet"/>
      <w:lvlText w:val="-"/>
      <w:lvlJc w:val="left"/>
      <w:pPr>
        <w:ind w:left="2880" w:hanging="360"/>
      </w:pPr>
      <w:rPr>
        <w:strike w:val="0"/>
        <w:dstrike w:val="0"/>
        <w:u w:val="none"/>
        <w:effect w:val="none"/>
      </w:rPr>
    </w:lvl>
    <w:lvl w:ilvl="4" w:tplc="B2F612E0">
      <w:start w:val="1"/>
      <w:numFmt w:val="bullet"/>
      <w:lvlText w:val="-"/>
      <w:lvlJc w:val="left"/>
      <w:pPr>
        <w:ind w:left="3600" w:hanging="360"/>
      </w:pPr>
      <w:rPr>
        <w:strike w:val="0"/>
        <w:dstrike w:val="0"/>
        <w:u w:val="none"/>
        <w:effect w:val="none"/>
      </w:rPr>
    </w:lvl>
    <w:lvl w:ilvl="5" w:tplc="8744D738">
      <w:start w:val="1"/>
      <w:numFmt w:val="bullet"/>
      <w:lvlText w:val="-"/>
      <w:lvlJc w:val="left"/>
      <w:pPr>
        <w:ind w:left="4320" w:hanging="360"/>
      </w:pPr>
      <w:rPr>
        <w:strike w:val="0"/>
        <w:dstrike w:val="0"/>
        <w:u w:val="none"/>
        <w:effect w:val="none"/>
      </w:rPr>
    </w:lvl>
    <w:lvl w:ilvl="6" w:tplc="008899B2">
      <w:start w:val="1"/>
      <w:numFmt w:val="bullet"/>
      <w:lvlText w:val="-"/>
      <w:lvlJc w:val="left"/>
      <w:pPr>
        <w:ind w:left="5040" w:hanging="360"/>
      </w:pPr>
      <w:rPr>
        <w:strike w:val="0"/>
        <w:dstrike w:val="0"/>
        <w:u w:val="none"/>
        <w:effect w:val="none"/>
      </w:rPr>
    </w:lvl>
    <w:lvl w:ilvl="7" w:tplc="BCA0B874">
      <w:start w:val="1"/>
      <w:numFmt w:val="bullet"/>
      <w:lvlText w:val="-"/>
      <w:lvlJc w:val="left"/>
      <w:pPr>
        <w:ind w:left="5760" w:hanging="360"/>
      </w:pPr>
      <w:rPr>
        <w:strike w:val="0"/>
        <w:dstrike w:val="0"/>
        <w:u w:val="none"/>
        <w:effect w:val="none"/>
      </w:rPr>
    </w:lvl>
    <w:lvl w:ilvl="8" w:tplc="BE38E650">
      <w:start w:val="1"/>
      <w:numFmt w:val="bullet"/>
      <w:lvlText w:val="-"/>
      <w:lvlJc w:val="left"/>
      <w:pPr>
        <w:ind w:left="6480" w:hanging="360"/>
      </w:pPr>
      <w:rPr>
        <w:strike w:val="0"/>
        <w:dstrike w:val="0"/>
        <w:u w:val="none"/>
        <w:effect w:val="none"/>
      </w:rPr>
    </w:lvl>
  </w:abstractNum>
  <w:num w:numId="1">
    <w:abstractNumId w:val="3"/>
  </w:num>
  <w:num w:numId="2">
    <w:abstractNumId w:val="5"/>
  </w:num>
  <w:num w:numId="3">
    <w:abstractNumId w:val="10"/>
  </w:num>
  <w:num w:numId="4">
    <w:abstractNumId w:val="15"/>
  </w:num>
  <w:num w:numId="5">
    <w:abstractNumId w:val="12"/>
  </w:num>
  <w:num w:numId="6">
    <w:abstractNumId w:val="34"/>
  </w:num>
  <w:num w:numId="7">
    <w:abstractNumId w:val="28"/>
  </w:num>
  <w:num w:numId="8">
    <w:abstractNumId w:val="26"/>
  </w:num>
  <w:num w:numId="9">
    <w:abstractNumId w:val="25"/>
  </w:num>
  <w:num w:numId="10">
    <w:abstractNumId w:val="16"/>
  </w:num>
  <w:num w:numId="11">
    <w:abstractNumId w:val="14"/>
  </w:num>
  <w:num w:numId="12">
    <w:abstractNumId w:val="43"/>
  </w:num>
  <w:num w:numId="13">
    <w:abstractNumId w:val="7"/>
  </w:num>
  <w:num w:numId="14">
    <w:abstractNumId w:val="20"/>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2"/>
  </w:num>
  <w:num w:numId="21">
    <w:abstractNumId w:val="35"/>
  </w:num>
  <w:num w:numId="22">
    <w:abstractNumId w:val="19"/>
  </w:num>
  <w:num w:numId="23">
    <w:abstractNumId w:val="11"/>
  </w:num>
  <w:num w:numId="24">
    <w:abstractNumId w:val="44"/>
  </w:num>
  <w:num w:numId="25">
    <w:abstractNumId w:val="1"/>
  </w:num>
  <w:num w:numId="26">
    <w:abstractNumId w:val="18"/>
  </w:num>
  <w:num w:numId="27">
    <w:abstractNumId w:val="41"/>
  </w:num>
  <w:num w:numId="28">
    <w:abstractNumId w:val="8"/>
  </w:num>
  <w:num w:numId="29">
    <w:abstractNumId w:val="31"/>
  </w:num>
  <w:num w:numId="30">
    <w:abstractNumId w:val="6"/>
  </w:num>
  <w:num w:numId="31">
    <w:abstractNumId w:val="33"/>
  </w:num>
  <w:num w:numId="32">
    <w:abstractNumId w:val="36"/>
  </w:num>
  <w:num w:numId="33">
    <w:abstractNumId w:val="29"/>
  </w:num>
  <w:num w:numId="34">
    <w:abstractNumId w:val="27"/>
  </w:num>
  <w:num w:numId="3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num>
  <w:num w:numId="37">
    <w:abstractNumId w:val="24"/>
  </w:num>
  <w:num w:numId="38">
    <w:abstractNumId w:val="4"/>
  </w:num>
  <w:num w:numId="39">
    <w:abstractNumId w:val="0"/>
  </w:num>
  <w:num w:numId="40">
    <w:abstractNumId w:val="32"/>
  </w:num>
  <w:num w:numId="41">
    <w:abstractNumId w:val="13"/>
  </w:num>
  <w:num w:numId="42">
    <w:abstractNumId w:val="17"/>
  </w:num>
  <w:num w:numId="43">
    <w:abstractNumId w:val="23"/>
  </w:num>
  <w:num w:numId="44">
    <w:abstractNumId w:val="21"/>
  </w:num>
  <w:num w:numId="45">
    <w:abstractNumId w:val="3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14F9"/>
    <w:rsid w:val="00000069"/>
    <w:rsid w:val="00000B36"/>
    <w:rsid w:val="0000193A"/>
    <w:rsid w:val="00002394"/>
    <w:rsid w:val="00002BE0"/>
    <w:rsid w:val="00002E3F"/>
    <w:rsid w:val="00002EF1"/>
    <w:rsid w:val="00003342"/>
    <w:rsid w:val="00003A43"/>
    <w:rsid w:val="00003B7F"/>
    <w:rsid w:val="00004304"/>
    <w:rsid w:val="00004638"/>
    <w:rsid w:val="000056D2"/>
    <w:rsid w:val="00005C6C"/>
    <w:rsid w:val="00005CC3"/>
    <w:rsid w:val="00006123"/>
    <w:rsid w:val="0000615A"/>
    <w:rsid w:val="0000652B"/>
    <w:rsid w:val="00006D8D"/>
    <w:rsid w:val="000075C9"/>
    <w:rsid w:val="00010042"/>
    <w:rsid w:val="00010233"/>
    <w:rsid w:val="00010B86"/>
    <w:rsid w:val="00010C67"/>
    <w:rsid w:val="0001121F"/>
    <w:rsid w:val="00011406"/>
    <w:rsid w:val="00011881"/>
    <w:rsid w:val="00011C1E"/>
    <w:rsid w:val="0001236A"/>
    <w:rsid w:val="00012401"/>
    <w:rsid w:val="00012573"/>
    <w:rsid w:val="000127C8"/>
    <w:rsid w:val="000129DC"/>
    <w:rsid w:val="00012A80"/>
    <w:rsid w:val="000133A1"/>
    <w:rsid w:val="0001473B"/>
    <w:rsid w:val="00014923"/>
    <w:rsid w:val="00014E28"/>
    <w:rsid w:val="000158A8"/>
    <w:rsid w:val="000158DA"/>
    <w:rsid w:val="00015B6C"/>
    <w:rsid w:val="00015D30"/>
    <w:rsid w:val="00015F48"/>
    <w:rsid w:val="00016581"/>
    <w:rsid w:val="00016D57"/>
    <w:rsid w:val="000176DB"/>
    <w:rsid w:val="00017B47"/>
    <w:rsid w:val="00017B5A"/>
    <w:rsid w:val="00017DC5"/>
    <w:rsid w:val="00017F63"/>
    <w:rsid w:val="00017FC6"/>
    <w:rsid w:val="00017FD8"/>
    <w:rsid w:val="0002059B"/>
    <w:rsid w:val="000211DA"/>
    <w:rsid w:val="00021458"/>
    <w:rsid w:val="000214FB"/>
    <w:rsid w:val="0002155B"/>
    <w:rsid w:val="000216F3"/>
    <w:rsid w:val="00021CE0"/>
    <w:rsid w:val="00022D28"/>
    <w:rsid w:val="00024109"/>
    <w:rsid w:val="000241A2"/>
    <w:rsid w:val="0002478F"/>
    <w:rsid w:val="000253EC"/>
    <w:rsid w:val="00025564"/>
    <w:rsid w:val="00025B5B"/>
    <w:rsid w:val="00025D57"/>
    <w:rsid w:val="000266FF"/>
    <w:rsid w:val="000268C2"/>
    <w:rsid w:val="00026939"/>
    <w:rsid w:val="000269E3"/>
    <w:rsid w:val="00027625"/>
    <w:rsid w:val="00027C28"/>
    <w:rsid w:val="00027EA3"/>
    <w:rsid w:val="000305A1"/>
    <w:rsid w:val="000305FA"/>
    <w:rsid w:val="00030FCB"/>
    <w:rsid w:val="000311EC"/>
    <w:rsid w:val="000318C0"/>
    <w:rsid w:val="00032BC7"/>
    <w:rsid w:val="00033690"/>
    <w:rsid w:val="00034C6E"/>
    <w:rsid w:val="00035853"/>
    <w:rsid w:val="0003616A"/>
    <w:rsid w:val="0003617E"/>
    <w:rsid w:val="000377A6"/>
    <w:rsid w:val="00037AF4"/>
    <w:rsid w:val="00040062"/>
    <w:rsid w:val="00040078"/>
    <w:rsid w:val="00040110"/>
    <w:rsid w:val="000408E0"/>
    <w:rsid w:val="00040B0C"/>
    <w:rsid w:val="00040E58"/>
    <w:rsid w:val="00042256"/>
    <w:rsid w:val="00042BDF"/>
    <w:rsid w:val="00043195"/>
    <w:rsid w:val="000431E7"/>
    <w:rsid w:val="00043478"/>
    <w:rsid w:val="000438D0"/>
    <w:rsid w:val="000441E9"/>
    <w:rsid w:val="00044C26"/>
    <w:rsid w:val="00044EAC"/>
    <w:rsid w:val="00044F01"/>
    <w:rsid w:val="00044F32"/>
    <w:rsid w:val="00044F33"/>
    <w:rsid w:val="000452AF"/>
    <w:rsid w:val="0004539A"/>
    <w:rsid w:val="0004558A"/>
    <w:rsid w:val="0004561B"/>
    <w:rsid w:val="00045719"/>
    <w:rsid w:val="00046BEF"/>
    <w:rsid w:val="00047304"/>
    <w:rsid w:val="00047D5B"/>
    <w:rsid w:val="00050238"/>
    <w:rsid w:val="0005089D"/>
    <w:rsid w:val="00050FB6"/>
    <w:rsid w:val="00051B96"/>
    <w:rsid w:val="00051F17"/>
    <w:rsid w:val="0005223F"/>
    <w:rsid w:val="000525EA"/>
    <w:rsid w:val="0005335B"/>
    <w:rsid w:val="000535E6"/>
    <w:rsid w:val="0005371D"/>
    <w:rsid w:val="00053D1C"/>
    <w:rsid w:val="00053EBB"/>
    <w:rsid w:val="00055A41"/>
    <w:rsid w:val="000562C2"/>
    <w:rsid w:val="00056D7A"/>
    <w:rsid w:val="00057024"/>
    <w:rsid w:val="0005735D"/>
    <w:rsid w:val="00057C33"/>
    <w:rsid w:val="0006026C"/>
    <w:rsid w:val="00060548"/>
    <w:rsid w:val="00060C27"/>
    <w:rsid w:val="000611D2"/>
    <w:rsid w:val="00061289"/>
    <w:rsid w:val="0006193B"/>
    <w:rsid w:val="00061EA9"/>
    <w:rsid w:val="00063DF4"/>
    <w:rsid w:val="00064387"/>
    <w:rsid w:val="0006441E"/>
    <w:rsid w:val="00064B75"/>
    <w:rsid w:val="00066F0B"/>
    <w:rsid w:val="0006711A"/>
    <w:rsid w:val="000672C6"/>
    <w:rsid w:val="00067418"/>
    <w:rsid w:val="00067A40"/>
    <w:rsid w:val="000702A3"/>
    <w:rsid w:val="00070AD1"/>
    <w:rsid w:val="000717BA"/>
    <w:rsid w:val="0007292A"/>
    <w:rsid w:val="000736F3"/>
    <w:rsid w:val="00073975"/>
    <w:rsid w:val="000739C8"/>
    <w:rsid w:val="00073E2A"/>
    <w:rsid w:val="000746ED"/>
    <w:rsid w:val="00074F59"/>
    <w:rsid w:val="00075129"/>
    <w:rsid w:val="00075196"/>
    <w:rsid w:val="00075C4D"/>
    <w:rsid w:val="0007645B"/>
    <w:rsid w:val="00076A69"/>
    <w:rsid w:val="00076B0F"/>
    <w:rsid w:val="0007749C"/>
    <w:rsid w:val="000775B1"/>
    <w:rsid w:val="00077B84"/>
    <w:rsid w:val="00080005"/>
    <w:rsid w:val="00080350"/>
    <w:rsid w:val="000805BA"/>
    <w:rsid w:val="000811B5"/>
    <w:rsid w:val="00081615"/>
    <w:rsid w:val="00081FF0"/>
    <w:rsid w:val="00082E27"/>
    <w:rsid w:val="00082E8C"/>
    <w:rsid w:val="00082FAF"/>
    <w:rsid w:val="00083DC3"/>
    <w:rsid w:val="00083E13"/>
    <w:rsid w:val="00084FFA"/>
    <w:rsid w:val="000852C3"/>
    <w:rsid w:val="00085720"/>
    <w:rsid w:val="00085828"/>
    <w:rsid w:val="000859C7"/>
    <w:rsid w:val="00085F66"/>
    <w:rsid w:val="00086E40"/>
    <w:rsid w:val="00087627"/>
    <w:rsid w:val="00087AF0"/>
    <w:rsid w:val="000911E2"/>
    <w:rsid w:val="00091320"/>
    <w:rsid w:val="000917D4"/>
    <w:rsid w:val="00092221"/>
    <w:rsid w:val="000925AF"/>
    <w:rsid w:val="00092795"/>
    <w:rsid w:val="00092D5C"/>
    <w:rsid w:val="00092FF2"/>
    <w:rsid w:val="0009357E"/>
    <w:rsid w:val="000936ED"/>
    <w:rsid w:val="000938AA"/>
    <w:rsid w:val="00093B24"/>
    <w:rsid w:val="00093D54"/>
    <w:rsid w:val="00095C05"/>
    <w:rsid w:val="00096B83"/>
    <w:rsid w:val="00097208"/>
    <w:rsid w:val="000A049E"/>
    <w:rsid w:val="000A086F"/>
    <w:rsid w:val="000A2625"/>
    <w:rsid w:val="000A2F2A"/>
    <w:rsid w:val="000A2FF2"/>
    <w:rsid w:val="000A3A04"/>
    <w:rsid w:val="000A4A88"/>
    <w:rsid w:val="000A516F"/>
    <w:rsid w:val="000A5693"/>
    <w:rsid w:val="000A5770"/>
    <w:rsid w:val="000A5B6B"/>
    <w:rsid w:val="000A64D4"/>
    <w:rsid w:val="000A661D"/>
    <w:rsid w:val="000A67BA"/>
    <w:rsid w:val="000A6B83"/>
    <w:rsid w:val="000A78D7"/>
    <w:rsid w:val="000A7E43"/>
    <w:rsid w:val="000B0326"/>
    <w:rsid w:val="000B0602"/>
    <w:rsid w:val="000B0DA7"/>
    <w:rsid w:val="000B0DE6"/>
    <w:rsid w:val="000B0F8A"/>
    <w:rsid w:val="000B17E6"/>
    <w:rsid w:val="000B238D"/>
    <w:rsid w:val="000B24A3"/>
    <w:rsid w:val="000B2A43"/>
    <w:rsid w:val="000B358C"/>
    <w:rsid w:val="000B3896"/>
    <w:rsid w:val="000B3A06"/>
    <w:rsid w:val="000B3F6F"/>
    <w:rsid w:val="000B414F"/>
    <w:rsid w:val="000B4252"/>
    <w:rsid w:val="000B42C3"/>
    <w:rsid w:val="000B492F"/>
    <w:rsid w:val="000B51A5"/>
    <w:rsid w:val="000B56BF"/>
    <w:rsid w:val="000B7BB5"/>
    <w:rsid w:val="000C04DC"/>
    <w:rsid w:val="000C053D"/>
    <w:rsid w:val="000C09A7"/>
    <w:rsid w:val="000C0A7A"/>
    <w:rsid w:val="000C19C3"/>
    <w:rsid w:val="000C2D8D"/>
    <w:rsid w:val="000C3691"/>
    <w:rsid w:val="000C3C7E"/>
    <w:rsid w:val="000C44EC"/>
    <w:rsid w:val="000C4BAA"/>
    <w:rsid w:val="000C5380"/>
    <w:rsid w:val="000C5407"/>
    <w:rsid w:val="000C564F"/>
    <w:rsid w:val="000C56CD"/>
    <w:rsid w:val="000C5802"/>
    <w:rsid w:val="000C594F"/>
    <w:rsid w:val="000C596A"/>
    <w:rsid w:val="000C5992"/>
    <w:rsid w:val="000C69EC"/>
    <w:rsid w:val="000C71D9"/>
    <w:rsid w:val="000C78C6"/>
    <w:rsid w:val="000C7FB5"/>
    <w:rsid w:val="000D0086"/>
    <w:rsid w:val="000D085C"/>
    <w:rsid w:val="000D0BD7"/>
    <w:rsid w:val="000D0E9C"/>
    <w:rsid w:val="000D1129"/>
    <w:rsid w:val="000D1181"/>
    <w:rsid w:val="000D210A"/>
    <w:rsid w:val="000D2714"/>
    <w:rsid w:val="000D2DEF"/>
    <w:rsid w:val="000D3A82"/>
    <w:rsid w:val="000D46F7"/>
    <w:rsid w:val="000D479B"/>
    <w:rsid w:val="000D4B8E"/>
    <w:rsid w:val="000D4BE3"/>
    <w:rsid w:val="000D4FEC"/>
    <w:rsid w:val="000D6116"/>
    <w:rsid w:val="000D690A"/>
    <w:rsid w:val="000D717F"/>
    <w:rsid w:val="000D7577"/>
    <w:rsid w:val="000D77E6"/>
    <w:rsid w:val="000D7FAD"/>
    <w:rsid w:val="000E09FE"/>
    <w:rsid w:val="000E0D64"/>
    <w:rsid w:val="000E1DAF"/>
    <w:rsid w:val="000E1ECA"/>
    <w:rsid w:val="000E1F3B"/>
    <w:rsid w:val="000E23D5"/>
    <w:rsid w:val="000E2CF2"/>
    <w:rsid w:val="000E35A4"/>
    <w:rsid w:val="000E373E"/>
    <w:rsid w:val="000E39DD"/>
    <w:rsid w:val="000E3FC9"/>
    <w:rsid w:val="000E4214"/>
    <w:rsid w:val="000E44DF"/>
    <w:rsid w:val="000E4A23"/>
    <w:rsid w:val="000E4B5C"/>
    <w:rsid w:val="000E50A4"/>
    <w:rsid w:val="000E6520"/>
    <w:rsid w:val="000E7A8A"/>
    <w:rsid w:val="000F04E7"/>
    <w:rsid w:val="000F0E2C"/>
    <w:rsid w:val="000F0F2E"/>
    <w:rsid w:val="000F17C2"/>
    <w:rsid w:val="000F1984"/>
    <w:rsid w:val="000F1C43"/>
    <w:rsid w:val="000F319F"/>
    <w:rsid w:val="000F39B7"/>
    <w:rsid w:val="000F4AFF"/>
    <w:rsid w:val="000F4DC4"/>
    <w:rsid w:val="000F4F59"/>
    <w:rsid w:val="000F56C6"/>
    <w:rsid w:val="000F6033"/>
    <w:rsid w:val="000F6609"/>
    <w:rsid w:val="000F6960"/>
    <w:rsid w:val="000F6A90"/>
    <w:rsid w:val="000F6B12"/>
    <w:rsid w:val="000F71C4"/>
    <w:rsid w:val="000F7A76"/>
    <w:rsid w:val="000FB3D7"/>
    <w:rsid w:val="00100CD6"/>
    <w:rsid w:val="001012BF"/>
    <w:rsid w:val="00101721"/>
    <w:rsid w:val="00101871"/>
    <w:rsid w:val="00102358"/>
    <w:rsid w:val="00102F54"/>
    <w:rsid w:val="001033AB"/>
    <w:rsid w:val="00103408"/>
    <w:rsid w:val="00103ED3"/>
    <w:rsid w:val="001044AF"/>
    <w:rsid w:val="00104A78"/>
    <w:rsid w:val="00104F6D"/>
    <w:rsid w:val="00105066"/>
    <w:rsid w:val="0010634A"/>
    <w:rsid w:val="00106A8B"/>
    <w:rsid w:val="001070A5"/>
    <w:rsid w:val="001072F4"/>
    <w:rsid w:val="00107F65"/>
    <w:rsid w:val="001102B4"/>
    <w:rsid w:val="001109E3"/>
    <w:rsid w:val="00110F12"/>
    <w:rsid w:val="00112301"/>
    <w:rsid w:val="0011401F"/>
    <w:rsid w:val="0011459D"/>
    <w:rsid w:val="00114A9B"/>
    <w:rsid w:val="00114F8D"/>
    <w:rsid w:val="001164ED"/>
    <w:rsid w:val="00116863"/>
    <w:rsid w:val="00116EB4"/>
    <w:rsid w:val="0011715C"/>
    <w:rsid w:val="001179E7"/>
    <w:rsid w:val="0012003B"/>
    <w:rsid w:val="0012036C"/>
    <w:rsid w:val="0012056E"/>
    <w:rsid w:val="001208AC"/>
    <w:rsid w:val="00120B5F"/>
    <w:rsid w:val="00120C1C"/>
    <w:rsid w:val="001212B1"/>
    <w:rsid w:val="00121CDA"/>
    <w:rsid w:val="00121E0A"/>
    <w:rsid w:val="00122064"/>
    <w:rsid w:val="00122827"/>
    <w:rsid w:val="00122D13"/>
    <w:rsid w:val="001231C2"/>
    <w:rsid w:val="0012341A"/>
    <w:rsid w:val="00123E82"/>
    <w:rsid w:val="0012401D"/>
    <w:rsid w:val="0012439C"/>
    <w:rsid w:val="00124DF5"/>
    <w:rsid w:val="00125A37"/>
    <w:rsid w:val="00125B37"/>
    <w:rsid w:val="00125FAD"/>
    <w:rsid w:val="00125FE9"/>
    <w:rsid w:val="001263A7"/>
    <w:rsid w:val="00126D49"/>
    <w:rsid w:val="00126F95"/>
    <w:rsid w:val="00130E23"/>
    <w:rsid w:val="001314F2"/>
    <w:rsid w:val="0013159C"/>
    <w:rsid w:val="00131601"/>
    <w:rsid w:val="00131CF4"/>
    <w:rsid w:val="00131D18"/>
    <w:rsid w:val="0013205E"/>
    <w:rsid w:val="00133DAD"/>
    <w:rsid w:val="00133DEE"/>
    <w:rsid w:val="00134225"/>
    <w:rsid w:val="0013423C"/>
    <w:rsid w:val="001342C5"/>
    <w:rsid w:val="001347FB"/>
    <w:rsid w:val="001349AE"/>
    <w:rsid w:val="00134E09"/>
    <w:rsid w:val="00134E65"/>
    <w:rsid w:val="00134E8A"/>
    <w:rsid w:val="00135008"/>
    <w:rsid w:val="00135799"/>
    <w:rsid w:val="00135A98"/>
    <w:rsid w:val="00135F4B"/>
    <w:rsid w:val="00137316"/>
    <w:rsid w:val="001373A8"/>
    <w:rsid w:val="0013781C"/>
    <w:rsid w:val="00137E82"/>
    <w:rsid w:val="001407B8"/>
    <w:rsid w:val="00140A68"/>
    <w:rsid w:val="00140B03"/>
    <w:rsid w:val="00140EFE"/>
    <w:rsid w:val="001410E8"/>
    <w:rsid w:val="00141200"/>
    <w:rsid w:val="001415B7"/>
    <w:rsid w:val="00141B04"/>
    <w:rsid w:val="00141C88"/>
    <w:rsid w:val="00141D7A"/>
    <w:rsid w:val="00142032"/>
    <w:rsid w:val="00142368"/>
    <w:rsid w:val="00142B9C"/>
    <w:rsid w:val="0014381D"/>
    <w:rsid w:val="00144E71"/>
    <w:rsid w:val="00145042"/>
    <w:rsid w:val="0014565B"/>
    <w:rsid w:val="001468BB"/>
    <w:rsid w:val="0014695D"/>
    <w:rsid w:val="00146D6A"/>
    <w:rsid w:val="00146E23"/>
    <w:rsid w:val="00146EA3"/>
    <w:rsid w:val="00147EE1"/>
    <w:rsid w:val="0015004B"/>
    <w:rsid w:val="0015011C"/>
    <w:rsid w:val="00150D3F"/>
    <w:rsid w:val="00150E2C"/>
    <w:rsid w:val="00150ECF"/>
    <w:rsid w:val="00151940"/>
    <w:rsid w:val="00151A34"/>
    <w:rsid w:val="001520BC"/>
    <w:rsid w:val="00152AEB"/>
    <w:rsid w:val="00153D56"/>
    <w:rsid w:val="00153EC0"/>
    <w:rsid w:val="0015565F"/>
    <w:rsid w:val="00155814"/>
    <w:rsid w:val="00156ABF"/>
    <w:rsid w:val="001570F7"/>
    <w:rsid w:val="001571FA"/>
    <w:rsid w:val="00157649"/>
    <w:rsid w:val="001576FD"/>
    <w:rsid w:val="00160426"/>
    <w:rsid w:val="00160A17"/>
    <w:rsid w:val="00160B7F"/>
    <w:rsid w:val="00160DBD"/>
    <w:rsid w:val="00161459"/>
    <w:rsid w:val="0016151F"/>
    <w:rsid w:val="001616DC"/>
    <w:rsid w:val="001619E8"/>
    <w:rsid w:val="001625A8"/>
    <w:rsid w:val="00162627"/>
    <w:rsid w:val="001630FF"/>
    <w:rsid w:val="0016364C"/>
    <w:rsid w:val="00163693"/>
    <w:rsid w:val="00163733"/>
    <w:rsid w:val="001638C4"/>
    <w:rsid w:val="00163A5B"/>
    <w:rsid w:val="00163C78"/>
    <w:rsid w:val="00163FE5"/>
    <w:rsid w:val="0016437F"/>
    <w:rsid w:val="0016461C"/>
    <w:rsid w:val="00164D00"/>
    <w:rsid w:val="00165715"/>
    <w:rsid w:val="001658D8"/>
    <w:rsid w:val="00165F30"/>
    <w:rsid w:val="001662BB"/>
    <w:rsid w:val="0016668F"/>
    <w:rsid w:val="00166C96"/>
    <w:rsid w:val="0016701A"/>
    <w:rsid w:val="001673A0"/>
    <w:rsid w:val="001673F6"/>
    <w:rsid w:val="00167CC7"/>
    <w:rsid w:val="00167CDB"/>
    <w:rsid w:val="00167F9B"/>
    <w:rsid w:val="00170F81"/>
    <w:rsid w:val="00171189"/>
    <w:rsid w:val="001714F9"/>
    <w:rsid w:val="00171667"/>
    <w:rsid w:val="00171952"/>
    <w:rsid w:val="00171C89"/>
    <w:rsid w:val="00172055"/>
    <w:rsid w:val="00172ED0"/>
    <w:rsid w:val="001736A6"/>
    <w:rsid w:val="00173733"/>
    <w:rsid w:val="0017373B"/>
    <w:rsid w:val="00174797"/>
    <w:rsid w:val="0017513B"/>
    <w:rsid w:val="00175522"/>
    <w:rsid w:val="001760E6"/>
    <w:rsid w:val="0017616A"/>
    <w:rsid w:val="001761AA"/>
    <w:rsid w:val="0017620B"/>
    <w:rsid w:val="001767B6"/>
    <w:rsid w:val="001768F0"/>
    <w:rsid w:val="001769C2"/>
    <w:rsid w:val="0017727C"/>
    <w:rsid w:val="00177A5F"/>
    <w:rsid w:val="001813E0"/>
    <w:rsid w:val="001815C7"/>
    <w:rsid w:val="00181B22"/>
    <w:rsid w:val="00181D9D"/>
    <w:rsid w:val="00181F51"/>
    <w:rsid w:val="001821E8"/>
    <w:rsid w:val="00182A0A"/>
    <w:rsid w:val="00182E58"/>
    <w:rsid w:val="00183E2C"/>
    <w:rsid w:val="0018430B"/>
    <w:rsid w:val="001847A0"/>
    <w:rsid w:val="00184AE6"/>
    <w:rsid w:val="00184C4C"/>
    <w:rsid w:val="00184CB4"/>
    <w:rsid w:val="001850E8"/>
    <w:rsid w:val="00185F1D"/>
    <w:rsid w:val="00186148"/>
    <w:rsid w:val="001862E8"/>
    <w:rsid w:val="00186749"/>
    <w:rsid w:val="00186816"/>
    <w:rsid w:val="001877B4"/>
    <w:rsid w:val="00187FA4"/>
    <w:rsid w:val="001907AE"/>
    <w:rsid w:val="00190A7F"/>
    <w:rsid w:val="0019107D"/>
    <w:rsid w:val="00191265"/>
    <w:rsid w:val="0019175C"/>
    <w:rsid w:val="0019175E"/>
    <w:rsid w:val="001918EC"/>
    <w:rsid w:val="0019201A"/>
    <w:rsid w:val="0019276B"/>
    <w:rsid w:val="00193176"/>
    <w:rsid w:val="001939DD"/>
    <w:rsid w:val="00193D80"/>
    <w:rsid w:val="00194054"/>
    <w:rsid w:val="00194080"/>
    <w:rsid w:val="0019446E"/>
    <w:rsid w:val="00194E2D"/>
    <w:rsid w:val="0019511C"/>
    <w:rsid w:val="00195341"/>
    <w:rsid w:val="00195410"/>
    <w:rsid w:val="001954A2"/>
    <w:rsid w:val="00195ACB"/>
    <w:rsid w:val="00195B39"/>
    <w:rsid w:val="00195D08"/>
    <w:rsid w:val="00196872"/>
    <w:rsid w:val="0019729F"/>
    <w:rsid w:val="00197AD7"/>
    <w:rsid w:val="001A0581"/>
    <w:rsid w:val="001A0588"/>
    <w:rsid w:val="001A058F"/>
    <w:rsid w:val="001A06CF"/>
    <w:rsid w:val="001A0F94"/>
    <w:rsid w:val="001A13BC"/>
    <w:rsid w:val="001A1823"/>
    <w:rsid w:val="001A1C26"/>
    <w:rsid w:val="001A339C"/>
    <w:rsid w:val="001A38AD"/>
    <w:rsid w:val="001A3947"/>
    <w:rsid w:val="001A434D"/>
    <w:rsid w:val="001A43B2"/>
    <w:rsid w:val="001A4BF1"/>
    <w:rsid w:val="001A513D"/>
    <w:rsid w:val="001A5AFD"/>
    <w:rsid w:val="001A5B26"/>
    <w:rsid w:val="001A6181"/>
    <w:rsid w:val="001B027A"/>
    <w:rsid w:val="001B07D5"/>
    <w:rsid w:val="001B1216"/>
    <w:rsid w:val="001B15E9"/>
    <w:rsid w:val="001B2130"/>
    <w:rsid w:val="001B2414"/>
    <w:rsid w:val="001B2697"/>
    <w:rsid w:val="001B26CC"/>
    <w:rsid w:val="001B2841"/>
    <w:rsid w:val="001B2A0E"/>
    <w:rsid w:val="001B3585"/>
    <w:rsid w:val="001B417B"/>
    <w:rsid w:val="001B4450"/>
    <w:rsid w:val="001B4967"/>
    <w:rsid w:val="001B53BB"/>
    <w:rsid w:val="001B618F"/>
    <w:rsid w:val="001B61E2"/>
    <w:rsid w:val="001B627B"/>
    <w:rsid w:val="001B6716"/>
    <w:rsid w:val="001B6BE9"/>
    <w:rsid w:val="001B6E21"/>
    <w:rsid w:val="001B70A6"/>
    <w:rsid w:val="001B752F"/>
    <w:rsid w:val="001C0260"/>
    <w:rsid w:val="001C0522"/>
    <w:rsid w:val="001C09BF"/>
    <w:rsid w:val="001C0BC3"/>
    <w:rsid w:val="001C10F8"/>
    <w:rsid w:val="001C113C"/>
    <w:rsid w:val="001C17B8"/>
    <w:rsid w:val="001C2047"/>
    <w:rsid w:val="001C21EE"/>
    <w:rsid w:val="001C2BAB"/>
    <w:rsid w:val="001C2DC1"/>
    <w:rsid w:val="001C33CB"/>
    <w:rsid w:val="001C3549"/>
    <w:rsid w:val="001C3E8D"/>
    <w:rsid w:val="001C4641"/>
    <w:rsid w:val="001C50B1"/>
    <w:rsid w:val="001C5FC1"/>
    <w:rsid w:val="001C654C"/>
    <w:rsid w:val="001C6709"/>
    <w:rsid w:val="001C6D1C"/>
    <w:rsid w:val="001D0BE2"/>
    <w:rsid w:val="001D2E94"/>
    <w:rsid w:val="001D3D07"/>
    <w:rsid w:val="001D4281"/>
    <w:rsid w:val="001D452E"/>
    <w:rsid w:val="001D4CAF"/>
    <w:rsid w:val="001D50BF"/>
    <w:rsid w:val="001D51A4"/>
    <w:rsid w:val="001D5569"/>
    <w:rsid w:val="001D627C"/>
    <w:rsid w:val="001D6742"/>
    <w:rsid w:val="001D78E7"/>
    <w:rsid w:val="001D7B75"/>
    <w:rsid w:val="001D7D66"/>
    <w:rsid w:val="001E018A"/>
    <w:rsid w:val="001E0A84"/>
    <w:rsid w:val="001E0A98"/>
    <w:rsid w:val="001E0E1C"/>
    <w:rsid w:val="001E116D"/>
    <w:rsid w:val="001E1265"/>
    <w:rsid w:val="001E1794"/>
    <w:rsid w:val="001E1A35"/>
    <w:rsid w:val="001E1C19"/>
    <w:rsid w:val="001E2088"/>
    <w:rsid w:val="001E21F9"/>
    <w:rsid w:val="001E26A1"/>
    <w:rsid w:val="001E2BDF"/>
    <w:rsid w:val="001E36A1"/>
    <w:rsid w:val="001E4202"/>
    <w:rsid w:val="001E4255"/>
    <w:rsid w:val="001E4CD9"/>
    <w:rsid w:val="001E4EB0"/>
    <w:rsid w:val="001E503B"/>
    <w:rsid w:val="001E51CC"/>
    <w:rsid w:val="001E5C37"/>
    <w:rsid w:val="001E5FD4"/>
    <w:rsid w:val="001E7164"/>
    <w:rsid w:val="001E74D0"/>
    <w:rsid w:val="001E7B40"/>
    <w:rsid w:val="001E7BA2"/>
    <w:rsid w:val="001F0460"/>
    <w:rsid w:val="001F053A"/>
    <w:rsid w:val="001F08A6"/>
    <w:rsid w:val="001F0B4E"/>
    <w:rsid w:val="001F0D2D"/>
    <w:rsid w:val="001F0EE3"/>
    <w:rsid w:val="001F0FF5"/>
    <w:rsid w:val="001F13ED"/>
    <w:rsid w:val="001F212B"/>
    <w:rsid w:val="001F2467"/>
    <w:rsid w:val="001F32B5"/>
    <w:rsid w:val="001F38FE"/>
    <w:rsid w:val="001F3F37"/>
    <w:rsid w:val="001F40BF"/>
    <w:rsid w:val="001F419C"/>
    <w:rsid w:val="001F43C6"/>
    <w:rsid w:val="001F43F7"/>
    <w:rsid w:val="001F5759"/>
    <w:rsid w:val="001F5A7D"/>
    <w:rsid w:val="001F624F"/>
    <w:rsid w:val="001F6B47"/>
    <w:rsid w:val="001F71CD"/>
    <w:rsid w:val="001F779A"/>
    <w:rsid w:val="001F7E29"/>
    <w:rsid w:val="002000B4"/>
    <w:rsid w:val="00200E09"/>
    <w:rsid w:val="00201512"/>
    <w:rsid w:val="00202184"/>
    <w:rsid w:val="00202C9D"/>
    <w:rsid w:val="00202D0B"/>
    <w:rsid w:val="00202DF9"/>
    <w:rsid w:val="00202E42"/>
    <w:rsid w:val="0020357E"/>
    <w:rsid w:val="00203B17"/>
    <w:rsid w:val="00203F4C"/>
    <w:rsid w:val="002047C3"/>
    <w:rsid w:val="00204F4B"/>
    <w:rsid w:val="002050CA"/>
    <w:rsid w:val="00205490"/>
    <w:rsid w:val="0020556D"/>
    <w:rsid w:val="00205575"/>
    <w:rsid w:val="00206246"/>
    <w:rsid w:val="0020634F"/>
    <w:rsid w:val="002069D1"/>
    <w:rsid w:val="00206D83"/>
    <w:rsid w:val="00206F8F"/>
    <w:rsid w:val="00207012"/>
    <w:rsid w:val="00207480"/>
    <w:rsid w:val="0020781A"/>
    <w:rsid w:val="00207B52"/>
    <w:rsid w:val="00207D2A"/>
    <w:rsid w:val="00207D81"/>
    <w:rsid w:val="00210724"/>
    <w:rsid w:val="00211436"/>
    <w:rsid w:val="002125A2"/>
    <w:rsid w:val="00212667"/>
    <w:rsid w:val="002128BC"/>
    <w:rsid w:val="002129BD"/>
    <w:rsid w:val="00214213"/>
    <w:rsid w:val="002147FA"/>
    <w:rsid w:val="002148DB"/>
    <w:rsid w:val="00214CBE"/>
    <w:rsid w:val="002150C9"/>
    <w:rsid w:val="00215584"/>
    <w:rsid w:val="00215A8B"/>
    <w:rsid w:val="00217030"/>
    <w:rsid w:val="00217368"/>
    <w:rsid w:val="002175CC"/>
    <w:rsid w:val="00217B72"/>
    <w:rsid w:val="00220762"/>
    <w:rsid w:val="0022099D"/>
    <w:rsid w:val="00220A40"/>
    <w:rsid w:val="00220CC2"/>
    <w:rsid w:val="0022188E"/>
    <w:rsid w:val="0022192C"/>
    <w:rsid w:val="002219CC"/>
    <w:rsid w:val="00222533"/>
    <w:rsid w:val="002227BA"/>
    <w:rsid w:val="002237B8"/>
    <w:rsid w:val="00224165"/>
    <w:rsid w:val="002258D8"/>
    <w:rsid w:val="002258DE"/>
    <w:rsid w:val="00225A23"/>
    <w:rsid w:val="002262FA"/>
    <w:rsid w:val="00226719"/>
    <w:rsid w:val="00226A5D"/>
    <w:rsid w:val="00226D66"/>
    <w:rsid w:val="00227099"/>
    <w:rsid w:val="00227571"/>
    <w:rsid w:val="0022766C"/>
    <w:rsid w:val="0022782D"/>
    <w:rsid w:val="00230168"/>
    <w:rsid w:val="0023027A"/>
    <w:rsid w:val="00230C92"/>
    <w:rsid w:val="0023196F"/>
    <w:rsid w:val="00231AF4"/>
    <w:rsid w:val="002320C1"/>
    <w:rsid w:val="0023256D"/>
    <w:rsid w:val="00232C81"/>
    <w:rsid w:val="0023382E"/>
    <w:rsid w:val="00233F0E"/>
    <w:rsid w:val="00234011"/>
    <w:rsid w:val="00234743"/>
    <w:rsid w:val="00234DB9"/>
    <w:rsid w:val="002350AE"/>
    <w:rsid w:val="00235372"/>
    <w:rsid w:val="00235A9C"/>
    <w:rsid w:val="00235BCB"/>
    <w:rsid w:val="00235CD1"/>
    <w:rsid w:val="00235FE4"/>
    <w:rsid w:val="0023675F"/>
    <w:rsid w:val="00236919"/>
    <w:rsid w:val="00237001"/>
    <w:rsid w:val="002372FF"/>
    <w:rsid w:val="002373EF"/>
    <w:rsid w:val="00240053"/>
    <w:rsid w:val="002402AE"/>
    <w:rsid w:val="00240454"/>
    <w:rsid w:val="002408BD"/>
    <w:rsid w:val="002417B0"/>
    <w:rsid w:val="002419AE"/>
    <w:rsid w:val="002419FC"/>
    <w:rsid w:val="0024250A"/>
    <w:rsid w:val="0024368A"/>
    <w:rsid w:val="00243BC2"/>
    <w:rsid w:val="00243E4C"/>
    <w:rsid w:val="00244B27"/>
    <w:rsid w:val="00244B75"/>
    <w:rsid w:val="00245246"/>
    <w:rsid w:val="00245E0A"/>
    <w:rsid w:val="00245F5D"/>
    <w:rsid w:val="002465BF"/>
    <w:rsid w:val="002466E9"/>
    <w:rsid w:val="00246723"/>
    <w:rsid w:val="002467F2"/>
    <w:rsid w:val="00246D01"/>
    <w:rsid w:val="00246EE4"/>
    <w:rsid w:val="0024761A"/>
    <w:rsid w:val="0024763A"/>
    <w:rsid w:val="00247D14"/>
    <w:rsid w:val="00247E0F"/>
    <w:rsid w:val="0025069D"/>
    <w:rsid w:val="002509A7"/>
    <w:rsid w:val="002514D1"/>
    <w:rsid w:val="002521B2"/>
    <w:rsid w:val="002522FA"/>
    <w:rsid w:val="00252875"/>
    <w:rsid w:val="00252B17"/>
    <w:rsid w:val="002536A2"/>
    <w:rsid w:val="0025438D"/>
    <w:rsid w:val="00255B70"/>
    <w:rsid w:val="00256C72"/>
    <w:rsid w:val="00256EA9"/>
    <w:rsid w:val="0025728D"/>
    <w:rsid w:val="00260B75"/>
    <w:rsid w:val="00261359"/>
    <w:rsid w:val="00261C4A"/>
    <w:rsid w:val="00262B1B"/>
    <w:rsid w:val="00262CA4"/>
    <w:rsid w:val="00264399"/>
    <w:rsid w:val="00264862"/>
    <w:rsid w:val="002653BB"/>
    <w:rsid w:val="002657A0"/>
    <w:rsid w:val="002658F0"/>
    <w:rsid w:val="00265C18"/>
    <w:rsid w:val="00265D0D"/>
    <w:rsid w:val="00265FBD"/>
    <w:rsid w:val="002662E2"/>
    <w:rsid w:val="00266BA9"/>
    <w:rsid w:val="002677A7"/>
    <w:rsid w:val="002700B0"/>
    <w:rsid w:val="002706CC"/>
    <w:rsid w:val="002706D6"/>
    <w:rsid w:val="00270742"/>
    <w:rsid w:val="00270C45"/>
    <w:rsid w:val="00271353"/>
    <w:rsid w:val="00271BF8"/>
    <w:rsid w:val="00272031"/>
    <w:rsid w:val="00272148"/>
    <w:rsid w:val="00272538"/>
    <w:rsid w:val="002726CD"/>
    <w:rsid w:val="002726EA"/>
    <w:rsid w:val="002728F2"/>
    <w:rsid w:val="00272A28"/>
    <w:rsid w:val="00272BAF"/>
    <w:rsid w:val="00272D4A"/>
    <w:rsid w:val="002730D5"/>
    <w:rsid w:val="00273810"/>
    <w:rsid w:val="00273D62"/>
    <w:rsid w:val="00274698"/>
    <w:rsid w:val="002746CB"/>
    <w:rsid w:val="00274FA9"/>
    <w:rsid w:val="00274FD8"/>
    <w:rsid w:val="002756B8"/>
    <w:rsid w:val="00275ADA"/>
    <w:rsid w:val="00276635"/>
    <w:rsid w:val="00276773"/>
    <w:rsid w:val="002772E5"/>
    <w:rsid w:val="002778B1"/>
    <w:rsid w:val="00280149"/>
    <w:rsid w:val="00280216"/>
    <w:rsid w:val="0028090E"/>
    <w:rsid w:val="00280C4E"/>
    <w:rsid w:val="00280CDA"/>
    <w:rsid w:val="00281933"/>
    <w:rsid w:val="00281B09"/>
    <w:rsid w:val="00283985"/>
    <w:rsid w:val="0028425C"/>
    <w:rsid w:val="0028432D"/>
    <w:rsid w:val="00284629"/>
    <w:rsid w:val="00284E06"/>
    <w:rsid w:val="00284EFE"/>
    <w:rsid w:val="0028512C"/>
    <w:rsid w:val="00285405"/>
    <w:rsid w:val="0028547B"/>
    <w:rsid w:val="002864AF"/>
    <w:rsid w:val="00286CC3"/>
    <w:rsid w:val="002876C2"/>
    <w:rsid w:val="00287FA0"/>
    <w:rsid w:val="00287FE6"/>
    <w:rsid w:val="002901C0"/>
    <w:rsid w:val="0029107C"/>
    <w:rsid w:val="0029150A"/>
    <w:rsid w:val="00291566"/>
    <w:rsid w:val="00291CB3"/>
    <w:rsid w:val="0029278E"/>
    <w:rsid w:val="002930CC"/>
    <w:rsid w:val="0029341A"/>
    <w:rsid w:val="00293444"/>
    <w:rsid w:val="00293516"/>
    <w:rsid w:val="0029386B"/>
    <w:rsid w:val="00294027"/>
    <w:rsid w:val="0029422E"/>
    <w:rsid w:val="00294BE0"/>
    <w:rsid w:val="002954B0"/>
    <w:rsid w:val="00295A2F"/>
    <w:rsid w:val="00295C92"/>
    <w:rsid w:val="00295F4C"/>
    <w:rsid w:val="0029608C"/>
    <w:rsid w:val="00296ECB"/>
    <w:rsid w:val="002971D8"/>
    <w:rsid w:val="00297353"/>
    <w:rsid w:val="0029737B"/>
    <w:rsid w:val="0029743F"/>
    <w:rsid w:val="00297ABF"/>
    <w:rsid w:val="002A0598"/>
    <w:rsid w:val="002A0818"/>
    <w:rsid w:val="002A13E2"/>
    <w:rsid w:val="002A1823"/>
    <w:rsid w:val="002A1A95"/>
    <w:rsid w:val="002A283B"/>
    <w:rsid w:val="002A2A59"/>
    <w:rsid w:val="002A3A89"/>
    <w:rsid w:val="002A3C40"/>
    <w:rsid w:val="002A3E1F"/>
    <w:rsid w:val="002A49F0"/>
    <w:rsid w:val="002A4F1E"/>
    <w:rsid w:val="002A53ED"/>
    <w:rsid w:val="002A669B"/>
    <w:rsid w:val="002A7179"/>
    <w:rsid w:val="002A7B54"/>
    <w:rsid w:val="002A7B5E"/>
    <w:rsid w:val="002A7E00"/>
    <w:rsid w:val="002B0982"/>
    <w:rsid w:val="002B0B95"/>
    <w:rsid w:val="002B1487"/>
    <w:rsid w:val="002B18F4"/>
    <w:rsid w:val="002B253D"/>
    <w:rsid w:val="002B30F4"/>
    <w:rsid w:val="002B32D6"/>
    <w:rsid w:val="002B3603"/>
    <w:rsid w:val="002B39F2"/>
    <w:rsid w:val="002B3B79"/>
    <w:rsid w:val="002B44E6"/>
    <w:rsid w:val="002B4A58"/>
    <w:rsid w:val="002B5FB7"/>
    <w:rsid w:val="002B645B"/>
    <w:rsid w:val="002B64AD"/>
    <w:rsid w:val="002B6F00"/>
    <w:rsid w:val="002C11D8"/>
    <w:rsid w:val="002C1831"/>
    <w:rsid w:val="002C1C40"/>
    <w:rsid w:val="002C1CC6"/>
    <w:rsid w:val="002C1D89"/>
    <w:rsid w:val="002C1F16"/>
    <w:rsid w:val="002C2729"/>
    <w:rsid w:val="002C2BA9"/>
    <w:rsid w:val="002C30B9"/>
    <w:rsid w:val="002C386F"/>
    <w:rsid w:val="002C3A6B"/>
    <w:rsid w:val="002C4944"/>
    <w:rsid w:val="002C4991"/>
    <w:rsid w:val="002C4B32"/>
    <w:rsid w:val="002C4FC6"/>
    <w:rsid w:val="002C5343"/>
    <w:rsid w:val="002C61A1"/>
    <w:rsid w:val="002C6467"/>
    <w:rsid w:val="002C6C6A"/>
    <w:rsid w:val="002C7108"/>
    <w:rsid w:val="002C736C"/>
    <w:rsid w:val="002C7915"/>
    <w:rsid w:val="002C7AF6"/>
    <w:rsid w:val="002D0212"/>
    <w:rsid w:val="002D03CD"/>
    <w:rsid w:val="002D0745"/>
    <w:rsid w:val="002D08C9"/>
    <w:rsid w:val="002D0FA8"/>
    <w:rsid w:val="002D13CF"/>
    <w:rsid w:val="002D1FE7"/>
    <w:rsid w:val="002D21F0"/>
    <w:rsid w:val="002D26FF"/>
    <w:rsid w:val="002D297B"/>
    <w:rsid w:val="002D2BC3"/>
    <w:rsid w:val="002D2BE1"/>
    <w:rsid w:val="002D39E3"/>
    <w:rsid w:val="002D3E16"/>
    <w:rsid w:val="002D3EED"/>
    <w:rsid w:val="002D3FAD"/>
    <w:rsid w:val="002D42D7"/>
    <w:rsid w:val="002D5266"/>
    <w:rsid w:val="002D5283"/>
    <w:rsid w:val="002D5EE9"/>
    <w:rsid w:val="002D5F6E"/>
    <w:rsid w:val="002D603D"/>
    <w:rsid w:val="002D605A"/>
    <w:rsid w:val="002D62CE"/>
    <w:rsid w:val="002D64D3"/>
    <w:rsid w:val="002D650F"/>
    <w:rsid w:val="002D66A1"/>
    <w:rsid w:val="002D6B47"/>
    <w:rsid w:val="002D6E4B"/>
    <w:rsid w:val="002D7107"/>
    <w:rsid w:val="002D77B7"/>
    <w:rsid w:val="002D7D38"/>
    <w:rsid w:val="002E0104"/>
    <w:rsid w:val="002E02F7"/>
    <w:rsid w:val="002E048F"/>
    <w:rsid w:val="002E0641"/>
    <w:rsid w:val="002E0656"/>
    <w:rsid w:val="002E167A"/>
    <w:rsid w:val="002E1D39"/>
    <w:rsid w:val="002E1F45"/>
    <w:rsid w:val="002E243F"/>
    <w:rsid w:val="002E2E10"/>
    <w:rsid w:val="002E4A58"/>
    <w:rsid w:val="002E4E6B"/>
    <w:rsid w:val="002E651B"/>
    <w:rsid w:val="002E659A"/>
    <w:rsid w:val="002E6EF7"/>
    <w:rsid w:val="002E7030"/>
    <w:rsid w:val="002E7292"/>
    <w:rsid w:val="002E7440"/>
    <w:rsid w:val="002E7FC2"/>
    <w:rsid w:val="002F0400"/>
    <w:rsid w:val="002F053A"/>
    <w:rsid w:val="002F06EE"/>
    <w:rsid w:val="002F0D74"/>
    <w:rsid w:val="002F0D97"/>
    <w:rsid w:val="002F1518"/>
    <w:rsid w:val="002F1B87"/>
    <w:rsid w:val="002F1DF4"/>
    <w:rsid w:val="002F20BB"/>
    <w:rsid w:val="002F2A2B"/>
    <w:rsid w:val="002F2BE2"/>
    <w:rsid w:val="002F2E06"/>
    <w:rsid w:val="002F3084"/>
    <w:rsid w:val="002F3C88"/>
    <w:rsid w:val="002F404E"/>
    <w:rsid w:val="002F4187"/>
    <w:rsid w:val="002F45D3"/>
    <w:rsid w:val="002F48C7"/>
    <w:rsid w:val="002F5246"/>
    <w:rsid w:val="002F5E3D"/>
    <w:rsid w:val="002F6698"/>
    <w:rsid w:val="002F694B"/>
    <w:rsid w:val="002F6B82"/>
    <w:rsid w:val="002F6DC9"/>
    <w:rsid w:val="002F7191"/>
    <w:rsid w:val="002F7320"/>
    <w:rsid w:val="002F76E0"/>
    <w:rsid w:val="002F7CCD"/>
    <w:rsid w:val="0030005E"/>
    <w:rsid w:val="003004B9"/>
    <w:rsid w:val="00300524"/>
    <w:rsid w:val="00300865"/>
    <w:rsid w:val="00300BCF"/>
    <w:rsid w:val="00301038"/>
    <w:rsid w:val="0030106C"/>
    <w:rsid w:val="00301134"/>
    <w:rsid w:val="00301164"/>
    <w:rsid w:val="00301E69"/>
    <w:rsid w:val="00301EB2"/>
    <w:rsid w:val="00301FA3"/>
    <w:rsid w:val="003029F6"/>
    <w:rsid w:val="0030302E"/>
    <w:rsid w:val="003035AD"/>
    <w:rsid w:val="003038F4"/>
    <w:rsid w:val="00304ABB"/>
    <w:rsid w:val="00304CC1"/>
    <w:rsid w:val="00305191"/>
    <w:rsid w:val="003052C1"/>
    <w:rsid w:val="00305695"/>
    <w:rsid w:val="003056A3"/>
    <w:rsid w:val="0030573A"/>
    <w:rsid w:val="00305AB6"/>
    <w:rsid w:val="00305EDF"/>
    <w:rsid w:val="00306C75"/>
    <w:rsid w:val="00307578"/>
    <w:rsid w:val="00307CF1"/>
    <w:rsid w:val="00307DD1"/>
    <w:rsid w:val="00307E0C"/>
    <w:rsid w:val="00307F34"/>
    <w:rsid w:val="00310450"/>
    <w:rsid w:val="00310524"/>
    <w:rsid w:val="00310649"/>
    <w:rsid w:val="00310A67"/>
    <w:rsid w:val="00310F89"/>
    <w:rsid w:val="00311123"/>
    <w:rsid w:val="00311367"/>
    <w:rsid w:val="0031143F"/>
    <w:rsid w:val="00311567"/>
    <w:rsid w:val="0031163F"/>
    <w:rsid w:val="00311DCC"/>
    <w:rsid w:val="00312CBE"/>
    <w:rsid w:val="003130CB"/>
    <w:rsid w:val="00313254"/>
    <w:rsid w:val="0031362D"/>
    <w:rsid w:val="00313ED1"/>
    <w:rsid w:val="00315803"/>
    <w:rsid w:val="00315963"/>
    <w:rsid w:val="003164D8"/>
    <w:rsid w:val="003165FE"/>
    <w:rsid w:val="00317472"/>
    <w:rsid w:val="00317559"/>
    <w:rsid w:val="0032008B"/>
    <w:rsid w:val="003204EB"/>
    <w:rsid w:val="00321B07"/>
    <w:rsid w:val="0032282E"/>
    <w:rsid w:val="00322CF4"/>
    <w:rsid w:val="003232E8"/>
    <w:rsid w:val="00324186"/>
    <w:rsid w:val="00324F37"/>
    <w:rsid w:val="00324F66"/>
    <w:rsid w:val="00325038"/>
    <w:rsid w:val="0032593E"/>
    <w:rsid w:val="00325E70"/>
    <w:rsid w:val="00326B50"/>
    <w:rsid w:val="00327A77"/>
    <w:rsid w:val="00327BCB"/>
    <w:rsid w:val="00327C68"/>
    <w:rsid w:val="00327F59"/>
    <w:rsid w:val="00330065"/>
    <w:rsid w:val="00330C9A"/>
    <w:rsid w:val="00331006"/>
    <w:rsid w:val="003310BB"/>
    <w:rsid w:val="00331325"/>
    <w:rsid w:val="00331DB8"/>
    <w:rsid w:val="00331F12"/>
    <w:rsid w:val="003325B5"/>
    <w:rsid w:val="003328CE"/>
    <w:rsid w:val="00332908"/>
    <w:rsid w:val="00332B68"/>
    <w:rsid w:val="003332BD"/>
    <w:rsid w:val="00333AC9"/>
    <w:rsid w:val="00333C44"/>
    <w:rsid w:val="00334192"/>
    <w:rsid w:val="00334282"/>
    <w:rsid w:val="003344F9"/>
    <w:rsid w:val="0033497A"/>
    <w:rsid w:val="00335229"/>
    <w:rsid w:val="00335D64"/>
    <w:rsid w:val="00335FFB"/>
    <w:rsid w:val="003366F0"/>
    <w:rsid w:val="00336983"/>
    <w:rsid w:val="003372B6"/>
    <w:rsid w:val="00337A94"/>
    <w:rsid w:val="00337C09"/>
    <w:rsid w:val="00337FD6"/>
    <w:rsid w:val="0034096E"/>
    <w:rsid w:val="00341A9A"/>
    <w:rsid w:val="003424CA"/>
    <w:rsid w:val="00342817"/>
    <w:rsid w:val="003429B4"/>
    <w:rsid w:val="00342AC0"/>
    <w:rsid w:val="00342AD1"/>
    <w:rsid w:val="00342D94"/>
    <w:rsid w:val="00342F9B"/>
    <w:rsid w:val="0034347F"/>
    <w:rsid w:val="00343EF7"/>
    <w:rsid w:val="00344A8A"/>
    <w:rsid w:val="00344D91"/>
    <w:rsid w:val="0034517A"/>
    <w:rsid w:val="003453ED"/>
    <w:rsid w:val="0034604D"/>
    <w:rsid w:val="00346A49"/>
    <w:rsid w:val="00347568"/>
    <w:rsid w:val="00347675"/>
    <w:rsid w:val="00347F05"/>
    <w:rsid w:val="0035129E"/>
    <w:rsid w:val="00351B25"/>
    <w:rsid w:val="00351F3B"/>
    <w:rsid w:val="00351FE4"/>
    <w:rsid w:val="003520E5"/>
    <w:rsid w:val="00352E7C"/>
    <w:rsid w:val="003531B9"/>
    <w:rsid w:val="00353DE1"/>
    <w:rsid w:val="00354381"/>
    <w:rsid w:val="003545DC"/>
    <w:rsid w:val="00354647"/>
    <w:rsid w:val="00354799"/>
    <w:rsid w:val="003547FC"/>
    <w:rsid w:val="00355A43"/>
    <w:rsid w:val="00355A96"/>
    <w:rsid w:val="00355C2D"/>
    <w:rsid w:val="00355C39"/>
    <w:rsid w:val="0035734D"/>
    <w:rsid w:val="00357A6A"/>
    <w:rsid w:val="00357AA6"/>
    <w:rsid w:val="00360036"/>
    <w:rsid w:val="0036066E"/>
    <w:rsid w:val="00361035"/>
    <w:rsid w:val="00361488"/>
    <w:rsid w:val="003636E2"/>
    <w:rsid w:val="0036389D"/>
    <w:rsid w:val="00363BCC"/>
    <w:rsid w:val="00363D38"/>
    <w:rsid w:val="003645C7"/>
    <w:rsid w:val="003651A5"/>
    <w:rsid w:val="003652E8"/>
    <w:rsid w:val="00365618"/>
    <w:rsid w:val="003658D8"/>
    <w:rsid w:val="0036609E"/>
    <w:rsid w:val="0036660C"/>
    <w:rsid w:val="003678FB"/>
    <w:rsid w:val="003709AC"/>
    <w:rsid w:val="00370FC8"/>
    <w:rsid w:val="00371300"/>
    <w:rsid w:val="003716BF"/>
    <w:rsid w:val="00371899"/>
    <w:rsid w:val="00371A3E"/>
    <w:rsid w:val="00371FB3"/>
    <w:rsid w:val="003728CC"/>
    <w:rsid w:val="003729F0"/>
    <w:rsid w:val="00373641"/>
    <w:rsid w:val="003736AA"/>
    <w:rsid w:val="003739B2"/>
    <w:rsid w:val="00374296"/>
    <w:rsid w:val="00374D01"/>
    <w:rsid w:val="00374DA7"/>
    <w:rsid w:val="0037522E"/>
    <w:rsid w:val="0037530C"/>
    <w:rsid w:val="00376417"/>
    <w:rsid w:val="00376497"/>
    <w:rsid w:val="00376729"/>
    <w:rsid w:val="00376B16"/>
    <w:rsid w:val="003779CD"/>
    <w:rsid w:val="003800BA"/>
    <w:rsid w:val="00380C84"/>
    <w:rsid w:val="00380D80"/>
    <w:rsid w:val="00380D88"/>
    <w:rsid w:val="003812E3"/>
    <w:rsid w:val="0038220B"/>
    <w:rsid w:val="0038362C"/>
    <w:rsid w:val="00383D9F"/>
    <w:rsid w:val="00385685"/>
    <w:rsid w:val="00385880"/>
    <w:rsid w:val="00386132"/>
    <w:rsid w:val="00386486"/>
    <w:rsid w:val="00386B4C"/>
    <w:rsid w:val="00387A0B"/>
    <w:rsid w:val="00387BAC"/>
    <w:rsid w:val="003904BE"/>
    <w:rsid w:val="0039140A"/>
    <w:rsid w:val="00391C94"/>
    <w:rsid w:val="00391FDC"/>
    <w:rsid w:val="00392E2B"/>
    <w:rsid w:val="00393773"/>
    <w:rsid w:val="00394009"/>
    <w:rsid w:val="003944E7"/>
    <w:rsid w:val="00395518"/>
    <w:rsid w:val="003960C8"/>
    <w:rsid w:val="00396519"/>
    <w:rsid w:val="00396882"/>
    <w:rsid w:val="00397678"/>
    <w:rsid w:val="003A065B"/>
    <w:rsid w:val="003A0C59"/>
    <w:rsid w:val="003A0C87"/>
    <w:rsid w:val="003A0D3B"/>
    <w:rsid w:val="003A1091"/>
    <w:rsid w:val="003A1192"/>
    <w:rsid w:val="003A14FB"/>
    <w:rsid w:val="003A19B2"/>
    <w:rsid w:val="003A1B71"/>
    <w:rsid w:val="003A271F"/>
    <w:rsid w:val="003A2BA4"/>
    <w:rsid w:val="003A2BA9"/>
    <w:rsid w:val="003A2C71"/>
    <w:rsid w:val="003A2DAB"/>
    <w:rsid w:val="003A48D5"/>
    <w:rsid w:val="003A4CDD"/>
    <w:rsid w:val="003A5096"/>
    <w:rsid w:val="003A5673"/>
    <w:rsid w:val="003A56FD"/>
    <w:rsid w:val="003A5706"/>
    <w:rsid w:val="003A5D06"/>
    <w:rsid w:val="003A5D1A"/>
    <w:rsid w:val="003A6973"/>
    <w:rsid w:val="003A6A5C"/>
    <w:rsid w:val="003A6EF1"/>
    <w:rsid w:val="003A72E9"/>
    <w:rsid w:val="003A79B2"/>
    <w:rsid w:val="003A7DB5"/>
    <w:rsid w:val="003A7E69"/>
    <w:rsid w:val="003A7F51"/>
    <w:rsid w:val="003B0C33"/>
    <w:rsid w:val="003B1366"/>
    <w:rsid w:val="003B17AE"/>
    <w:rsid w:val="003B241E"/>
    <w:rsid w:val="003B2D83"/>
    <w:rsid w:val="003B4048"/>
    <w:rsid w:val="003B5195"/>
    <w:rsid w:val="003B5E36"/>
    <w:rsid w:val="003B67CC"/>
    <w:rsid w:val="003B6930"/>
    <w:rsid w:val="003B77B1"/>
    <w:rsid w:val="003C0156"/>
    <w:rsid w:val="003C04CB"/>
    <w:rsid w:val="003C06B7"/>
    <w:rsid w:val="003C10FF"/>
    <w:rsid w:val="003C2394"/>
    <w:rsid w:val="003C3BD9"/>
    <w:rsid w:val="003C4138"/>
    <w:rsid w:val="003C4376"/>
    <w:rsid w:val="003C43C6"/>
    <w:rsid w:val="003C46AE"/>
    <w:rsid w:val="003C46C6"/>
    <w:rsid w:val="003C4C38"/>
    <w:rsid w:val="003C653E"/>
    <w:rsid w:val="003C6E59"/>
    <w:rsid w:val="003C7C17"/>
    <w:rsid w:val="003D1055"/>
    <w:rsid w:val="003D217D"/>
    <w:rsid w:val="003D29E5"/>
    <w:rsid w:val="003D347C"/>
    <w:rsid w:val="003D357D"/>
    <w:rsid w:val="003D36AD"/>
    <w:rsid w:val="003D4353"/>
    <w:rsid w:val="003D4A66"/>
    <w:rsid w:val="003D5582"/>
    <w:rsid w:val="003D69B7"/>
    <w:rsid w:val="003D6ED8"/>
    <w:rsid w:val="003D7B7B"/>
    <w:rsid w:val="003D7BBB"/>
    <w:rsid w:val="003E0144"/>
    <w:rsid w:val="003E039B"/>
    <w:rsid w:val="003E0BC9"/>
    <w:rsid w:val="003E1609"/>
    <w:rsid w:val="003E1685"/>
    <w:rsid w:val="003E1BD8"/>
    <w:rsid w:val="003E1F33"/>
    <w:rsid w:val="003E23F4"/>
    <w:rsid w:val="003E2DA5"/>
    <w:rsid w:val="003E3869"/>
    <w:rsid w:val="003E3BEC"/>
    <w:rsid w:val="003E4087"/>
    <w:rsid w:val="003E439B"/>
    <w:rsid w:val="003E452D"/>
    <w:rsid w:val="003E5A50"/>
    <w:rsid w:val="003E5BCD"/>
    <w:rsid w:val="003E638A"/>
    <w:rsid w:val="003E79F0"/>
    <w:rsid w:val="003E7F9F"/>
    <w:rsid w:val="003F08E8"/>
    <w:rsid w:val="003F0BA3"/>
    <w:rsid w:val="003F0C0D"/>
    <w:rsid w:val="003F0C3F"/>
    <w:rsid w:val="003F1096"/>
    <w:rsid w:val="003F12FF"/>
    <w:rsid w:val="003F1513"/>
    <w:rsid w:val="003F177E"/>
    <w:rsid w:val="003F190E"/>
    <w:rsid w:val="003F2054"/>
    <w:rsid w:val="003F2121"/>
    <w:rsid w:val="003F2252"/>
    <w:rsid w:val="003F231C"/>
    <w:rsid w:val="003F25ED"/>
    <w:rsid w:val="003F2604"/>
    <w:rsid w:val="003F2D24"/>
    <w:rsid w:val="003F4164"/>
    <w:rsid w:val="003F4629"/>
    <w:rsid w:val="003F4786"/>
    <w:rsid w:val="003F4A76"/>
    <w:rsid w:val="003F503F"/>
    <w:rsid w:val="003F62D8"/>
    <w:rsid w:val="003F6A13"/>
    <w:rsid w:val="003F726E"/>
    <w:rsid w:val="003F7364"/>
    <w:rsid w:val="003F74F3"/>
    <w:rsid w:val="003F7C24"/>
    <w:rsid w:val="004005EF"/>
    <w:rsid w:val="004009D8"/>
    <w:rsid w:val="00400A27"/>
    <w:rsid w:val="00401046"/>
    <w:rsid w:val="00404AB8"/>
    <w:rsid w:val="00405849"/>
    <w:rsid w:val="00405AB9"/>
    <w:rsid w:val="0040648A"/>
    <w:rsid w:val="00406582"/>
    <w:rsid w:val="00406753"/>
    <w:rsid w:val="00406897"/>
    <w:rsid w:val="004073A4"/>
    <w:rsid w:val="00407A12"/>
    <w:rsid w:val="00407AAA"/>
    <w:rsid w:val="00407E45"/>
    <w:rsid w:val="0041030C"/>
    <w:rsid w:val="00410491"/>
    <w:rsid w:val="0041094F"/>
    <w:rsid w:val="00410EB2"/>
    <w:rsid w:val="004110E8"/>
    <w:rsid w:val="0041192D"/>
    <w:rsid w:val="00411E42"/>
    <w:rsid w:val="0041273E"/>
    <w:rsid w:val="004146ED"/>
    <w:rsid w:val="00414890"/>
    <w:rsid w:val="004149E5"/>
    <w:rsid w:val="00414C66"/>
    <w:rsid w:val="00415A89"/>
    <w:rsid w:val="0041631D"/>
    <w:rsid w:val="0041651B"/>
    <w:rsid w:val="004167C1"/>
    <w:rsid w:val="004171BC"/>
    <w:rsid w:val="004175CB"/>
    <w:rsid w:val="00417A74"/>
    <w:rsid w:val="00420340"/>
    <w:rsid w:val="00421511"/>
    <w:rsid w:val="00421903"/>
    <w:rsid w:val="00421997"/>
    <w:rsid w:val="00422111"/>
    <w:rsid w:val="004229D6"/>
    <w:rsid w:val="0042365F"/>
    <w:rsid w:val="004236DE"/>
    <w:rsid w:val="00423711"/>
    <w:rsid w:val="00424966"/>
    <w:rsid w:val="00424CBC"/>
    <w:rsid w:val="00425815"/>
    <w:rsid w:val="00426960"/>
    <w:rsid w:val="004276A0"/>
    <w:rsid w:val="004279F0"/>
    <w:rsid w:val="00427F32"/>
    <w:rsid w:val="00430A05"/>
    <w:rsid w:val="00430CF6"/>
    <w:rsid w:val="004326FC"/>
    <w:rsid w:val="00432C6A"/>
    <w:rsid w:val="00432D76"/>
    <w:rsid w:val="0043327F"/>
    <w:rsid w:val="00433D7D"/>
    <w:rsid w:val="00433E01"/>
    <w:rsid w:val="00434450"/>
    <w:rsid w:val="00434FCE"/>
    <w:rsid w:val="00435A55"/>
    <w:rsid w:val="00435C71"/>
    <w:rsid w:val="004364DA"/>
    <w:rsid w:val="00436A68"/>
    <w:rsid w:val="00436BFF"/>
    <w:rsid w:val="00437344"/>
    <w:rsid w:val="004375EA"/>
    <w:rsid w:val="004379D8"/>
    <w:rsid w:val="004404D1"/>
    <w:rsid w:val="00440AA5"/>
    <w:rsid w:val="004410F6"/>
    <w:rsid w:val="00441233"/>
    <w:rsid w:val="004419BC"/>
    <w:rsid w:val="00441D8C"/>
    <w:rsid w:val="00442853"/>
    <w:rsid w:val="00442AC8"/>
    <w:rsid w:val="00442F4B"/>
    <w:rsid w:val="00442F72"/>
    <w:rsid w:val="00443301"/>
    <w:rsid w:val="00443435"/>
    <w:rsid w:val="004434F2"/>
    <w:rsid w:val="00443AC2"/>
    <w:rsid w:val="00443E9C"/>
    <w:rsid w:val="00444191"/>
    <w:rsid w:val="004443D2"/>
    <w:rsid w:val="00444AED"/>
    <w:rsid w:val="00444E91"/>
    <w:rsid w:val="00445962"/>
    <w:rsid w:val="00446299"/>
    <w:rsid w:val="00446433"/>
    <w:rsid w:val="00446701"/>
    <w:rsid w:val="004472F3"/>
    <w:rsid w:val="00447643"/>
    <w:rsid w:val="00451BA0"/>
    <w:rsid w:val="00452885"/>
    <w:rsid w:val="00453118"/>
    <w:rsid w:val="004534D9"/>
    <w:rsid w:val="00454E8A"/>
    <w:rsid w:val="00455A87"/>
    <w:rsid w:val="00455EA3"/>
    <w:rsid w:val="00456342"/>
    <w:rsid w:val="004566C6"/>
    <w:rsid w:val="00456B1E"/>
    <w:rsid w:val="00456D9E"/>
    <w:rsid w:val="00456EFB"/>
    <w:rsid w:val="004574F9"/>
    <w:rsid w:val="00460023"/>
    <w:rsid w:val="00460C5C"/>
    <w:rsid w:val="00461494"/>
    <w:rsid w:val="00461652"/>
    <w:rsid w:val="004619B2"/>
    <w:rsid w:val="00461C77"/>
    <w:rsid w:val="00462A78"/>
    <w:rsid w:val="004632EE"/>
    <w:rsid w:val="00463759"/>
    <w:rsid w:val="004637F5"/>
    <w:rsid w:val="00463B4E"/>
    <w:rsid w:val="00463F6D"/>
    <w:rsid w:val="00464063"/>
    <w:rsid w:val="004641DC"/>
    <w:rsid w:val="00464F7B"/>
    <w:rsid w:val="00465596"/>
    <w:rsid w:val="0046674D"/>
    <w:rsid w:val="004667EF"/>
    <w:rsid w:val="0046703E"/>
    <w:rsid w:val="00467C18"/>
    <w:rsid w:val="0047016C"/>
    <w:rsid w:val="00470CAE"/>
    <w:rsid w:val="00470E7B"/>
    <w:rsid w:val="00471E50"/>
    <w:rsid w:val="00472A71"/>
    <w:rsid w:val="0047343B"/>
    <w:rsid w:val="00473481"/>
    <w:rsid w:val="00473545"/>
    <w:rsid w:val="00473960"/>
    <w:rsid w:val="00473F87"/>
    <w:rsid w:val="004744BD"/>
    <w:rsid w:val="00474954"/>
    <w:rsid w:val="00474A26"/>
    <w:rsid w:val="00474B35"/>
    <w:rsid w:val="00474C98"/>
    <w:rsid w:val="00474CBE"/>
    <w:rsid w:val="00475545"/>
    <w:rsid w:val="004757A4"/>
    <w:rsid w:val="004759EF"/>
    <w:rsid w:val="00475A1D"/>
    <w:rsid w:val="00476221"/>
    <w:rsid w:val="00476251"/>
    <w:rsid w:val="00476596"/>
    <w:rsid w:val="00476FBB"/>
    <w:rsid w:val="0047718B"/>
    <w:rsid w:val="00477AEB"/>
    <w:rsid w:val="004807AC"/>
    <w:rsid w:val="00480DA2"/>
    <w:rsid w:val="0048103E"/>
    <w:rsid w:val="004810CE"/>
    <w:rsid w:val="004811A8"/>
    <w:rsid w:val="00481837"/>
    <w:rsid w:val="00482116"/>
    <w:rsid w:val="004824E7"/>
    <w:rsid w:val="00483D7E"/>
    <w:rsid w:val="00484238"/>
    <w:rsid w:val="00484520"/>
    <w:rsid w:val="00484B89"/>
    <w:rsid w:val="00485050"/>
    <w:rsid w:val="00485058"/>
    <w:rsid w:val="004852D4"/>
    <w:rsid w:val="00485E3A"/>
    <w:rsid w:val="0048662D"/>
    <w:rsid w:val="00486C7F"/>
    <w:rsid w:val="00487DB0"/>
    <w:rsid w:val="004906CB"/>
    <w:rsid w:val="0049075E"/>
    <w:rsid w:val="00490B74"/>
    <w:rsid w:val="00490EC1"/>
    <w:rsid w:val="00491033"/>
    <w:rsid w:val="0049213D"/>
    <w:rsid w:val="0049241B"/>
    <w:rsid w:val="004925DE"/>
    <w:rsid w:val="00493A7F"/>
    <w:rsid w:val="00493AA0"/>
    <w:rsid w:val="00493B2F"/>
    <w:rsid w:val="00493F4F"/>
    <w:rsid w:val="004942E8"/>
    <w:rsid w:val="004945F0"/>
    <w:rsid w:val="00494EDC"/>
    <w:rsid w:val="00495750"/>
    <w:rsid w:val="00495A55"/>
    <w:rsid w:val="00495A69"/>
    <w:rsid w:val="00495BD1"/>
    <w:rsid w:val="00496232"/>
    <w:rsid w:val="004962F7"/>
    <w:rsid w:val="0049654D"/>
    <w:rsid w:val="00496561"/>
    <w:rsid w:val="00496E3F"/>
    <w:rsid w:val="00496F4D"/>
    <w:rsid w:val="0049713B"/>
    <w:rsid w:val="00497169"/>
    <w:rsid w:val="004979CC"/>
    <w:rsid w:val="00497C2B"/>
    <w:rsid w:val="00497D96"/>
    <w:rsid w:val="00497EC3"/>
    <w:rsid w:val="004A0297"/>
    <w:rsid w:val="004A16F0"/>
    <w:rsid w:val="004A2193"/>
    <w:rsid w:val="004A2214"/>
    <w:rsid w:val="004A23DC"/>
    <w:rsid w:val="004A30EB"/>
    <w:rsid w:val="004A33DF"/>
    <w:rsid w:val="004A3839"/>
    <w:rsid w:val="004A3B98"/>
    <w:rsid w:val="004A414A"/>
    <w:rsid w:val="004A4347"/>
    <w:rsid w:val="004A4670"/>
    <w:rsid w:val="004A46E7"/>
    <w:rsid w:val="004A481D"/>
    <w:rsid w:val="004A5304"/>
    <w:rsid w:val="004A53DE"/>
    <w:rsid w:val="004A63F8"/>
    <w:rsid w:val="004A657D"/>
    <w:rsid w:val="004A71CF"/>
    <w:rsid w:val="004A76EB"/>
    <w:rsid w:val="004A7A79"/>
    <w:rsid w:val="004A7A85"/>
    <w:rsid w:val="004A7FA4"/>
    <w:rsid w:val="004B0516"/>
    <w:rsid w:val="004B0665"/>
    <w:rsid w:val="004B0890"/>
    <w:rsid w:val="004B08D3"/>
    <w:rsid w:val="004B0A3A"/>
    <w:rsid w:val="004B280C"/>
    <w:rsid w:val="004B4506"/>
    <w:rsid w:val="004B5F48"/>
    <w:rsid w:val="004B60F7"/>
    <w:rsid w:val="004B6D70"/>
    <w:rsid w:val="004B718F"/>
    <w:rsid w:val="004B71C7"/>
    <w:rsid w:val="004B7304"/>
    <w:rsid w:val="004B78D5"/>
    <w:rsid w:val="004C0974"/>
    <w:rsid w:val="004C10BF"/>
    <w:rsid w:val="004C18BD"/>
    <w:rsid w:val="004C1A04"/>
    <w:rsid w:val="004C1AE2"/>
    <w:rsid w:val="004C1CE0"/>
    <w:rsid w:val="004C2184"/>
    <w:rsid w:val="004C3004"/>
    <w:rsid w:val="004C31C3"/>
    <w:rsid w:val="004C44AF"/>
    <w:rsid w:val="004C47D6"/>
    <w:rsid w:val="004C5132"/>
    <w:rsid w:val="004C560B"/>
    <w:rsid w:val="004C5837"/>
    <w:rsid w:val="004C58B4"/>
    <w:rsid w:val="004C5907"/>
    <w:rsid w:val="004C5A83"/>
    <w:rsid w:val="004C5AC8"/>
    <w:rsid w:val="004C5B94"/>
    <w:rsid w:val="004C5F37"/>
    <w:rsid w:val="004C637F"/>
    <w:rsid w:val="004C70F4"/>
    <w:rsid w:val="004C74FE"/>
    <w:rsid w:val="004C7B43"/>
    <w:rsid w:val="004C7BE7"/>
    <w:rsid w:val="004D1174"/>
    <w:rsid w:val="004D187C"/>
    <w:rsid w:val="004D1E30"/>
    <w:rsid w:val="004D201E"/>
    <w:rsid w:val="004D3C35"/>
    <w:rsid w:val="004D3C8F"/>
    <w:rsid w:val="004D3FCB"/>
    <w:rsid w:val="004D4978"/>
    <w:rsid w:val="004D6472"/>
    <w:rsid w:val="004D689A"/>
    <w:rsid w:val="004D721B"/>
    <w:rsid w:val="004D74BE"/>
    <w:rsid w:val="004D75C2"/>
    <w:rsid w:val="004D77AE"/>
    <w:rsid w:val="004D7B25"/>
    <w:rsid w:val="004E0150"/>
    <w:rsid w:val="004E018A"/>
    <w:rsid w:val="004E0DAE"/>
    <w:rsid w:val="004E0DF6"/>
    <w:rsid w:val="004E13BC"/>
    <w:rsid w:val="004E1A75"/>
    <w:rsid w:val="004E1EE5"/>
    <w:rsid w:val="004E1EE7"/>
    <w:rsid w:val="004E200A"/>
    <w:rsid w:val="004E268A"/>
    <w:rsid w:val="004E275F"/>
    <w:rsid w:val="004E2AC3"/>
    <w:rsid w:val="004E33A2"/>
    <w:rsid w:val="004E3694"/>
    <w:rsid w:val="004E3AFB"/>
    <w:rsid w:val="004E41E6"/>
    <w:rsid w:val="004E437E"/>
    <w:rsid w:val="004E442E"/>
    <w:rsid w:val="004E4B40"/>
    <w:rsid w:val="004E5276"/>
    <w:rsid w:val="004E52C5"/>
    <w:rsid w:val="004E55F0"/>
    <w:rsid w:val="004E56DD"/>
    <w:rsid w:val="004E5F94"/>
    <w:rsid w:val="004E62DF"/>
    <w:rsid w:val="004E686D"/>
    <w:rsid w:val="004E6F28"/>
    <w:rsid w:val="004E73B2"/>
    <w:rsid w:val="004E78A3"/>
    <w:rsid w:val="004F008E"/>
    <w:rsid w:val="004F03FD"/>
    <w:rsid w:val="004F0858"/>
    <w:rsid w:val="004F08EB"/>
    <w:rsid w:val="004F1561"/>
    <w:rsid w:val="004F16EF"/>
    <w:rsid w:val="004F1EC3"/>
    <w:rsid w:val="004F2A90"/>
    <w:rsid w:val="004F2B10"/>
    <w:rsid w:val="004F2CD9"/>
    <w:rsid w:val="004F403C"/>
    <w:rsid w:val="004F43CA"/>
    <w:rsid w:val="004F448B"/>
    <w:rsid w:val="004F4E30"/>
    <w:rsid w:val="004F5B2A"/>
    <w:rsid w:val="004F648C"/>
    <w:rsid w:val="004F6744"/>
    <w:rsid w:val="004F6A2D"/>
    <w:rsid w:val="004F742A"/>
    <w:rsid w:val="004F7D7E"/>
    <w:rsid w:val="00501216"/>
    <w:rsid w:val="005015B6"/>
    <w:rsid w:val="005017A6"/>
    <w:rsid w:val="00501F91"/>
    <w:rsid w:val="005025D9"/>
    <w:rsid w:val="005033B4"/>
    <w:rsid w:val="00504745"/>
    <w:rsid w:val="005052C4"/>
    <w:rsid w:val="0050542E"/>
    <w:rsid w:val="00505BB5"/>
    <w:rsid w:val="005060E3"/>
    <w:rsid w:val="00506306"/>
    <w:rsid w:val="0050650D"/>
    <w:rsid w:val="00506561"/>
    <w:rsid w:val="0050659A"/>
    <w:rsid w:val="00506CE8"/>
    <w:rsid w:val="0050759B"/>
    <w:rsid w:val="005100DB"/>
    <w:rsid w:val="00510272"/>
    <w:rsid w:val="00510A28"/>
    <w:rsid w:val="00511698"/>
    <w:rsid w:val="00511E7A"/>
    <w:rsid w:val="00511EC0"/>
    <w:rsid w:val="00511EC4"/>
    <w:rsid w:val="00511EF8"/>
    <w:rsid w:val="00512232"/>
    <w:rsid w:val="00512581"/>
    <w:rsid w:val="005125DA"/>
    <w:rsid w:val="00512AF8"/>
    <w:rsid w:val="005133B3"/>
    <w:rsid w:val="005135DE"/>
    <w:rsid w:val="005137D9"/>
    <w:rsid w:val="00513844"/>
    <w:rsid w:val="0051396D"/>
    <w:rsid w:val="00514401"/>
    <w:rsid w:val="0051481B"/>
    <w:rsid w:val="00514969"/>
    <w:rsid w:val="00515B36"/>
    <w:rsid w:val="005162DF"/>
    <w:rsid w:val="005163DA"/>
    <w:rsid w:val="00516CD4"/>
    <w:rsid w:val="00517750"/>
    <w:rsid w:val="00517913"/>
    <w:rsid w:val="00517A46"/>
    <w:rsid w:val="00517B74"/>
    <w:rsid w:val="00520485"/>
    <w:rsid w:val="0052093C"/>
    <w:rsid w:val="00520944"/>
    <w:rsid w:val="00520A31"/>
    <w:rsid w:val="005218C7"/>
    <w:rsid w:val="00522120"/>
    <w:rsid w:val="0052250E"/>
    <w:rsid w:val="0052337B"/>
    <w:rsid w:val="00523E70"/>
    <w:rsid w:val="0052400B"/>
    <w:rsid w:val="00524595"/>
    <w:rsid w:val="005246DB"/>
    <w:rsid w:val="00524AB7"/>
    <w:rsid w:val="00524BB1"/>
    <w:rsid w:val="00524E51"/>
    <w:rsid w:val="00524F98"/>
    <w:rsid w:val="00525126"/>
    <w:rsid w:val="005253DD"/>
    <w:rsid w:val="005254C4"/>
    <w:rsid w:val="00526155"/>
    <w:rsid w:val="00526407"/>
    <w:rsid w:val="005268CC"/>
    <w:rsid w:val="00526CE5"/>
    <w:rsid w:val="005273C7"/>
    <w:rsid w:val="005309A8"/>
    <w:rsid w:val="005309EC"/>
    <w:rsid w:val="00531A10"/>
    <w:rsid w:val="00531C8F"/>
    <w:rsid w:val="00531E20"/>
    <w:rsid w:val="00532049"/>
    <w:rsid w:val="005320E0"/>
    <w:rsid w:val="005323D1"/>
    <w:rsid w:val="005326E1"/>
    <w:rsid w:val="00532B64"/>
    <w:rsid w:val="00532C67"/>
    <w:rsid w:val="00532E55"/>
    <w:rsid w:val="00533114"/>
    <w:rsid w:val="0053385B"/>
    <w:rsid w:val="0053469D"/>
    <w:rsid w:val="00534914"/>
    <w:rsid w:val="00534D7F"/>
    <w:rsid w:val="0053586E"/>
    <w:rsid w:val="00535A54"/>
    <w:rsid w:val="00535AAE"/>
    <w:rsid w:val="00535F6A"/>
    <w:rsid w:val="00536742"/>
    <w:rsid w:val="00536769"/>
    <w:rsid w:val="005373A4"/>
    <w:rsid w:val="00537998"/>
    <w:rsid w:val="00537F92"/>
    <w:rsid w:val="00540187"/>
    <w:rsid w:val="0054124B"/>
    <w:rsid w:val="0054159B"/>
    <w:rsid w:val="005419CF"/>
    <w:rsid w:val="00541A89"/>
    <w:rsid w:val="00541AB5"/>
    <w:rsid w:val="005431B0"/>
    <w:rsid w:val="005433DB"/>
    <w:rsid w:val="00543E7D"/>
    <w:rsid w:val="005441C5"/>
    <w:rsid w:val="0054425D"/>
    <w:rsid w:val="005443AF"/>
    <w:rsid w:val="00544A18"/>
    <w:rsid w:val="00545C80"/>
    <w:rsid w:val="00545D75"/>
    <w:rsid w:val="005465EC"/>
    <w:rsid w:val="00546C81"/>
    <w:rsid w:val="0054711F"/>
    <w:rsid w:val="005471F3"/>
    <w:rsid w:val="00547282"/>
    <w:rsid w:val="00547CE9"/>
    <w:rsid w:val="0054D1F1"/>
    <w:rsid w:val="00550362"/>
    <w:rsid w:val="00551239"/>
    <w:rsid w:val="0055127F"/>
    <w:rsid w:val="005513C7"/>
    <w:rsid w:val="00551A05"/>
    <w:rsid w:val="005521F9"/>
    <w:rsid w:val="00552216"/>
    <w:rsid w:val="00552358"/>
    <w:rsid w:val="005523A6"/>
    <w:rsid w:val="00552EF7"/>
    <w:rsid w:val="0055372D"/>
    <w:rsid w:val="00553967"/>
    <w:rsid w:val="00553CA9"/>
    <w:rsid w:val="00554F8A"/>
    <w:rsid w:val="00555244"/>
    <w:rsid w:val="00555703"/>
    <w:rsid w:val="00555DD2"/>
    <w:rsid w:val="00555DFF"/>
    <w:rsid w:val="00556430"/>
    <w:rsid w:val="005568D9"/>
    <w:rsid w:val="005569D8"/>
    <w:rsid w:val="00556C75"/>
    <w:rsid w:val="00557958"/>
    <w:rsid w:val="005608A6"/>
    <w:rsid w:val="00560F2B"/>
    <w:rsid w:val="00561B7A"/>
    <w:rsid w:val="0056396E"/>
    <w:rsid w:val="00563D11"/>
    <w:rsid w:val="00564D30"/>
    <w:rsid w:val="00564DF1"/>
    <w:rsid w:val="00565D6B"/>
    <w:rsid w:val="00566036"/>
    <w:rsid w:val="00566383"/>
    <w:rsid w:val="00566925"/>
    <w:rsid w:val="00566BB8"/>
    <w:rsid w:val="00566CEC"/>
    <w:rsid w:val="005674AE"/>
    <w:rsid w:val="00567518"/>
    <w:rsid w:val="0056793F"/>
    <w:rsid w:val="005701AA"/>
    <w:rsid w:val="00570C59"/>
    <w:rsid w:val="00570FF7"/>
    <w:rsid w:val="00571543"/>
    <w:rsid w:val="00571703"/>
    <w:rsid w:val="005717C7"/>
    <w:rsid w:val="005717D4"/>
    <w:rsid w:val="0057251F"/>
    <w:rsid w:val="00573E61"/>
    <w:rsid w:val="00574483"/>
    <w:rsid w:val="00575112"/>
    <w:rsid w:val="00575CD7"/>
    <w:rsid w:val="0057615B"/>
    <w:rsid w:val="0057631C"/>
    <w:rsid w:val="00576366"/>
    <w:rsid w:val="0057646C"/>
    <w:rsid w:val="005765A1"/>
    <w:rsid w:val="00576A5B"/>
    <w:rsid w:val="00577831"/>
    <w:rsid w:val="00580463"/>
    <w:rsid w:val="005805E7"/>
    <w:rsid w:val="0058067B"/>
    <w:rsid w:val="005819DA"/>
    <w:rsid w:val="00582B15"/>
    <w:rsid w:val="00583B86"/>
    <w:rsid w:val="00583C39"/>
    <w:rsid w:val="00583EC0"/>
    <w:rsid w:val="00583F9F"/>
    <w:rsid w:val="00584955"/>
    <w:rsid w:val="00584C58"/>
    <w:rsid w:val="005850A8"/>
    <w:rsid w:val="005862B5"/>
    <w:rsid w:val="00586C22"/>
    <w:rsid w:val="005873DC"/>
    <w:rsid w:val="00587E27"/>
    <w:rsid w:val="00590A41"/>
    <w:rsid w:val="00590ADF"/>
    <w:rsid w:val="00590B96"/>
    <w:rsid w:val="00591073"/>
    <w:rsid w:val="005913AE"/>
    <w:rsid w:val="00591434"/>
    <w:rsid w:val="00591B2C"/>
    <w:rsid w:val="00592542"/>
    <w:rsid w:val="00592669"/>
    <w:rsid w:val="00592689"/>
    <w:rsid w:val="00592A8D"/>
    <w:rsid w:val="00592D80"/>
    <w:rsid w:val="00592F7A"/>
    <w:rsid w:val="00593399"/>
    <w:rsid w:val="0059347A"/>
    <w:rsid w:val="00593ABB"/>
    <w:rsid w:val="00593E7C"/>
    <w:rsid w:val="005969E8"/>
    <w:rsid w:val="00597064"/>
    <w:rsid w:val="005970FB"/>
    <w:rsid w:val="00597344"/>
    <w:rsid w:val="00597675"/>
    <w:rsid w:val="00597944"/>
    <w:rsid w:val="005A3B96"/>
    <w:rsid w:val="005A3FEB"/>
    <w:rsid w:val="005A4334"/>
    <w:rsid w:val="005A4432"/>
    <w:rsid w:val="005A44FB"/>
    <w:rsid w:val="005A4596"/>
    <w:rsid w:val="005A4BB1"/>
    <w:rsid w:val="005A56B0"/>
    <w:rsid w:val="005A6950"/>
    <w:rsid w:val="005A7314"/>
    <w:rsid w:val="005A734C"/>
    <w:rsid w:val="005A78EB"/>
    <w:rsid w:val="005A7AA1"/>
    <w:rsid w:val="005B0D43"/>
    <w:rsid w:val="005B2413"/>
    <w:rsid w:val="005B2728"/>
    <w:rsid w:val="005B2D6D"/>
    <w:rsid w:val="005B33F8"/>
    <w:rsid w:val="005B3A2B"/>
    <w:rsid w:val="005B3BF3"/>
    <w:rsid w:val="005B4D26"/>
    <w:rsid w:val="005B51FA"/>
    <w:rsid w:val="005B55E2"/>
    <w:rsid w:val="005B5AF0"/>
    <w:rsid w:val="005B5EF3"/>
    <w:rsid w:val="005B620A"/>
    <w:rsid w:val="005B6316"/>
    <w:rsid w:val="005B6D36"/>
    <w:rsid w:val="005B76CE"/>
    <w:rsid w:val="005C0111"/>
    <w:rsid w:val="005C0B2F"/>
    <w:rsid w:val="005C1135"/>
    <w:rsid w:val="005C158C"/>
    <w:rsid w:val="005C1642"/>
    <w:rsid w:val="005C1707"/>
    <w:rsid w:val="005C222A"/>
    <w:rsid w:val="005C253C"/>
    <w:rsid w:val="005C256B"/>
    <w:rsid w:val="005C2812"/>
    <w:rsid w:val="005C2865"/>
    <w:rsid w:val="005C2ECC"/>
    <w:rsid w:val="005C359B"/>
    <w:rsid w:val="005C37C2"/>
    <w:rsid w:val="005C3E6D"/>
    <w:rsid w:val="005C3EBD"/>
    <w:rsid w:val="005C41CE"/>
    <w:rsid w:val="005C4342"/>
    <w:rsid w:val="005C43BE"/>
    <w:rsid w:val="005C4565"/>
    <w:rsid w:val="005C49FC"/>
    <w:rsid w:val="005C59C6"/>
    <w:rsid w:val="005C6981"/>
    <w:rsid w:val="005C6D0E"/>
    <w:rsid w:val="005C704B"/>
    <w:rsid w:val="005C78D2"/>
    <w:rsid w:val="005C7EAA"/>
    <w:rsid w:val="005D06AE"/>
    <w:rsid w:val="005D08E1"/>
    <w:rsid w:val="005D0E6C"/>
    <w:rsid w:val="005D1213"/>
    <w:rsid w:val="005D18F4"/>
    <w:rsid w:val="005D1964"/>
    <w:rsid w:val="005D1DBC"/>
    <w:rsid w:val="005D2617"/>
    <w:rsid w:val="005D28FE"/>
    <w:rsid w:val="005D3AEF"/>
    <w:rsid w:val="005D409D"/>
    <w:rsid w:val="005D47B8"/>
    <w:rsid w:val="005D4941"/>
    <w:rsid w:val="005D54F4"/>
    <w:rsid w:val="005D56F5"/>
    <w:rsid w:val="005D6130"/>
    <w:rsid w:val="005D69D5"/>
    <w:rsid w:val="005D6D5A"/>
    <w:rsid w:val="005D719F"/>
    <w:rsid w:val="005D74EE"/>
    <w:rsid w:val="005D7544"/>
    <w:rsid w:val="005D784F"/>
    <w:rsid w:val="005D7FF8"/>
    <w:rsid w:val="005E05EA"/>
    <w:rsid w:val="005E0985"/>
    <w:rsid w:val="005E0A3A"/>
    <w:rsid w:val="005E11BE"/>
    <w:rsid w:val="005E1268"/>
    <w:rsid w:val="005E16C1"/>
    <w:rsid w:val="005E1A61"/>
    <w:rsid w:val="005E1C33"/>
    <w:rsid w:val="005E1CC1"/>
    <w:rsid w:val="005E1EA9"/>
    <w:rsid w:val="005E20E1"/>
    <w:rsid w:val="005E24C0"/>
    <w:rsid w:val="005E24CC"/>
    <w:rsid w:val="005E27E1"/>
    <w:rsid w:val="005E2BEC"/>
    <w:rsid w:val="005E3B03"/>
    <w:rsid w:val="005E3D54"/>
    <w:rsid w:val="005E4049"/>
    <w:rsid w:val="005E46DA"/>
    <w:rsid w:val="005E5484"/>
    <w:rsid w:val="005E5B28"/>
    <w:rsid w:val="005E5F91"/>
    <w:rsid w:val="005E613E"/>
    <w:rsid w:val="005E628F"/>
    <w:rsid w:val="005E65F0"/>
    <w:rsid w:val="005E6EFE"/>
    <w:rsid w:val="005E7199"/>
    <w:rsid w:val="005E7C1A"/>
    <w:rsid w:val="005F04DA"/>
    <w:rsid w:val="005F062C"/>
    <w:rsid w:val="005F067C"/>
    <w:rsid w:val="005F082A"/>
    <w:rsid w:val="005F1100"/>
    <w:rsid w:val="005F2C0F"/>
    <w:rsid w:val="005F2E4E"/>
    <w:rsid w:val="005F3FA8"/>
    <w:rsid w:val="005F457F"/>
    <w:rsid w:val="005F4A69"/>
    <w:rsid w:val="005F50B0"/>
    <w:rsid w:val="005F58AE"/>
    <w:rsid w:val="005F6F36"/>
    <w:rsid w:val="005F7537"/>
    <w:rsid w:val="006011DC"/>
    <w:rsid w:val="006013AD"/>
    <w:rsid w:val="006019DC"/>
    <w:rsid w:val="00601C52"/>
    <w:rsid w:val="0060251F"/>
    <w:rsid w:val="00602708"/>
    <w:rsid w:val="006029E2"/>
    <w:rsid w:val="00603172"/>
    <w:rsid w:val="00603E6E"/>
    <w:rsid w:val="0060549D"/>
    <w:rsid w:val="006054CE"/>
    <w:rsid w:val="0060576D"/>
    <w:rsid w:val="00606311"/>
    <w:rsid w:val="00606814"/>
    <w:rsid w:val="00606967"/>
    <w:rsid w:val="0060747F"/>
    <w:rsid w:val="00607A5B"/>
    <w:rsid w:val="00607CBE"/>
    <w:rsid w:val="00610DC6"/>
    <w:rsid w:val="00611171"/>
    <w:rsid w:val="006114A6"/>
    <w:rsid w:val="00611731"/>
    <w:rsid w:val="00611EF4"/>
    <w:rsid w:val="00611FC0"/>
    <w:rsid w:val="006120D0"/>
    <w:rsid w:val="006123C4"/>
    <w:rsid w:val="006125AC"/>
    <w:rsid w:val="00612CB4"/>
    <w:rsid w:val="00612D00"/>
    <w:rsid w:val="00612FCA"/>
    <w:rsid w:val="006131CE"/>
    <w:rsid w:val="0061419E"/>
    <w:rsid w:val="006145E5"/>
    <w:rsid w:val="00614BC6"/>
    <w:rsid w:val="00614E76"/>
    <w:rsid w:val="00614FE1"/>
    <w:rsid w:val="00614FF1"/>
    <w:rsid w:val="0061547E"/>
    <w:rsid w:val="006157B9"/>
    <w:rsid w:val="00615A47"/>
    <w:rsid w:val="00615F6D"/>
    <w:rsid w:val="00615FE6"/>
    <w:rsid w:val="006161EE"/>
    <w:rsid w:val="00616493"/>
    <w:rsid w:val="00616786"/>
    <w:rsid w:val="00616889"/>
    <w:rsid w:val="00616D3D"/>
    <w:rsid w:val="00617578"/>
    <w:rsid w:val="0061766D"/>
    <w:rsid w:val="00617F7A"/>
    <w:rsid w:val="006202E2"/>
    <w:rsid w:val="00620335"/>
    <w:rsid w:val="00621267"/>
    <w:rsid w:val="00621C07"/>
    <w:rsid w:val="00621C3E"/>
    <w:rsid w:val="00621D91"/>
    <w:rsid w:val="006221F0"/>
    <w:rsid w:val="0062270C"/>
    <w:rsid w:val="00622DAF"/>
    <w:rsid w:val="006233C2"/>
    <w:rsid w:val="00623DBD"/>
    <w:rsid w:val="00624D08"/>
    <w:rsid w:val="0062643F"/>
    <w:rsid w:val="00626460"/>
    <w:rsid w:val="00626687"/>
    <w:rsid w:val="00626A7B"/>
    <w:rsid w:val="00626FDC"/>
    <w:rsid w:val="00627147"/>
    <w:rsid w:val="0062748C"/>
    <w:rsid w:val="006274BD"/>
    <w:rsid w:val="006279F5"/>
    <w:rsid w:val="00630A50"/>
    <w:rsid w:val="0063113A"/>
    <w:rsid w:val="00631573"/>
    <w:rsid w:val="00631576"/>
    <w:rsid w:val="00631B42"/>
    <w:rsid w:val="0063312A"/>
    <w:rsid w:val="006331D3"/>
    <w:rsid w:val="00633324"/>
    <w:rsid w:val="00633817"/>
    <w:rsid w:val="0063389F"/>
    <w:rsid w:val="006339F0"/>
    <w:rsid w:val="0063469A"/>
    <w:rsid w:val="0063517E"/>
    <w:rsid w:val="006354DF"/>
    <w:rsid w:val="00635A84"/>
    <w:rsid w:val="00635EB6"/>
    <w:rsid w:val="0063664B"/>
    <w:rsid w:val="0063696B"/>
    <w:rsid w:val="00637797"/>
    <w:rsid w:val="006379CE"/>
    <w:rsid w:val="00637A39"/>
    <w:rsid w:val="00640696"/>
    <w:rsid w:val="00640954"/>
    <w:rsid w:val="00640A7E"/>
    <w:rsid w:val="00640DAE"/>
    <w:rsid w:val="00641242"/>
    <w:rsid w:val="00641EE4"/>
    <w:rsid w:val="0064230C"/>
    <w:rsid w:val="00642886"/>
    <w:rsid w:val="0064298F"/>
    <w:rsid w:val="00642C46"/>
    <w:rsid w:val="00642F86"/>
    <w:rsid w:val="006430F4"/>
    <w:rsid w:val="00643171"/>
    <w:rsid w:val="00643253"/>
    <w:rsid w:val="00643292"/>
    <w:rsid w:val="006436EB"/>
    <w:rsid w:val="00643E0C"/>
    <w:rsid w:val="00643F56"/>
    <w:rsid w:val="006446E0"/>
    <w:rsid w:val="00644812"/>
    <w:rsid w:val="00644F2D"/>
    <w:rsid w:val="0064567F"/>
    <w:rsid w:val="0064568A"/>
    <w:rsid w:val="006456C1"/>
    <w:rsid w:val="00646636"/>
    <w:rsid w:val="00646C98"/>
    <w:rsid w:val="00646FC2"/>
    <w:rsid w:val="00647711"/>
    <w:rsid w:val="00647B96"/>
    <w:rsid w:val="0065017F"/>
    <w:rsid w:val="006502EE"/>
    <w:rsid w:val="00650A3F"/>
    <w:rsid w:val="00651109"/>
    <w:rsid w:val="006513C4"/>
    <w:rsid w:val="00651753"/>
    <w:rsid w:val="00651A69"/>
    <w:rsid w:val="0065284B"/>
    <w:rsid w:val="00652A56"/>
    <w:rsid w:val="00652D12"/>
    <w:rsid w:val="00652DBB"/>
    <w:rsid w:val="00653026"/>
    <w:rsid w:val="00653062"/>
    <w:rsid w:val="006530F3"/>
    <w:rsid w:val="0065347A"/>
    <w:rsid w:val="00653F64"/>
    <w:rsid w:val="00654D8C"/>
    <w:rsid w:val="00655172"/>
    <w:rsid w:val="0065553F"/>
    <w:rsid w:val="00656F1B"/>
    <w:rsid w:val="00657037"/>
    <w:rsid w:val="00657108"/>
    <w:rsid w:val="006573E7"/>
    <w:rsid w:val="00657EB8"/>
    <w:rsid w:val="00660000"/>
    <w:rsid w:val="00660AE9"/>
    <w:rsid w:val="00661D4A"/>
    <w:rsid w:val="00661E9B"/>
    <w:rsid w:val="00662ADF"/>
    <w:rsid w:val="00662B76"/>
    <w:rsid w:val="00663450"/>
    <w:rsid w:val="0066359A"/>
    <w:rsid w:val="00663989"/>
    <w:rsid w:val="00663DAF"/>
    <w:rsid w:val="00663EC3"/>
    <w:rsid w:val="006644CF"/>
    <w:rsid w:val="00664C34"/>
    <w:rsid w:val="00664CCD"/>
    <w:rsid w:val="0066567F"/>
    <w:rsid w:val="006667AD"/>
    <w:rsid w:val="00667BE7"/>
    <w:rsid w:val="00667F73"/>
    <w:rsid w:val="00670101"/>
    <w:rsid w:val="00670600"/>
    <w:rsid w:val="00670673"/>
    <w:rsid w:val="00670695"/>
    <w:rsid w:val="006708CE"/>
    <w:rsid w:val="00670A29"/>
    <w:rsid w:val="00670D72"/>
    <w:rsid w:val="00671921"/>
    <w:rsid w:val="00671A5E"/>
    <w:rsid w:val="00671D4F"/>
    <w:rsid w:val="00672CE6"/>
    <w:rsid w:val="00672CEC"/>
    <w:rsid w:val="00673B69"/>
    <w:rsid w:val="00673CB7"/>
    <w:rsid w:val="0067411B"/>
    <w:rsid w:val="00674646"/>
    <w:rsid w:val="00674BB7"/>
    <w:rsid w:val="00674FD6"/>
    <w:rsid w:val="006755E4"/>
    <w:rsid w:val="006776B7"/>
    <w:rsid w:val="006777D3"/>
    <w:rsid w:val="00677F56"/>
    <w:rsid w:val="00680B67"/>
    <w:rsid w:val="00681642"/>
    <w:rsid w:val="00681AD2"/>
    <w:rsid w:val="00681B0D"/>
    <w:rsid w:val="00681EDA"/>
    <w:rsid w:val="00682183"/>
    <w:rsid w:val="00682664"/>
    <w:rsid w:val="00682F4A"/>
    <w:rsid w:val="00683BA8"/>
    <w:rsid w:val="00683E4D"/>
    <w:rsid w:val="00683E8A"/>
    <w:rsid w:val="0068436C"/>
    <w:rsid w:val="00685302"/>
    <w:rsid w:val="006855CA"/>
    <w:rsid w:val="0068618E"/>
    <w:rsid w:val="0068632B"/>
    <w:rsid w:val="00686776"/>
    <w:rsid w:val="00686912"/>
    <w:rsid w:val="00686AE4"/>
    <w:rsid w:val="00686D7F"/>
    <w:rsid w:val="00686EE5"/>
    <w:rsid w:val="006875FB"/>
    <w:rsid w:val="00687A1E"/>
    <w:rsid w:val="00687C4A"/>
    <w:rsid w:val="00690A11"/>
    <w:rsid w:val="006912D8"/>
    <w:rsid w:val="00691B04"/>
    <w:rsid w:val="006927F9"/>
    <w:rsid w:val="00692DF7"/>
    <w:rsid w:val="00692FEB"/>
    <w:rsid w:val="00693757"/>
    <w:rsid w:val="00693830"/>
    <w:rsid w:val="006939F9"/>
    <w:rsid w:val="00693B5B"/>
    <w:rsid w:val="00694021"/>
    <w:rsid w:val="006941C4"/>
    <w:rsid w:val="00694255"/>
    <w:rsid w:val="00694918"/>
    <w:rsid w:val="0069492F"/>
    <w:rsid w:val="006949F9"/>
    <w:rsid w:val="00694EF6"/>
    <w:rsid w:val="00694F07"/>
    <w:rsid w:val="00695502"/>
    <w:rsid w:val="00695B08"/>
    <w:rsid w:val="00696035"/>
    <w:rsid w:val="0069657F"/>
    <w:rsid w:val="00696915"/>
    <w:rsid w:val="00696A2E"/>
    <w:rsid w:val="00696A3C"/>
    <w:rsid w:val="006971A9"/>
    <w:rsid w:val="006975CF"/>
    <w:rsid w:val="006A0197"/>
    <w:rsid w:val="006A09A5"/>
    <w:rsid w:val="006A09D3"/>
    <w:rsid w:val="006A0FB5"/>
    <w:rsid w:val="006A10CF"/>
    <w:rsid w:val="006A1231"/>
    <w:rsid w:val="006A1306"/>
    <w:rsid w:val="006A194E"/>
    <w:rsid w:val="006A2BB8"/>
    <w:rsid w:val="006A33FC"/>
    <w:rsid w:val="006A3823"/>
    <w:rsid w:val="006A48D6"/>
    <w:rsid w:val="006A57DE"/>
    <w:rsid w:val="006A5F50"/>
    <w:rsid w:val="006A79BC"/>
    <w:rsid w:val="006A7A43"/>
    <w:rsid w:val="006B03F7"/>
    <w:rsid w:val="006B07B8"/>
    <w:rsid w:val="006B120F"/>
    <w:rsid w:val="006B1FEB"/>
    <w:rsid w:val="006B2102"/>
    <w:rsid w:val="006B2127"/>
    <w:rsid w:val="006B2EDD"/>
    <w:rsid w:val="006B2FFB"/>
    <w:rsid w:val="006B31B8"/>
    <w:rsid w:val="006B3200"/>
    <w:rsid w:val="006B32FD"/>
    <w:rsid w:val="006B3903"/>
    <w:rsid w:val="006B3BA0"/>
    <w:rsid w:val="006B3CD3"/>
    <w:rsid w:val="006B3FAC"/>
    <w:rsid w:val="006B49B2"/>
    <w:rsid w:val="006B4E4F"/>
    <w:rsid w:val="006B5F80"/>
    <w:rsid w:val="006B6086"/>
    <w:rsid w:val="006B6C00"/>
    <w:rsid w:val="006B7751"/>
    <w:rsid w:val="006B7989"/>
    <w:rsid w:val="006B7DCC"/>
    <w:rsid w:val="006C01AF"/>
    <w:rsid w:val="006C0583"/>
    <w:rsid w:val="006C0765"/>
    <w:rsid w:val="006C0FE5"/>
    <w:rsid w:val="006C22C0"/>
    <w:rsid w:val="006C2C9A"/>
    <w:rsid w:val="006C2DCA"/>
    <w:rsid w:val="006C3497"/>
    <w:rsid w:val="006C3731"/>
    <w:rsid w:val="006C3A18"/>
    <w:rsid w:val="006C3CE3"/>
    <w:rsid w:val="006C4EAB"/>
    <w:rsid w:val="006C5BFC"/>
    <w:rsid w:val="006C5CB9"/>
    <w:rsid w:val="006C6B87"/>
    <w:rsid w:val="006C6F27"/>
    <w:rsid w:val="006C7586"/>
    <w:rsid w:val="006D0067"/>
    <w:rsid w:val="006D03A9"/>
    <w:rsid w:val="006D0EF3"/>
    <w:rsid w:val="006D16E5"/>
    <w:rsid w:val="006D1C48"/>
    <w:rsid w:val="006D2427"/>
    <w:rsid w:val="006D2E46"/>
    <w:rsid w:val="006D341A"/>
    <w:rsid w:val="006D3518"/>
    <w:rsid w:val="006D3CD2"/>
    <w:rsid w:val="006D3EC4"/>
    <w:rsid w:val="006D4A5C"/>
    <w:rsid w:val="006D4A65"/>
    <w:rsid w:val="006D4E52"/>
    <w:rsid w:val="006D50DD"/>
    <w:rsid w:val="006D598E"/>
    <w:rsid w:val="006D5E4F"/>
    <w:rsid w:val="006D5E6E"/>
    <w:rsid w:val="006D67A7"/>
    <w:rsid w:val="006D6F0E"/>
    <w:rsid w:val="006E0011"/>
    <w:rsid w:val="006E0869"/>
    <w:rsid w:val="006E0E7C"/>
    <w:rsid w:val="006E0E8E"/>
    <w:rsid w:val="006E1969"/>
    <w:rsid w:val="006E1DFE"/>
    <w:rsid w:val="006E20E0"/>
    <w:rsid w:val="006E2F86"/>
    <w:rsid w:val="006E3024"/>
    <w:rsid w:val="006E3032"/>
    <w:rsid w:val="006E3CE8"/>
    <w:rsid w:val="006E3D8B"/>
    <w:rsid w:val="006E3E6A"/>
    <w:rsid w:val="006E3F58"/>
    <w:rsid w:val="006E4D5C"/>
    <w:rsid w:val="006E54CF"/>
    <w:rsid w:val="006E5612"/>
    <w:rsid w:val="006E5B28"/>
    <w:rsid w:val="006E5D6F"/>
    <w:rsid w:val="006E6319"/>
    <w:rsid w:val="006E6574"/>
    <w:rsid w:val="006E661F"/>
    <w:rsid w:val="006E7647"/>
    <w:rsid w:val="006E7C31"/>
    <w:rsid w:val="006E7CE2"/>
    <w:rsid w:val="006E7D4A"/>
    <w:rsid w:val="006E7EA3"/>
    <w:rsid w:val="006F06A0"/>
    <w:rsid w:val="006F10B8"/>
    <w:rsid w:val="006F1422"/>
    <w:rsid w:val="006F2046"/>
    <w:rsid w:val="006F2439"/>
    <w:rsid w:val="006F25C1"/>
    <w:rsid w:val="006F2B47"/>
    <w:rsid w:val="006F2F57"/>
    <w:rsid w:val="006F31CD"/>
    <w:rsid w:val="006F34B8"/>
    <w:rsid w:val="006F3BBA"/>
    <w:rsid w:val="006F412F"/>
    <w:rsid w:val="006F441C"/>
    <w:rsid w:val="006F46F1"/>
    <w:rsid w:val="006F4870"/>
    <w:rsid w:val="006F4B75"/>
    <w:rsid w:val="006F4FBF"/>
    <w:rsid w:val="006F511C"/>
    <w:rsid w:val="006F57DC"/>
    <w:rsid w:val="006F5939"/>
    <w:rsid w:val="006F5E02"/>
    <w:rsid w:val="006F6604"/>
    <w:rsid w:val="006F7083"/>
    <w:rsid w:val="006F7607"/>
    <w:rsid w:val="00700415"/>
    <w:rsid w:val="00700C03"/>
    <w:rsid w:val="00700D3A"/>
    <w:rsid w:val="00702713"/>
    <w:rsid w:val="00702960"/>
    <w:rsid w:val="007029BD"/>
    <w:rsid w:val="00702FFF"/>
    <w:rsid w:val="007030D5"/>
    <w:rsid w:val="00703C62"/>
    <w:rsid w:val="00704BF7"/>
    <w:rsid w:val="00704DED"/>
    <w:rsid w:val="00704E32"/>
    <w:rsid w:val="00704F1A"/>
    <w:rsid w:val="0070615F"/>
    <w:rsid w:val="0070622E"/>
    <w:rsid w:val="007065D9"/>
    <w:rsid w:val="007066BC"/>
    <w:rsid w:val="00706A2B"/>
    <w:rsid w:val="00706A5F"/>
    <w:rsid w:val="00706D9B"/>
    <w:rsid w:val="00706F2E"/>
    <w:rsid w:val="00707B9F"/>
    <w:rsid w:val="007103BE"/>
    <w:rsid w:val="00712660"/>
    <w:rsid w:val="00713071"/>
    <w:rsid w:val="007135A0"/>
    <w:rsid w:val="00713F38"/>
    <w:rsid w:val="00714546"/>
    <w:rsid w:val="00714771"/>
    <w:rsid w:val="00714B93"/>
    <w:rsid w:val="00715E1F"/>
    <w:rsid w:val="00716E91"/>
    <w:rsid w:val="00717B1F"/>
    <w:rsid w:val="00717BC9"/>
    <w:rsid w:val="00717D82"/>
    <w:rsid w:val="00720C43"/>
    <w:rsid w:val="00721C2A"/>
    <w:rsid w:val="00721C9F"/>
    <w:rsid w:val="00721F34"/>
    <w:rsid w:val="007222C4"/>
    <w:rsid w:val="00723C5E"/>
    <w:rsid w:val="00723F7F"/>
    <w:rsid w:val="007245BF"/>
    <w:rsid w:val="00725D84"/>
    <w:rsid w:val="007301AA"/>
    <w:rsid w:val="00730678"/>
    <w:rsid w:val="0073082D"/>
    <w:rsid w:val="007308EB"/>
    <w:rsid w:val="00730D04"/>
    <w:rsid w:val="00730FDD"/>
    <w:rsid w:val="0073178C"/>
    <w:rsid w:val="00731C4B"/>
    <w:rsid w:val="0073219F"/>
    <w:rsid w:val="00732209"/>
    <w:rsid w:val="007330E0"/>
    <w:rsid w:val="00733855"/>
    <w:rsid w:val="007338F2"/>
    <w:rsid w:val="00733BFD"/>
    <w:rsid w:val="00733CE0"/>
    <w:rsid w:val="00733EC0"/>
    <w:rsid w:val="0073468B"/>
    <w:rsid w:val="00734692"/>
    <w:rsid w:val="00735400"/>
    <w:rsid w:val="0073567E"/>
    <w:rsid w:val="00735704"/>
    <w:rsid w:val="00736100"/>
    <w:rsid w:val="00736361"/>
    <w:rsid w:val="0073645E"/>
    <w:rsid w:val="0073684A"/>
    <w:rsid w:val="00736D0F"/>
    <w:rsid w:val="00736F37"/>
    <w:rsid w:val="0073731A"/>
    <w:rsid w:val="0074037C"/>
    <w:rsid w:val="007407DC"/>
    <w:rsid w:val="00741290"/>
    <w:rsid w:val="00741A66"/>
    <w:rsid w:val="00743137"/>
    <w:rsid w:val="00743559"/>
    <w:rsid w:val="00743C5B"/>
    <w:rsid w:val="00744029"/>
    <w:rsid w:val="007440F3"/>
    <w:rsid w:val="0074469F"/>
    <w:rsid w:val="007446CD"/>
    <w:rsid w:val="00744DFD"/>
    <w:rsid w:val="00745B6E"/>
    <w:rsid w:val="00746D27"/>
    <w:rsid w:val="00746E02"/>
    <w:rsid w:val="00747229"/>
    <w:rsid w:val="00747840"/>
    <w:rsid w:val="00747ABE"/>
    <w:rsid w:val="00747CCD"/>
    <w:rsid w:val="00750D6E"/>
    <w:rsid w:val="00750FAC"/>
    <w:rsid w:val="00751827"/>
    <w:rsid w:val="00751D49"/>
    <w:rsid w:val="00751E63"/>
    <w:rsid w:val="00751FA3"/>
    <w:rsid w:val="00751FEE"/>
    <w:rsid w:val="00752CB2"/>
    <w:rsid w:val="00752D82"/>
    <w:rsid w:val="007531F6"/>
    <w:rsid w:val="007537B1"/>
    <w:rsid w:val="007537DF"/>
    <w:rsid w:val="00753E59"/>
    <w:rsid w:val="007547AB"/>
    <w:rsid w:val="007547E4"/>
    <w:rsid w:val="00754A46"/>
    <w:rsid w:val="00755047"/>
    <w:rsid w:val="00755637"/>
    <w:rsid w:val="00755BC6"/>
    <w:rsid w:val="00756003"/>
    <w:rsid w:val="00756026"/>
    <w:rsid w:val="007560E3"/>
    <w:rsid w:val="007568B9"/>
    <w:rsid w:val="007571A5"/>
    <w:rsid w:val="0075763B"/>
    <w:rsid w:val="00757BB3"/>
    <w:rsid w:val="00757D9F"/>
    <w:rsid w:val="00757DBC"/>
    <w:rsid w:val="007601F6"/>
    <w:rsid w:val="0076066C"/>
    <w:rsid w:val="007610F1"/>
    <w:rsid w:val="0076126C"/>
    <w:rsid w:val="0076127E"/>
    <w:rsid w:val="0076142E"/>
    <w:rsid w:val="00761BD1"/>
    <w:rsid w:val="00762181"/>
    <w:rsid w:val="007627FA"/>
    <w:rsid w:val="007636D6"/>
    <w:rsid w:val="00763B35"/>
    <w:rsid w:val="00764601"/>
    <w:rsid w:val="00764A79"/>
    <w:rsid w:val="007652AA"/>
    <w:rsid w:val="00765505"/>
    <w:rsid w:val="00765821"/>
    <w:rsid w:val="007660B5"/>
    <w:rsid w:val="007666EF"/>
    <w:rsid w:val="0076691E"/>
    <w:rsid w:val="00767273"/>
    <w:rsid w:val="00767589"/>
    <w:rsid w:val="0077045A"/>
    <w:rsid w:val="00771ABE"/>
    <w:rsid w:val="0077212D"/>
    <w:rsid w:val="00772346"/>
    <w:rsid w:val="00773074"/>
    <w:rsid w:val="00773120"/>
    <w:rsid w:val="007733AF"/>
    <w:rsid w:val="00773837"/>
    <w:rsid w:val="00773C90"/>
    <w:rsid w:val="00773E69"/>
    <w:rsid w:val="007741E2"/>
    <w:rsid w:val="00774F36"/>
    <w:rsid w:val="007755F5"/>
    <w:rsid w:val="00775F9C"/>
    <w:rsid w:val="00776286"/>
    <w:rsid w:val="0077698A"/>
    <w:rsid w:val="00776B0A"/>
    <w:rsid w:val="007779C6"/>
    <w:rsid w:val="00777C99"/>
    <w:rsid w:val="00777D0B"/>
    <w:rsid w:val="0078035A"/>
    <w:rsid w:val="0078052F"/>
    <w:rsid w:val="00780A44"/>
    <w:rsid w:val="00780CD0"/>
    <w:rsid w:val="00780DEF"/>
    <w:rsid w:val="007810CA"/>
    <w:rsid w:val="00781D85"/>
    <w:rsid w:val="00781DE7"/>
    <w:rsid w:val="00782A8E"/>
    <w:rsid w:val="007830ED"/>
    <w:rsid w:val="00783695"/>
    <w:rsid w:val="0078397F"/>
    <w:rsid w:val="00783B96"/>
    <w:rsid w:val="00783D56"/>
    <w:rsid w:val="0078408D"/>
    <w:rsid w:val="007845B7"/>
    <w:rsid w:val="0078467A"/>
    <w:rsid w:val="0078529B"/>
    <w:rsid w:val="00785FB3"/>
    <w:rsid w:val="00786900"/>
    <w:rsid w:val="007869FA"/>
    <w:rsid w:val="007871A2"/>
    <w:rsid w:val="007871B6"/>
    <w:rsid w:val="007876EC"/>
    <w:rsid w:val="00787C33"/>
    <w:rsid w:val="00790283"/>
    <w:rsid w:val="00790874"/>
    <w:rsid w:val="00791205"/>
    <w:rsid w:val="007912B1"/>
    <w:rsid w:val="00791AF4"/>
    <w:rsid w:val="007929A5"/>
    <w:rsid w:val="0079378A"/>
    <w:rsid w:val="00793B0D"/>
    <w:rsid w:val="007940DF"/>
    <w:rsid w:val="00794DCF"/>
    <w:rsid w:val="00795D3E"/>
    <w:rsid w:val="00796119"/>
    <w:rsid w:val="0079644D"/>
    <w:rsid w:val="00796C3A"/>
    <w:rsid w:val="00797738"/>
    <w:rsid w:val="007A006A"/>
    <w:rsid w:val="007A0674"/>
    <w:rsid w:val="007A06AB"/>
    <w:rsid w:val="007A092E"/>
    <w:rsid w:val="007A0C34"/>
    <w:rsid w:val="007A12A7"/>
    <w:rsid w:val="007A1343"/>
    <w:rsid w:val="007A13EF"/>
    <w:rsid w:val="007A26BC"/>
    <w:rsid w:val="007A270B"/>
    <w:rsid w:val="007A28CB"/>
    <w:rsid w:val="007A2A8A"/>
    <w:rsid w:val="007A2DFC"/>
    <w:rsid w:val="007A3F24"/>
    <w:rsid w:val="007A4136"/>
    <w:rsid w:val="007A42D3"/>
    <w:rsid w:val="007A43B8"/>
    <w:rsid w:val="007A4650"/>
    <w:rsid w:val="007A4E90"/>
    <w:rsid w:val="007A518B"/>
    <w:rsid w:val="007A52C2"/>
    <w:rsid w:val="007A53CD"/>
    <w:rsid w:val="007A5ADA"/>
    <w:rsid w:val="007A5BFC"/>
    <w:rsid w:val="007A6393"/>
    <w:rsid w:val="007A6449"/>
    <w:rsid w:val="007A6720"/>
    <w:rsid w:val="007A6B8A"/>
    <w:rsid w:val="007A7068"/>
    <w:rsid w:val="007A7171"/>
    <w:rsid w:val="007A7480"/>
    <w:rsid w:val="007B0923"/>
    <w:rsid w:val="007B12C5"/>
    <w:rsid w:val="007B13B8"/>
    <w:rsid w:val="007B2054"/>
    <w:rsid w:val="007B2967"/>
    <w:rsid w:val="007B2BB1"/>
    <w:rsid w:val="007B34FE"/>
    <w:rsid w:val="007B388F"/>
    <w:rsid w:val="007B3AC9"/>
    <w:rsid w:val="007B4FD0"/>
    <w:rsid w:val="007B507D"/>
    <w:rsid w:val="007B5F5E"/>
    <w:rsid w:val="007B61CC"/>
    <w:rsid w:val="007B63AD"/>
    <w:rsid w:val="007B6BA3"/>
    <w:rsid w:val="007B77C5"/>
    <w:rsid w:val="007B7A00"/>
    <w:rsid w:val="007C0069"/>
    <w:rsid w:val="007C0140"/>
    <w:rsid w:val="007C0E68"/>
    <w:rsid w:val="007C1919"/>
    <w:rsid w:val="007C26DA"/>
    <w:rsid w:val="007C2AAA"/>
    <w:rsid w:val="007C2BDC"/>
    <w:rsid w:val="007C2C9A"/>
    <w:rsid w:val="007C30AD"/>
    <w:rsid w:val="007C3C9E"/>
    <w:rsid w:val="007C4403"/>
    <w:rsid w:val="007C5AF8"/>
    <w:rsid w:val="007C5B80"/>
    <w:rsid w:val="007C7447"/>
    <w:rsid w:val="007C74C1"/>
    <w:rsid w:val="007D0452"/>
    <w:rsid w:val="007D08E9"/>
    <w:rsid w:val="007D0F08"/>
    <w:rsid w:val="007D1189"/>
    <w:rsid w:val="007D15BD"/>
    <w:rsid w:val="007D2185"/>
    <w:rsid w:val="007D29A2"/>
    <w:rsid w:val="007D2CFD"/>
    <w:rsid w:val="007D3498"/>
    <w:rsid w:val="007D3944"/>
    <w:rsid w:val="007D3A76"/>
    <w:rsid w:val="007D59A3"/>
    <w:rsid w:val="007D5EEA"/>
    <w:rsid w:val="007D63AE"/>
    <w:rsid w:val="007D676D"/>
    <w:rsid w:val="007D6987"/>
    <w:rsid w:val="007D7617"/>
    <w:rsid w:val="007D7C2B"/>
    <w:rsid w:val="007E0427"/>
    <w:rsid w:val="007E04B7"/>
    <w:rsid w:val="007E0605"/>
    <w:rsid w:val="007E07D5"/>
    <w:rsid w:val="007E0E6F"/>
    <w:rsid w:val="007E13ED"/>
    <w:rsid w:val="007E30AF"/>
    <w:rsid w:val="007E43D1"/>
    <w:rsid w:val="007E45C5"/>
    <w:rsid w:val="007E545F"/>
    <w:rsid w:val="007E54D9"/>
    <w:rsid w:val="007E5522"/>
    <w:rsid w:val="007E5B4B"/>
    <w:rsid w:val="007E5B52"/>
    <w:rsid w:val="007E6918"/>
    <w:rsid w:val="007E69FE"/>
    <w:rsid w:val="007E6BA6"/>
    <w:rsid w:val="007E7550"/>
    <w:rsid w:val="007E76E7"/>
    <w:rsid w:val="007E7704"/>
    <w:rsid w:val="007E774A"/>
    <w:rsid w:val="007E7A66"/>
    <w:rsid w:val="007F032F"/>
    <w:rsid w:val="007F0467"/>
    <w:rsid w:val="007F0F21"/>
    <w:rsid w:val="007F0F70"/>
    <w:rsid w:val="007F11BE"/>
    <w:rsid w:val="007F1524"/>
    <w:rsid w:val="007F169F"/>
    <w:rsid w:val="007F1789"/>
    <w:rsid w:val="007F1BC2"/>
    <w:rsid w:val="007F1F27"/>
    <w:rsid w:val="007F250C"/>
    <w:rsid w:val="007F29F9"/>
    <w:rsid w:val="007F2CAD"/>
    <w:rsid w:val="007F2D8B"/>
    <w:rsid w:val="007F2F2D"/>
    <w:rsid w:val="007F386C"/>
    <w:rsid w:val="007F3A2F"/>
    <w:rsid w:val="007F4318"/>
    <w:rsid w:val="007F4395"/>
    <w:rsid w:val="007F4455"/>
    <w:rsid w:val="007F4917"/>
    <w:rsid w:val="007F5152"/>
    <w:rsid w:val="007F5EE6"/>
    <w:rsid w:val="007F6048"/>
    <w:rsid w:val="007F61C4"/>
    <w:rsid w:val="007F66E0"/>
    <w:rsid w:val="007F68AD"/>
    <w:rsid w:val="007F6CCA"/>
    <w:rsid w:val="007F6E84"/>
    <w:rsid w:val="007F7360"/>
    <w:rsid w:val="007F7FF8"/>
    <w:rsid w:val="0080036A"/>
    <w:rsid w:val="008003C2"/>
    <w:rsid w:val="008008E7"/>
    <w:rsid w:val="00800A2F"/>
    <w:rsid w:val="00800B30"/>
    <w:rsid w:val="008019C7"/>
    <w:rsid w:val="00801B36"/>
    <w:rsid w:val="00802913"/>
    <w:rsid w:val="00802F48"/>
    <w:rsid w:val="00802FFE"/>
    <w:rsid w:val="00803AEF"/>
    <w:rsid w:val="008040C4"/>
    <w:rsid w:val="008043D6"/>
    <w:rsid w:val="008044B1"/>
    <w:rsid w:val="0080482A"/>
    <w:rsid w:val="00804A7F"/>
    <w:rsid w:val="008052F5"/>
    <w:rsid w:val="0080604B"/>
    <w:rsid w:val="00806933"/>
    <w:rsid w:val="00806997"/>
    <w:rsid w:val="00806A01"/>
    <w:rsid w:val="00806AFE"/>
    <w:rsid w:val="00806B7A"/>
    <w:rsid w:val="00806B8A"/>
    <w:rsid w:val="00806B92"/>
    <w:rsid w:val="00806CA5"/>
    <w:rsid w:val="00806F16"/>
    <w:rsid w:val="008075DF"/>
    <w:rsid w:val="00807DCC"/>
    <w:rsid w:val="00807F30"/>
    <w:rsid w:val="008101DF"/>
    <w:rsid w:val="008103E1"/>
    <w:rsid w:val="008105AF"/>
    <w:rsid w:val="008128CC"/>
    <w:rsid w:val="008128CD"/>
    <w:rsid w:val="008128E3"/>
    <w:rsid w:val="00812B77"/>
    <w:rsid w:val="00813021"/>
    <w:rsid w:val="00813CB6"/>
    <w:rsid w:val="008144A2"/>
    <w:rsid w:val="008146AE"/>
    <w:rsid w:val="00814E2B"/>
    <w:rsid w:val="00815020"/>
    <w:rsid w:val="00815310"/>
    <w:rsid w:val="00815BF3"/>
    <w:rsid w:val="00815C99"/>
    <w:rsid w:val="00815E5F"/>
    <w:rsid w:val="00816CEC"/>
    <w:rsid w:val="00817350"/>
    <w:rsid w:val="00817F75"/>
    <w:rsid w:val="00820234"/>
    <w:rsid w:val="008206CB"/>
    <w:rsid w:val="00820D08"/>
    <w:rsid w:val="00820E8A"/>
    <w:rsid w:val="00820FF3"/>
    <w:rsid w:val="0082103E"/>
    <w:rsid w:val="008217EF"/>
    <w:rsid w:val="008221E1"/>
    <w:rsid w:val="0082254C"/>
    <w:rsid w:val="00822675"/>
    <w:rsid w:val="00822796"/>
    <w:rsid w:val="00822F77"/>
    <w:rsid w:val="008239AD"/>
    <w:rsid w:val="00823C2F"/>
    <w:rsid w:val="00824408"/>
    <w:rsid w:val="00824720"/>
    <w:rsid w:val="00825053"/>
    <w:rsid w:val="00825092"/>
    <w:rsid w:val="008251A0"/>
    <w:rsid w:val="00825489"/>
    <w:rsid w:val="00825608"/>
    <w:rsid w:val="00825A92"/>
    <w:rsid w:val="00825F60"/>
    <w:rsid w:val="0082631B"/>
    <w:rsid w:val="00826B63"/>
    <w:rsid w:val="00826CF6"/>
    <w:rsid w:val="00826D96"/>
    <w:rsid w:val="00826DC5"/>
    <w:rsid w:val="00826FE7"/>
    <w:rsid w:val="00827217"/>
    <w:rsid w:val="00827CFA"/>
    <w:rsid w:val="00827FB7"/>
    <w:rsid w:val="008303EA"/>
    <w:rsid w:val="00830CF4"/>
    <w:rsid w:val="00830F99"/>
    <w:rsid w:val="00830FF5"/>
    <w:rsid w:val="00831136"/>
    <w:rsid w:val="00831911"/>
    <w:rsid w:val="00831E6E"/>
    <w:rsid w:val="00831F8D"/>
    <w:rsid w:val="008322CE"/>
    <w:rsid w:val="00832882"/>
    <w:rsid w:val="00832C11"/>
    <w:rsid w:val="008330E3"/>
    <w:rsid w:val="008345E7"/>
    <w:rsid w:val="008350EE"/>
    <w:rsid w:val="0083557D"/>
    <w:rsid w:val="008356C4"/>
    <w:rsid w:val="00835842"/>
    <w:rsid w:val="00835A3B"/>
    <w:rsid w:val="00835A96"/>
    <w:rsid w:val="00835ABD"/>
    <w:rsid w:val="00835AEA"/>
    <w:rsid w:val="00835C82"/>
    <w:rsid w:val="00835CBF"/>
    <w:rsid w:val="00836C2A"/>
    <w:rsid w:val="00836CF8"/>
    <w:rsid w:val="0083733E"/>
    <w:rsid w:val="008374A6"/>
    <w:rsid w:val="00837A31"/>
    <w:rsid w:val="0084094A"/>
    <w:rsid w:val="00840A99"/>
    <w:rsid w:val="0084186F"/>
    <w:rsid w:val="00841E5C"/>
    <w:rsid w:val="008421FA"/>
    <w:rsid w:val="008426A3"/>
    <w:rsid w:val="008427C7"/>
    <w:rsid w:val="008439AE"/>
    <w:rsid w:val="00844629"/>
    <w:rsid w:val="00844A0E"/>
    <w:rsid w:val="00846042"/>
    <w:rsid w:val="00846130"/>
    <w:rsid w:val="00846572"/>
    <w:rsid w:val="00846659"/>
    <w:rsid w:val="0084676B"/>
    <w:rsid w:val="00846B0D"/>
    <w:rsid w:val="00846E79"/>
    <w:rsid w:val="008502ED"/>
    <w:rsid w:val="00850378"/>
    <w:rsid w:val="008505C9"/>
    <w:rsid w:val="008508D3"/>
    <w:rsid w:val="00850948"/>
    <w:rsid w:val="00851739"/>
    <w:rsid w:val="00851790"/>
    <w:rsid w:val="0085191C"/>
    <w:rsid w:val="008526E3"/>
    <w:rsid w:val="00852885"/>
    <w:rsid w:val="00852DD2"/>
    <w:rsid w:val="008536C6"/>
    <w:rsid w:val="00853B5E"/>
    <w:rsid w:val="00854229"/>
    <w:rsid w:val="008547C3"/>
    <w:rsid w:val="0085492E"/>
    <w:rsid w:val="008556AB"/>
    <w:rsid w:val="00855E09"/>
    <w:rsid w:val="00856640"/>
    <w:rsid w:val="00856754"/>
    <w:rsid w:val="00856D4F"/>
    <w:rsid w:val="00856DA7"/>
    <w:rsid w:val="00857471"/>
    <w:rsid w:val="008574BB"/>
    <w:rsid w:val="00857634"/>
    <w:rsid w:val="00857E14"/>
    <w:rsid w:val="00857EBC"/>
    <w:rsid w:val="00860850"/>
    <w:rsid w:val="0086095E"/>
    <w:rsid w:val="008609C4"/>
    <w:rsid w:val="00860D85"/>
    <w:rsid w:val="0086106C"/>
    <w:rsid w:val="00861D12"/>
    <w:rsid w:val="00861D9E"/>
    <w:rsid w:val="00862833"/>
    <w:rsid w:val="00862C92"/>
    <w:rsid w:val="008630A9"/>
    <w:rsid w:val="00863C7C"/>
    <w:rsid w:val="00863CE0"/>
    <w:rsid w:val="00863EA3"/>
    <w:rsid w:val="008656D1"/>
    <w:rsid w:val="00865779"/>
    <w:rsid w:val="008664C2"/>
    <w:rsid w:val="008676FC"/>
    <w:rsid w:val="00867BD8"/>
    <w:rsid w:val="00867F52"/>
    <w:rsid w:val="0087045C"/>
    <w:rsid w:val="00870B41"/>
    <w:rsid w:val="00871021"/>
    <w:rsid w:val="00871430"/>
    <w:rsid w:val="008723C7"/>
    <w:rsid w:val="00872417"/>
    <w:rsid w:val="0087243D"/>
    <w:rsid w:val="00873321"/>
    <w:rsid w:val="00873965"/>
    <w:rsid w:val="00873ACE"/>
    <w:rsid w:val="00874185"/>
    <w:rsid w:val="0087473D"/>
    <w:rsid w:val="008747B6"/>
    <w:rsid w:val="00874ABD"/>
    <w:rsid w:val="0087651B"/>
    <w:rsid w:val="00876613"/>
    <w:rsid w:val="00877090"/>
    <w:rsid w:val="008772D0"/>
    <w:rsid w:val="00877AED"/>
    <w:rsid w:val="00877F77"/>
    <w:rsid w:val="00877FD4"/>
    <w:rsid w:val="008800AB"/>
    <w:rsid w:val="00880E56"/>
    <w:rsid w:val="00880FA7"/>
    <w:rsid w:val="00881E9E"/>
    <w:rsid w:val="00882275"/>
    <w:rsid w:val="00882620"/>
    <w:rsid w:val="00882CEA"/>
    <w:rsid w:val="008837F5"/>
    <w:rsid w:val="00883D2A"/>
    <w:rsid w:val="00885360"/>
    <w:rsid w:val="0088539F"/>
    <w:rsid w:val="00885B5D"/>
    <w:rsid w:val="00886276"/>
    <w:rsid w:val="0088648E"/>
    <w:rsid w:val="0088670B"/>
    <w:rsid w:val="00886AE7"/>
    <w:rsid w:val="00887286"/>
    <w:rsid w:val="008874D4"/>
    <w:rsid w:val="0088758E"/>
    <w:rsid w:val="00887B32"/>
    <w:rsid w:val="00887BE6"/>
    <w:rsid w:val="008904B0"/>
    <w:rsid w:val="00891328"/>
    <w:rsid w:val="0089172A"/>
    <w:rsid w:val="00891873"/>
    <w:rsid w:val="00891D2D"/>
    <w:rsid w:val="00891DD4"/>
    <w:rsid w:val="0089205F"/>
    <w:rsid w:val="008936AD"/>
    <w:rsid w:val="008936D1"/>
    <w:rsid w:val="00894059"/>
    <w:rsid w:val="00894223"/>
    <w:rsid w:val="008943A0"/>
    <w:rsid w:val="008950DF"/>
    <w:rsid w:val="0089514D"/>
    <w:rsid w:val="0089603F"/>
    <w:rsid w:val="008960D1"/>
    <w:rsid w:val="0089631A"/>
    <w:rsid w:val="00896A0B"/>
    <w:rsid w:val="00896D12"/>
    <w:rsid w:val="00896DA2"/>
    <w:rsid w:val="008A031B"/>
    <w:rsid w:val="008A0A49"/>
    <w:rsid w:val="008A0AE8"/>
    <w:rsid w:val="008A1997"/>
    <w:rsid w:val="008A1DAD"/>
    <w:rsid w:val="008A1E51"/>
    <w:rsid w:val="008A2096"/>
    <w:rsid w:val="008A27A2"/>
    <w:rsid w:val="008A2F45"/>
    <w:rsid w:val="008A3988"/>
    <w:rsid w:val="008A3FC5"/>
    <w:rsid w:val="008A47DC"/>
    <w:rsid w:val="008A4F67"/>
    <w:rsid w:val="008A53C3"/>
    <w:rsid w:val="008A5410"/>
    <w:rsid w:val="008A59B6"/>
    <w:rsid w:val="008A5B59"/>
    <w:rsid w:val="008A5C41"/>
    <w:rsid w:val="008A6490"/>
    <w:rsid w:val="008A65F6"/>
    <w:rsid w:val="008A66F6"/>
    <w:rsid w:val="008A73D1"/>
    <w:rsid w:val="008A77F5"/>
    <w:rsid w:val="008B006F"/>
    <w:rsid w:val="008B0343"/>
    <w:rsid w:val="008B03F0"/>
    <w:rsid w:val="008B1592"/>
    <w:rsid w:val="008B1EDD"/>
    <w:rsid w:val="008B2271"/>
    <w:rsid w:val="008B2346"/>
    <w:rsid w:val="008B2AD5"/>
    <w:rsid w:val="008B3177"/>
    <w:rsid w:val="008B3307"/>
    <w:rsid w:val="008B338A"/>
    <w:rsid w:val="008B33D3"/>
    <w:rsid w:val="008B46CC"/>
    <w:rsid w:val="008B5033"/>
    <w:rsid w:val="008B568F"/>
    <w:rsid w:val="008B58E4"/>
    <w:rsid w:val="008B592A"/>
    <w:rsid w:val="008B6CC1"/>
    <w:rsid w:val="008B7490"/>
    <w:rsid w:val="008B7DE6"/>
    <w:rsid w:val="008B7E6A"/>
    <w:rsid w:val="008C0D0A"/>
    <w:rsid w:val="008C10A3"/>
    <w:rsid w:val="008C19A0"/>
    <w:rsid w:val="008C2441"/>
    <w:rsid w:val="008C24FE"/>
    <w:rsid w:val="008C2BE0"/>
    <w:rsid w:val="008C2E36"/>
    <w:rsid w:val="008C468C"/>
    <w:rsid w:val="008C50C2"/>
    <w:rsid w:val="008C525A"/>
    <w:rsid w:val="008C52D6"/>
    <w:rsid w:val="008C5764"/>
    <w:rsid w:val="008C5853"/>
    <w:rsid w:val="008C5B3F"/>
    <w:rsid w:val="008C5B52"/>
    <w:rsid w:val="008C5C47"/>
    <w:rsid w:val="008C6CCE"/>
    <w:rsid w:val="008C6D6E"/>
    <w:rsid w:val="008D0DC3"/>
    <w:rsid w:val="008D1521"/>
    <w:rsid w:val="008D1611"/>
    <w:rsid w:val="008D2252"/>
    <w:rsid w:val="008D28F3"/>
    <w:rsid w:val="008D2D77"/>
    <w:rsid w:val="008D3A62"/>
    <w:rsid w:val="008D3BD1"/>
    <w:rsid w:val="008D3E45"/>
    <w:rsid w:val="008D47CC"/>
    <w:rsid w:val="008D4B0A"/>
    <w:rsid w:val="008D4CAA"/>
    <w:rsid w:val="008D50CD"/>
    <w:rsid w:val="008D51D7"/>
    <w:rsid w:val="008D533C"/>
    <w:rsid w:val="008D53D4"/>
    <w:rsid w:val="008D6118"/>
    <w:rsid w:val="008D66C9"/>
    <w:rsid w:val="008D6A35"/>
    <w:rsid w:val="008D6C27"/>
    <w:rsid w:val="008D7041"/>
    <w:rsid w:val="008D70DD"/>
    <w:rsid w:val="008D7740"/>
    <w:rsid w:val="008D784D"/>
    <w:rsid w:val="008E0774"/>
    <w:rsid w:val="008E0EC4"/>
    <w:rsid w:val="008E0F56"/>
    <w:rsid w:val="008E122D"/>
    <w:rsid w:val="008E13B4"/>
    <w:rsid w:val="008E1654"/>
    <w:rsid w:val="008E184A"/>
    <w:rsid w:val="008E1CC7"/>
    <w:rsid w:val="008E2811"/>
    <w:rsid w:val="008E2A1A"/>
    <w:rsid w:val="008E2BD3"/>
    <w:rsid w:val="008E325B"/>
    <w:rsid w:val="008E348E"/>
    <w:rsid w:val="008E37F7"/>
    <w:rsid w:val="008E3F02"/>
    <w:rsid w:val="008E73EC"/>
    <w:rsid w:val="008E75DC"/>
    <w:rsid w:val="008E7C09"/>
    <w:rsid w:val="008E7C6E"/>
    <w:rsid w:val="008E7F40"/>
    <w:rsid w:val="008EEF30"/>
    <w:rsid w:val="008F0075"/>
    <w:rsid w:val="008F0174"/>
    <w:rsid w:val="008F0487"/>
    <w:rsid w:val="008F0547"/>
    <w:rsid w:val="008F05E6"/>
    <w:rsid w:val="008F077C"/>
    <w:rsid w:val="008F08A7"/>
    <w:rsid w:val="008F0A32"/>
    <w:rsid w:val="008F0B51"/>
    <w:rsid w:val="008F0B9F"/>
    <w:rsid w:val="008F12D5"/>
    <w:rsid w:val="008F1C1A"/>
    <w:rsid w:val="008F1C36"/>
    <w:rsid w:val="008F2039"/>
    <w:rsid w:val="008F2989"/>
    <w:rsid w:val="008F2D29"/>
    <w:rsid w:val="008F2FA4"/>
    <w:rsid w:val="008F34BB"/>
    <w:rsid w:val="008F46DC"/>
    <w:rsid w:val="008F514D"/>
    <w:rsid w:val="008F538A"/>
    <w:rsid w:val="008F5BD1"/>
    <w:rsid w:val="008F5D48"/>
    <w:rsid w:val="008F5E86"/>
    <w:rsid w:val="008F66FE"/>
    <w:rsid w:val="008F71DC"/>
    <w:rsid w:val="008F7F12"/>
    <w:rsid w:val="009001E7"/>
    <w:rsid w:val="0090039E"/>
    <w:rsid w:val="0090058A"/>
    <w:rsid w:val="009016C4"/>
    <w:rsid w:val="00901AAC"/>
    <w:rsid w:val="00902279"/>
    <w:rsid w:val="00902590"/>
    <w:rsid w:val="00902EAE"/>
    <w:rsid w:val="00903688"/>
    <w:rsid w:val="009039E5"/>
    <w:rsid w:val="0090468C"/>
    <w:rsid w:val="009049F0"/>
    <w:rsid w:val="009049FF"/>
    <w:rsid w:val="00906BAC"/>
    <w:rsid w:val="00907996"/>
    <w:rsid w:val="009117D6"/>
    <w:rsid w:val="00911990"/>
    <w:rsid w:val="00911F5C"/>
    <w:rsid w:val="00912B4D"/>
    <w:rsid w:val="00912F19"/>
    <w:rsid w:val="009131A0"/>
    <w:rsid w:val="009133E3"/>
    <w:rsid w:val="00913793"/>
    <w:rsid w:val="00913825"/>
    <w:rsid w:val="00914477"/>
    <w:rsid w:val="009145EE"/>
    <w:rsid w:val="00914654"/>
    <w:rsid w:val="00915707"/>
    <w:rsid w:val="00915BCA"/>
    <w:rsid w:val="00916A26"/>
    <w:rsid w:val="0091798A"/>
    <w:rsid w:val="00920343"/>
    <w:rsid w:val="009204CA"/>
    <w:rsid w:val="00920857"/>
    <w:rsid w:val="00920D50"/>
    <w:rsid w:val="00920F57"/>
    <w:rsid w:val="009223C6"/>
    <w:rsid w:val="00922829"/>
    <w:rsid w:val="00922850"/>
    <w:rsid w:val="00922ED1"/>
    <w:rsid w:val="009233FC"/>
    <w:rsid w:val="00923C20"/>
    <w:rsid w:val="00924356"/>
    <w:rsid w:val="009249CA"/>
    <w:rsid w:val="00924BE2"/>
    <w:rsid w:val="00924D3B"/>
    <w:rsid w:val="0092517F"/>
    <w:rsid w:val="0092535D"/>
    <w:rsid w:val="00925E65"/>
    <w:rsid w:val="0092601C"/>
    <w:rsid w:val="009262F4"/>
    <w:rsid w:val="00926AD2"/>
    <w:rsid w:val="00926C9D"/>
    <w:rsid w:val="00926CCA"/>
    <w:rsid w:val="00926CCE"/>
    <w:rsid w:val="00926CE8"/>
    <w:rsid w:val="009279FD"/>
    <w:rsid w:val="0093028A"/>
    <w:rsid w:val="009307CD"/>
    <w:rsid w:val="009309A3"/>
    <w:rsid w:val="009311B7"/>
    <w:rsid w:val="0093147D"/>
    <w:rsid w:val="009315CF"/>
    <w:rsid w:val="009317DA"/>
    <w:rsid w:val="00931A51"/>
    <w:rsid w:val="00932025"/>
    <w:rsid w:val="00932112"/>
    <w:rsid w:val="00932891"/>
    <w:rsid w:val="00932948"/>
    <w:rsid w:val="009331D9"/>
    <w:rsid w:val="00933361"/>
    <w:rsid w:val="009341D5"/>
    <w:rsid w:val="00934340"/>
    <w:rsid w:val="0093454F"/>
    <w:rsid w:val="00934718"/>
    <w:rsid w:val="00934C59"/>
    <w:rsid w:val="0093540F"/>
    <w:rsid w:val="00935DD0"/>
    <w:rsid w:val="00936D07"/>
    <w:rsid w:val="0093769B"/>
    <w:rsid w:val="009377F1"/>
    <w:rsid w:val="00937C51"/>
    <w:rsid w:val="00937FB7"/>
    <w:rsid w:val="00940164"/>
    <w:rsid w:val="009401FF"/>
    <w:rsid w:val="009402DD"/>
    <w:rsid w:val="00940361"/>
    <w:rsid w:val="0094098E"/>
    <w:rsid w:val="00940E59"/>
    <w:rsid w:val="009414BA"/>
    <w:rsid w:val="00941637"/>
    <w:rsid w:val="00942711"/>
    <w:rsid w:val="00942FF1"/>
    <w:rsid w:val="00943790"/>
    <w:rsid w:val="00943BEF"/>
    <w:rsid w:val="00943C13"/>
    <w:rsid w:val="00943C2D"/>
    <w:rsid w:val="009444CA"/>
    <w:rsid w:val="0094471D"/>
    <w:rsid w:val="00944AC3"/>
    <w:rsid w:val="00944AE9"/>
    <w:rsid w:val="0094572F"/>
    <w:rsid w:val="009462E5"/>
    <w:rsid w:val="00946AB1"/>
    <w:rsid w:val="00946E1C"/>
    <w:rsid w:val="00946EB8"/>
    <w:rsid w:val="00947146"/>
    <w:rsid w:val="009473EE"/>
    <w:rsid w:val="00947532"/>
    <w:rsid w:val="00950343"/>
    <w:rsid w:val="0095092A"/>
    <w:rsid w:val="009509C7"/>
    <w:rsid w:val="00950C5C"/>
    <w:rsid w:val="00951038"/>
    <w:rsid w:val="0095254C"/>
    <w:rsid w:val="009529FB"/>
    <w:rsid w:val="00952B85"/>
    <w:rsid w:val="00952C0A"/>
    <w:rsid w:val="00952D14"/>
    <w:rsid w:val="009533AD"/>
    <w:rsid w:val="00953BB2"/>
    <w:rsid w:val="00953D95"/>
    <w:rsid w:val="00954143"/>
    <w:rsid w:val="009548CE"/>
    <w:rsid w:val="00955069"/>
    <w:rsid w:val="009551BF"/>
    <w:rsid w:val="0095533D"/>
    <w:rsid w:val="00955A08"/>
    <w:rsid w:val="00955D91"/>
    <w:rsid w:val="00955E4A"/>
    <w:rsid w:val="00956FA4"/>
    <w:rsid w:val="00957459"/>
    <w:rsid w:val="00957884"/>
    <w:rsid w:val="00957D1A"/>
    <w:rsid w:val="0096080C"/>
    <w:rsid w:val="00960D6E"/>
    <w:rsid w:val="00960F46"/>
    <w:rsid w:val="009610DB"/>
    <w:rsid w:val="009617B0"/>
    <w:rsid w:val="00962A78"/>
    <w:rsid w:val="00963C35"/>
    <w:rsid w:val="00964120"/>
    <w:rsid w:val="00964BA0"/>
    <w:rsid w:val="009652BA"/>
    <w:rsid w:val="009653E9"/>
    <w:rsid w:val="009660C2"/>
    <w:rsid w:val="00966213"/>
    <w:rsid w:val="00966572"/>
    <w:rsid w:val="00967639"/>
    <w:rsid w:val="00967E99"/>
    <w:rsid w:val="00971056"/>
    <w:rsid w:val="00971105"/>
    <w:rsid w:val="00971123"/>
    <w:rsid w:val="0097117A"/>
    <w:rsid w:val="00971367"/>
    <w:rsid w:val="009716CD"/>
    <w:rsid w:val="00971E23"/>
    <w:rsid w:val="00971F5F"/>
    <w:rsid w:val="00972F23"/>
    <w:rsid w:val="009730F3"/>
    <w:rsid w:val="0097361F"/>
    <w:rsid w:val="00974CB8"/>
    <w:rsid w:val="00975978"/>
    <w:rsid w:val="00975D6D"/>
    <w:rsid w:val="00975DCD"/>
    <w:rsid w:val="00975E53"/>
    <w:rsid w:val="00975F6B"/>
    <w:rsid w:val="00976451"/>
    <w:rsid w:val="0097674F"/>
    <w:rsid w:val="009767A9"/>
    <w:rsid w:val="00977AD2"/>
    <w:rsid w:val="00980356"/>
    <w:rsid w:val="009807FA"/>
    <w:rsid w:val="00980BB7"/>
    <w:rsid w:val="00980F9C"/>
    <w:rsid w:val="00981194"/>
    <w:rsid w:val="009813FF"/>
    <w:rsid w:val="009814CD"/>
    <w:rsid w:val="00981D97"/>
    <w:rsid w:val="009822CE"/>
    <w:rsid w:val="00982940"/>
    <w:rsid w:val="0098376E"/>
    <w:rsid w:val="00983973"/>
    <w:rsid w:val="00984F9C"/>
    <w:rsid w:val="009853BD"/>
    <w:rsid w:val="00985589"/>
    <w:rsid w:val="009857F7"/>
    <w:rsid w:val="00985AE8"/>
    <w:rsid w:val="00985F5C"/>
    <w:rsid w:val="00986016"/>
    <w:rsid w:val="00986AAA"/>
    <w:rsid w:val="00986E04"/>
    <w:rsid w:val="0098792F"/>
    <w:rsid w:val="00987C2F"/>
    <w:rsid w:val="009901BB"/>
    <w:rsid w:val="009907A7"/>
    <w:rsid w:val="00990E0C"/>
    <w:rsid w:val="009915B8"/>
    <w:rsid w:val="00991C1B"/>
    <w:rsid w:val="00991EFF"/>
    <w:rsid w:val="0099224A"/>
    <w:rsid w:val="0099236E"/>
    <w:rsid w:val="00992763"/>
    <w:rsid w:val="009928A5"/>
    <w:rsid w:val="009931BE"/>
    <w:rsid w:val="009932D0"/>
    <w:rsid w:val="00994270"/>
    <w:rsid w:val="00995DF7"/>
    <w:rsid w:val="00996621"/>
    <w:rsid w:val="0099749A"/>
    <w:rsid w:val="009975E4"/>
    <w:rsid w:val="0099E1AD"/>
    <w:rsid w:val="009A0832"/>
    <w:rsid w:val="009A247A"/>
    <w:rsid w:val="009A282D"/>
    <w:rsid w:val="009A3345"/>
    <w:rsid w:val="009A47B8"/>
    <w:rsid w:val="009A4CA7"/>
    <w:rsid w:val="009A55BD"/>
    <w:rsid w:val="009A55F3"/>
    <w:rsid w:val="009A578C"/>
    <w:rsid w:val="009A5FAE"/>
    <w:rsid w:val="009A61B9"/>
    <w:rsid w:val="009A6484"/>
    <w:rsid w:val="009A66B1"/>
    <w:rsid w:val="009A678E"/>
    <w:rsid w:val="009A69F5"/>
    <w:rsid w:val="009A6B5A"/>
    <w:rsid w:val="009A700B"/>
    <w:rsid w:val="009A70F9"/>
    <w:rsid w:val="009A7EF6"/>
    <w:rsid w:val="009A7F16"/>
    <w:rsid w:val="009B0035"/>
    <w:rsid w:val="009B04D6"/>
    <w:rsid w:val="009B09DD"/>
    <w:rsid w:val="009B13A4"/>
    <w:rsid w:val="009B18AE"/>
    <w:rsid w:val="009B280A"/>
    <w:rsid w:val="009B32CC"/>
    <w:rsid w:val="009B36C7"/>
    <w:rsid w:val="009B398C"/>
    <w:rsid w:val="009B3C17"/>
    <w:rsid w:val="009B4142"/>
    <w:rsid w:val="009B4815"/>
    <w:rsid w:val="009B4EFA"/>
    <w:rsid w:val="009B5736"/>
    <w:rsid w:val="009B5798"/>
    <w:rsid w:val="009B6D29"/>
    <w:rsid w:val="009B7035"/>
    <w:rsid w:val="009B7598"/>
    <w:rsid w:val="009B7641"/>
    <w:rsid w:val="009B788F"/>
    <w:rsid w:val="009B7995"/>
    <w:rsid w:val="009B7DE7"/>
    <w:rsid w:val="009C122D"/>
    <w:rsid w:val="009C129B"/>
    <w:rsid w:val="009C199E"/>
    <w:rsid w:val="009C1D05"/>
    <w:rsid w:val="009C2592"/>
    <w:rsid w:val="009C2B5B"/>
    <w:rsid w:val="009C2D89"/>
    <w:rsid w:val="009C330D"/>
    <w:rsid w:val="009C353C"/>
    <w:rsid w:val="009C4435"/>
    <w:rsid w:val="009C4B4C"/>
    <w:rsid w:val="009C4FEE"/>
    <w:rsid w:val="009C5431"/>
    <w:rsid w:val="009C5866"/>
    <w:rsid w:val="009C594D"/>
    <w:rsid w:val="009C652F"/>
    <w:rsid w:val="009C65B6"/>
    <w:rsid w:val="009C69A6"/>
    <w:rsid w:val="009C69F2"/>
    <w:rsid w:val="009C7945"/>
    <w:rsid w:val="009C796D"/>
    <w:rsid w:val="009C7BC1"/>
    <w:rsid w:val="009D0219"/>
    <w:rsid w:val="009D0653"/>
    <w:rsid w:val="009D0688"/>
    <w:rsid w:val="009D0B28"/>
    <w:rsid w:val="009D14D9"/>
    <w:rsid w:val="009D18AF"/>
    <w:rsid w:val="009D1C66"/>
    <w:rsid w:val="009D2065"/>
    <w:rsid w:val="009D215A"/>
    <w:rsid w:val="009D2966"/>
    <w:rsid w:val="009D2DB8"/>
    <w:rsid w:val="009D30B6"/>
    <w:rsid w:val="009D390B"/>
    <w:rsid w:val="009D3E20"/>
    <w:rsid w:val="009D4252"/>
    <w:rsid w:val="009D460D"/>
    <w:rsid w:val="009D4A42"/>
    <w:rsid w:val="009D4F5B"/>
    <w:rsid w:val="009D5A67"/>
    <w:rsid w:val="009D5C81"/>
    <w:rsid w:val="009D6998"/>
    <w:rsid w:val="009D7050"/>
    <w:rsid w:val="009D717B"/>
    <w:rsid w:val="009D7D1C"/>
    <w:rsid w:val="009DA866"/>
    <w:rsid w:val="009E0AEB"/>
    <w:rsid w:val="009E16F4"/>
    <w:rsid w:val="009E24B6"/>
    <w:rsid w:val="009E26BE"/>
    <w:rsid w:val="009E342D"/>
    <w:rsid w:val="009E405D"/>
    <w:rsid w:val="009E4BE8"/>
    <w:rsid w:val="009E5425"/>
    <w:rsid w:val="009E54BD"/>
    <w:rsid w:val="009E5BCA"/>
    <w:rsid w:val="009E5C86"/>
    <w:rsid w:val="009E66EC"/>
    <w:rsid w:val="009E6E64"/>
    <w:rsid w:val="009E6F06"/>
    <w:rsid w:val="009E7062"/>
    <w:rsid w:val="009E74DC"/>
    <w:rsid w:val="009E754E"/>
    <w:rsid w:val="009E7665"/>
    <w:rsid w:val="009E7B38"/>
    <w:rsid w:val="009E7C57"/>
    <w:rsid w:val="009E7FDD"/>
    <w:rsid w:val="009F083E"/>
    <w:rsid w:val="009F0C3E"/>
    <w:rsid w:val="009F0EF0"/>
    <w:rsid w:val="009F18F8"/>
    <w:rsid w:val="009F1E12"/>
    <w:rsid w:val="009F1EA9"/>
    <w:rsid w:val="009F1ED6"/>
    <w:rsid w:val="009F20AA"/>
    <w:rsid w:val="009F2DB3"/>
    <w:rsid w:val="009F2F52"/>
    <w:rsid w:val="009F39CF"/>
    <w:rsid w:val="009F3A0B"/>
    <w:rsid w:val="009F3CC0"/>
    <w:rsid w:val="009F4160"/>
    <w:rsid w:val="009F41F1"/>
    <w:rsid w:val="009F428D"/>
    <w:rsid w:val="009F4701"/>
    <w:rsid w:val="009F4719"/>
    <w:rsid w:val="009F518C"/>
    <w:rsid w:val="009F55C7"/>
    <w:rsid w:val="009F5C5C"/>
    <w:rsid w:val="009F681E"/>
    <w:rsid w:val="009F68C2"/>
    <w:rsid w:val="009F6C90"/>
    <w:rsid w:val="009F6D8B"/>
    <w:rsid w:val="009F6E27"/>
    <w:rsid w:val="009F6F9C"/>
    <w:rsid w:val="009F778F"/>
    <w:rsid w:val="009F7EF4"/>
    <w:rsid w:val="009F7FCE"/>
    <w:rsid w:val="00A0030F"/>
    <w:rsid w:val="00A00A4B"/>
    <w:rsid w:val="00A00D54"/>
    <w:rsid w:val="00A0149D"/>
    <w:rsid w:val="00A01B47"/>
    <w:rsid w:val="00A01EFF"/>
    <w:rsid w:val="00A02BEF"/>
    <w:rsid w:val="00A02D84"/>
    <w:rsid w:val="00A03399"/>
    <w:rsid w:val="00A0424F"/>
    <w:rsid w:val="00A043D1"/>
    <w:rsid w:val="00A04607"/>
    <w:rsid w:val="00A0470B"/>
    <w:rsid w:val="00A0493D"/>
    <w:rsid w:val="00A0570C"/>
    <w:rsid w:val="00A05752"/>
    <w:rsid w:val="00A05C29"/>
    <w:rsid w:val="00A05EDB"/>
    <w:rsid w:val="00A0672B"/>
    <w:rsid w:val="00A07451"/>
    <w:rsid w:val="00A07996"/>
    <w:rsid w:val="00A07A49"/>
    <w:rsid w:val="00A07E95"/>
    <w:rsid w:val="00A1006C"/>
    <w:rsid w:val="00A11F4B"/>
    <w:rsid w:val="00A125FC"/>
    <w:rsid w:val="00A12A4F"/>
    <w:rsid w:val="00A12C10"/>
    <w:rsid w:val="00A12D8E"/>
    <w:rsid w:val="00A13114"/>
    <w:rsid w:val="00A133E9"/>
    <w:rsid w:val="00A14312"/>
    <w:rsid w:val="00A1495D"/>
    <w:rsid w:val="00A14DEC"/>
    <w:rsid w:val="00A15615"/>
    <w:rsid w:val="00A15898"/>
    <w:rsid w:val="00A15B73"/>
    <w:rsid w:val="00A16AB4"/>
    <w:rsid w:val="00A17D49"/>
    <w:rsid w:val="00A2081F"/>
    <w:rsid w:val="00A2087D"/>
    <w:rsid w:val="00A20E03"/>
    <w:rsid w:val="00A20F63"/>
    <w:rsid w:val="00A21059"/>
    <w:rsid w:val="00A215DA"/>
    <w:rsid w:val="00A218E6"/>
    <w:rsid w:val="00A22251"/>
    <w:rsid w:val="00A22643"/>
    <w:rsid w:val="00A22A73"/>
    <w:rsid w:val="00A22B3F"/>
    <w:rsid w:val="00A2330E"/>
    <w:rsid w:val="00A23CC9"/>
    <w:rsid w:val="00A23D93"/>
    <w:rsid w:val="00A24394"/>
    <w:rsid w:val="00A246E1"/>
    <w:rsid w:val="00A249E5"/>
    <w:rsid w:val="00A249FD"/>
    <w:rsid w:val="00A24BD2"/>
    <w:rsid w:val="00A25A32"/>
    <w:rsid w:val="00A26174"/>
    <w:rsid w:val="00A2618B"/>
    <w:rsid w:val="00A26BB3"/>
    <w:rsid w:val="00A27250"/>
    <w:rsid w:val="00A27A35"/>
    <w:rsid w:val="00A30399"/>
    <w:rsid w:val="00A31B81"/>
    <w:rsid w:val="00A31CBC"/>
    <w:rsid w:val="00A31D00"/>
    <w:rsid w:val="00A325F7"/>
    <w:rsid w:val="00A32BAD"/>
    <w:rsid w:val="00A32C3A"/>
    <w:rsid w:val="00A33289"/>
    <w:rsid w:val="00A3380F"/>
    <w:rsid w:val="00A34AAC"/>
    <w:rsid w:val="00A34D78"/>
    <w:rsid w:val="00A34E40"/>
    <w:rsid w:val="00A361E9"/>
    <w:rsid w:val="00A3638E"/>
    <w:rsid w:val="00A369C7"/>
    <w:rsid w:val="00A37B6D"/>
    <w:rsid w:val="00A404C6"/>
    <w:rsid w:val="00A405E9"/>
    <w:rsid w:val="00A40E98"/>
    <w:rsid w:val="00A410D3"/>
    <w:rsid w:val="00A41186"/>
    <w:rsid w:val="00A4122D"/>
    <w:rsid w:val="00A4174E"/>
    <w:rsid w:val="00A41849"/>
    <w:rsid w:val="00A41A0F"/>
    <w:rsid w:val="00A41C12"/>
    <w:rsid w:val="00A41FA6"/>
    <w:rsid w:val="00A42A04"/>
    <w:rsid w:val="00A437D6"/>
    <w:rsid w:val="00A43DA7"/>
    <w:rsid w:val="00A443BC"/>
    <w:rsid w:val="00A45A24"/>
    <w:rsid w:val="00A45C40"/>
    <w:rsid w:val="00A4634E"/>
    <w:rsid w:val="00A466B5"/>
    <w:rsid w:val="00A46989"/>
    <w:rsid w:val="00A469C9"/>
    <w:rsid w:val="00A46AEA"/>
    <w:rsid w:val="00A47142"/>
    <w:rsid w:val="00A4780E"/>
    <w:rsid w:val="00A47A74"/>
    <w:rsid w:val="00A509F6"/>
    <w:rsid w:val="00A50F2E"/>
    <w:rsid w:val="00A51180"/>
    <w:rsid w:val="00A5137B"/>
    <w:rsid w:val="00A513DB"/>
    <w:rsid w:val="00A51EAE"/>
    <w:rsid w:val="00A5273C"/>
    <w:rsid w:val="00A5304A"/>
    <w:rsid w:val="00A53396"/>
    <w:rsid w:val="00A53A8F"/>
    <w:rsid w:val="00A53E54"/>
    <w:rsid w:val="00A548D0"/>
    <w:rsid w:val="00A54A4E"/>
    <w:rsid w:val="00A54EC0"/>
    <w:rsid w:val="00A54EFB"/>
    <w:rsid w:val="00A553B4"/>
    <w:rsid w:val="00A55E45"/>
    <w:rsid w:val="00A560C8"/>
    <w:rsid w:val="00A5633A"/>
    <w:rsid w:val="00A56417"/>
    <w:rsid w:val="00A571AC"/>
    <w:rsid w:val="00A6084C"/>
    <w:rsid w:val="00A60D5E"/>
    <w:rsid w:val="00A61210"/>
    <w:rsid w:val="00A618F2"/>
    <w:rsid w:val="00A62181"/>
    <w:rsid w:val="00A621AA"/>
    <w:rsid w:val="00A62731"/>
    <w:rsid w:val="00A628C5"/>
    <w:rsid w:val="00A62BE3"/>
    <w:rsid w:val="00A637AD"/>
    <w:rsid w:val="00A63BBA"/>
    <w:rsid w:val="00A63CF4"/>
    <w:rsid w:val="00A63D25"/>
    <w:rsid w:val="00A6410A"/>
    <w:rsid w:val="00A645D0"/>
    <w:rsid w:val="00A64997"/>
    <w:rsid w:val="00A64E26"/>
    <w:rsid w:val="00A6588E"/>
    <w:rsid w:val="00A67606"/>
    <w:rsid w:val="00A67C5B"/>
    <w:rsid w:val="00A67C64"/>
    <w:rsid w:val="00A7089D"/>
    <w:rsid w:val="00A70D8F"/>
    <w:rsid w:val="00A70F9A"/>
    <w:rsid w:val="00A713B0"/>
    <w:rsid w:val="00A71B02"/>
    <w:rsid w:val="00A71F5D"/>
    <w:rsid w:val="00A737AE"/>
    <w:rsid w:val="00A74B04"/>
    <w:rsid w:val="00A7533A"/>
    <w:rsid w:val="00A758D2"/>
    <w:rsid w:val="00A75B1A"/>
    <w:rsid w:val="00A75B37"/>
    <w:rsid w:val="00A76FDD"/>
    <w:rsid w:val="00A80089"/>
    <w:rsid w:val="00A806A5"/>
    <w:rsid w:val="00A8106F"/>
    <w:rsid w:val="00A8197F"/>
    <w:rsid w:val="00A81BC7"/>
    <w:rsid w:val="00A81FD6"/>
    <w:rsid w:val="00A8285D"/>
    <w:rsid w:val="00A82D59"/>
    <w:rsid w:val="00A8335E"/>
    <w:rsid w:val="00A83544"/>
    <w:rsid w:val="00A83DC3"/>
    <w:rsid w:val="00A841D5"/>
    <w:rsid w:val="00A84281"/>
    <w:rsid w:val="00A84F3F"/>
    <w:rsid w:val="00A854C4"/>
    <w:rsid w:val="00A8738D"/>
    <w:rsid w:val="00A8753E"/>
    <w:rsid w:val="00A8760E"/>
    <w:rsid w:val="00A90022"/>
    <w:rsid w:val="00A90CA8"/>
    <w:rsid w:val="00A90D70"/>
    <w:rsid w:val="00A91112"/>
    <w:rsid w:val="00A9117B"/>
    <w:rsid w:val="00A925D3"/>
    <w:rsid w:val="00A9274C"/>
    <w:rsid w:val="00A9288D"/>
    <w:rsid w:val="00A92C55"/>
    <w:rsid w:val="00A93809"/>
    <w:rsid w:val="00A93D0B"/>
    <w:rsid w:val="00A946C1"/>
    <w:rsid w:val="00A9492C"/>
    <w:rsid w:val="00A94A44"/>
    <w:rsid w:val="00A94C2B"/>
    <w:rsid w:val="00A94C49"/>
    <w:rsid w:val="00A94DE2"/>
    <w:rsid w:val="00A95A6F"/>
    <w:rsid w:val="00A95FB8"/>
    <w:rsid w:val="00A967F7"/>
    <w:rsid w:val="00A96BC7"/>
    <w:rsid w:val="00A96E56"/>
    <w:rsid w:val="00A96FE0"/>
    <w:rsid w:val="00AA080D"/>
    <w:rsid w:val="00AA0D34"/>
    <w:rsid w:val="00AA151B"/>
    <w:rsid w:val="00AA17C4"/>
    <w:rsid w:val="00AA1A73"/>
    <w:rsid w:val="00AA1B5A"/>
    <w:rsid w:val="00AA22C0"/>
    <w:rsid w:val="00AA268A"/>
    <w:rsid w:val="00AA279F"/>
    <w:rsid w:val="00AA3D45"/>
    <w:rsid w:val="00AA41DA"/>
    <w:rsid w:val="00AA493B"/>
    <w:rsid w:val="00AA4F9F"/>
    <w:rsid w:val="00AA51DF"/>
    <w:rsid w:val="00AA526B"/>
    <w:rsid w:val="00AA59B1"/>
    <w:rsid w:val="00AA5AA3"/>
    <w:rsid w:val="00AA6042"/>
    <w:rsid w:val="00AA6F6E"/>
    <w:rsid w:val="00AA78CE"/>
    <w:rsid w:val="00AB02E6"/>
    <w:rsid w:val="00AB0C71"/>
    <w:rsid w:val="00AB11FA"/>
    <w:rsid w:val="00AB16C3"/>
    <w:rsid w:val="00AB16EA"/>
    <w:rsid w:val="00AB1B5B"/>
    <w:rsid w:val="00AB2022"/>
    <w:rsid w:val="00AB234B"/>
    <w:rsid w:val="00AB30F0"/>
    <w:rsid w:val="00AB36BA"/>
    <w:rsid w:val="00AB3714"/>
    <w:rsid w:val="00AB3E72"/>
    <w:rsid w:val="00AB458A"/>
    <w:rsid w:val="00AB4B2C"/>
    <w:rsid w:val="00AB4DA4"/>
    <w:rsid w:val="00AB4F90"/>
    <w:rsid w:val="00AB51B8"/>
    <w:rsid w:val="00AB5563"/>
    <w:rsid w:val="00AB5AEA"/>
    <w:rsid w:val="00AB67A8"/>
    <w:rsid w:val="00AB6B89"/>
    <w:rsid w:val="00AB74A1"/>
    <w:rsid w:val="00AB75B6"/>
    <w:rsid w:val="00AC0B4B"/>
    <w:rsid w:val="00AC0C59"/>
    <w:rsid w:val="00AC115B"/>
    <w:rsid w:val="00AC1197"/>
    <w:rsid w:val="00AC1437"/>
    <w:rsid w:val="00AC1953"/>
    <w:rsid w:val="00AC1FE8"/>
    <w:rsid w:val="00AC29EC"/>
    <w:rsid w:val="00AC2AF7"/>
    <w:rsid w:val="00AC2FE8"/>
    <w:rsid w:val="00AC30C8"/>
    <w:rsid w:val="00AC42A0"/>
    <w:rsid w:val="00AC4FA2"/>
    <w:rsid w:val="00AC5A8F"/>
    <w:rsid w:val="00AC5C8E"/>
    <w:rsid w:val="00AC5E7C"/>
    <w:rsid w:val="00AC6113"/>
    <w:rsid w:val="00AC65E7"/>
    <w:rsid w:val="00AC6683"/>
    <w:rsid w:val="00AC6820"/>
    <w:rsid w:val="00AC6B17"/>
    <w:rsid w:val="00AC772E"/>
    <w:rsid w:val="00AC77A8"/>
    <w:rsid w:val="00AD054B"/>
    <w:rsid w:val="00AD199C"/>
    <w:rsid w:val="00AD2274"/>
    <w:rsid w:val="00AD2425"/>
    <w:rsid w:val="00AD37FA"/>
    <w:rsid w:val="00AD4616"/>
    <w:rsid w:val="00AD49FA"/>
    <w:rsid w:val="00AD4DFA"/>
    <w:rsid w:val="00AD4FD4"/>
    <w:rsid w:val="00AD5783"/>
    <w:rsid w:val="00AD5AAA"/>
    <w:rsid w:val="00AD5B6A"/>
    <w:rsid w:val="00AD63A4"/>
    <w:rsid w:val="00AD63BF"/>
    <w:rsid w:val="00AD63CA"/>
    <w:rsid w:val="00AD7015"/>
    <w:rsid w:val="00AD7423"/>
    <w:rsid w:val="00AD747D"/>
    <w:rsid w:val="00AE0EFB"/>
    <w:rsid w:val="00AE0F2D"/>
    <w:rsid w:val="00AE13EC"/>
    <w:rsid w:val="00AE14EE"/>
    <w:rsid w:val="00AE1547"/>
    <w:rsid w:val="00AE1A94"/>
    <w:rsid w:val="00AE1ECB"/>
    <w:rsid w:val="00AE2960"/>
    <w:rsid w:val="00AE31BC"/>
    <w:rsid w:val="00AE3640"/>
    <w:rsid w:val="00AE3DAB"/>
    <w:rsid w:val="00AE4286"/>
    <w:rsid w:val="00AE4AB7"/>
    <w:rsid w:val="00AE5849"/>
    <w:rsid w:val="00AE5C57"/>
    <w:rsid w:val="00AE6036"/>
    <w:rsid w:val="00AE60B6"/>
    <w:rsid w:val="00AE6A14"/>
    <w:rsid w:val="00AE6BDD"/>
    <w:rsid w:val="00AE6C85"/>
    <w:rsid w:val="00AE7CAD"/>
    <w:rsid w:val="00AE7F31"/>
    <w:rsid w:val="00AF0861"/>
    <w:rsid w:val="00AF09A5"/>
    <w:rsid w:val="00AF0B52"/>
    <w:rsid w:val="00AF151C"/>
    <w:rsid w:val="00AF1D18"/>
    <w:rsid w:val="00AF1EC8"/>
    <w:rsid w:val="00AF2027"/>
    <w:rsid w:val="00AF2A6E"/>
    <w:rsid w:val="00AF2BB6"/>
    <w:rsid w:val="00AF2DE4"/>
    <w:rsid w:val="00AF3331"/>
    <w:rsid w:val="00AF388E"/>
    <w:rsid w:val="00AF3EA2"/>
    <w:rsid w:val="00AF42C4"/>
    <w:rsid w:val="00AF458A"/>
    <w:rsid w:val="00AF4A3D"/>
    <w:rsid w:val="00AF55D6"/>
    <w:rsid w:val="00AF58D3"/>
    <w:rsid w:val="00AF6621"/>
    <w:rsid w:val="00AF69E2"/>
    <w:rsid w:val="00AF6AA4"/>
    <w:rsid w:val="00AF6E3C"/>
    <w:rsid w:val="00AF6FAB"/>
    <w:rsid w:val="00B00713"/>
    <w:rsid w:val="00B00872"/>
    <w:rsid w:val="00B00A74"/>
    <w:rsid w:val="00B00C63"/>
    <w:rsid w:val="00B00E96"/>
    <w:rsid w:val="00B013D4"/>
    <w:rsid w:val="00B0245F"/>
    <w:rsid w:val="00B024B8"/>
    <w:rsid w:val="00B028B2"/>
    <w:rsid w:val="00B02A9E"/>
    <w:rsid w:val="00B033DE"/>
    <w:rsid w:val="00B03434"/>
    <w:rsid w:val="00B03632"/>
    <w:rsid w:val="00B03B06"/>
    <w:rsid w:val="00B04029"/>
    <w:rsid w:val="00B0407D"/>
    <w:rsid w:val="00B04D77"/>
    <w:rsid w:val="00B05F0E"/>
    <w:rsid w:val="00B0603E"/>
    <w:rsid w:val="00B0604B"/>
    <w:rsid w:val="00B069FE"/>
    <w:rsid w:val="00B06C17"/>
    <w:rsid w:val="00B06EE6"/>
    <w:rsid w:val="00B07C17"/>
    <w:rsid w:val="00B07CB8"/>
    <w:rsid w:val="00B10134"/>
    <w:rsid w:val="00B11645"/>
    <w:rsid w:val="00B1164D"/>
    <w:rsid w:val="00B11AAF"/>
    <w:rsid w:val="00B12330"/>
    <w:rsid w:val="00B12845"/>
    <w:rsid w:val="00B12A3D"/>
    <w:rsid w:val="00B12DAD"/>
    <w:rsid w:val="00B13937"/>
    <w:rsid w:val="00B13D5B"/>
    <w:rsid w:val="00B1454A"/>
    <w:rsid w:val="00B146D9"/>
    <w:rsid w:val="00B149C8"/>
    <w:rsid w:val="00B14C76"/>
    <w:rsid w:val="00B14F5A"/>
    <w:rsid w:val="00B14F7E"/>
    <w:rsid w:val="00B164F7"/>
    <w:rsid w:val="00B1673C"/>
    <w:rsid w:val="00B16808"/>
    <w:rsid w:val="00B16A45"/>
    <w:rsid w:val="00B1705B"/>
    <w:rsid w:val="00B1746E"/>
    <w:rsid w:val="00B17C95"/>
    <w:rsid w:val="00B20666"/>
    <w:rsid w:val="00B21208"/>
    <w:rsid w:val="00B22280"/>
    <w:rsid w:val="00B23F24"/>
    <w:rsid w:val="00B248DE"/>
    <w:rsid w:val="00B24A82"/>
    <w:rsid w:val="00B25012"/>
    <w:rsid w:val="00B253A5"/>
    <w:rsid w:val="00B25411"/>
    <w:rsid w:val="00B256EF"/>
    <w:rsid w:val="00B259D0"/>
    <w:rsid w:val="00B25A50"/>
    <w:rsid w:val="00B25ADD"/>
    <w:rsid w:val="00B26077"/>
    <w:rsid w:val="00B26C32"/>
    <w:rsid w:val="00B26DD1"/>
    <w:rsid w:val="00B30647"/>
    <w:rsid w:val="00B3076E"/>
    <w:rsid w:val="00B31422"/>
    <w:rsid w:val="00B31557"/>
    <w:rsid w:val="00B32199"/>
    <w:rsid w:val="00B32A99"/>
    <w:rsid w:val="00B32BE3"/>
    <w:rsid w:val="00B32BFF"/>
    <w:rsid w:val="00B33991"/>
    <w:rsid w:val="00B33E23"/>
    <w:rsid w:val="00B340CA"/>
    <w:rsid w:val="00B34ADE"/>
    <w:rsid w:val="00B35434"/>
    <w:rsid w:val="00B355AC"/>
    <w:rsid w:val="00B355F7"/>
    <w:rsid w:val="00B35BDD"/>
    <w:rsid w:val="00B35DAD"/>
    <w:rsid w:val="00B35FFC"/>
    <w:rsid w:val="00B3624A"/>
    <w:rsid w:val="00B36276"/>
    <w:rsid w:val="00B369B8"/>
    <w:rsid w:val="00B36BDE"/>
    <w:rsid w:val="00B37652"/>
    <w:rsid w:val="00B37DDF"/>
    <w:rsid w:val="00B37FFC"/>
    <w:rsid w:val="00B4104C"/>
    <w:rsid w:val="00B41EC8"/>
    <w:rsid w:val="00B42626"/>
    <w:rsid w:val="00B427FB"/>
    <w:rsid w:val="00B42B16"/>
    <w:rsid w:val="00B42BD5"/>
    <w:rsid w:val="00B43141"/>
    <w:rsid w:val="00B43BCC"/>
    <w:rsid w:val="00B441B5"/>
    <w:rsid w:val="00B44878"/>
    <w:rsid w:val="00B45203"/>
    <w:rsid w:val="00B45A3B"/>
    <w:rsid w:val="00B4667E"/>
    <w:rsid w:val="00B46FD0"/>
    <w:rsid w:val="00B47217"/>
    <w:rsid w:val="00B4736D"/>
    <w:rsid w:val="00B47780"/>
    <w:rsid w:val="00B47F92"/>
    <w:rsid w:val="00B507AA"/>
    <w:rsid w:val="00B50875"/>
    <w:rsid w:val="00B508C4"/>
    <w:rsid w:val="00B50AB2"/>
    <w:rsid w:val="00B50BAF"/>
    <w:rsid w:val="00B5109C"/>
    <w:rsid w:val="00B5128D"/>
    <w:rsid w:val="00B5149E"/>
    <w:rsid w:val="00B51904"/>
    <w:rsid w:val="00B52230"/>
    <w:rsid w:val="00B52A95"/>
    <w:rsid w:val="00B52B15"/>
    <w:rsid w:val="00B532DD"/>
    <w:rsid w:val="00B54BB0"/>
    <w:rsid w:val="00B54F99"/>
    <w:rsid w:val="00B5568B"/>
    <w:rsid w:val="00B55D01"/>
    <w:rsid w:val="00B5608D"/>
    <w:rsid w:val="00B571A8"/>
    <w:rsid w:val="00B571B4"/>
    <w:rsid w:val="00B572EF"/>
    <w:rsid w:val="00B573E0"/>
    <w:rsid w:val="00B57D61"/>
    <w:rsid w:val="00B57D66"/>
    <w:rsid w:val="00B60141"/>
    <w:rsid w:val="00B60430"/>
    <w:rsid w:val="00B60C6D"/>
    <w:rsid w:val="00B60E4C"/>
    <w:rsid w:val="00B6130D"/>
    <w:rsid w:val="00B61336"/>
    <w:rsid w:val="00B61D5F"/>
    <w:rsid w:val="00B62616"/>
    <w:rsid w:val="00B62FA7"/>
    <w:rsid w:val="00B632E8"/>
    <w:rsid w:val="00B63816"/>
    <w:rsid w:val="00B63F0D"/>
    <w:rsid w:val="00B6498A"/>
    <w:rsid w:val="00B64FAB"/>
    <w:rsid w:val="00B66B25"/>
    <w:rsid w:val="00B66B3F"/>
    <w:rsid w:val="00B66E1D"/>
    <w:rsid w:val="00B671A0"/>
    <w:rsid w:val="00B67384"/>
    <w:rsid w:val="00B67462"/>
    <w:rsid w:val="00B67907"/>
    <w:rsid w:val="00B67DFA"/>
    <w:rsid w:val="00B7044C"/>
    <w:rsid w:val="00B70659"/>
    <w:rsid w:val="00B70923"/>
    <w:rsid w:val="00B713E1"/>
    <w:rsid w:val="00B7178A"/>
    <w:rsid w:val="00B71CB6"/>
    <w:rsid w:val="00B721AC"/>
    <w:rsid w:val="00B725ED"/>
    <w:rsid w:val="00B73347"/>
    <w:rsid w:val="00B73531"/>
    <w:rsid w:val="00B744D2"/>
    <w:rsid w:val="00B74A63"/>
    <w:rsid w:val="00B74C06"/>
    <w:rsid w:val="00B75151"/>
    <w:rsid w:val="00B751BB"/>
    <w:rsid w:val="00B75964"/>
    <w:rsid w:val="00B75AFD"/>
    <w:rsid w:val="00B75E99"/>
    <w:rsid w:val="00B75F1D"/>
    <w:rsid w:val="00B76675"/>
    <w:rsid w:val="00B76947"/>
    <w:rsid w:val="00B76BFA"/>
    <w:rsid w:val="00B76EB7"/>
    <w:rsid w:val="00B77B51"/>
    <w:rsid w:val="00B77BEC"/>
    <w:rsid w:val="00B80419"/>
    <w:rsid w:val="00B80864"/>
    <w:rsid w:val="00B80C80"/>
    <w:rsid w:val="00B80EEA"/>
    <w:rsid w:val="00B8151B"/>
    <w:rsid w:val="00B8174E"/>
    <w:rsid w:val="00B82037"/>
    <w:rsid w:val="00B8321D"/>
    <w:rsid w:val="00B8325D"/>
    <w:rsid w:val="00B84ED8"/>
    <w:rsid w:val="00B85AEB"/>
    <w:rsid w:val="00B861CA"/>
    <w:rsid w:val="00B8693F"/>
    <w:rsid w:val="00B8698F"/>
    <w:rsid w:val="00B86C62"/>
    <w:rsid w:val="00B87267"/>
    <w:rsid w:val="00B87288"/>
    <w:rsid w:val="00B87360"/>
    <w:rsid w:val="00B87C1E"/>
    <w:rsid w:val="00B87F1E"/>
    <w:rsid w:val="00B904AE"/>
    <w:rsid w:val="00B90A79"/>
    <w:rsid w:val="00B9235B"/>
    <w:rsid w:val="00B92859"/>
    <w:rsid w:val="00B92DC7"/>
    <w:rsid w:val="00B931C9"/>
    <w:rsid w:val="00B93744"/>
    <w:rsid w:val="00B93867"/>
    <w:rsid w:val="00B93BF2"/>
    <w:rsid w:val="00B93D18"/>
    <w:rsid w:val="00B940FD"/>
    <w:rsid w:val="00B948BD"/>
    <w:rsid w:val="00B949D9"/>
    <w:rsid w:val="00B94C38"/>
    <w:rsid w:val="00B94FB3"/>
    <w:rsid w:val="00B9527D"/>
    <w:rsid w:val="00B9546B"/>
    <w:rsid w:val="00B96AA9"/>
    <w:rsid w:val="00B9707A"/>
    <w:rsid w:val="00B977BB"/>
    <w:rsid w:val="00B97AC6"/>
    <w:rsid w:val="00B97C54"/>
    <w:rsid w:val="00B97F31"/>
    <w:rsid w:val="00BA0283"/>
    <w:rsid w:val="00BA1274"/>
    <w:rsid w:val="00BA2228"/>
    <w:rsid w:val="00BA2945"/>
    <w:rsid w:val="00BA3FEB"/>
    <w:rsid w:val="00BA54DA"/>
    <w:rsid w:val="00BA57B5"/>
    <w:rsid w:val="00BA5948"/>
    <w:rsid w:val="00BA60D9"/>
    <w:rsid w:val="00BA613B"/>
    <w:rsid w:val="00BA63E6"/>
    <w:rsid w:val="00BA677F"/>
    <w:rsid w:val="00BA7493"/>
    <w:rsid w:val="00BA74BE"/>
    <w:rsid w:val="00BB0390"/>
    <w:rsid w:val="00BB0470"/>
    <w:rsid w:val="00BB0579"/>
    <w:rsid w:val="00BB08F6"/>
    <w:rsid w:val="00BB0CCB"/>
    <w:rsid w:val="00BB1591"/>
    <w:rsid w:val="00BB1C4B"/>
    <w:rsid w:val="00BB1F72"/>
    <w:rsid w:val="00BB2A7A"/>
    <w:rsid w:val="00BB3014"/>
    <w:rsid w:val="00BB30D8"/>
    <w:rsid w:val="00BB32AE"/>
    <w:rsid w:val="00BB3AAB"/>
    <w:rsid w:val="00BB3C3A"/>
    <w:rsid w:val="00BB3FF0"/>
    <w:rsid w:val="00BB4343"/>
    <w:rsid w:val="00BB5267"/>
    <w:rsid w:val="00BB58D8"/>
    <w:rsid w:val="00BB5DF9"/>
    <w:rsid w:val="00BB6BF0"/>
    <w:rsid w:val="00BB6D91"/>
    <w:rsid w:val="00BB6DA9"/>
    <w:rsid w:val="00BB6E30"/>
    <w:rsid w:val="00BB70EF"/>
    <w:rsid w:val="00BB770A"/>
    <w:rsid w:val="00BC0B94"/>
    <w:rsid w:val="00BC120D"/>
    <w:rsid w:val="00BC18A1"/>
    <w:rsid w:val="00BC1F1D"/>
    <w:rsid w:val="00BC28E2"/>
    <w:rsid w:val="00BC309E"/>
    <w:rsid w:val="00BC32AB"/>
    <w:rsid w:val="00BC3511"/>
    <w:rsid w:val="00BC377A"/>
    <w:rsid w:val="00BC452E"/>
    <w:rsid w:val="00BC46B7"/>
    <w:rsid w:val="00BC4BAC"/>
    <w:rsid w:val="00BC4E5F"/>
    <w:rsid w:val="00BC53C0"/>
    <w:rsid w:val="00BC597E"/>
    <w:rsid w:val="00BC64CE"/>
    <w:rsid w:val="00BC6F17"/>
    <w:rsid w:val="00BC71A5"/>
    <w:rsid w:val="00BD080D"/>
    <w:rsid w:val="00BD0BD7"/>
    <w:rsid w:val="00BD0F54"/>
    <w:rsid w:val="00BD145F"/>
    <w:rsid w:val="00BD17C0"/>
    <w:rsid w:val="00BD23AC"/>
    <w:rsid w:val="00BD26FE"/>
    <w:rsid w:val="00BD2F6E"/>
    <w:rsid w:val="00BD3402"/>
    <w:rsid w:val="00BD3473"/>
    <w:rsid w:val="00BD36CA"/>
    <w:rsid w:val="00BD3CF6"/>
    <w:rsid w:val="00BD414C"/>
    <w:rsid w:val="00BD4237"/>
    <w:rsid w:val="00BD4299"/>
    <w:rsid w:val="00BD4947"/>
    <w:rsid w:val="00BD495B"/>
    <w:rsid w:val="00BD4E4C"/>
    <w:rsid w:val="00BD57B8"/>
    <w:rsid w:val="00BD5DE6"/>
    <w:rsid w:val="00BD6558"/>
    <w:rsid w:val="00BD6F73"/>
    <w:rsid w:val="00BD7E26"/>
    <w:rsid w:val="00BE03A8"/>
    <w:rsid w:val="00BE0AF6"/>
    <w:rsid w:val="00BE0EE7"/>
    <w:rsid w:val="00BE0FD5"/>
    <w:rsid w:val="00BE134A"/>
    <w:rsid w:val="00BE18CF"/>
    <w:rsid w:val="00BE1E17"/>
    <w:rsid w:val="00BE2BA5"/>
    <w:rsid w:val="00BE2D05"/>
    <w:rsid w:val="00BE3338"/>
    <w:rsid w:val="00BE335B"/>
    <w:rsid w:val="00BE3548"/>
    <w:rsid w:val="00BE3FC2"/>
    <w:rsid w:val="00BE50BE"/>
    <w:rsid w:val="00BE5E3A"/>
    <w:rsid w:val="00BE62F4"/>
    <w:rsid w:val="00BE6641"/>
    <w:rsid w:val="00BE67C5"/>
    <w:rsid w:val="00BE6923"/>
    <w:rsid w:val="00BE738D"/>
    <w:rsid w:val="00BE73B0"/>
    <w:rsid w:val="00BE7954"/>
    <w:rsid w:val="00BE795E"/>
    <w:rsid w:val="00BF0B7E"/>
    <w:rsid w:val="00BF0DBB"/>
    <w:rsid w:val="00BF1418"/>
    <w:rsid w:val="00BF14ED"/>
    <w:rsid w:val="00BF1F6E"/>
    <w:rsid w:val="00BF24F7"/>
    <w:rsid w:val="00BF2D9B"/>
    <w:rsid w:val="00BF2FA2"/>
    <w:rsid w:val="00BF3C7A"/>
    <w:rsid w:val="00BF408C"/>
    <w:rsid w:val="00BF4A33"/>
    <w:rsid w:val="00BF4E1E"/>
    <w:rsid w:val="00BF52B7"/>
    <w:rsid w:val="00BF5396"/>
    <w:rsid w:val="00BF5520"/>
    <w:rsid w:val="00BF5E6A"/>
    <w:rsid w:val="00BF608B"/>
    <w:rsid w:val="00BF6586"/>
    <w:rsid w:val="00BF6EAE"/>
    <w:rsid w:val="00BF6ECB"/>
    <w:rsid w:val="00C003EC"/>
    <w:rsid w:val="00C006F8"/>
    <w:rsid w:val="00C013F3"/>
    <w:rsid w:val="00C020BF"/>
    <w:rsid w:val="00C02BA5"/>
    <w:rsid w:val="00C0333C"/>
    <w:rsid w:val="00C056C1"/>
    <w:rsid w:val="00C058EF"/>
    <w:rsid w:val="00C058F7"/>
    <w:rsid w:val="00C05FE4"/>
    <w:rsid w:val="00C064A3"/>
    <w:rsid w:val="00C06C48"/>
    <w:rsid w:val="00C07179"/>
    <w:rsid w:val="00C07795"/>
    <w:rsid w:val="00C07B2E"/>
    <w:rsid w:val="00C10096"/>
    <w:rsid w:val="00C10145"/>
    <w:rsid w:val="00C10276"/>
    <w:rsid w:val="00C109AD"/>
    <w:rsid w:val="00C11274"/>
    <w:rsid w:val="00C11724"/>
    <w:rsid w:val="00C11761"/>
    <w:rsid w:val="00C12036"/>
    <w:rsid w:val="00C122DF"/>
    <w:rsid w:val="00C127FC"/>
    <w:rsid w:val="00C13085"/>
    <w:rsid w:val="00C132CD"/>
    <w:rsid w:val="00C13797"/>
    <w:rsid w:val="00C13D3E"/>
    <w:rsid w:val="00C145C2"/>
    <w:rsid w:val="00C14ADC"/>
    <w:rsid w:val="00C15281"/>
    <w:rsid w:val="00C154FD"/>
    <w:rsid w:val="00C16C8C"/>
    <w:rsid w:val="00C16F60"/>
    <w:rsid w:val="00C173E7"/>
    <w:rsid w:val="00C1789F"/>
    <w:rsid w:val="00C20131"/>
    <w:rsid w:val="00C20BDC"/>
    <w:rsid w:val="00C20F51"/>
    <w:rsid w:val="00C2101B"/>
    <w:rsid w:val="00C2105C"/>
    <w:rsid w:val="00C21104"/>
    <w:rsid w:val="00C21B22"/>
    <w:rsid w:val="00C21B35"/>
    <w:rsid w:val="00C22193"/>
    <w:rsid w:val="00C22C45"/>
    <w:rsid w:val="00C24A36"/>
    <w:rsid w:val="00C24CDA"/>
    <w:rsid w:val="00C257CA"/>
    <w:rsid w:val="00C25A5C"/>
    <w:rsid w:val="00C25DDC"/>
    <w:rsid w:val="00C25EA3"/>
    <w:rsid w:val="00C26488"/>
    <w:rsid w:val="00C26F7D"/>
    <w:rsid w:val="00C27A31"/>
    <w:rsid w:val="00C27B3B"/>
    <w:rsid w:val="00C27CBF"/>
    <w:rsid w:val="00C30C7E"/>
    <w:rsid w:val="00C30FC9"/>
    <w:rsid w:val="00C31C61"/>
    <w:rsid w:val="00C31FB9"/>
    <w:rsid w:val="00C32F30"/>
    <w:rsid w:val="00C32FF1"/>
    <w:rsid w:val="00C33B61"/>
    <w:rsid w:val="00C33E8A"/>
    <w:rsid w:val="00C343E6"/>
    <w:rsid w:val="00C34EB4"/>
    <w:rsid w:val="00C3516E"/>
    <w:rsid w:val="00C35907"/>
    <w:rsid w:val="00C36021"/>
    <w:rsid w:val="00C36B0F"/>
    <w:rsid w:val="00C36CC9"/>
    <w:rsid w:val="00C36E6F"/>
    <w:rsid w:val="00C373A7"/>
    <w:rsid w:val="00C375AD"/>
    <w:rsid w:val="00C37904"/>
    <w:rsid w:val="00C37B4F"/>
    <w:rsid w:val="00C400EC"/>
    <w:rsid w:val="00C407EC"/>
    <w:rsid w:val="00C40997"/>
    <w:rsid w:val="00C41E4F"/>
    <w:rsid w:val="00C420AB"/>
    <w:rsid w:val="00C42798"/>
    <w:rsid w:val="00C4360C"/>
    <w:rsid w:val="00C4366C"/>
    <w:rsid w:val="00C4395E"/>
    <w:rsid w:val="00C43CE9"/>
    <w:rsid w:val="00C43D66"/>
    <w:rsid w:val="00C44EBC"/>
    <w:rsid w:val="00C45A93"/>
    <w:rsid w:val="00C46A59"/>
    <w:rsid w:val="00C472DF"/>
    <w:rsid w:val="00C476D7"/>
    <w:rsid w:val="00C50551"/>
    <w:rsid w:val="00C50C36"/>
    <w:rsid w:val="00C50EC5"/>
    <w:rsid w:val="00C5147D"/>
    <w:rsid w:val="00C51588"/>
    <w:rsid w:val="00C516CD"/>
    <w:rsid w:val="00C5217D"/>
    <w:rsid w:val="00C52199"/>
    <w:rsid w:val="00C5278D"/>
    <w:rsid w:val="00C53063"/>
    <w:rsid w:val="00C532DA"/>
    <w:rsid w:val="00C53426"/>
    <w:rsid w:val="00C54E71"/>
    <w:rsid w:val="00C54E95"/>
    <w:rsid w:val="00C5528B"/>
    <w:rsid w:val="00C55752"/>
    <w:rsid w:val="00C568EE"/>
    <w:rsid w:val="00C5737A"/>
    <w:rsid w:val="00C57547"/>
    <w:rsid w:val="00C57AE7"/>
    <w:rsid w:val="00C57C9C"/>
    <w:rsid w:val="00C60369"/>
    <w:rsid w:val="00C6045C"/>
    <w:rsid w:val="00C60DE4"/>
    <w:rsid w:val="00C610E6"/>
    <w:rsid w:val="00C61531"/>
    <w:rsid w:val="00C615CA"/>
    <w:rsid w:val="00C61907"/>
    <w:rsid w:val="00C61D45"/>
    <w:rsid w:val="00C6200A"/>
    <w:rsid w:val="00C62215"/>
    <w:rsid w:val="00C623F3"/>
    <w:rsid w:val="00C62676"/>
    <w:rsid w:val="00C62837"/>
    <w:rsid w:val="00C6295A"/>
    <w:rsid w:val="00C62A2F"/>
    <w:rsid w:val="00C63837"/>
    <w:rsid w:val="00C64950"/>
    <w:rsid w:val="00C64A96"/>
    <w:rsid w:val="00C6574E"/>
    <w:rsid w:val="00C661E0"/>
    <w:rsid w:val="00C66D31"/>
    <w:rsid w:val="00C7025C"/>
    <w:rsid w:val="00C70A04"/>
    <w:rsid w:val="00C710ED"/>
    <w:rsid w:val="00C719E3"/>
    <w:rsid w:val="00C71B5D"/>
    <w:rsid w:val="00C71E63"/>
    <w:rsid w:val="00C71F0B"/>
    <w:rsid w:val="00C72B5F"/>
    <w:rsid w:val="00C73095"/>
    <w:rsid w:val="00C733C7"/>
    <w:rsid w:val="00C73EF8"/>
    <w:rsid w:val="00C74580"/>
    <w:rsid w:val="00C74E87"/>
    <w:rsid w:val="00C75A18"/>
    <w:rsid w:val="00C76043"/>
    <w:rsid w:val="00C760E2"/>
    <w:rsid w:val="00C7625D"/>
    <w:rsid w:val="00C764A8"/>
    <w:rsid w:val="00C77002"/>
    <w:rsid w:val="00C77758"/>
    <w:rsid w:val="00C801B1"/>
    <w:rsid w:val="00C80452"/>
    <w:rsid w:val="00C80591"/>
    <w:rsid w:val="00C81244"/>
    <w:rsid w:val="00C81ECE"/>
    <w:rsid w:val="00C835A1"/>
    <w:rsid w:val="00C835C5"/>
    <w:rsid w:val="00C838A6"/>
    <w:rsid w:val="00C83C03"/>
    <w:rsid w:val="00C83F3E"/>
    <w:rsid w:val="00C84608"/>
    <w:rsid w:val="00C846C8"/>
    <w:rsid w:val="00C84A48"/>
    <w:rsid w:val="00C85CEA"/>
    <w:rsid w:val="00C862A3"/>
    <w:rsid w:val="00C86ADA"/>
    <w:rsid w:val="00C8704B"/>
    <w:rsid w:val="00C87C17"/>
    <w:rsid w:val="00C87D86"/>
    <w:rsid w:val="00C87DAE"/>
    <w:rsid w:val="00C901F8"/>
    <w:rsid w:val="00C9034C"/>
    <w:rsid w:val="00C90DA3"/>
    <w:rsid w:val="00C91C78"/>
    <w:rsid w:val="00C92D39"/>
    <w:rsid w:val="00C9319A"/>
    <w:rsid w:val="00C93846"/>
    <w:rsid w:val="00C939BD"/>
    <w:rsid w:val="00C93D16"/>
    <w:rsid w:val="00C940AF"/>
    <w:rsid w:val="00C94F8B"/>
    <w:rsid w:val="00C9506C"/>
    <w:rsid w:val="00C952C6"/>
    <w:rsid w:val="00C9630E"/>
    <w:rsid w:val="00C96338"/>
    <w:rsid w:val="00C9678F"/>
    <w:rsid w:val="00C96B8D"/>
    <w:rsid w:val="00C97B95"/>
    <w:rsid w:val="00CA0714"/>
    <w:rsid w:val="00CA1672"/>
    <w:rsid w:val="00CA17E5"/>
    <w:rsid w:val="00CA26F6"/>
    <w:rsid w:val="00CA2815"/>
    <w:rsid w:val="00CA2A85"/>
    <w:rsid w:val="00CA2C8D"/>
    <w:rsid w:val="00CA3600"/>
    <w:rsid w:val="00CA3979"/>
    <w:rsid w:val="00CA39E2"/>
    <w:rsid w:val="00CA3AC4"/>
    <w:rsid w:val="00CA3B54"/>
    <w:rsid w:val="00CA4BC2"/>
    <w:rsid w:val="00CA5336"/>
    <w:rsid w:val="00CA536E"/>
    <w:rsid w:val="00CA5410"/>
    <w:rsid w:val="00CA64E4"/>
    <w:rsid w:val="00CA6755"/>
    <w:rsid w:val="00CA6FAF"/>
    <w:rsid w:val="00CA772A"/>
    <w:rsid w:val="00CA789D"/>
    <w:rsid w:val="00CA7B57"/>
    <w:rsid w:val="00CA7CEF"/>
    <w:rsid w:val="00CA7F2A"/>
    <w:rsid w:val="00CB16B1"/>
    <w:rsid w:val="00CB191C"/>
    <w:rsid w:val="00CB1CC0"/>
    <w:rsid w:val="00CB2556"/>
    <w:rsid w:val="00CB27F4"/>
    <w:rsid w:val="00CB2E69"/>
    <w:rsid w:val="00CB4471"/>
    <w:rsid w:val="00CB46F6"/>
    <w:rsid w:val="00CB4FB1"/>
    <w:rsid w:val="00CB526E"/>
    <w:rsid w:val="00CB6073"/>
    <w:rsid w:val="00CB64E6"/>
    <w:rsid w:val="00CB6733"/>
    <w:rsid w:val="00CB70A4"/>
    <w:rsid w:val="00CB76D5"/>
    <w:rsid w:val="00CB77BB"/>
    <w:rsid w:val="00CB7A3C"/>
    <w:rsid w:val="00CC0336"/>
    <w:rsid w:val="00CC05E2"/>
    <w:rsid w:val="00CC0BDC"/>
    <w:rsid w:val="00CC0F63"/>
    <w:rsid w:val="00CC1ACC"/>
    <w:rsid w:val="00CC1D59"/>
    <w:rsid w:val="00CC2DCE"/>
    <w:rsid w:val="00CC2E54"/>
    <w:rsid w:val="00CC324F"/>
    <w:rsid w:val="00CC338B"/>
    <w:rsid w:val="00CC3A61"/>
    <w:rsid w:val="00CC3BDF"/>
    <w:rsid w:val="00CC3DB5"/>
    <w:rsid w:val="00CC43A5"/>
    <w:rsid w:val="00CC4A52"/>
    <w:rsid w:val="00CC5513"/>
    <w:rsid w:val="00CC559D"/>
    <w:rsid w:val="00CC5708"/>
    <w:rsid w:val="00CC5804"/>
    <w:rsid w:val="00CC581A"/>
    <w:rsid w:val="00CC5A61"/>
    <w:rsid w:val="00CC7469"/>
    <w:rsid w:val="00CC75DC"/>
    <w:rsid w:val="00CC7FE9"/>
    <w:rsid w:val="00CD0002"/>
    <w:rsid w:val="00CD0F67"/>
    <w:rsid w:val="00CD102F"/>
    <w:rsid w:val="00CD1867"/>
    <w:rsid w:val="00CD1BAD"/>
    <w:rsid w:val="00CD2098"/>
    <w:rsid w:val="00CD240B"/>
    <w:rsid w:val="00CD2B4B"/>
    <w:rsid w:val="00CD2EC1"/>
    <w:rsid w:val="00CD30F4"/>
    <w:rsid w:val="00CD3290"/>
    <w:rsid w:val="00CD3658"/>
    <w:rsid w:val="00CD3A58"/>
    <w:rsid w:val="00CD42AD"/>
    <w:rsid w:val="00CD4B2A"/>
    <w:rsid w:val="00CD573E"/>
    <w:rsid w:val="00CD576B"/>
    <w:rsid w:val="00CD57F4"/>
    <w:rsid w:val="00CD5941"/>
    <w:rsid w:val="00CD608E"/>
    <w:rsid w:val="00CD709C"/>
    <w:rsid w:val="00CD7B86"/>
    <w:rsid w:val="00CD7D39"/>
    <w:rsid w:val="00CE005D"/>
    <w:rsid w:val="00CE04FB"/>
    <w:rsid w:val="00CE0CE3"/>
    <w:rsid w:val="00CE0D87"/>
    <w:rsid w:val="00CE123B"/>
    <w:rsid w:val="00CE18B9"/>
    <w:rsid w:val="00CE1B57"/>
    <w:rsid w:val="00CE1C20"/>
    <w:rsid w:val="00CE1C34"/>
    <w:rsid w:val="00CE1F08"/>
    <w:rsid w:val="00CE1FAA"/>
    <w:rsid w:val="00CE2032"/>
    <w:rsid w:val="00CE2261"/>
    <w:rsid w:val="00CE2AFB"/>
    <w:rsid w:val="00CE2E72"/>
    <w:rsid w:val="00CE4017"/>
    <w:rsid w:val="00CE4174"/>
    <w:rsid w:val="00CE41BA"/>
    <w:rsid w:val="00CE4555"/>
    <w:rsid w:val="00CE46EE"/>
    <w:rsid w:val="00CE4BF2"/>
    <w:rsid w:val="00CE523E"/>
    <w:rsid w:val="00CE541B"/>
    <w:rsid w:val="00CE5534"/>
    <w:rsid w:val="00CE5B6D"/>
    <w:rsid w:val="00CE5CE0"/>
    <w:rsid w:val="00CE5F45"/>
    <w:rsid w:val="00CE6382"/>
    <w:rsid w:val="00CE6774"/>
    <w:rsid w:val="00CE683B"/>
    <w:rsid w:val="00CE699A"/>
    <w:rsid w:val="00CE69C6"/>
    <w:rsid w:val="00CE6A4F"/>
    <w:rsid w:val="00CE7581"/>
    <w:rsid w:val="00CE7F76"/>
    <w:rsid w:val="00CF0759"/>
    <w:rsid w:val="00CF077D"/>
    <w:rsid w:val="00CF07E7"/>
    <w:rsid w:val="00CF09FD"/>
    <w:rsid w:val="00CF0B19"/>
    <w:rsid w:val="00CF0D72"/>
    <w:rsid w:val="00CF1D38"/>
    <w:rsid w:val="00CF286F"/>
    <w:rsid w:val="00CF32F4"/>
    <w:rsid w:val="00CF356E"/>
    <w:rsid w:val="00CF3C91"/>
    <w:rsid w:val="00CF42FB"/>
    <w:rsid w:val="00CF45D4"/>
    <w:rsid w:val="00CF4B9B"/>
    <w:rsid w:val="00CF4DE8"/>
    <w:rsid w:val="00CF4EA5"/>
    <w:rsid w:val="00CF50EF"/>
    <w:rsid w:val="00CF520A"/>
    <w:rsid w:val="00CF52AB"/>
    <w:rsid w:val="00CF575E"/>
    <w:rsid w:val="00CF5DCD"/>
    <w:rsid w:val="00CF6A26"/>
    <w:rsid w:val="00CF6DB2"/>
    <w:rsid w:val="00CF74A7"/>
    <w:rsid w:val="00CF7885"/>
    <w:rsid w:val="00CF7F80"/>
    <w:rsid w:val="00D00281"/>
    <w:rsid w:val="00D0036E"/>
    <w:rsid w:val="00D004EB"/>
    <w:rsid w:val="00D00520"/>
    <w:rsid w:val="00D00870"/>
    <w:rsid w:val="00D009F1"/>
    <w:rsid w:val="00D00BE3"/>
    <w:rsid w:val="00D00C96"/>
    <w:rsid w:val="00D015B9"/>
    <w:rsid w:val="00D0161B"/>
    <w:rsid w:val="00D032E2"/>
    <w:rsid w:val="00D034EB"/>
    <w:rsid w:val="00D0445C"/>
    <w:rsid w:val="00D04939"/>
    <w:rsid w:val="00D04FC6"/>
    <w:rsid w:val="00D0567C"/>
    <w:rsid w:val="00D056A6"/>
    <w:rsid w:val="00D057DB"/>
    <w:rsid w:val="00D058A4"/>
    <w:rsid w:val="00D05F6F"/>
    <w:rsid w:val="00D06E6C"/>
    <w:rsid w:val="00D07DE5"/>
    <w:rsid w:val="00D07E9B"/>
    <w:rsid w:val="00D07F80"/>
    <w:rsid w:val="00D10032"/>
    <w:rsid w:val="00D103D5"/>
    <w:rsid w:val="00D105DC"/>
    <w:rsid w:val="00D10A88"/>
    <w:rsid w:val="00D10B2D"/>
    <w:rsid w:val="00D10CAE"/>
    <w:rsid w:val="00D11446"/>
    <w:rsid w:val="00D119A9"/>
    <w:rsid w:val="00D12140"/>
    <w:rsid w:val="00D1251C"/>
    <w:rsid w:val="00D129D7"/>
    <w:rsid w:val="00D12B57"/>
    <w:rsid w:val="00D12DBB"/>
    <w:rsid w:val="00D14706"/>
    <w:rsid w:val="00D14F03"/>
    <w:rsid w:val="00D15077"/>
    <w:rsid w:val="00D15BDB"/>
    <w:rsid w:val="00D16041"/>
    <w:rsid w:val="00D16853"/>
    <w:rsid w:val="00D16BEF"/>
    <w:rsid w:val="00D176D0"/>
    <w:rsid w:val="00D201E4"/>
    <w:rsid w:val="00D206B0"/>
    <w:rsid w:val="00D20887"/>
    <w:rsid w:val="00D20B16"/>
    <w:rsid w:val="00D20B17"/>
    <w:rsid w:val="00D2169C"/>
    <w:rsid w:val="00D219F3"/>
    <w:rsid w:val="00D220D8"/>
    <w:rsid w:val="00D22772"/>
    <w:rsid w:val="00D2358B"/>
    <w:rsid w:val="00D236B6"/>
    <w:rsid w:val="00D23DED"/>
    <w:rsid w:val="00D26EA0"/>
    <w:rsid w:val="00D275C7"/>
    <w:rsid w:val="00D27A82"/>
    <w:rsid w:val="00D27D9A"/>
    <w:rsid w:val="00D27FED"/>
    <w:rsid w:val="00D30743"/>
    <w:rsid w:val="00D30DBD"/>
    <w:rsid w:val="00D3179E"/>
    <w:rsid w:val="00D31D16"/>
    <w:rsid w:val="00D31D6E"/>
    <w:rsid w:val="00D32732"/>
    <w:rsid w:val="00D32DF4"/>
    <w:rsid w:val="00D3357D"/>
    <w:rsid w:val="00D33635"/>
    <w:rsid w:val="00D33FEC"/>
    <w:rsid w:val="00D34443"/>
    <w:rsid w:val="00D3476C"/>
    <w:rsid w:val="00D34BCD"/>
    <w:rsid w:val="00D34F6B"/>
    <w:rsid w:val="00D3556C"/>
    <w:rsid w:val="00D3571C"/>
    <w:rsid w:val="00D357E3"/>
    <w:rsid w:val="00D359D6"/>
    <w:rsid w:val="00D35C1B"/>
    <w:rsid w:val="00D366C7"/>
    <w:rsid w:val="00D3697E"/>
    <w:rsid w:val="00D36D1A"/>
    <w:rsid w:val="00D37656"/>
    <w:rsid w:val="00D37B62"/>
    <w:rsid w:val="00D40496"/>
    <w:rsid w:val="00D40952"/>
    <w:rsid w:val="00D40F44"/>
    <w:rsid w:val="00D41874"/>
    <w:rsid w:val="00D423FB"/>
    <w:rsid w:val="00D42468"/>
    <w:rsid w:val="00D428D6"/>
    <w:rsid w:val="00D42B22"/>
    <w:rsid w:val="00D42DE8"/>
    <w:rsid w:val="00D4346F"/>
    <w:rsid w:val="00D43B94"/>
    <w:rsid w:val="00D44B07"/>
    <w:rsid w:val="00D4593A"/>
    <w:rsid w:val="00D46DE2"/>
    <w:rsid w:val="00D4749C"/>
    <w:rsid w:val="00D47771"/>
    <w:rsid w:val="00D47DF9"/>
    <w:rsid w:val="00D47FAA"/>
    <w:rsid w:val="00D50731"/>
    <w:rsid w:val="00D516B2"/>
    <w:rsid w:val="00D517AB"/>
    <w:rsid w:val="00D517AD"/>
    <w:rsid w:val="00D51D64"/>
    <w:rsid w:val="00D51E6D"/>
    <w:rsid w:val="00D52707"/>
    <w:rsid w:val="00D53311"/>
    <w:rsid w:val="00D5404E"/>
    <w:rsid w:val="00D5545F"/>
    <w:rsid w:val="00D55C1D"/>
    <w:rsid w:val="00D55DC6"/>
    <w:rsid w:val="00D56387"/>
    <w:rsid w:val="00D5645D"/>
    <w:rsid w:val="00D56AB2"/>
    <w:rsid w:val="00D56B28"/>
    <w:rsid w:val="00D56B75"/>
    <w:rsid w:val="00D56EC9"/>
    <w:rsid w:val="00D57622"/>
    <w:rsid w:val="00D57670"/>
    <w:rsid w:val="00D57A9C"/>
    <w:rsid w:val="00D57B7A"/>
    <w:rsid w:val="00D60659"/>
    <w:rsid w:val="00D61420"/>
    <w:rsid w:val="00D61A24"/>
    <w:rsid w:val="00D61A3A"/>
    <w:rsid w:val="00D6212F"/>
    <w:rsid w:val="00D62641"/>
    <w:rsid w:val="00D62AA7"/>
    <w:rsid w:val="00D62BEC"/>
    <w:rsid w:val="00D62FDC"/>
    <w:rsid w:val="00D63245"/>
    <w:rsid w:val="00D638BB"/>
    <w:rsid w:val="00D640B1"/>
    <w:rsid w:val="00D65408"/>
    <w:rsid w:val="00D65BE0"/>
    <w:rsid w:val="00D65F54"/>
    <w:rsid w:val="00D65FCA"/>
    <w:rsid w:val="00D66204"/>
    <w:rsid w:val="00D66247"/>
    <w:rsid w:val="00D66511"/>
    <w:rsid w:val="00D66964"/>
    <w:rsid w:val="00D669EB"/>
    <w:rsid w:val="00D67084"/>
    <w:rsid w:val="00D70224"/>
    <w:rsid w:val="00D704AD"/>
    <w:rsid w:val="00D70DC3"/>
    <w:rsid w:val="00D716B8"/>
    <w:rsid w:val="00D72B2E"/>
    <w:rsid w:val="00D731D1"/>
    <w:rsid w:val="00D747E0"/>
    <w:rsid w:val="00D75015"/>
    <w:rsid w:val="00D75033"/>
    <w:rsid w:val="00D75765"/>
    <w:rsid w:val="00D75EF1"/>
    <w:rsid w:val="00D766E3"/>
    <w:rsid w:val="00D7677A"/>
    <w:rsid w:val="00D777E8"/>
    <w:rsid w:val="00D77DAD"/>
    <w:rsid w:val="00D77E93"/>
    <w:rsid w:val="00D802CC"/>
    <w:rsid w:val="00D80BCA"/>
    <w:rsid w:val="00D80E71"/>
    <w:rsid w:val="00D81091"/>
    <w:rsid w:val="00D815C9"/>
    <w:rsid w:val="00D8176E"/>
    <w:rsid w:val="00D81831"/>
    <w:rsid w:val="00D8198E"/>
    <w:rsid w:val="00D81A39"/>
    <w:rsid w:val="00D81D3E"/>
    <w:rsid w:val="00D81E83"/>
    <w:rsid w:val="00D82899"/>
    <w:rsid w:val="00D828E9"/>
    <w:rsid w:val="00D82A7A"/>
    <w:rsid w:val="00D82FD4"/>
    <w:rsid w:val="00D83016"/>
    <w:rsid w:val="00D835B1"/>
    <w:rsid w:val="00D8378A"/>
    <w:rsid w:val="00D83D68"/>
    <w:rsid w:val="00D83DA2"/>
    <w:rsid w:val="00D868F3"/>
    <w:rsid w:val="00D86EBE"/>
    <w:rsid w:val="00D87324"/>
    <w:rsid w:val="00D87929"/>
    <w:rsid w:val="00D87D91"/>
    <w:rsid w:val="00D87DDC"/>
    <w:rsid w:val="00D902A5"/>
    <w:rsid w:val="00D90A47"/>
    <w:rsid w:val="00D91132"/>
    <w:rsid w:val="00D9189D"/>
    <w:rsid w:val="00D91A32"/>
    <w:rsid w:val="00D927F5"/>
    <w:rsid w:val="00D93FDB"/>
    <w:rsid w:val="00D9414D"/>
    <w:rsid w:val="00D94423"/>
    <w:rsid w:val="00D94A33"/>
    <w:rsid w:val="00D95306"/>
    <w:rsid w:val="00D9540C"/>
    <w:rsid w:val="00D9591D"/>
    <w:rsid w:val="00D95D2B"/>
    <w:rsid w:val="00D9634D"/>
    <w:rsid w:val="00D96E46"/>
    <w:rsid w:val="00D9710D"/>
    <w:rsid w:val="00D97425"/>
    <w:rsid w:val="00D976B5"/>
    <w:rsid w:val="00D97809"/>
    <w:rsid w:val="00DA0A1F"/>
    <w:rsid w:val="00DA0CB7"/>
    <w:rsid w:val="00DA1D7E"/>
    <w:rsid w:val="00DA1E4D"/>
    <w:rsid w:val="00DA20CE"/>
    <w:rsid w:val="00DA24CD"/>
    <w:rsid w:val="00DA2CB0"/>
    <w:rsid w:val="00DA3043"/>
    <w:rsid w:val="00DA31FC"/>
    <w:rsid w:val="00DA3597"/>
    <w:rsid w:val="00DA381A"/>
    <w:rsid w:val="00DA4092"/>
    <w:rsid w:val="00DA4099"/>
    <w:rsid w:val="00DA4D56"/>
    <w:rsid w:val="00DA5153"/>
    <w:rsid w:val="00DA54BB"/>
    <w:rsid w:val="00DA572F"/>
    <w:rsid w:val="00DA5F9D"/>
    <w:rsid w:val="00DA62C3"/>
    <w:rsid w:val="00DA67DC"/>
    <w:rsid w:val="00DA7646"/>
    <w:rsid w:val="00DA7887"/>
    <w:rsid w:val="00DA79B2"/>
    <w:rsid w:val="00DAE483"/>
    <w:rsid w:val="00DB04DB"/>
    <w:rsid w:val="00DB07F2"/>
    <w:rsid w:val="00DB08C7"/>
    <w:rsid w:val="00DB167F"/>
    <w:rsid w:val="00DB1BBD"/>
    <w:rsid w:val="00DB2506"/>
    <w:rsid w:val="00DB2BEB"/>
    <w:rsid w:val="00DB2BF8"/>
    <w:rsid w:val="00DB32F1"/>
    <w:rsid w:val="00DB3554"/>
    <w:rsid w:val="00DB3F7A"/>
    <w:rsid w:val="00DB42DE"/>
    <w:rsid w:val="00DB42EF"/>
    <w:rsid w:val="00DB5AED"/>
    <w:rsid w:val="00DB5F5D"/>
    <w:rsid w:val="00DB6443"/>
    <w:rsid w:val="00DB6624"/>
    <w:rsid w:val="00DB6BB1"/>
    <w:rsid w:val="00DB6CF4"/>
    <w:rsid w:val="00DB6F89"/>
    <w:rsid w:val="00DB7A35"/>
    <w:rsid w:val="00DB7C95"/>
    <w:rsid w:val="00DB7EB6"/>
    <w:rsid w:val="00DC00F1"/>
    <w:rsid w:val="00DC0556"/>
    <w:rsid w:val="00DC0A7A"/>
    <w:rsid w:val="00DC0D60"/>
    <w:rsid w:val="00DC0E86"/>
    <w:rsid w:val="00DC166E"/>
    <w:rsid w:val="00DC191F"/>
    <w:rsid w:val="00DC279B"/>
    <w:rsid w:val="00DC2E45"/>
    <w:rsid w:val="00DC2FE1"/>
    <w:rsid w:val="00DC301B"/>
    <w:rsid w:val="00DC4017"/>
    <w:rsid w:val="00DC41F4"/>
    <w:rsid w:val="00DC4CAA"/>
    <w:rsid w:val="00DC50E1"/>
    <w:rsid w:val="00DC5B52"/>
    <w:rsid w:val="00DC5E39"/>
    <w:rsid w:val="00DC5EE3"/>
    <w:rsid w:val="00DC5F63"/>
    <w:rsid w:val="00DC615F"/>
    <w:rsid w:val="00DC61C6"/>
    <w:rsid w:val="00DC6407"/>
    <w:rsid w:val="00DC655F"/>
    <w:rsid w:val="00DC6E0E"/>
    <w:rsid w:val="00DC7458"/>
    <w:rsid w:val="00DC76C3"/>
    <w:rsid w:val="00DC7D92"/>
    <w:rsid w:val="00DD0230"/>
    <w:rsid w:val="00DD0343"/>
    <w:rsid w:val="00DD04E2"/>
    <w:rsid w:val="00DD1A0A"/>
    <w:rsid w:val="00DD3493"/>
    <w:rsid w:val="00DD35B9"/>
    <w:rsid w:val="00DD3725"/>
    <w:rsid w:val="00DD3F30"/>
    <w:rsid w:val="00DD4744"/>
    <w:rsid w:val="00DD4D4F"/>
    <w:rsid w:val="00DD5DD6"/>
    <w:rsid w:val="00DD6077"/>
    <w:rsid w:val="00DD631D"/>
    <w:rsid w:val="00DD6971"/>
    <w:rsid w:val="00DD6C15"/>
    <w:rsid w:val="00DD6E92"/>
    <w:rsid w:val="00DD76F7"/>
    <w:rsid w:val="00DE05F0"/>
    <w:rsid w:val="00DE074B"/>
    <w:rsid w:val="00DE084D"/>
    <w:rsid w:val="00DE128C"/>
    <w:rsid w:val="00DE12EB"/>
    <w:rsid w:val="00DE16F8"/>
    <w:rsid w:val="00DE19A6"/>
    <w:rsid w:val="00DE19CB"/>
    <w:rsid w:val="00DE1E0B"/>
    <w:rsid w:val="00DE269B"/>
    <w:rsid w:val="00DE2745"/>
    <w:rsid w:val="00DE370A"/>
    <w:rsid w:val="00DE3BD1"/>
    <w:rsid w:val="00DE3F39"/>
    <w:rsid w:val="00DE4C86"/>
    <w:rsid w:val="00DE522D"/>
    <w:rsid w:val="00DE56E3"/>
    <w:rsid w:val="00DE5A1A"/>
    <w:rsid w:val="00DE63F5"/>
    <w:rsid w:val="00DE663D"/>
    <w:rsid w:val="00DE6984"/>
    <w:rsid w:val="00DE6A55"/>
    <w:rsid w:val="00DE71DA"/>
    <w:rsid w:val="00DE7516"/>
    <w:rsid w:val="00DE78CD"/>
    <w:rsid w:val="00DE7CBB"/>
    <w:rsid w:val="00DF13D3"/>
    <w:rsid w:val="00DF19AD"/>
    <w:rsid w:val="00DF1BFD"/>
    <w:rsid w:val="00DF29C7"/>
    <w:rsid w:val="00DF307C"/>
    <w:rsid w:val="00DF31C5"/>
    <w:rsid w:val="00DF4471"/>
    <w:rsid w:val="00DF467C"/>
    <w:rsid w:val="00DF516E"/>
    <w:rsid w:val="00DF577D"/>
    <w:rsid w:val="00DF5861"/>
    <w:rsid w:val="00DF5A68"/>
    <w:rsid w:val="00DF646B"/>
    <w:rsid w:val="00DF6BE8"/>
    <w:rsid w:val="00DF70D0"/>
    <w:rsid w:val="00DF7687"/>
    <w:rsid w:val="00DF76A6"/>
    <w:rsid w:val="00DF7A88"/>
    <w:rsid w:val="00E0008D"/>
    <w:rsid w:val="00E003CD"/>
    <w:rsid w:val="00E006D3"/>
    <w:rsid w:val="00E007AD"/>
    <w:rsid w:val="00E01729"/>
    <w:rsid w:val="00E01A7F"/>
    <w:rsid w:val="00E01FB1"/>
    <w:rsid w:val="00E02557"/>
    <w:rsid w:val="00E02A25"/>
    <w:rsid w:val="00E02ADF"/>
    <w:rsid w:val="00E03491"/>
    <w:rsid w:val="00E0365D"/>
    <w:rsid w:val="00E03E1B"/>
    <w:rsid w:val="00E04705"/>
    <w:rsid w:val="00E04D6C"/>
    <w:rsid w:val="00E050FB"/>
    <w:rsid w:val="00E0587D"/>
    <w:rsid w:val="00E05E49"/>
    <w:rsid w:val="00E0603C"/>
    <w:rsid w:val="00E06162"/>
    <w:rsid w:val="00E0620F"/>
    <w:rsid w:val="00E0639E"/>
    <w:rsid w:val="00E06875"/>
    <w:rsid w:val="00E06ADB"/>
    <w:rsid w:val="00E06ED4"/>
    <w:rsid w:val="00E073B7"/>
    <w:rsid w:val="00E07926"/>
    <w:rsid w:val="00E1147A"/>
    <w:rsid w:val="00E119D1"/>
    <w:rsid w:val="00E1235F"/>
    <w:rsid w:val="00E12776"/>
    <w:rsid w:val="00E1365A"/>
    <w:rsid w:val="00E13CCC"/>
    <w:rsid w:val="00E1575F"/>
    <w:rsid w:val="00E1597C"/>
    <w:rsid w:val="00E15BAC"/>
    <w:rsid w:val="00E15C37"/>
    <w:rsid w:val="00E15DF4"/>
    <w:rsid w:val="00E15F9D"/>
    <w:rsid w:val="00E16252"/>
    <w:rsid w:val="00E1625B"/>
    <w:rsid w:val="00E16333"/>
    <w:rsid w:val="00E16381"/>
    <w:rsid w:val="00E163B2"/>
    <w:rsid w:val="00E16EC4"/>
    <w:rsid w:val="00E16F5A"/>
    <w:rsid w:val="00E17552"/>
    <w:rsid w:val="00E17E58"/>
    <w:rsid w:val="00E202C9"/>
    <w:rsid w:val="00E20A3D"/>
    <w:rsid w:val="00E211E6"/>
    <w:rsid w:val="00E21738"/>
    <w:rsid w:val="00E22D26"/>
    <w:rsid w:val="00E244BE"/>
    <w:rsid w:val="00E24B5C"/>
    <w:rsid w:val="00E24DD1"/>
    <w:rsid w:val="00E2506F"/>
    <w:rsid w:val="00E2528B"/>
    <w:rsid w:val="00E25BAE"/>
    <w:rsid w:val="00E261DC"/>
    <w:rsid w:val="00E26869"/>
    <w:rsid w:val="00E27973"/>
    <w:rsid w:val="00E27C51"/>
    <w:rsid w:val="00E30615"/>
    <w:rsid w:val="00E30BC4"/>
    <w:rsid w:val="00E30D58"/>
    <w:rsid w:val="00E30F1D"/>
    <w:rsid w:val="00E31372"/>
    <w:rsid w:val="00E31855"/>
    <w:rsid w:val="00E3219A"/>
    <w:rsid w:val="00E32725"/>
    <w:rsid w:val="00E3322B"/>
    <w:rsid w:val="00E33715"/>
    <w:rsid w:val="00E342C8"/>
    <w:rsid w:val="00E34741"/>
    <w:rsid w:val="00E3519A"/>
    <w:rsid w:val="00E35335"/>
    <w:rsid w:val="00E357A6"/>
    <w:rsid w:val="00E3595A"/>
    <w:rsid w:val="00E35975"/>
    <w:rsid w:val="00E36367"/>
    <w:rsid w:val="00E36C44"/>
    <w:rsid w:val="00E373AB"/>
    <w:rsid w:val="00E37499"/>
    <w:rsid w:val="00E37C71"/>
    <w:rsid w:val="00E40263"/>
    <w:rsid w:val="00E40954"/>
    <w:rsid w:val="00E40AD2"/>
    <w:rsid w:val="00E4199B"/>
    <w:rsid w:val="00E41F09"/>
    <w:rsid w:val="00E435E3"/>
    <w:rsid w:val="00E43B0B"/>
    <w:rsid w:val="00E44957"/>
    <w:rsid w:val="00E44D47"/>
    <w:rsid w:val="00E44E74"/>
    <w:rsid w:val="00E45315"/>
    <w:rsid w:val="00E4567B"/>
    <w:rsid w:val="00E45CA0"/>
    <w:rsid w:val="00E45E79"/>
    <w:rsid w:val="00E45EE9"/>
    <w:rsid w:val="00E45EF8"/>
    <w:rsid w:val="00E4604B"/>
    <w:rsid w:val="00E468E7"/>
    <w:rsid w:val="00E47805"/>
    <w:rsid w:val="00E50AC3"/>
    <w:rsid w:val="00E51116"/>
    <w:rsid w:val="00E51151"/>
    <w:rsid w:val="00E5118D"/>
    <w:rsid w:val="00E51EED"/>
    <w:rsid w:val="00E51F7B"/>
    <w:rsid w:val="00E522EA"/>
    <w:rsid w:val="00E52462"/>
    <w:rsid w:val="00E52479"/>
    <w:rsid w:val="00E53DDE"/>
    <w:rsid w:val="00E55592"/>
    <w:rsid w:val="00E55804"/>
    <w:rsid w:val="00E55BFA"/>
    <w:rsid w:val="00E5661A"/>
    <w:rsid w:val="00E56927"/>
    <w:rsid w:val="00E56A07"/>
    <w:rsid w:val="00E57494"/>
    <w:rsid w:val="00E57A3E"/>
    <w:rsid w:val="00E60B71"/>
    <w:rsid w:val="00E613D3"/>
    <w:rsid w:val="00E61526"/>
    <w:rsid w:val="00E61AE5"/>
    <w:rsid w:val="00E626DC"/>
    <w:rsid w:val="00E632B5"/>
    <w:rsid w:val="00E637B6"/>
    <w:rsid w:val="00E63996"/>
    <w:rsid w:val="00E63CBA"/>
    <w:rsid w:val="00E641D3"/>
    <w:rsid w:val="00E650BD"/>
    <w:rsid w:val="00E657DF"/>
    <w:rsid w:val="00E6703E"/>
    <w:rsid w:val="00E673B1"/>
    <w:rsid w:val="00E6765B"/>
    <w:rsid w:val="00E67E0B"/>
    <w:rsid w:val="00E67E28"/>
    <w:rsid w:val="00E67F8C"/>
    <w:rsid w:val="00E7005F"/>
    <w:rsid w:val="00E704A9"/>
    <w:rsid w:val="00E712E5"/>
    <w:rsid w:val="00E71544"/>
    <w:rsid w:val="00E7282A"/>
    <w:rsid w:val="00E73D2F"/>
    <w:rsid w:val="00E73DF2"/>
    <w:rsid w:val="00E74487"/>
    <w:rsid w:val="00E74B99"/>
    <w:rsid w:val="00E751D2"/>
    <w:rsid w:val="00E75569"/>
    <w:rsid w:val="00E75925"/>
    <w:rsid w:val="00E76055"/>
    <w:rsid w:val="00E76258"/>
    <w:rsid w:val="00E773C8"/>
    <w:rsid w:val="00E77EA6"/>
    <w:rsid w:val="00E77EEC"/>
    <w:rsid w:val="00E8047F"/>
    <w:rsid w:val="00E805F4"/>
    <w:rsid w:val="00E8096C"/>
    <w:rsid w:val="00E80A6D"/>
    <w:rsid w:val="00E8185F"/>
    <w:rsid w:val="00E81E30"/>
    <w:rsid w:val="00E82420"/>
    <w:rsid w:val="00E827F8"/>
    <w:rsid w:val="00E8313F"/>
    <w:rsid w:val="00E84267"/>
    <w:rsid w:val="00E84C2F"/>
    <w:rsid w:val="00E85133"/>
    <w:rsid w:val="00E8540C"/>
    <w:rsid w:val="00E858CB"/>
    <w:rsid w:val="00E85D28"/>
    <w:rsid w:val="00E86770"/>
    <w:rsid w:val="00E86CA0"/>
    <w:rsid w:val="00E86D79"/>
    <w:rsid w:val="00E86F1D"/>
    <w:rsid w:val="00E872D3"/>
    <w:rsid w:val="00E876F8"/>
    <w:rsid w:val="00E87C46"/>
    <w:rsid w:val="00E87C52"/>
    <w:rsid w:val="00E9001C"/>
    <w:rsid w:val="00E90122"/>
    <w:rsid w:val="00E90B80"/>
    <w:rsid w:val="00E91042"/>
    <w:rsid w:val="00E91142"/>
    <w:rsid w:val="00E91A73"/>
    <w:rsid w:val="00E920BA"/>
    <w:rsid w:val="00E92B20"/>
    <w:rsid w:val="00E92DBC"/>
    <w:rsid w:val="00E932B0"/>
    <w:rsid w:val="00E94077"/>
    <w:rsid w:val="00E9490D"/>
    <w:rsid w:val="00E94FF3"/>
    <w:rsid w:val="00E95229"/>
    <w:rsid w:val="00E95246"/>
    <w:rsid w:val="00E95356"/>
    <w:rsid w:val="00E953BE"/>
    <w:rsid w:val="00E95715"/>
    <w:rsid w:val="00E958A9"/>
    <w:rsid w:val="00E95C2F"/>
    <w:rsid w:val="00E96091"/>
    <w:rsid w:val="00E9671C"/>
    <w:rsid w:val="00E971B0"/>
    <w:rsid w:val="00E9749A"/>
    <w:rsid w:val="00E9798E"/>
    <w:rsid w:val="00EA0D64"/>
    <w:rsid w:val="00EA111A"/>
    <w:rsid w:val="00EA11C1"/>
    <w:rsid w:val="00EA1399"/>
    <w:rsid w:val="00EA18BF"/>
    <w:rsid w:val="00EA1CBC"/>
    <w:rsid w:val="00EA1EC8"/>
    <w:rsid w:val="00EA25DB"/>
    <w:rsid w:val="00EA293C"/>
    <w:rsid w:val="00EA2B10"/>
    <w:rsid w:val="00EA2CF8"/>
    <w:rsid w:val="00EA2ED8"/>
    <w:rsid w:val="00EA311C"/>
    <w:rsid w:val="00EA3210"/>
    <w:rsid w:val="00EA3410"/>
    <w:rsid w:val="00EA48DB"/>
    <w:rsid w:val="00EA4CF2"/>
    <w:rsid w:val="00EA59BB"/>
    <w:rsid w:val="00EA5A22"/>
    <w:rsid w:val="00EA633A"/>
    <w:rsid w:val="00EA6A7A"/>
    <w:rsid w:val="00EA7167"/>
    <w:rsid w:val="00EA7E25"/>
    <w:rsid w:val="00EA7E92"/>
    <w:rsid w:val="00EB00DD"/>
    <w:rsid w:val="00EB03BB"/>
    <w:rsid w:val="00EB0A13"/>
    <w:rsid w:val="00EB0A4E"/>
    <w:rsid w:val="00EB13D9"/>
    <w:rsid w:val="00EB1764"/>
    <w:rsid w:val="00EB21D1"/>
    <w:rsid w:val="00EB221A"/>
    <w:rsid w:val="00EB2280"/>
    <w:rsid w:val="00EB272B"/>
    <w:rsid w:val="00EB2789"/>
    <w:rsid w:val="00EB30B2"/>
    <w:rsid w:val="00EB325A"/>
    <w:rsid w:val="00EB3383"/>
    <w:rsid w:val="00EB3EC9"/>
    <w:rsid w:val="00EB417D"/>
    <w:rsid w:val="00EB4213"/>
    <w:rsid w:val="00EB4465"/>
    <w:rsid w:val="00EB4C81"/>
    <w:rsid w:val="00EB55D9"/>
    <w:rsid w:val="00EB58B9"/>
    <w:rsid w:val="00EB60B5"/>
    <w:rsid w:val="00EB613B"/>
    <w:rsid w:val="00EB6575"/>
    <w:rsid w:val="00EB6689"/>
    <w:rsid w:val="00EB676A"/>
    <w:rsid w:val="00EB6892"/>
    <w:rsid w:val="00EB6DE6"/>
    <w:rsid w:val="00EB6E86"/>
    <w:rsid w:val="00EB6EE7"/>
    <w:rsid w:val="00EB71D6"/>
    <w:rsid w:val="00EB7251"/>
    <w:rsid w:val="00EB731D"/>
    <w:rsid w:val="00EB78A7"/>
    <w:rsid w:val="00EB7BD2"/>
    <w:rsid w:val="00EC04F1"/>
    <w:rsid w:val="00EC0545"/>
    <w:rsid w:val="00EC1954"/>
    <w:rsid w:val="00EC1BE4"/>
    <w:rsid w:val="00EC1DC4"/>
    <w:rsid w:val="00EC23BF"/>
    <w:rsid w:val="00EC2E14"/>
    <w:rsid w:val="00EC38D0"/>
    <w:rsid w:val="00EC3B39"/>
    <w:rsid w:val="00EC4DBB"/>
    <w:rsid w:val="00EC55D7"/>
    <w:rsid w:val="00EC581F"/>
    <w:rsid w:val="00EC5DE5"/>
    <w:rsid w:val="00EC614A"/>
    <w:rsid w:val="00EC6386"/>
    <w:rsid w:val="00EC6A8C"/>
    <w:rsid w:val="00EC6FC1"/>
    <w:rsid w:val="00EC7450"/>
    <w:rsid w:val="00EC7B69"/>
    <w:rsid w:val="00ED01E6"/>
    <w:rsid w:val="00ED03A2"/>
    <w:rsid w:val="00ED03D5"/>
    <w:rsid w:val="00ED14C0"/>
    <w:rsid w:val="00ED14FC"/>
    <w:rsid w:val="00ED1741"/>
    <w:rsid w:val="00ED354C"/>
    <w:rsid w:val="00ED4351"/>
    <w:rsid w:val="00ED4797"/>
    <w:rsid w:val="00ED4B93"/>
    <w:rsid w:val="00ED56DB"/>
    <w:rsid w:val="00ED5F5E"/>
    <w:rsid w:val="00ED64A3"/>
    <w:rsid w:val="00ED650F"/>
    <w:rsid w:val="00ED677F"/>
    <w:rsid w:val="00ED68B7"/>
    <w:rsid w:val="00ED6AFE"/>
    <w:rsid w:val="00ED762B"/>
    <w:rsid w:val="00ED7718"/>
    <w:rsid w:val="00ED7E4F"/>
    <w:rsid w:val="00EE04CE"/>
    <w:rsid w:val="00EE0BD3"/>
    <w:rsid w:val="00EE0D2B"/>
    <w:rsid w:val="00EE1BA4"/>
    <w:rsid w:val="00EE2430"/>
    <w:rsid w:val="00EE24A5"/>
    <w:rsid w:val="00EE336D"/>
    <w:rsid w:val="00EE395D"/>
    <w:rsid w:val="00EE3F07"/>
    <w:rsid w:val="00EE41CF"/>
    <w:rsid w:val="00EE452D"/>
    <w:rsid w:val="00EE4F4D"/>
    <w:rsid w:val="00EE6A59"/>
    <w:rsid w:val="00EE6C1B"/>
    <w:rsid w:val="00EE739B"/>
    <w:rsid w:val="00EE79D5"/>
    <w:rsid w:val="00EF0134"/>
    <w:rsid w:val="00EF0635"/>
    <w:rsid w:val="00EF0C08"/>
    <w:rsid w:val="00EF1160"/>
    <w:rsid w:val="00EF1ABC"/>
    <w:rsid w:val="00EF2753"/>
    <w:rsid w:val="00EF319B"/>
    <w:rsid w:val="00EF3C8C"/>
    <w:rsid w:val="00EF4756"/>
    <w:rsid w:val="00EF4FF7"/>
    <w:rsid w:val="00EF55F0"/>
    <w:rsid w:val="00EF597B"/>
    <w:rsid w:val="00EF69B4"/>
    <w:rsid w:val="00EF7870"/>
    <w:rsid w:val="00F005EA"/>
    <w:rsid w:val="00F01B33"/>
    <w:rsid w:val="00F01C7E"/>
    <w:rsid w:val="00F01E58"/>
    <w:rsid w:val="00F02847"/>
    <w:rsid w:val="00F03E68"/>
    <w:rsid w:val="00F04C8B"/>
    <w:rsid w:val="00F04EAB"/>
    <w:rsid w:val="00F0557F"/>
    <w:rsid w:val="00F060B5"/>
    <w:rsid w:val="00F06400"/>
    <w:rsid w:val="00F06AB8"/>
    <w:rsid w:val="00F06B60"/>
    <w:rsid w:val="00F06E1D"/>
    <w:rsid w:val="00F074D2"/>
    <w:rsid w:val="00F07685"/>
    <w:rsid w:val="00F102C2"/>
    <w:rsid w:val="00F10477"/>
    <w:rsid w:val="00F10A25"/>
    <w:rsid w:val="00F11572"/>
    <w:rsid w:val="00F11857"/>
    <w:rsid w:val="00F119C7"/>
    <w:rsid w:val="00F11F31"/>
    <w:rsid w:val="00F12A67"/>
    <w:rsid w:val="00F13182"/>
    <w:rsid w:val="00F13558"/>
    <w:rsid w:val="00F13CA0"/>
    <w:rsid w:val="00F14376"/>
    <w:rsid w:val="00F149E3"/>
    <w:rsid w:val="00F150BF"/>
    <w:rsid w:val="00F15446"/>
    <w:rsid w:val="00F15615"/>
    <w:rsid w:val="00F15781"/>
    <w:rsid w:val="00F15975"/>
    <w:rsid w:val="00F15A2C"/>
    <w:rsid w:val="00F15A47"/>
    <w:rsid w:val="00F168B6"/>
    <w:rsid w:val="00F16A89"/>
    <w:rsid w:val="00F174C6"/>
    <w:rsid w:val="00F17813"/>
    <w:rsid w:val="00F17B56"/>
    <w:rsid w:val="00F17F46"/>
    <w:rsid w:val="00F17F89"/>
    <w:rsid w:val="00F201E1"/>
    <w:rsid w:val="00F20903"/>
    <w:rsid w:val="00F21520"/>
    <w:rsid w:val="00F21E71"/>
    <w:rsid w:val="00F21FC1"/>
    <w:rsid w:val="00F220C4"/>
    <w:rsid w:val="00F22179"/>
    <w:rsid w:val="00F25112"/>
    <w:rsid w:val="00F25423"/>
    <w:rsid w:val="00F259E0"/>
    <w:rsid w:val="00F26816"/>
    <w:rsid w:val="00F26AC6"/>
    <w:rsid w:val="00F26C88"/>
    <w:rsid w:val="00F26D16"/>
    <w:rsid w:val="00F27327"/>
    <w:rsid w:val="00F27B3C"/>
    <w:rsid w:val="00F27D42"/>
    <w:rsid w:val="00F27E3A"/>
    <w:rsid w:val="00F2A0CE"/>
    <w:rsid w:val="00F3016B"/>
    <w:rsid w:val="00F30201"/>
    <w:rsid w:val="00F318D6"/>
    <w:rsid w:val="00F31B63"/>
    <w:rsid w:val="00F31EC2"/>
    <w:rsid w:val="00F31FD1"/>
    <w:rsid w:val="00F32350"/>
    <w:rsid w:val="00F3313F"/>
    <w:rsid w:val="00F341EB"/>
    <w:rsid w:val="00F34846"/>
    <w:rsid w:val="00F34C74"/>
    <w:rsid w:val="00F34F6A"/>
    <w:rsid w:val="00F351A6"/>
    <w:rsid w:val="00F351F7"/>
    <w:rsid w:val="00F3596A"/>
    <w:rsid w:val="00F35BC1"/>
    <w:rsid w:val="00F36461"/>
    <w:rsid w:val="00F36ECD"/>
    <w:rsid w:val="00F370C0"/>
    <w:rsid w:val="00F37815"/>
    <w:rsid w:val="00F4006C"/>
    <w:rsid w:val="00F400B0"/>
    <w:rsid w:val="00F401F0"/>
    <w:rsid w:val="00F40654"/>
    <w:rsid w:val="00F414C6"/>
    <w:rsid w:val="00F41605"/>
    <w:rsid w:val="00F418CD"/>
    <w:rsid w:val="00F41A5B"/>
    <w:rsid w:val="00F42362"/>
    <w:rsid w:val="00F423E6"/>
    <w:rsid w:val="00F430CA"/>
    <w:rsid w:val="00F43155"/>
    <w:rsid w:val="00F433F5"/>
    <w:rsid w:val="00F43886"/>
    <w:rsid w:val="00F438A8"/>
    <w:rsid w:val="00F43B71"/>
    <w:rsid w:val="00F445B1"/>
    <w:rsid w:val="00F4471A"/>
    <w:rsid w:val="00F44E84"/>
    <w:rsid w:val="00F45708"/>
    <w:rsid w:val="00F4582D"/>
    <w:rsid w:val="00F46B08"/>
    <w:rsid w:val="00F46BFF"/>
    <w:rsid w:val="00F47943"/>
    <w:rsid w:val="00F50210"/>
    <w:rsid w:val="00F504C9"/>
    <w:rsid w:val="00F5073F"/>
    <w:rsid w:val="00F50CC6"/>
    <w:rsid w:val="00F50F60"/>
    <w:rsid w:val="00F518DF"/>
    <w:rsid w:val="00F51A85"/>
    <w:rsid w:val="00F5241A"/>
    <w:rsid w:val="00F52564"/>
    <w:rsid w:val="00F52638"/>
    <w:rsid w:val="00F52C50"/>
    <w:rsid w:val="00F540E8"/>
    <w:rsid w:val="00F54E20"/>
    <w:rsid w:val="00F54EB6"/>
    <w:rsid w:val="00F557BD"/>
    <w:rsid w:val="00F55B2F"/>
    <w:rsid w:val="00F55E5A"/>
    <w:rsid w:val="00F56439"/>
    <w:rsid w:val="00F566A8"/>
    <w:rsid w:val="00F576B0"/>
    <w:rsid w:val="00F579A0"/>
    <w:rsid w:val="00F60044"/>
    <w:rsid w:val="00F601E5"/>
    <w:rsid w:val="00F606D7"/>
    <w:rsid w:val="00F60B07"/>
    <w:rsid w:val="00F61711"/>
    <w:rsid w:val="00F619D8"/>
    <w:rsid w:val="00F62882"/>
    <w:rsid w:val="00F62C99"/>
    <w:rsid w:val="00F6386D"/>
    <w:rsid w:val="00F63870"/>
    <w:rsid w:val="00F63A56"/>
    <w:rsid w:val="00F64318"/>
    <w:rsid w:val="00F648BA"/>
    <w:rsid w:val="00F64954"/>
    <w:rsid w:val="00F6495E"/>
    <w:rsid w:val="00F64EFE"/>
    <w:rsid w:val="00F654F5"/>
    <w:rsid w:val="00F65CB0"/>
    <w:rsid w:val="00F66485"/>
    <w:rsid w:val="00F6683B"/>
    <w:rsid w:val="00F668DD"/>
    <w:rsid w:val="00F708F9"/>
    <w:rsid w:val="00F70908"/>
    <w:rsid w:val="00F70E2F"/>
    <w:rsid w:val="00F71CAA"/>
    <w:rsid w:val="00F72B70"/>
    <w:rsid w:val="00F72E56"/>
    <w:rsid w:val="00F732BA"/>
    <w:rsid w:val="00F7466F"/>
    <w:rsid w:val="00F74C2C"/>
    <w:rsid w:val="00F75749"/>
    <w:rsid w:val="00F75D43"/>
    <w:rsid w:val="00F75F58"/>
    <w:rsid w:val="00F768CC"/>
    <w:rsid w:val="00F76CA8"/>
    <w:rsid w:val="00F80BC8"/>
    <w:rsid w:val="00F80BFD"/>
    <w:rsid w:val="00F80D9D"/>
    <w:rsid w:val="00F81046"/>
    <w:rsid w:val="00F8157C"/>
    <w:rsid w:val="00F81C1E"/>
    <w:rsid w:val="00F81D99"/>
    <w:rsid w:val="00F81F03"/>
    <w:rsid w:val="00F82E50"/>
    <w:rsid w:val="00F83451"/>
    <w:rsid w:val="00F83836"/>
    <w:rsid w:val="00F84137"/>
    <w:rsid w:val="00F84195"/>
    <w:rsid w:val="00F846B5"/>
    <w:rsid w:val="00F85029"/>
    <w:rsid w:val="00F85289"/>
    <w:rsid w:val="00F86065"/>
    <w:rsid w:val="00F86117"/>
    <w:rsid w:val="00F8621C"/>
    <w:rsid w:val="00F863E7"/>
    <w:rsid w:val="00F86881"/>
    <w:rsid w:val="00F86D63"/>
    <w:rsid w:val="00F87350"/>
    <w:rsid w:val="00F9104D"/>
    <w:rsid w:val="00F91F8D"/>
    <w:rsid w:val="00F922FD"/>
    <w:rsid w:val="00F927AC"/>
    <w:rsid w:val="00F931F4"/>
    <w:rsid w:val="00F934EF"/>
    <w:rsid w:val="00F944FD"/>
    <w:rsid w:val="00F94A25"/>
    <w:rsid w:val="00F95163"/>
    <w:rsid w:val="00F95203"/>
    <w:rsid w:val="00F95729"/>
    <w:rsid w:val="00F95856"/>
    <w:rsid w:val="00F95D2E"/>
    <w:rsid w:val="00F95D30"/>
    <w:rsid w:val="00F96063"/>
    <w:rsid w:val="00F9642C"/>
    <w:rsid w:val="00F96789"/>
    <w:rsid w:val="00F96C0E"/>
    <w:rsid w:val="00F96FB5"/>
    <w:rsid w:val="00F97AA0"/>
    <w:rsid w:val="00F97B65"/>
    <w:rsid w:val="00FA17E6"/>
    <w:rsid w:val="00FA19E2"/>
    <w:rsid w:val="00FA1F7E"/>
    <w:rsid w:val="00FA313B"/>
    <w:rsid w:val="00FA3A89"/>
    <w:rsid w:val="00FA4032"/>
    <w:rsid w:val="00FA4102"/>
    <w:rsid w:val="00FA4244"/>
    <w:rsid w:val="00FA49AC"/>
    <w:rsid w:val="00FA57C2"/>
    <w:rsid w:val="00FA58C4"/>
    <w:rsid w:val="00FA6029"/>
    <w:rsid w:val="00FA6664"/>
    <w:rsid w:val="00FA66FF"/>
    <w:rsid w:val="00FA7817"/>
    <w:rsid w:val="00FB09D1"/>
    <w:rsid w:val="00FB0DB9"/>
    <w:rsid w:val="00FB0E28"/>
    <w:rsid w:val="00FB1636"/>
    <w:rsid w:val="00FB19A5"/>
    <w:rsid w:val="00FB259A"/>
    <w:rsid w:val="00FB2737"/>
    <w:rsid w:val="00FB2B3E"/>
    <w:rsid w:val="00FB3D6E"/>
    <w:rsid w:val="00FB3EF3"/>
    <w:rsid w:val="00FB48F5"/>
    <w:rsid w:val="00FB5048"/>
    <w:rsid w:val="00FB54ED"/>
    <w:rsid w:val="00FB5622"/>
    <w:rsid w:val="00FB57A3"/>
    <w:rsid w:val="00FB60BE"/>
    <w:rsid w:val="00FB6FD3"/>
    <w:rsid w:val="00FB7202"/>
    <w:rsid w:val="00FC08FA"/>
    <w:rsid w:val="00FC095B"/>
    <w:rsid w:val="00FC09C1"/>
    <w:rsid w:val="00FC0AF1"/>
    <w:rsid w:val="00FC0B90"/>
    <w:rsid w:val="00FC0EBF"/>
    <w:rsid w:val="00FC107F"/>
    <w:rsid w:val="00FC15D9"/>
    <w:rsid w:val="00FC1EC8"/>
    <w:rsid w:val="00FC31D1"/>
    <w:rsid w:val="00FC3E01"/>
    <w:rsid w:val="00FC3E28"/>
    <w:rsid w:val="00FC3E58"/>
    <w:rsid w:val="00FC450F"/>
    <w:rsid w:val="00FC4A49"/>
    <w:rsid w:val="00FC55F4"/>
    <w:rsid w:val="00FC5996"/>
    <w:rsid w:val="00FC68BC"/>
    <w:rsid w:val="00FC706A"/>
    <w:rsid w:val="00FC71EE"/>
    <w:rsid w:val="00FC7499"/>
    <w:rsid w:val="00FC75CC"/>
    <w:rsid w:val="00FC7A49"/>
    <w:rsid w:val="00FC7C32"/>
    <w:rsid w:val="00FD0079"/>
    <w:rsid w:val="00FD007A"/>
    <w:rsid w:val="00FD0430"/>
    <w:rsid w:val="00FD04E3"/>
    <w:rsid w:val="00FD04F0"/>
    <w:rsid w:val="00FD0724"/>
    <w:rsid w:val="00FD105D"/>
    <w:rsid w:val="00FD18A3"/>
    <w:rsid w:val="00FD1EAD"/>
    <w:rsid w:val="00FD2033"/>
    <w:rsid w:val="00FD2577"/>
    <w:rsid w:val="00FD267E"/>
    <w:rsid w:val="00FD2851"/>
    <w:rsid w:val="00FD340A"/>
    <w:rsid w:val="00FD4CC5"/>
    <w:rsid w:val="00FD51A2"/>
    <w:rsid w:val="00FD5850"/>
    <w:rsid w:val="00FD5BD8"/>
    <w:rsid w:val="00FD6186"/>
    <w:rsid w:val="00FD67CB"/>
    <w:rsid w:val="00FD7575"/>
    <w:rsid w:val="00FE0005"/>
    <w:rsid w:val="00FE0E5D"/>
    <w:rsid w:val="00FE1091"/>
    <w:rsid w:val="00FE2078"/>
    <w:rsid w:val="00FE25F2"/>
    <w:rsid w:val="00FE2BA5"/>
    <w:rsid w:val="00FE2E13"/>
    <w:rsid w:val="00FE39BC"/>
    <w:rsid w:val="00FE3D40"/>
    <w:rsid w:val="00FE537C"/>
    <w:rsid w:val="00FE53C7"/>
    <w:rsid w:val="00FE5529"/>
    <w:rsid w:val="00FE5953"/>
    <w:rsid w:val="00FE641C"/>
    <w:rsid w:val="00FE6F54"/>
    <w:rsid w:val="00FE7F77"/>
    <w:rsid w:val="00FF06B8"/>
    <w:rsid w:val="00FF0A35"/>
    <w:rsid w:val="00FF0C24"/>
    <w:rsid w:val="00FF0C48"/>
    <w:rsid w:val="00FF110C"/>
    <w:rsid w:val="00FF149D"/>
    <w:rsid w:val="00FF1939"/>
    <w:rsid w:val="00FF19EB"/>
    <w:rsid w:val="00FF1D8A"/>
    <w:rsid w:val="00FF257A"/>
    <w:rsid w:val="00FF289E"/>
    <w:rsid w:val="00FF31CF"/>
    <w:rsid w:val="00FF4053"/>
    <w:rsid w:val="00FF4801"/>
    <w:rsid w:val="00FF4CCE"/>
    <w:rsid w:val="00FF4CF6"/>
    <w:rsid w:val="00FF5117"/>
    <w:rsid w:val="00FF5131"/>
    <w:rsid w:val="00FF5534"/>
    <w:rsid w:val="00FF70D3"/>
    <w:rsid w:val="00FF78B2"/>
    <w:rsid w:val="00FF7932"/>
    <w:rsid w:val="00FF7C6D"/>
    <w:rsid w:val="00FF7F00"/>
    <w:rsid w:val="010F1077"/>
    <w:rsid w:val="0112F81C"/>
    <w:rsid w:val="0123472B"/>
    <w:rsid w:val="01300103"/>
    <w:rsid w:val="0132A49D"/>
    <w:rsid w:val="0140D3DA"/>
    <w:rsid w:val="01534D13"/>
    <w:rsid w:val="015ED3F7"/>
    <w:rsid w:val="017010C3"/>
    <w:rsid w:val="01828FC8"/>
    <w:rsid w:val="019493CD"/>
    <w:rsid w:val="01B1DF1E"/>
    <w:rsid w:val="01D3AF14"/>
    <w:rsid w:val="01DA7A31"/>
    <w:rsid w:val="01E0B1FB"/>
    <w:rsid w:val="01FBB7F4"/>
    <w:rsid w:val="01FC9AB1"/>
    <w:rsid w:val="0209BF1C"/>
    <w:rsid w:val="020DBDB6"/>
    <w:rsid w:val="021AFECB"/>
    <w:rsid w:val="021B0040"/>
    <w:rsid w:val="0223E9A1"/>
    <w:rsid w:val="0240DEB4"/>
    <w:rsid w:val="0242CB29"/>
    <w:rsid w:val="0259E246"/>
    <w:rsid w:val="02640249"/>
    <w:rsid w:val="02650140"/>
    <w:rsid w:val="0275AFA7"/>
    <w:rsid w:val="02819110"/>
    <w:rsid w:val="02A4ACBE"/>
    <w:rsid w:val="02A71B17"/>
    <w:rsid w:val="02BFF241"/>
    <w:rsid w:val="02CFD463"/>
    <w:rsid w:val="02D7352A"/>
    <w:rsid w:val="02DFB8ED"/>
    <w:rsid w:val="02E00825"/>
    <w:rsid w:val="02E47CD3"/>
    <w:rsid w:val="02E7C3BD"/>
    <w:rsid w:val="02E8D707"/>
    <w:rsid w:val="02F7B61F"/>
    <w:rsid w:val="03008BC8"/>
    <w:rsid w:val="0305C561"/>
    <w:rsid w:val="030FABA1"/>
    <w:rsid w:val="032301C6"/>
    <w:rsid w:val="033448C3"/>
    <w:rsid w:val="0341294B"/>
    <w:rsid w:val="0354ADF3"/>
    <w:rsid w:val="03630EA4"/>
    <w:rsid w:val="03710129"/>
    <w:rsid w:val="037844F9"/>
    <w:rsid w:val="037C5526"/>
    <w:rsid w:val="0388A327"/>
    <w:rsid w:val="03A5E98C"/>
    <w:rsid w:val="03AED236"/>
    <w:rsid w:val="03B0C165"/>
    <w:rsid w:val="03B0F2C6"/>
    <w:rsid w:val="03D49576"/>
    <w:rsid w:val="03F5B166"/>
    <w:rsid w:val="03F7E855"/>
    <w:rsid w:val="0404A5D0"/>
    <w:rsid w:val="04169E14"/>
    <w:rsid w:val="042D28DD"/>
    <w:rsid w:val="0438199D"/>
    <w:rsid w:val="043BD69F"/>
    <w:rsid w:val="0463FEA4"/>
    <w:rsid w:val="0464BD5A"/>
    <w:rsid w:val="04875EE9"/>
    <w:rsid w:val="04ACAA7A"/>
    <w:rsid w:val="04BC0D1B"/>
    <w:rsid w:val="04C5341B"/>
    <w:rsid w:val="04E3A2A4"/>
    <w:rsid w:val="04E49E07"/>
    <w:rsid w:val="04ECA752"/>
    <w:rsid w:val="04F1DBEA"/>
    <w:rsid w:val="04F4A7EC"/>
    <w:rsid w:val="0507788B"/>
    <w:rsid w:val="05116B99"/>
    <w:rsid w:val="05175C41"/>
    <w:rsid w:val="051DA700"/>
    <w:rsid w:val="05324066"/>
    <w:rsid w:val="05594525"/>
    <w:rsid w:val="0562C63B"/>
    <w:rsid w:val="057C36DE"/>
    <w:rsid w:val="05A9D3F3"/>
    <w:rsid w:val="05AB1FB2"/>
    <w:rsid w:val="05C0B740"/>
    <w:rsid w:val="05C68391"/>
    <w:rsid w:val="05C9D10D"/>
    <w:rsid w:val="05D9C439"/>
    <w:rsid w:val="05E3A03D"/>
    <w:rsid w:val="0608D1ED"/>
    <w:rsid w:val="060B2DBF"/>
    <w:rsid w:val="06103F93"/>
    <w:rsid w:val="0617E1BF"/>
    <w:rsid w:val="06212B7D"/>
    <w:rsid w:val="062F5C3D"/>
    <w:rsid w:val="06371719"/>
    <w:rsid w:val="063B679F"/>
    <w:rsid w:val="0644C57E"/>
    <w:rsid w:val="0648DECB"/>
    <w:rsid w:val="064A48A0"/>
    <w:rsid w:val="065758A4"/>
    <w:rsid w:val="0660BA5F"/>
    <w:rsid w:val="06652E43"/>
    <w:rsid w:val="06724F59"/>
    <w:rsid w:val="0676D0D4"/>
    <w:rsid w:val="0686106A"/>
    <w:rsid w:val="068D0840"/>
    <w:rsid w:val="068FE306"/>
    <w:rsid w:val="06988A1B"/>
    <w:rsid w:val="069B2315"/>
    <w:rsid w:val="06A4444B"/>
    <w:rsid w:val="06B1449D"/>
    <w:rsid w:val="06B818B5"/>
    <w:rsid w:val="06CAE999"/>
    <w:rsid w:val="06CEDFAF"/>
    <w:rsid w:val="06FF370B"/>
    <w:rsid w:val="07052B68"/>
    <w:rsid w:val="070B117E"/>
    <w:rsid w:val="071266D6"/>
    <w:rsid w:val="0724E38A"/>
    <w:rsid w:val="072F41A6"/>
    <w:rsid w:val="0744640A"/>
    <w:rsid w:val="07474EFB"/>
    <w:rsid w:val="074E4BB2"/>
    <w:rsid w:val="0769AD07"/>
    <w:rsid w:val="07748EBB"/>
    <w:rsid w:val="0774C18C"/>
    <w:rsid w:val="077EFE81"/>
    <w:rsid w:val="078733BE"/>
    <w:rsid w:val="0787A9B7"/>
    <w:rsid w:val="078F9F92"/>
    <w:rsid w:val="079093EE"/>
    <w:rsid w:val="079F5D6E"/>
    <w:rsid w:val="07A3EB55"/>
    <w:rsid w:val="07B20AE2"/>
    <w:rsid w:val="07B6B19E"/>
    <w:rsid w:val="07C9B9CA"/>
    <w:rsid w:val="07CE5835"/>
    <w:rsid w:val="07D13F7D"/>
    <w:rsid w:val="07E03FE1"/>
    <w:rsid w:val="07E2DAD1"/>
    <w:rsid w:val="07F226DA"/>
    <w:rsid w:val="0816AFD6"/>
    <w:rsid w:val="081AECE7"/>
    <w:rsid w:val="08223EBF"/>
    <w:rsid w:val="082B1988"/>
    <w:rsid w:val="083EE67C"/>
    <w:rsid w:val="085123C2"/>
    <w:rsid w:val="0876D865"/>
    <w:rsid w:val="08837CC4"/>
    <w:rsid w:val="08ACA817"/>
    <w:rsid w:val="090EFF11"/>
    <w:rsid w:val="093EBDC4"/>
    <w:rsid w:val="097D2989"/>
    <w:rsid w:val="0999ABB6"/>
    <w:rsid w:val="09B75E36"/>
    <w:rsid w:val="09C105DE"/>
    <w:rsid w:val="09CB7837"/>
    <w:rsid w:val="09E09F51"/>
    <w:rsid w:val="09F39564"/>
    <w:rsid w:val="0A1FC021"/>
    <w:rsid w:val="0A21BB73"/>
    <w:rsid w:val="0A2CDBAE"/>
    <w:rsid w:val="0A36F6F4"/>
    <w:rsid w:val="0A436D27"/>
    <w:rsid w:val="0A6D4011"/>
    <w:rsid w:val="0A732E32"/>
    <w:rsid w:val="0A77D7BA"/>
    <w:rsid w:val="0A7A35B0"/>
    <w:rsid w:val="0A7CA7A5"/>
    <w:rsid w:val="0A881C10"/>
    <w:rsid w:val="0A8E1076"/>
    <w:rsid w:val="0A9A715D"/>
    <w:rsid w:val="0A9ED0D4"/>
    <w:rsid w:val="0ABA6254"/>
    <w:rsid w:val="0ABE8B07"/>
    <w:rsid w:val="0AD8A378"/>
    <w:rsid w:val="0AE72882"/>
    <w:rsid w:val="0B06B832"/>
    <w:rsid w:val="0B15FBFF"/>
    <w:rsid w:val="0B177766"/>
    <w:rsid w:val="0B29D206"/>
    <w:rsid w:val="0B3BA8E4"/>
    <w:rsid w:val="0B4248A4"/>
    <w:rsid w:val="0B4B5024"/>
    <w:rsid w:val="0B62BFB7"/>
    <w:rsid w:val="0B68CDA4"/>
    <w:rsid w:val="0B742D78"/>
    <w:rsid w:val="0B76C3B7"/>
    <w:rsid w:val="0B7D15C1"/>
    <w:rsid w:val="0B7EDAF8"/>
    <w:rsid w:val="0B831A74"/>
    <w:rsid w:val="0B9901BF"/>
    <w:rsid w:val="0B9A6E5D"/>
    <w:rsid w:val="0BA48ADD"/>
    <w:rsid w:val="0BB5B941"/>
    <w:rsid w:val="0BC0844C"/>
    <w:rsid w:val="0BCBFAE3"/>
    <w:rsid w:val="0BD2E022"/>
    <w:rsid w:val="0BD4F427"/>
    <w:rsid w:val="0BF5FCA8"/>
    <w:rsid w:val="0BFB4B18"/>
    <w:rsid w:val="0C2DF1A6"/>
    <w:rsid w:val="0C2EFF50"/>
    <w:rsid w:val="0C3B7907"/>
    <w:rsid w:val="0C633BA6"/>
    <w:rsid w:val="0C6BCD90"/>
    <w:rsid w:val="0C7FF5E6"/>
    <w:rsid w:val="0C857564"/>
    <w:rsid w:val="0C938A98"/>
    <w:rsid w:val="0C97665B"/>
    <w:rsid w:val="0CA363EB"/>
    <w:rsid w:val="0CB556EE"/>
    <w:rsid w:val="0CCACC9D"/>
    <w:rsid w:val="0CE8273C"/>
    <w:rsid w:val="0CF1D3B4"/>
    <w:rsid w:val="0CF34AE1"/>
    <w:rsid w:val="0CF9FC6F"/>
    <w:rsid w:val="0CFDB85E"/>
    <w:rsid w:val="0D0130D3"/>
    <w:rsid w:val="0D27880A"/>
    <w:rsid w:val="0D495C8D"/>
    <w:rsid w:val="0D5AFA29"/>
    <w:rsid w:val="0D5E06A4"/>
    <w:rsid w:val="0D6EE8FC"/>
    <w:rsid w:val="0D6F33D3"/>
    <w:rsid w:val="0D6F7ACC"/>
    <w:rsid w:val="0D704B1E"/>
    <w:rsid w:val="0D746728"/>
    <w:rsid w:val="0D8C7296"/>
    <w:rsid w:val="0DC24C18"/>
    <w:rsid w:val="0DCCDE53"/>
    <w:rsid w:val="0DEA60C2"/>
    <w:rsid w:val="0DF6F1D7"/>
    <w:rsid w:val="0DFF5EA9"/>
    <w:rsid w:val="0E021E83"/>
    <w:rsid w:val="0E07A945"/>
    <w:rsid w:val="0E07FB42"/>
    <w:rsid w:val="0E0C98F9"/>
    <w:rsid w:val="0E149205"/>
    <w:rsid w:val="0E2CF8F5"/>
    <w:rsid w:val="0E373314"/>
    <w:rsid w:val="0E59B5D5"/>
    <w:rsid w:val="0E60CC3F"/>
    <w:rsid w:val="0E61661B"/>
    <w:rsid w:val="0E650749"/>
    <w:rsid w:val="0E66AED1"/>
    <w:rsid w:val="0E87A490"/>
    <w:rsid w:val="0E91048F"/>
    <w:rsid w:val="0E994B5C"/>
    <w:rsid w:val="0EAD7F99"/>
    <w:rsid w:val="0EC79882"/>
    <w:rsid w:val="0EDA8B3B"/>
    <w:rsid w:val="0EE810F0"/>
    <w:rsid w:val="0EF37B29"/>
    <w:rsid w:val="0EF73CA5"/>
    <w:rsid w:val="0EFFC1A5"/>
    <w:rsid w:val="0F014512"/>
    <w:rsid w:val="0F094B08"/>
    <w:rsid w:val="0F1D7CCB"/>
    <w:rsid w:val="0F1F62D3"/>
    <w:rsid w:val="0F203F42"/>
    <w:rsid w:val="0F3B282D"/>
    <w:rsid w:val="0F4D6F08"/>
    <w:rsid w:val="0F8EBCF8"/>
    <w:rsid w:val="0F972936"/>
    <w:rsid w:val="0FD0DA51"/>
    <w:rsid w:val="0FE75249"/>
    <w:rsid w:val="0FF82B08"/>
    <w:rsid w:val="10014DB7"/>
    <w:rsid w:val="10043824"/>
    <w:rsid w:val="101FD287"/>
    <w:rsid w:val="10224284"/>
    <w:rsid w:val="1036C377"/>
    <w:rsid w:val="10459B4A"/>
    <w:rsid w:val="104D23E9"/>
    <w:rsid w:val="1066AF7A"/>
    <w:rsid w:val="106B297B"/>
    <w:rsid w:val="10762836"/>
    <w:rsid w:val="10826BA4"/>
    <w:rsid w:val="109A6230"/>
    <w:rsid w:val="109D49FD"/>
    <w:rsid w:val="109F3D5F"/>
    <w:rsid w:val="10A2DFB1"/>
    <w:rsid w:val="10A33042"/>
    <w:rsid w:val="10DD3C33"/>
    <w:rsid w:val="10FBC14D"/>
    <w:rsid w:val="10FE34CD"/>
    <w:rsid w:val="1108F120"/>
    <w:rsid w:val="110C7DF8"/>
    <w:rsid w:val="1120A27B"/>
    <w:rsid w:val="1126ACDD"/>
    <w:rsid w:val="1134C05A"/>
    <w:rsid w:val="1138D2D6"/>
    <w:rsid w:val="1156EC45"/>
    <w:rsid w:val="115B1DF0"/>
    <w:rsid w:val="116E7B99"/>
    <w:rsid w:val="11A9E79F"/>
    <w:rsid w:val="11C011CA"/>
    <w:rsid w:val="11CD9D35"/>
    <w:rsid w:val="11EB5344"/>
    <w:rsid w:val="11ED4927"/>
    <w:rsid w:val="11FEBBCA"/>
    <w:rsid w:val="120624D8"/>
    <w:rsid w:val="120E42BF"/>
    <w:rsid w:val="12118086"/>
    <w:rsid w:val="1212F8A0"/>
    <w:rsid w:val="121B033D"/>
    <w:rsid w:val="12262618"/>
    <w:rsid w:val="12265682"/>
    <w:rsid w:val="1239530C"/>
    <w:rsid w:val="123A97DE"/>
    <w:rsid w:val="12403FC0"/>
    <w:rsid w:val="124D0BB8"/>
    <w:rsid w:val="124E8179"/>
    <w:rsid w:val="12896764"/>
    <w:rsid w:val="12AF8AFC"/>
    <w:rsid w:val="12BBB534"/>
    <w:rsid w:val="12BC25F2"/>
    <w:rsid w:val="12D107B2"/>
    <w:rsid w:val="12E5FB6B"/>
    <w:rsid w:val="12FAC030"/>
    <w:rsid w:val="12FB5129"/>
    <w:rsid w:val="130A0DD5"/>
    <w:rsid w:val="13144EFE"/>
    <w:rsid w:val="131623F2"/>
    <w:rsid w:val="131D4D7F"/>
    <w:rsid w:val="13208A47"/>
    <w:rsid w:val="132282D0"/>
    <w:rsid w:val="132B8602"/>
    <w:rsid w:val="1342D619"/>
    <w:rsid w:val="13439D47"/>
    <w:rsid w:val="134E518D"/>
    <w:rsid w:val="1354A5EE"/>
    <w:rsid w:val="1362B908"/>
    <w:rsid w:val="136C5B27"/>
    <w:rsid w:val="1370DAB1"/>
    <w:rsid w:val="13770E17"/>
    <w:rsid w:val="1377A8C7"/>
    <w:rsid w:val="13905AB5"/>
    <w:rsid w:val="1392EAAE"/>
    <w:rsid w:val="13A1D922"/>
    <w:rsid w:val="13AAE395"/>
    <w:rsid w:val="13AF37BE"/>
    <w:rsid w:val="13BA6896"/>
    <w:rsid w:val="13C1B498"/>
    <w:rsid w:val="13D3324F"/>
    <w:rsid w:val="13D581CF"/>
    <w:rsid w:val="13DE6F8B"/>
    <w:rsid w:val="13E2F339"/>
    <w:rsid w:val="13E37471"/>
    <w:rsid w:val="13ECA6B6"/>
    <w:rsid w:val="13F74515"/>
    <w:rsid w:val="13F74C80"/>
    <w:rsid w:val="13FDE6B9"/>
    <w:rsid w:val="13FE6A99"/>
    <w:rsid w:val="141632A0"/>
    <w:rsid w:val="14245272"/>
    <w:rsid w:val="14298FED"/>
    <w:rsid w:val="1432DEE8"/>
    <w:rsid w:val="143F4319"/>
    <w:rsid w:val="1445608B"/>
    <w:rsid w:val="14791ED9"/>
    <w:rsid w:val="147D35FC"/>
    <w:rsid w:val="14823A54"/>
    <w:rsid w:val="1486F0C8"/>
    <w:rsid w:val="148C7215"/>
    <w:rsid w:val="148F4245"/>
    <w:rsid w:val="148FBC26"/>
    <w:rsid w:val="14A49E24"/>
    <w:rsid w:val="14A58282"/>
    <w:rsid w:val="14B77D0C"/>
    <w:rsid w:val="14D7C8D8"/>
    <w:rsid w:val="14F879DE"/>
    <w:rsid w:val="14F8AD2E"/>
    <w:rsid w:val="14FECCC4"/>
    <w:rsid w:val="150A5732"/>
    <w:rsid w:val="15142B27"/>
    <w:rsid w:val="15273341"/>
    <w:rsid w:val="152E0D48"/>
    <w:rsid w:val="1533F59F"/>
    <w:rsid w:val="15377E9C"/>
    <w:rsid w:val="1542E40D"/>
    <w:rsid w:val="155151F2"/>
    <w:rsid w:val="1552DEE5"/>
    <w:rsid w:val="157E18CF"/>
    <w:rsid w:val="15C6CA71"/>
    <w:rsid w:val="15E4B571"/>
    <w:rsid w:val="1600889A"/>
    <w:rsid w:val="16107925"/>
    <w:rsid w:val="16443623"/>
    <w:rsid w:val="1658F085"/>
    <w:rsid w:val="1674CFD6"/>
    <w:rsid w:val="1689B606"/>
    <w:rsid w:val="169734F9"/>
    <w:rsid w:val="16B3AB3A"/>
    <w:rsid w:val="16C3FA7F"/>
    <w:rsid w:val="16C4A8AA"/>
    <w:rsid w:val="16C82629"/>
    <w:rsid w:val="16D2D643"/>
    <w:rsid w:val="16DCADC7"/>
    <w:rsid w:val="16DFB6B7"/>
    <w:rsid w:val="16E48B2B"/>
    <w:rsid w:val="16E841A0"/>
    <w:rsid w:val="16E88C6C"/>
    <w:rsid w:val="16F9CF56"/>
    <w:rsid w:val="17162A41"/>
    <w:rsid w:val="174BCA62"/>
    <w:rsid w:val="174E3AC0"/>
    <w:rsid w:val="1755DFB7"/>
    <w:rsid w:val="1766C489"/>
    <w:rsid w:val="176E5445"/>
    <w:rsid w:val="1779BC1B"/>
    <w:rsid w:val="178A435A"/>
    <w:rsid w:val="178A90EC"/>
    <w:rsid w:val="17BF36D4"/>
    <w:rsid w:val="17C142F1"/>
    <w:rsid w:val="17C2E1C2"/>
    <w:rsid w:val="17C6082C"/>
    <w:rsid w:val="17CA9C9E"/>
    <w:rsid w:val="17D567CE"/>
    <w:rsid w:val="17D88E90"/>
    <w:rsid w:val="17DA9EF7"/>
    <w:rsid w:val="17E2AB02"/>
    <w:rsid w:val="17F09681"/>
    <w:rsid w:val="183191FE"/>
    <w:rsid w:val="183A283C"/>
    <w:rsid w:val="184595D7"/>
    <w:rsid w:val="1865F2CA"/>
    <w:rsid w:val="1871FC64"/>
    <w:rsid w:val="187D7DBC"/>
    <w:rsid w:val="18837023"/>
    <w:rsid w:val="1892898A"/>
    <w:rsid w:val="18A11239"/>
    <w:rsid w:val="18B30440"/>
    <w:rsid w:val="18B5F955"/>
    <w:rsid w:val="18B7CF9F"/>
    <w:rsid w:val="18DFB61B"/>
    <w:rsid w:val="18E14711"/>
    <w:rsid w:val="1911ED9D"/>
    <w:rsid w:val="19232215"/>
    <w:rsid w:val="19268D16"/>
    <w:rsid w:val="192CB7AE"/>
    <w:rsid w:val="195B91E1"/>
    <w:rsid w:val="196093D5"/>
    <w:rsid w:val="196B52E3"/>
    <w:rsid w:val="196B5465"/>
    <w:rsid w:val="19A94060"/>
    <w:rsid w:val="19AA95FC"/>
    <w:rsid w:val="19CB737D"/>
    <w:rsid w:val="19D08E03"/>
    <w:rsid w:val="19D11704"/>
    <w:rsid w:val="19E60725"/>
    <w:rsid w:val="19F7769A"/>
    <w:rsid w:val="1A268372"/>
    <w:rsid w:val="1A39E566"/>
    <w:rsid w:val="1A457DEF"/>
    <w:rsid w:val="1A5240AB"/>
    <w:rsid w:val="1A74C8AF"/>
    <w:rsid w:val="1AC6211C"/>
    <w:rsid w:val="1AD81F3E"/>
    <w:rsid w:val="1AE1DED6"/>
    <w:rsid w:val="1AEB0267"/>
    <w:rsid w:val="1AFFD11E"/>
    <w:rsid w:val="1B2003FC"/>
    <w:rsid w:val="1B4A08F0"/>
    <w:rsid w:val="1B4B3A55"/>
    <w:rsid w:val="1B621DA0"/>
    <w:rsid w:val="1B7D6795"/>
    <w:rsid w:val="1B825D14"/>
    <w:rsid w:val="1B85F381"/>
    <w:rsid w:val="1B8C7EE4"/>
    <w:rsid w:val="1B988EEB"/>
    <w:rsid w:val="1B9BC70F"/>
    <w:rsid w:val="1BE487C4"/>
    <w:rsid w:val="1BFA75B1"/>
    <w:rsid w:val="1C04B969"/>
    <w:rsid w:val="1C0797C9"/>
    <w:rsid w:val="1C179E70"/>
    <w:rsid w:val="1C4027E5"/>
    <w:rsid w:val="1C84D250"/>
    <w:rsid w:val="1C8B732B"/>
    <w:rsid w:val="1CA6ADC7"/>
    <w:rsid w:val="1CAAD618"/>
    <w:rsid w:val="1CB604C0"/>
    <w:rsid w:val="1CC2D6EE"/>
    <w:rsid w:val="1CE54CFC"/>
    <w:rsid w:val="1CF81950"/>
    <w:rsid w:val="1D0292A8"/>
    <w:rsid w:val="1D344ED3"/>
    <w:rsid w:val="1D462090"/>
    <w:rsid w:val="1D5E6D28"/>
    <w:rsid w:val="1D813047"/>
    <w:rsid w:val="1D8B886C"/>
    <w:rsid w:val="1D8CD78C"/>
    <w:rsid w:val="1D8FE68D"/>
    <w:rsid w:val="1DC61A2E"/>
    <w:rsid w:val="1DCF77A5"/>
    <w:rsid w:val="1DD174AE"/>
    <w:rsid w:val="1DDB7EBE"/>
    <w:rsid w:val="1DE3E40C"/>
    <w:rsid w:val="1E0728A2"/>
    <w:rsid w:val="1E07CEDE"/>
    <w:rsid w:val="1E0B5FAE"/>
    <w:rsid w:val="1E128602"/>
    <w:rsid w:val="1E16C6AF"/>
    <w:rsid w:val="1E1C98F4"/>
    <w:rsid w:val="1E4ADEB4"/>
    <w:rsid w:val="1E6FBE04"/>
    <w:rsid w:val="1E7DA6E8"/>
    <w:rsid w:val="1E855665"/>
    <w:rsid w:val="1E90592C"/>
    <w:rsid w:val="1E917664"/>
    <w:rsid w:val="1EA372D2"/>
    <w:rsid w:val="1EA547E8"/>
    <w:rsid w:val="1EABC0DF"/>
    <w:rsid w:val="1EADEEC8"/>
    <w:rsid w:val="1EAE9C6E"/>
    <w:rsid w:val="1EB214D4"/>
    <w:rsid w:val="1EB7CE0E"/>
    <w:rsid w:val="1ECD1405"/>
    <w:rsid w:val="1ECDD607"/>
    <w:rsid w:val="1EE84EB5"/>
    <w:rsid w:val="1EF58284"/>
    <w:rsid w:val="1EFC86DB"/>
    <w:rsid w:val="1F030728"/>
    <w:rsid w:val="1F0FABA3"/>
    <w:rsid w:val="1F1373E5"/>
    <w:rsid w:val="1F1965AD"/>
    <w:rsid w:val="1F1F4D6E"/>
    <w:rsid w:val="1F2805BF"/>
    <w:rsid w:val="1F602D43"/>
    <w:rsid w:val="1F69F205"/>
    <w:rsid w:val="1F6B20AB"/>
    <w:rsid w:val="1F7B46C4"/>
    <w:rsid w:val="1F805640"/>
    <w:rsid w:val="1F8F1F6B"/>
    <w:rsid w:val="1F8F28C5"/>
    <w:rsid w:val="1F95B384"/>
    <w:rsid w:val="1F963275"/>
    <w:rsid w:val="1F967501"/>
    <w:rsid w:val="1FC102FA"/>
    <w:rsid w:val="1FC2161F"/>
    <w:rsid w:val="1FC7361B"/>
    <w:rsid w:val="1FCDDD1B"/>
    <w:rsid w:val="1FE53895"/>
    <w:rsid w:val="1FFC4ED0"/>
    <w:rsid w:val="2007A9F7"/>
    <w:rsid w:val="20177DEE"/>
    <w:rsid w:val="20264488"/>
    <w:rsid w:val="2047A02F"/>
    <w:rsid w:val="20667914"/>
    <w:rsid w:val="20735DB9"/>
    <w:rsid w:val="20926DA9"/>
    <w:rsid w:val="20976C2C"/>
    <w:rsid w:val="209AF342"/>
    <w:rsid w:val="209D2535"/>
    <w:rsid w:val="20A606E9"/>
    <w:rsid w:val="20AB56F5"/>
    <w:rsid w:val="20B4CDE9"/>
    <w:rsid w:val="2104217A"/>
    <w:rsid w:val="21107ADD"/>
    <w:rsid w:val="21372BCF"/>
    <w:rsid w:val="21388781"/>
    <w:rsid w:val="213E3FD6"/>
    <w:rsid w:val="21614B34"/>
    <w:rsid w:val="21655D96"/>
    <w:rsid w:val="217726FC"/>
    <w:rsid w:val="21790E62"/>
    <w:rsid w:val="219840A1"/>
    <w:rsid w:val="219B4FDE"/>
    <w:rsid w:val="21BE3746"/>
    <w:rsid w:val="21CCB3A9"/>
    <w:rsid w:val="21E39E59"/>
    <w:rsid w:val="21F6F774"/>
    <w:rsid w:val="22069520"/>
    <w:rsid w:val="2207382E"/>
    <w:rsid w:val="2213A11E"/>
    <w:rsid w:val="221607B4"/>
    <w:rsid w:val="222720A6"/>
    <w:rsid w:val="2242F8E8"/>
    <w:rsid w:val="22461AA7"/>
    <w:rsid w:val="2251326C"/>
    <w:rsid w:val="2262D912"/>
    <w:rsid w:val="2267E2A1"/>
    <w:rsid w:val="226FCCCE"/>
    <w:rsid w:val="2273AB01"/>
    <w:rsid w:val="228A346B"/>
    <w:rsid w:val="2292B16E"/>
    <w:rsid w:val="22A827AA"/>
    <w:rsid w:val="22B1C88E"/>
    <w:rsid w:val="22B56CBA"/>
    <w:rsid w:val="22B802EB"/>
    <w:rsid w:val="22D8C1E1"/>
    <w:rsid w:val="22E3E368"/>
    <w:rsid w:val="22EC4FEF"/>
    <w:rsid w:val="231DE8AE"/>
    <w:rsid w:val="231EFBE5"/>
    <w:rsid w:val="233B5FA0"/>
    <w:rsid w:val="235E4CAF"/>
    <w:rsid w:val="2363F266"/>
    <w:rsid w:val="23647409"/>
    <w:rsid w:val="236E0715"/>
    <w:rsid w:val="237D12F9"/>
    <w:rsid w:val="2388753A"/>
    <w:rsid w:val="238A7C0D"/>
    <w:rsid w:val="239865CC"/>
    <w:rsid w:val="239EB0DD"/>
    <w:rsid w:val="23BE9869"/>
    <w:rsid w:val="23C0C378"/>
    <w:rsid w:val="23C1E661"/>
    <w:rsid w:val="23CCF779"/>
    <w:rsid w:val="23D78287"/>
    <w:rsid w:val="23DA2A65"/>
    <w:rsid w:val="23EDF554"/>
    <w:rsid w:val="24188E07"/>
    <w:rsid w:val="241A5379"/>
    <w:rsid w:val="2431067F"/>
    <w:rsid w:val="24344C4C"/>
    <w:rsid w:val="24388FD0"/>
    <w:rsid w:val="244B86A3"/>
    <w:rsid w:val="246472AB"/>
    <w:rsid w:val="246547F6"/>
    <w:rsid w:val="247CE2DD"/>
    <w:rsid w:val="24C6172E"/>
    <w:rsid w:val="24D87F31"/>
    <w:rsid w:val="24DC0C70"/>
    <w:rsid w:val="24E48903"/>
    <w:rsid w:val="24FDD070"/>
    <w:rsid w:val="251E479C"/>
    <w:rsid w:val="2527B6AC"/>
    <w:rsid w:val="25403599"/>
    <w:rsid w:val="2550FC46"/>
    <w:rsid w:val="2553458D"/>
    <w:rsid w:val="257524BE"/>
    <w:rsid w:val="258CFB93"/>
    <w:rsid w:val="258FDDF9"/>
    <w:rsid w:val="25A35045"/>
    <w:rsid w:val="25B0245C"/>
    <w:rsid w:val="25BB3724"/>
    <w:rsid w:val="25C81171"/>
    <w:rsid w:val="25D6161A"/>
    <w:rsid w:val="25E11FE3"/>
    <w:rsid w:val="25EF6644"/>
    <w:rsid w:val="25F97043"/>
    <w:rsid w:val="260FE616"/>
    <w:rsid w:val="261B3C61"/>
    <w:rsid w:val="2628370B"/>
    <w:rsid w:val="262937E0"/>
    <w:rsid w:val="262E4BA8"/>
    <w:rsid w:val="26392BCB"/>
    <w:rsid w:val="264D0D61"/>
    <w:rsid w:val="264FDF84"/>
    <w:rsid w:val="2656B753"/>
    <w:rsid w:val="2664611D"/>
    <w:rsid w:val="267BB6B9"/>
    <w:rsid w:val="268321E6"/>
    <w:rsid w:val="26904044"/>
    <w:rsid w:val="26987F1D"/>
    <w:rsid w:val="26A2619E"/>
    <w:rsid w:val="26A4B167"/>
    <w:rsid w:val="26BE2146"/>
    <w:rsid w:val="26C06438"/>
    <w:rsid w:val="26CCBFCA"/>
    <w:rsid w:val="26CDFD79"/>
    <w:rsid w:val="26E8626A"/>
    <w:rsid w:val="26FF032F"/>
    <w:rsid w:val="27016FCB"/>
    <w:rsid w:val="2707E448"/>
    <w:rsid w:val="27084BF9"/>
    <w:rsid w:val="2717E16E"/>
    <w:rsid w:val="2719B663"/>
    <w:rsid w:val="27212C10"/>
    <w:rsid w:val="272BDD13"/>
    <w:rsid w:val="272F9169"/>
    <w:rsid w:val="273ABBC3"/>
    <w:rsid w:val="2751F302"/>
    <w:rsid w:val="275A86AA"/>
    <w:rsid w:val="275D61CE"/>
    <w:rsid w:val="27663111"/>
    <w:rsid w:val="27746AEE"/>
    <w:rsid w:val="277D621D"/>
    <w:rsid w:val="277FE862"/>
    <w:rsid w:val="279BE14B"/>
    <w:rsid w:val="27A65524"/>
    <w:rsid w:val="27AA8A27"/>
    <w:rsid w:val="27B3D43F"/>
    <w:rsid w:val="27D0081F"/>
    <w:rsid w:val="27E9121E"/>
    <w:rsid w:val="27FE29E3"/>
    <w:rsid w:val="281E16A1"/>
    <w:rsid w:val="28266FB5"/>
    <w:rsid w:val="28278798"/>
    <w:rsid w:val="282DA85C"/>
    <w:rsid w:val="283BA379"/>
    <w:rsid w:val="2859B414"/>
    <w:rsid w:val="285C80D1"/>
    <w:rsid w:val="286569C2"/>
    <w:rsid w:val="2874EC96"/>
    <w:rsid w:val="2876D6F2"/>
    <w:rsid w:val="289267CD"/>
    <w:rsid w:val="289C503E"/>
    <w:rsid w:val="28A05A9E"/>
    <w:rsid w:val="28B19215"/>
    <w:rsid w:val="28BA8C36"/>
    <w:rsid w:val="28C234B7"/>
    <w:rsid w:val="28DD573D"/>
    <w:rsid w:val="28E1789F"/>
    <w:rsid w:val="28EC8D53"/>
    <w:rsid w:val="28FF4DD0"/>
    <w:rsid w:val="290208F2"/>
    <w:rsid w:val="292BDF4A"/>
    <w:rsid w:val="292DCB7D"/>
    <w:rsid w:val="2930073E"/>
    <w:rsid w:val="2959CEF2"/>
    <w:rsid w:val="295F9ED3"/>
    <w:rsid w:val="29754C41"/>
    <w:rsid w:val="2977AC29"/>
    <w:rsid w:val="299195EB"/>
    <w:rsid w:val="2996BFAF"/>
    <w:rsid w:val="29A1E54C"/>
    <w:rsid w:val="29AEC9D5"/>
    <w:rsid w:val="29B124E2"/>
    <w:rsid w:val="29B70660"/>
    <w:rsid w:val="29C2B942"/>
    <w:rsid w:val="29C76A7E"/>
    <w:rsid w:val="29CF5BE3"/>
    <w:rsid w:val="29D43B91"/>
    <w:rsid w:val="29D9E6A7"/>
    <w:rsid w:val="29F8BF3B"/>
    <w:rsid w:val="29FC17CB"/>
    <w:rsid w:val="2A05FDCB"/>
    <w:rsid w:val="2A07E143"/>
    <w:rsid w:val="2A289E21"/>
    <w:rsid w:val="2A3944B7"/>
    <w:rsid w:val="2A4908AE"/>
    <w:rsid w:val="2A507569"/>
    <w:rsid w:val="2A63233B"/>
    <w:rsid w:val="2A6450F5"/>
    <w:rsid w:val="2A87745A"/>
    <w:rsid w:val="2A948E95"/>
    <w:rsid w:val="2A97297F"/>
    <w:rsid w:val="2A99B212"/>
    <w:rsid w:val="2A9BF00D"/>
    <w:rsid w:val="2AA16EFC"/>
    <w:rsid w:val="2AA78389"/>
    <w:rsid w:val="2AC34CE4"/>
    <w:rsid w:val="2B101F88"/>
    <w:rsid w:val="2B1EA36B"/>
    <w:rsid w:val="2B2D68A4"/>
    <w:rsid w:val="2B4A51E2"/>
    <w:rsid w:val="2B4D7423"/>
    <w:rsid w:val="2B523EAA"/>
    <w:rsid w:val="2B5BF0EA"/>
    <w:rsid w:val="2B696B8E"/>
    <w:rsid w:val="2B709228"/>
    <w:rsid w:val="2BB74354"/>
    <w:rsid w:val="2BC21425"/>
    <w:rsid w:val="2BC37F13"/>
    <w:rsid w:val="2BC77222"/>
    <w:rsid w:val="2BD883FC"/>
    <w:rsid w:val="2BE755D0"/>
    <w:rsid w:val="2BF04B27"/>
    <w:rsid w:val="2BF05A9C"/>
    <w:rsid w:val="2BF4390C"/>
    <w:rsid w:val="2C0F9D5C"/>
    <w:rsid w:val="2C1706BA"/>
    <w:rsid w:val="2C174CF7"/>
    <w:rsid w:val="2C1945B7"/>
    <w:rsid w:val="2C1CAF37"/>
    <w:rsid w:val="2C327394"/>
    <w:rsid w:val="2C363CA0"/>
    <w:rsid w:val="2C4B77AC"/>
    <w:rsid w:val="2C513A92"/>
    <w:rsid w:val="2C65E28B"/>
    <w:rsid w:val="2C78BFFD"/>
    <w:rsid w:val="2C921E2F"/>
    <w:rsid w:val="2CC21423"/>
    <w:rsid w:val="2CC7A4B8"/>
    <w:rsid w:val="2CC7D39D"/>
    <w:rsid w:val="2CD0EC8E"/>
    <w:rsid w:val="2CF27AF8"/>
    <w:rsid w:val="2CF5F186"/>
    <w:rsid w:val="2D1A5792"/>
    <w:rsid w:val="2D2E9CAB"/>
    <w:rsid w:val="2D39B1B5"/>
    <w:rsid w:val="2D3A9496"/>
    <w:rsid w:val="2D6E3183"/>
    <w:rsid w:val="2D76A8DF"/>
    <w:rsid w:val="2D8FA3E3"/>
    <w:rsid w:val="2D8FF3AC"/>
    <w:rsid w:val="2D973971"/>
    <w:rsid w:val="2D9F85C0"/>
    <w:rsid w:val="2DBC4A52"/>
    <w:rsid w:val="2DC5D8BE"/>
    <w:rsid w:val="2DC925F1"/>
    <w:rsid w:val="2DCC6E95"/>
    <w:rsid w:val="2DD9CAFA"/>
    <w:rsid w:val="2DFD3F1F"/>
    <w:rsid w:val="2E022870"/>
    <w:rsid w:val="2E037287"/>
    <w:rsid w:val="2E300EF3"/>
    <w:rsid w:val="2E43A171"/>
    <w:rsid w:val="2E46D963"/>
    <w:rsid w:val="2E4763BD"/>
    <w:rsid w:val="2E4E2705"/>
    <w:rsid w:val="2E7E3FD0"/>
    <w:rsid w:val="2EB5A449"/>
    <w:rsid w:val="2EC4067D"/>
    <w:rsid w:val="2EC6F47E"/>
    <w:rsid w:val="2EE34282"/>
    <w:rsid w:val="2EEB4366"/>
    <w:rsid w:val="2EFCFA7A"/>
    <w:rsid w:val="2F012DD7"/>
    <w:rsid w:val="2F08AB68"/>
    <w:rsid w:val="2F117999"/>
    <w:rsid w:val="2F16C6BC"/>
    <w:rsid w:val="2F54C286"/>
    <w:rsid w:val="2F5E5812"/>
    <w:rsid w:val="2F6EB0FD"/>
    <w:rsid w:val="2F7529A8"/>
    <w:rsid w:val="2F7B276D"/>
    <w:rsid w:val="2F9EABE7"/>
    <w:rsid w:val="2FAF615C"/>
    <w:rsid w:val="2FAF6875"/>
    <w:rsid w:val="2FB7FE35"/>
    <w:rsid w:val="2FFA7854"/>
    <w:rsid w:val="3008C271"/>
    <w:rsid w:val="301290CB"/>
    <w:rsid w:val="301895BD"/>
    <w:rsid w:val="301B9141"/>
    <w:rsid w:val="301FDB95"/>
    <w:rsid w:val="3031E19E"/>
    <w:rsid w:val="3036F4CC"/>
    <w:rsid w:val="30485A32"/>
    <w:rsid w:val="3058BDF0"/>
    <w:rsid w:val="30673B97"/>
    <w:rsid w:val="306B6248"/>
    <w:rsid w:val="30730044"/>
    <w:rsid w:val="3084213E"/>
    <w:rsid w:val="308D72DF"/>
    <w:rsid w:val="308FBEDB"/>
    <w:rsid w:val="3091F3C2"/>
    <w:rsid w:val="30A9B1AE"/>
    <w:rsid w:val="30D3FD9F"/>
    <w:rsid w:val="30DA0AB0"/>
    <w:rsid w:val="30E90A77"/>
    <w:rsid w:val="30F27B79"/>
    <w:rsid w:val="312CD146"/>
    <w:rsid w:val="31322AA0"/>
    <w:rsid w:val="31382BAD"/>
    <w:rsid w:val="314755F3"/>
    <w:rsid w:val="314EDBD2"/>
    <w:rsid w:val="3159309B"/>
    <w:rsid w:val="31664232"/>
    <w:rsid w:val="316B2194"/>
    <w:rsid w:val="318D2612"/>
    <w:rsid w:val="318F6E86"/>
    <w:rsid w:val="3196299A"/>
    <w:rsid w:val="3197F736"/>
    <w:rsid w:val="31A2CF45"/>
    <w:rsid w:val="31A36A68"/>
    <w:rsid w:val="31B47166"/>
    <w:rsid w:val="31D70215"/>
    <w:rsid w:val="31DB2169"/>
    <w:rsid w:val="31E08AE0"/>
    <w:rsid w:val="31E3505A"/>
    <w:rsid w:val="31EB1E2E"/>
    <w:rsid w:val="31F233C8"/>
    <w:rsid w:val="31F23ABD"/>
    <w:rsid w:val="32029CA2"/>
    <w:rsid w:val="3208F8E7"/>
    <w:rsid w:val="320BBE66"/>
    <w:rsid w:val="321EDC3A"/>
    <w:rsid w:val="32306D32"/>
    <w:rsid w:val="32333A73"/>
    <w:rsid w:val="3238D43E"/>
    <w:rsid w:val="323D6944"/>
    <w:rsid w:val="32523812"/>
    <w:rsid w:val="32589FF4"/>
    <w:rsid w:val="325F2621"/>
    <w:rsid w:val="3263B562"/>
    <w:rsid w:val="326680CC"/>
    <w:rsid w:val="327DDDBB"/>
    <w:rsid w:val="32BDEC96"/>
    <w:rsid w:val="32C1C8E1"/>
    <w:rsid w:val="32CF5A09"/>
    <w:rsid w:val="32DD84ED"/>
    <w:rsid w:val="32E5AC42"/>
    <w:rsid w:val="32FCF0BC"/>
    <w:rsid w:val="3314AD08"/>
    <w:rsid w:val="331D92CC"/>
    <w:rsid w:val="331FB46A"/>
    <w:rsid w:val="33249B6F"/>
    <w:rsid w:val="3328B70E"/>
    <w:rsid w:val="3329F4B6"/>
    <w:rsid w:val="33303B23"/>
    <w:rsid w:val="333B919D"/>
    <w:rsid w:val="33423FBA"/>
    <w:rsid w:val="334B60C8"/>
    <w:rsid w:val="3350027A"/>
    <w:rsid w:val="335E11A8"/>
    <w:rsid w:val="3364222B"/>
    <w:rsid w:val="336563D4"/>
    <w:rsid w:val="3365EAD3"/>
    <w:rsid w:val="3366BFB4"/>
    <w:rsid w:val="33689E83"/>
    <w:rsid w:val="336DC51F"/>
    <w:rsid w:val="336FE8F1"/>
    <w:rsid w:val="3386BB95"/>
    <w:rsid w:val="338F5761"/>
    <w:rsid w:val="3394A4D8"/>
    <w:rsid w:val="33AC054E"/>
    <w:rsid w:val="33AFADA8"/>
    <w:rsid w:val="33CC8735"/>
    <w:rsid w:val="33DD4ED7"/>
    <w:rsid w:val="33E17DB0"/>
    <w:rsid w:val="33E2CFF5"/>
    <w:rsid w:val="33EAB7EF"/>
    <w:rsid w:val="33EAFBD7"/>
    <w:rsid w:val="33ED3C75"/>
    <w:rsid w:val="33F539A3"/>
    <w:rsid w:val="33FCBB8D"/>
    <w:rsid w:val="3419D405"/>
    <w:rsid w:val="3427D1E7"/>
    <w:rsid w:val="34313F70"/>
    <w:rsid w:val="3442E7AC"/>
    <w:rsid w:val="344A59A8"/>
    <w:rsid w:val="344C3B06"/>
    <w:rsid w:val="345DC83A"/>
    <w:rsid w:val="3484120D"/>
    <w:rsid w:val="3491165D"/>
    <w:rsid w:val="34A511EA"/>
    <w:rsid w:val="34AD4470"/>
    <w:rsid w:val="34B2026B"/>
    <w:rsid w:val="34BB1230"/>
    <w:rsid w:val="34C4CB83"/>
    <w:rsid w:val="34C62CD9"/>
    <w:rsid w:val="3505C9DE"/>
    <w:rsid w:val="350F3BC7"/>
    <w:rsid w:val="350F7D2B"/>
    <w:rsid w:val="35185595"/>
    <w:rsid w:val="3520A252"/>
    <w:rsid w:val="3529E18E"/>
    <w:rsid w:val="352AEF78"/>
    <w:rsid w:val="352CAAD6"/>
    <w:rsid w:val="35317B3D"/>
    <w:rsid w:val="3531E309"/>
    <w:rsid w:val="353D881A"/>
    <w:rsid w:val="35506FAE"/>
    <w:rsid w:val="35618347"/>
    <w:rsid w:val="35655B64"/>
    <w:rsid w:val="3573F12B"/>
    <w:rsid w:val="35813C6C"/>
    <w:rsid w:val="358F3C2E"/>
    <w:rsid w:val="359AD300"/>
    <w:rsid w:val="35A7FDA6"/>
    <w:rsid w:val="35B17FD2"/>
    <w:rsid w:val="35CB6ACB"/>
    <w:rsid w:val="35CE2299"/>
    <w:rsid w:val="35DF0E26"/>
    <w:rsid w:val="35EC859E"/>
    <w:rsid w:val="35ECF836"/>
    <w:rsid w:val="36026EA0"/>
    <w:rsid w:val="3603C887"/>
    <w:rsid w:val="360ADF49"/>
    <w:rsid w:val="3619C297"/>
    <w:rsid w:val="36204532"/>
    <w:rsid w:val="362DEAE3"/>
    <w:rsid w:val="3649520D"/>
    <w:rsid w:val="3658D5CE"/>
    <w:rsid w:val="366D6022"/>
    <w:rsid w:val="366F4CE1"/>
    <w:rsid w:val="368B5A89"/>
    <w:rsid w:val="368E4DA2"/>
    <w:rsid w:val="369CA77B"/>
    <w:rsid w:val="36A52E2C"/>
    <w:rsid w:val="36C230F8"/>
    <w:rsid w:val="36F693DC"/>
    <w:rsid w:val="3714F476"/>
    <w:rsid w:val="371750B7"/>
    <w:rsid w:val="37340326"/>
    <w:rsid w:val="374934D6"/>
    <w:rsid w:val="37565E23"/>
    <w:rsid w:val="3756F661"/>
    <w:rsid w:val="37709C16"/>
    <w:rsid w:val="379207BE"/>
    <w:rsid w:val="3795552F"/>
    <w:rsid w:val="37AECD3A"/>
    <w:rsid w:val="37AF4006"/>
    <w:rsid w:val="37CDFDE2"/>
    <w:rsid w:val="37E35C06"/>
    <w:rsid w:val="37E6C09D"/>
    <w:rsid w:val="37E6DE21"/>
    <w:rsid w:val="37F40AF8"/>
    <w:rsid w:val="380D1696"/>
    <w:rsid w:val="38115805"/>
    <w:rsid w:val="38289374"/>
    <w:rsid w:val="3828FB82"/>
    <w:rsid w:val="38308A32"/>
    <w:rsid w:val="38437390"/>
    <w:rsid w:val="384638CB"/>
    <w:rsid w:val="38491188"/>
    <w:rsid w:val="384EFBA0"/>
    <w:rsid w:val="38593756"/>
    <w:rsid w:val="386FE5A2"/>
    <w:rsid w:val="389731FD"/>
    <w:rsid w:val="389F926E"/>
    <w:rsid w:val="38A2C18E"/>
    <w:rsid w:val="38B52577"/>
    <w:rsid w:val="38BC3CAC"/>
    <w:rsid w:val="38CFFEA0"/>
    <w:rsid w:val="38D2908A"/>
    <w:rsid w:val="38D4D0E6"/>
    <w:rsid w:val="38E259C5"/>
    <w:rsid w:val="38E27BAE"/>
    <w:rsid w:val="38E3EC3F"/>
    <w:rsid w:val="3902E9B2"/>
    <w:rsid w:val="391857B4"/>
    <w:rsid w:val="391E1788"/>
    <w:rsid w:val="393E2CB7"/>
    <w:rsid w:val="394E5601"/>
    <w:rsid w:val="3967D5A5"/>
    <w:rsid w:val="3970FD40"/>
    <w:rsid w:val="397114D3"/>
    <w:rsid w:val="398354EA"/>
    <w:rsid w:val="3984A737"/>
    <w:rsid w:val="39878177"/>
    <w:rsid w:val="3998D308"/>
    <w:rsid w:val="399EB0F5"/>
    <w:rsid w:val="39AB0101"/>
    <w:rsid w:val="39AB4EBD"/>
    <w:rsid w:val="39C2988E"/>
    <w:rsid w:val="39C6EF82"/>
    <w:rsid w:val="39CDB40A"/>
    <w:rsid w:val="3A019585"/>
    <w:rsid w:val="3A18B52E"/>
    <w:rsid w:val="3A20E3CD"/>
    <w:rsid w:val="3A2B7865"/>
    <w:rsid w:val="3A4C18F6"/>
    <w:rsid w:val="3A667D43"/>
    <w:rsid w:val="3A681F0F"/>
    <w:rsid w:val="3A76FAC0"/>
    <w:rsid w:val="3A7A4985"/>
    <w:rsid w:val="3A7E0523"/>
    <w:rsid w:val="3A81192E"/>
    <w:rsid w:val="3A9049B9"/>
    <w:rsid w:val="3AAB3C59"/>
    <w:rsid w:val="3ADA5A3B"/>
    <w:rsid w:val="3AE9EEFA"/>
    <w:rsid w:val="3AFFBE3F"/>
    <w:rsid w:val="3B05FCEC"/>
    <w:rsid w:val="3B08DE5B"/>
    <w:rsid w:val="3B0D6044"/>
    <w:rsid w:val="3B107475"/>
    <w:rsid w:val="3B152192"/>
    <w:rsid w:val="3B2A4479"/>
    <w:rsid w:val="3B4B63A0"/>
    <w:rsid w:val="3B54F212"/>
    <w:rsid w:val="3B9D2F53"/>
    <w:rsid w:val="3B9E1F1A"/>
    <w:rsid w:val="3BB09F58"/>
    <w:rsid w:val="3BB2796E"/>
    <w:rsid w:val="3BB41143"/>
    <w:rsid w:val="3BB90BE8"/>
    <w:rsid w:val="3BCA3275"/>
    <w:rsid w:val="3BE0F738"/>
    <w:rsid w:val="3BEB9356"/>
    <w:rsid w:val="3BEDB666"/>
    <w:rsid w:val="3C2DB217"/>
    <w:rsid w:val="3C3CD442"/>
    <w:rsid w:val="3C4D3A17"/>
    <w:rsid w:val="3C62369E"/>
    <w:rsid w:val="3C63C7A9"/>
    <w:rsid w:val="3C76F6DE"/>
    <w:rsid w:val="3C89F4EC"/>
    <w:rsid w:val="3CA73521"/>
    <w:rsid w:val="3CBC7B7C"/>
    <w:rsid w:val="3CBECE33"/>
    <w:rsid w:val="3CC5CD06"/>
    <w:rsid w:val="3CC73405"/>
    <w:rsid w:val="3CCF1127"/>
    <w:rsid w:val="3CDEC6D2"/>
    <w:rsid w:val="3CE3CFC3"/>
    <w:rsid w:val="3CF3F90A"/>
    <w:rsid w:val="3CF63204"/>
    <w:rsid w:val="3CFFE61F"/>
    <w:rsid w:val="3D324F5B"/>
    <w:rsid w:val="3D3B2B61"/>
    <w:rsid w:val="3D3ED279"/>
    <w:rsid w:val="3D4AFC00"/>
    <w:rsid w:val="3D4D62FB"/>
    <w:rsid w:val="3D6EA9C7"/>
    <w:rsid w:val="3D761975"/>
    <w:rsid w:val="3D878EFC"/>
    <w:rsid w:val="3DB1CEC3"/>
    <w:rsid w:val="3DBE1219"/>
    <w:rsid w:val="3DCAD98E"/>
    <w:rsid w:val="3DE1D8B5"/>
    <w:rsid w:val="3DF8A14D"/>
    <w:rsid w:val="3E0191E5"/>
    <w:rsid w:val="3E142CAE"/>
    <w:rsid w:val="3E1950D6"/>
    <w:rsid w:val="3E254186"/>
    <w:rsid w:val="3E2B53B4"/>
    <w:rsid w:val="3E2E88A1"/>
    <w:rsid w:val="3E30E434"/>
    <w:rsid w:val="3E3AA935"/>
    <w:rsid w:val="3E3F0B44"/>
    <w:rsid w:val="3E4D16A4"/>
    <w:rsid w:val="3E550602"/>
    <w:rsid w:val="3E594C70"/>
    <w:rsid w:val="3E607267"/>
    <w:rsid w:val="3E737BFC"/>
    <w:rsid w:val="3E73F770"/>
    <w:rsid w:val="3E74FD58"/>
    <w:rsid w:val="3E923526"/>
    <w:rsid w:val="3EA5722D"/>
    <w:rsid w:val="3EAF18D3"/>
    <w:rsid w:val="3EB5C867"/>
    <w:rsid w:val="3EB6AAE4"/>
    <w:rsid w:val="3EBA26BE"/>
    <w:rsid w:val="3ED7EE7B"/>
    <w:rsid w:val="3ED9667B"/>
    <w:rsid w:val="3EFD0225"/>
    <w:rsid w:val="3F006EFD"/>
    <w:rsid w:val="3F16A58C"/>
    <w:rsid w:val="3F22F092"/>
    <w:rsid w:val="3F278575"/>
    <w:rsid w:val="3F3DDCCE"/>
    <w:rsid w:val="3F401F23"/>
    <w:rsid w:val="3F45683D"/>
    <w:rsid w:val="3F52BFA7"/>
    <w:rsid w:val="3F5969C2"/>
    <w:rsid w:val="3F6A152D"/>
    <w:rsid w:val="3F702148"/>
    <w:rsid w:val="3F747F0E"/>
    <w:rsid w:val="3F7F6649"/>
    <w:rsid w:val="3F8775A5"/>
    <w:rsid w:val="3F8CAF9D"/>
    <w:rsid w:val="3F8FEEF7"/>
    <w:rsid w:val="3F906788"/>
    <w:rsid w:val="3FA77376"/>
    <w:rsid w:val="3FA94BB2"/>
    <w:rsid w:val="3FC95B7B"/>
    <w:rsid w:val="3FCE5105"/>
    <w:rsid w:val="3FCED096"/>
    <w:rsid w:val="3FE90AEB"/>
    <w:rsid w:val="3FEFDA44"/>
    <w:rsid w:val="3FF31BBA"/>
    <w:rsid w:val="3FFA7533"/>
    <w:rsid w:val="4005EEA2"/>
    <w:rsid w:val="40091E36"/>
    <w:rsid w:val="4013B1B3"/>
    <w:rsid w:val="402E2615"/>
    <w:rsid w:val="4033BBF6"/>
    <w:rsid w:val="403471E5"/>
    <w:rsid w:val="404A2887"/>
    <w:rsid w:val="405C7A2D"/>
    <w:rsid w:val="40662B1F"/>
    <w:rsid w:val="4081D760"/>
    <w:rsid w:val="40925813"/>
    <w:rsid w:val="40B95C04"/>
    <w:rsid w:val="40BB0842"/>
    <w:rsid w:val="40C22F22"/>
    <w:rsid w:val="40E316E2"/>
    <w:rsid w:val="40E4FDFD"/>
    <w:rsid w:val="40EB4697"/>
    <w:rsid w:val="40F84220"/>
    <w:rsid w:val="40FE32B7"/>
    <w:rsid w:val="410E9BE0"/>
    <w:rsid w:val="412EB478"/>
    <w:rsid w:val="412EB64B"/>
    <w:rsid w:val="4138AA0A"/>
    <w:rsid w:val="414398A0"/>
    <w:rsid w:val="41489030"/>
    <w:rsid w:val="4159ECCE"/>
    <w:rsid w:val="4161046E"/>
    <w:rsid w:val="41830308"/>
    <w:rsid w:val="4196E1D9"/>
    <w:rsid w:val="419AED3E"/>
    <w:rsid w:val="419D5E97"/>
    <w:rsid w:val="419FE433"/>
    <w:rsid w:val="41B8A1AC"/>
    <w:rsid w:val="41BC53A2"/>
    <w:rsid w:val="41BD8494"/>
    <w:rsid w:val="41CEDDB6"/>
    <w:rsid w:val="41D8C9B3"/>
    <w:rsid w:val="41EE5C76"/>
    <w:rsid w:val="41F1A299"/>
    <w:rsid w:val="4225120F"/>
    <w:rsid w:val="42480F51"/>
    <w:rsid w:val="4264C930"/>
    <w:rsid w:val="426F493E"/>
    <w:rsid w:val="4271F6FE"/>
    <w:rsid w:val="42736AB6"/>
    <w:rsid w:val="42757E56"/>
    <w:rsid w:val="4293499D"/>
    <w:rsid w:val="429F4F28"/>
    <w:rsid w:val="42AFD7F9"/>
    <w:rsid w:val="42BDE2A9"/>
    <w:rsid w:val="42CFECEA"/>
    <w:rsid w:val="42E48C05"/>
    <w:rsid w:val="42E9CC7A"/>
    <w:rsid w:val="430F7588"/>
    <w:rsid w:val="431F6B5A"/>
    <w:rsid w:val="4332CC38"/>
    <w:rsid w:val="4345D68D"/>
    <w:rsid w:val="434F42F1"/>
    <w:rsid w:val="43532343"/>
    <w:rsid w:val="43544AFB"/>
    <w:rsid w:val="435BC6C9"/>
    <w:rsid w:val="435D67A0"/>
    <w:rsid w:val="436575F6"/>
    <w:rsid w:val="43778C9E"/>
    <w:rsid w:val="438183E5"/>
    <w:rsid w:val="438572AF"/>
    <w:rsid w:val="438D8CC8"/>
    <w:rsid w:val="4396DAEE"/>
    <w:rsid w:val="43B8AAE3"/>
    <w:rsid w:val="43BB52C5"/>
    <w:rsid w:val="43C2DF8F"/>
    <w:rsid w:val="43CC8261"/>
    <w:rsid w:val="43DAEEC4"/>
    <w:rsid w:val="43F6DEC2"/>
    <w:rsid w:val="440EAFB5"/>
    <w:rsid w:val="44101EAD"/>
    <w:rsid w:val="4427A010"/>
    <w:rsid w:val="443F0F0E"/>
    <w:rsid w:val="44591349"/>
    <w:rsid w:val="4471E679"/>
    <w:rsid w:val="4483CCE5"/>
    <w:rsid w:val="448B5081"/>
    <w:rsid w:val="448CF52E"/>
    <w:rsid w:val="44BF9CCB"/>
    <w:rsid w:val="44CB2B55"/>
    <w:rsid w:val="44D6FE04"/>
    <w:rsid w:val="44E6D4E7"/>
    <w:rsid w:val="44E7E25D"/>
    <w:rsid w:val="44E95798"/>
    <w:rsid w:val="44F05128"/>
    <w:rsid w:val="4542E87A"/>
    <w:rsid w:val="45433C7C"/>
    <w:rsid w:val="454B4765"/>
    <w:rsid w:val="455EBC94"/>
    <w:rsid w:val="4569BEC3"/>
    <w:rsid w:val="457AEF02"/>
    <w:rsid w:val="4583A2D6"/>
    <w:rsid w:val="458ABE62"/>
    <w:rsid w:val="4595598C"/>
    <w:rsid w:val="459A0277"/>
    <w:rsid w:val="45AAD72B"/>
    <w:rsid w:val="45AC5C3A"/>
    <w:rsid w:val="45CB171C"/>
    <w:rsid w:val="45D65FF2"/>
    <w:rsid w:val="45F745E7"/>
    <w:rsid w:val="46163988"/>
    <w:rsid w:val="46210D94"/>
    <w:rsid w:val="462CF712"/>
    <w:rsid w:val="4632F0F4"/>
    <w:rsid w:val="466012FB"/>
    <w:rsid w:val="46606CC2"/>
    <w:rsid w:val="467DA5AA"/>
    <w:rsid w:val="467E666F"/>
    <w:rsid w:val="46AA335A"/>
    <w:rsid w:val="46C00BF7"/>
    <w:rsid w:val="46C73502"/>
    <w:rsid w:val="46C85965"/>
    <w:rsid w:val="46CD2CD7"/>
    <w:rsid w:val="46D63CE1"/>
    <w:rsid w:val="46E1BEE3"/>
    <w:rsid w:val="4712FA4B"/>
    <w:rsid w:val="471998EB"/>
    <w:rsid w:val="471DB64A"/>
    <w:rsid w:val="4744CB12"/>
    <w:rsid w:val="4751ACC1"/>
    <w:rsid w:val="47600DBF"/>
    <w:rsid w:val="4761C260"/>
    <w:rsid w:val="47630A99"/>
    <w:rsid w:val="478E1C3C"/>
    <w:rsid w:val="47911180"/>
    <w:rsid w:val="4795664B"/>
    <w:rsid w:val="47C7A3A5"/>
    <w:rsid w:val="47DEB648"/>
    <w:rsid w:val="480324A9"/>
    <w:rsid w:val="480536A8"/>
    <w:rsid w:val="4815D54A"/>
    <w:rsid w:val="4816A1B5"/>
    <w:rsid w:val="481805A7"/>
    <w:rsid w:val="482B4F27"/>
    <w:rsid w:val="4834233B"/>
    <w:rsid w:val="483E0487"/>
    <w:rsid w:val="4841A573"/>
    <w:rsid w:val="48471C16"/>
    <w:rsid w:val="4858809A"/>
    <w:rsid w:val="4859F292"/>
    <w:rsid w:val="48647E6D"/>
    <w:rsid w:val="486B544E"/>
    <w:rsid w:val="48711798"/>
    <w:rsid w:val="489A1BF5"/>
    <w:rsid w:val="48B26F01"/>
    <w:rsid w:val="48BECED5"/>
    <w:rsid w:val="48CD2C14"/>
    <w:rsid w:val="48CDD42F"/>
    <w:rsid w:val="48E268B8"/>
    <w:rsid w:val="48EF60DC"/>
    <w:rsid w:val="48F1C576"/>
    <w:rsid w:val="4905FDCF"/>
    <w:rsid w:val="491BF99E"/>
    <w:rsid w:val="4928AEE2"/>
    <w:rsid w:val="4936AB5D"/>
    <w:rsid w:val="495EB6BC"/>
    <w:rsid w:val="49660DE1"/>
    <w:rsid w:val="496E5E09"/>
    <w:rsid w:val="497F86EB"/>
    <w:rsid w:val="4990DED2"/>
    <w:rsid w:val="499C29BC"/>
    <w:rsid w:val="499E76A8"/>
    <w:rsid w:val="49CA5581"/>
    <w:rsid w:val="49DA32DA"/>
    <w:rsid w:val="49DBFDD8"/>
    <w:rsid w:val="49EA10D8"/>
    <w:rsid w:val="49EA3180"/>
    <w:rsid w:val="49FD65B7"/>
    <w:rsid w:val="49FEA981"/>
    <w:rsid w:val="4A1512AB"/>
    <w:rsid w:val="4A187EB8"/>
    <w:rsid w:val="4A2EF9A5"/>
    <w:rsid w:val="4A30BDEC"/>
    <w:rsid w:val="4A36E7A9"/>
    <w:rsid w:val="4A38FC13"/>
    <w:rsid w:val="4A432417"/>
    <w:rsid w:val="4A64193B"/>
    <w:rsid w:val="4A7C398C"/>
    <w:rsid w:val="4A821624"/>
    <w:rsid w:val="4A946541"/>
    <w:rsid w:val="4A95F213"/>
    <w:rsid w:val="4A9C95C6"/>
    <w:rsid w:val="4AA1B360"/>
    <w:rsid w:val="4AB973C3"/>
    <w:rsid w:val="4AC6B375"/>
    <w:rsid w:val="4ACEB01F"/>
    <w:rsid w:val="4AE36732"/>
    <w:rsid w:val="4AF83983"/>
    <w:rsid w:val="4AFA3947"/>
    <w:rsid w:val="4B01474A"/>
    <w:rsid w:val="4B2DFEBA"/>
    <w:rsid w:val="4B37FD67"/>
    <w:rsid w:val="4B483DC5"/>
    <w:rsid w:val="4B54431A"/>
    <w:rsid w:val="4B8D4569"/>
    <w:rsid w:val="4B8D5238"/>
    <w:rsid w:val="4B9D0077"/>
    <w:rsid w:val="4BB22A3C"/>
    <w:rsid w:val="4BB8C802"/>
    <w:rsid w:val="4BC2ED62"/>
    <w:rsid w:val="4BC4A344"/>
    <w:rsid w:val="4BC90573"/>
    <w:rsid w:val="4BF44A2E"/>
    <w:rsid w:val="4BF72DCD"/>
    <w:rsid w:val="4C10B772"/>
    <w:rsid w:val="4C1FA03F"/>
    <w:rsid w:val="4C37FAEF"/>
    <w:rsid w:val="4C6362DC"/>
    <w:rsid w:val="4C6B3B42"/>
    <w:rsid w:val="4C7CC5E9"/>
    <w:rsid w:val="4C8D5B3A"/>
    <w:rsid w:val="4C9E6D7C"/>
    <w:rsid w:val="4CB1C9E1"/>
    <w:rsid w:val="4CBD97E5"/>
    <w:rsid w:val="4CC1E6FB"/>
    <w:rsid w:val="4CC267E9"/>
    <w:rsid w:val="4CC589E0"/>
    <w:rsid w:val="4CC760B0"/>
    <w:rsid w:val="4CD0709E"/>
    <w:rsid w:val="4CEE1C06"/>
    <w:rsid w:val="4CFB1E67"/>
    <w:rsid w:val="4D088928"/>
    <w:rsid w:val="4D107A46"/>
    <w:rsid w:val="4D17DD36"/>
    <w:rsid w:val="4D29733B"/>
    <w:rsid w:val="4D2D775E"/>
    <w:rsid w:val="4D612106"/>
    <w:rsid w:val="4D77F19A"/>
    <w:rsid w:val="4D89F070"/>
    <w:rsid w:val="4DB2A849"/>
    <w:rsid w:val="4DC64168"/>
    <w:rsid w:val="4DCE4A8B"/>
    <w:rsid w:val="4DF225A7"/>
    <w:rsid w:val="4DFF5487"/>
    <w:rsid w:val="4E0944BA"/>
    <w:rsid w:val="4E2D5013"/>
    <w:rsid w:val="4E2F4EFA"/>
    <w:rsid w:val="4E37307C"/>
    <w:rsid w:val="4E4EA6A4"/>
    <w:rsid w:val="4E4F168D"/>
    <w:rsid w:val="4E5612ED"/>
    <w:rsid w:val="4E9A894B"/>
    <w:rsid w:val="4EA58FC2"/>
    <w:rsid w:val="4EA9EBB1"/>
    <w:rsid w:val="4EACE362"/>
    <w:rsid w:val="4EFC6688"/>
    <w:rsid w:val="4F21FDCB"/>
    <w:rsid w:val="4F3108AF"/>
    <w:rsid w:val="4F58CA98"/>
    <w:rsid w:val="4F62B95E"/>
    <w:rsid w:val="4F6E20DE"/>
    <w:rsid w:val="4F7D62E3"/>
    <w:rsid w:val="4F8A9307"/>
    <w:rsid w:val="4F8B85C7"/>
    <w:rsid w:val="4F979572"/>
    <w:rsid w:val="4F99F07C"/>
    <w:rsid w:val="4F9EF4A9"/>
    <w:rsid w:val="4FA0858C"/>
    <w:rsid w:val="4FB8BE21"/>
    <w:rsid w:val="4FC68B65"/>
    <w:rsid w:val="4FCC1273"/>
    <w:rsid w:val="4FE4EAD3"/>
    <w:rsid w:val="4FF2B091"/>
    <w:rsid w:val="4FF6CDA7"/>
    <w:rsid w:val="50092779"/>
    <w:rsid w:val="5017F463"/>
    <w:rsid w:val="501C99BC"/>
    <w:rsid w:val="503C93CB"/>
    <w:rsid w:val="504C15BF"/>
    <w:rsid w:val="504CE0E6"/>
    <w:rsid w:val="50559831"/>
    <w:rsid w:val="5057FA78"/>
    <w:rsid w:val="5077CD46"/>
    <w:rsid w:val="508FEA29"/>
    <w:rsid w:val="509377C1"/>
    <w:rsid w:val="50A17B7E"/>
    <w:rsid w:val="50ACC518"/>
    <w:rsid w:val="50B9DBB6"/>
    <w:rsid w:val="50C5CB74"/>
    <w:rsid w:val="50C7B31D"/>
    <w:rsid w:val="50C9A06E"/>
    <w:rsid w:val="50D51399"/>
    <w:rsid w:val="50E6195D"/>
    <w:rsid w:val="50FBD291"/>
    <w:rsid w:val="5108D56B"/>
    <w:rsid w:val="510BEACD"/>
    <w:rsid w:val="5136C9C3"/>
    <w:rsid w:val="513DAED0"/>
    <w:rsid w:val="5140F41A"/>
    <w:rsid w:val="5149D7C0"/>
    <w:rsid w:val="514FA99B"/>
    <w:rsid w:val="517D0D35"/>
    <w:rsid w:val="5183989A"/>
    <w:rsid w:val="5184CBB4"/>
    <w:rsid w:val="518FFE9E"/>
    <w:rsid w:val="51AFDA7E"/>
    <w:rsid w:val="51CDC00F"/>
    <w:rsid w:val="51E8B54C"/>
    <w:rsid w:val="51F39509"/>
    <w:rsid w:val="51FF0071"/>
    <w:rsid w:val="521808BB"/>
    <w:rsid w:val="522A72D3"/>
    <w:rsid w:val="523D1D89"/>
    <w:rsid w:val="5241FEB5"/>
    <w:rsid w:val="52460BD0"/>
    <w:rsid w:val="5246AA51"/>
    <w:rsid w:val="52591FD8"/>
    <w:rsid w:val="52692783"/>
    <w:rsid w:val="526962D0"/>
    <w:rsid w:val="52936632"/>
    <w:rsid w:val="52A0FD74"/>
    <w:rsid w:val="52AA63A1"/>
    <w:rsid w:val="52C4E994"/>
    <w:rsid w:val="52CC4AF6"/>
    <w:rsid w:val="52CE305A"/>
    <w:rsid w:val="52CEFE10"/>
    <w:rsid w:val="52D9EF4D"/>
    <w:rsid w:val="52D9F368"/>
    <w:rsid w:val="52E0B754"/>
    <w:rsid w:val="52E7D1B1"/>
    <w:rsid w:val="52F713C6"/>
    <w:rsid w:val="52F97F6C"/>
    <w:rsid w:val="52FB7E7B"/>
    <w:rsid w:val="530384D9"/>
    <w:rsid w:val="5305D294"/>
    <w:rsid w:val="53100DFD"/>
    <w:rsid w:val="53178D66"/>
    <w:rsid w:val="5325F331"/>
    <w:rsid w:val="533B7E16"/>
    <w:rsid w:val="53565ED9"/>
    <w:rsid w:val="53826A0B"/>
    <w:rsid w:val="53887F74"/>
    <w:rsid w:val="538C36B0"/>
    <w:rsid w:val="53A16F23"/>
    <w:rsid w:val="53A3A020"/>
    <w:rsid w:val="53A996E7"/>
    <w:rsid w:val="53AAF4D2"/>
    <w:rsid w:val="53AF3FD1"/>
    <w:rsid w:val="53B8DDEA"/>
    <w:rsid w:val="53CF4A21"/>
    <w:rsid w:val="53D1900F"/>
    <w:rsid w:val="53E31493"/>
    <w:rsid w:val="53E46C11"/>
    <w:rsid w:val="53EF9221"/>
    <w:rsid w:val="542BBE7A"/>
    <w:rsid w:val="542C6A09"/>
    <w:rsid w:val="54384E6F"/>
    <w:rsid w:val="543B01FB"/>
    <w:rsid w:val="543F6AD4"/>
    <w:rsid w:val="54465208"/>
    <w:rsid w:val="5448537E"/>
    <w:rsid w:val="544DBA69"/>
    <w:rsid w:val="5457B1EE"/>
    <w:rsid w:val="545CB7BE"/>
    <w:rsid w:val="547D164D"/>
    <w:rsid w:val="5497138B"/>
    <w:rsid w:val="549AB4B5"/>
    <w:rsid w:val="54B34AA9"/>
    <w:rsid w:val="54B4869E"/>
    <w:rsid w:val="54BAA7A4"/>
    <w:rsid w:val="54BB4FA1"/>
    <w:rsid w:val="54C53B0B"/>
    <w:rsid w:val="54E58421"/>
    <w:rsid w:val="54F5BEBC"/>
    <w:rsid w:val="5510E971"/>
    <w:rsid w:val="554BC49A"/>
    <w:rsid w:val="5567BC6D"/>
    <w:rsid w:val="556D71C9"/>
    <w:rsid w:val="5586B5B9"/>
    <w:rsid w:val="558D9F0E"/>
    <w:rsid w:val="559CA2C0"/>
    <w:rsid w:val="55A9F432"/>
    <w:rsid w:val="55C31A67"/>
    <w:rsid w:val="55DEB7FC"/>
    <w:rsid w:val="55FB0DBC"/>
    <w:rsid w:val="560001D7"/>
    <w:rsid w:val="56063478"/>
    <w:rsid w:val="5609C068"/>
    <w:rsid w:val="5620CF61"/>
    <w:rsid w:val="5628D39F"/>
    <w:rsid w:val="56308338"/>
    <w:rsid w:val="56431DD2"/>
    <w:rsid w:val="56458DA0"/>
    <w:rsid w:val="564CFB8E"/>
    <w:rsid w:val="5655E98C"/>
    <w:rsid w:val="56BA4025"/>
    <w:rsid w:val="56C3DFDA"/>
    <w:rsid w:val="56D99094"/>
    <w:rsid w:val="56E03CB2"/>
    <w:rsid w:val="56EF56E6"/>
    <w:rsid w:val="56F843B7"/>
    <w:rsid w:val="57142C79"/>
    <w:rsid w:val="571A7966"/>
    <w:rsid w:val="571C83B2"/>
    <w:rsid w:val="573688EE"/>
    <w:rsid w:val="57410A61"/>
    <w:rsid w:val="575F5998"/>
    <w:rsid w:val="578A87FC"/>
    <w:rsid w:val="578D7D8E"/>
    <w:rsid w:val="57964D0B"/>
    <w:rsid w:val="579DC181"/>
    <w:rsid w:val="57C216A9"/>
    <w:rsid w:val="57C511D1"/>
    <w:rsid w:val="57C6FAC9"/>
    <w:rsid w:val="57CD5B1C"/>
    <w:rsid w:val="57E9520D"/>
    <w:rsid w:val="5802DF7A"/>
    <w:rsid w:val="58176338"/>
    <w:rsid w:val="58351411"/>
    <w:rsid w:val="58399AF6"/>
    <w:rsid w:val="583AADA6"/>
    <w:rsid w:val="583DF238"/>
    <w:rsid w:val="584A6602"/>
    <w:rsid w:val="584EC95D"/>
    <w:rsid w:val="5859A90F"/>
    <w:rsid w:val="5862ADC8"/>
    <w:rsid w:val="5866F06A"/>
    <w:rsid w:val="5873A72F"/>
    <w:rsid w:val="58753323"/>
    <w:rsid w:val="5885AB1D"/>
    <w:rsid w:val="588C08B1"/>
    <w:rsid w:val="588D467F"/>
    <w:rsid w:val="5894A3A5"/>
    <w:rsid w:val="5894AFFE"/>
    <w:rsid w:val="58973F58"/>
    <w:rsid w:val="589C3AD2"/>
    <w:rsid w:val="58A82B19"/>
    <w:rsid w:val="58AE2E08"/>
    <w:rsid w:val="58CCE681"/>
    <w:rsid w:val="58D70697"/>
    <w:rsid w:val="58E13FF7"/>
    <w:rsid w:val="58F6D108"/>
    <w:rsid w:val="58FC63FF"/>
    <w:rsid w:val="59016145"/>
    <w:rsid w:val="5927BCEB"/>
    <w:rsid w:val="5939D39A"/>
    <w:rsid w:val="59482955"/>
    <w:rsid w:val="59523C53"/>
    <w:rsid w:val="5952E96D"/>
    <w:rsid w:val="5974330E"/>
    <w:rsid w:val="5976CFCE"/>
    <w:rsid w:val="597C91D2"/>
    <w:rsid w:val="597DFA2E"/>
    <w:rsid w:val="597E72CC"/>
    <w:rsid w:val="59937FA6"/>
    <w:rsid w:val="599E9401"/>
    <w:rsid w:val="59A5CAF2"/>
    <w:rsid w:val="59A77253"/>
    <w:rsid w:val="59AE7808"/>
    <w:rsid w:val="59B3B59F"/>
    <w:rsid w:val="59DCD32E"/>
    <w:rsid w:val="5A014465"/>
    <w:rsid w:val="5A039282"/>
    <w:rsid w:val="5A0CC129"/>
    <w:rsid w:val="5A180A3B"/>
    <w:rsid w:val="5A1A5229"/>
    <w:rsid w:val="5A1C0E21"/>
    <w:rsid w:val="5A1CF4FB"/>
    <w:rsid w:val="5A325AAD"/>
    <w:rsid w:val="5A442E9F"/>
    <w:rsid w:val="5A4632E1"/>
    <w:rsid w:val="5A47A265"/>
    <w:rsid w:val="5A77E4A9"/>
    <w:rsid w:val="5A8F82E6"/>
    <w:rsid w:val="5A957E62"/>
    <w:rsid w:val="5A97E3B1"/>
    <w:rsid w:val="5ABAF10D"/>
    <w:rsid w:val="5AC784D9"/>
    <w:rsid w:val="5ACD82ED"/>
    <w:rsid w:val="5ACEC0BA"/>
    <w:rsid w:val="5B096A75"/>
    <w:rsid w:val="5B0F2FA4"/>
    <w:rsid w:val="5B17A792"/>
    <w:rsid w:val="5B1AF2A0"/>
    <w:rsid w:val="5B1C5F19"/>
    <w:rsid w:val="5B42D4F1"/>
    <w:rsid w:val="5B4D00A6"/>
    <w:rsid w:val="5B5271E3"/>
    <w:rsid w:val="5B69ACFB"/>
    <w:rsid w:val="5B75D178"/>
    <w:rsid w:val="5B83F772"/>
    <w:rsid w:val="5B84815D"/>
    <w:rsid w:val="5B8AB764"/>
    <w:rsid w:val="5B908AD5"/>
    <w:rsid w:val="5B96FA0D"/>
    <w:rsid w:val="5BB51AAB"/>
    <w:rsid w:val="5BC0A365"/>
    <w:rsid w:val="5BD27503"/>
    <w:rsid w:val="5BD7B040"/>
    <w:rsid w:val="5BE1B8FB"/>
    <w:rsid w:val="5BEC718E"/>
    <w:rsid w:val="5BF5AD76"/>
    <w:rsid w:val="5BF765A7"/>
    <w:rsid w:val="5BF95806"/>
    <w:rsid w:val="5C016557"/>
    <w:rsid w:val="5C15B842"/>
    <w:rsid w:val="5C160608"/>
    <w:rsid w:val="5C164F0D"/>
    <w:rsid w:val="5C1B375E"/>
    <w:rsid w:val="5C20AD12"/>
    <w:rsid w:val="5C2AA85D"/>
    <w:rsid w:val="5C2BC02B"/>
    <w:rsid w:val="5C2C67C1"/>
    <w:rsid w:val="5C3CB7B9"/>
    <w:rsid w:val="5C42B1CB"/>
    <w:rsid w:val="5C49E9D6"/>
    <w:rsid w:val="5C7C00FD"/>
    <w:rsid w:val="5C9A8F44"/>
    <w:rsid w:val="5CBB3DB0"/>
    <w:rsid w:val="5CBF2F21"/>
    <w:rsid w:val="5CC3833B"/>
    <w:rsid w:val="5CC85E73"/>
    <w:rsid w:val="5CDB9AA3"/>
    <w:rsid w:val="5CE543C6"/>
    <w:rsid w:val="5CF2715C"/>
    <w:rsid w:val="5CF42D15"/>
    <w:rsid w:val="5CF6AC81"/>
    <w:rsid w:val="5D239E00"/>
    <w:rsid w:val="5D288B96"/>
    <w:rsid w:val="5D35939D"/>
    <w:rsid w:val="5D3C0149"/>
    <w:rsid w:val="5D4329CF"/>
    <w:rsid w:val="5D8FF31B"/>
    <w:rsid w:val="5D91B308"/>
    <w:rsid w:val="5DC5B304"/>
    <w:rsid w:val="5DC9920F"/>
    <w:rsid w:val="5DCDD262"/>
    <w:rsid w:val="5DD7E494"/>
    <w:rsid w:val="5DDDAD86"/>
    <w:rsid w:val="5DDEF70C"/>
    <w:rsid w:val="5DE9B63E"/>
    <w:rsid w:val="5DEF8DFE"/>
    <w:rsid w:val="5DEFD8D4"/>
    <w:rsid w:val="5DF58856"/>
    <w:rsid w:val="5DF59785"/>
    <w:rsid w:val="5E0002FB"/>
    <w:rsid w:val="5E188E41"/>
    <w:rsid w:val="5E1E0EFA"/>
    <w:rsid w:val="5E254FE9"/>
    <w:rsid w:val="5E34ABD5"/>
    <w:rsid w:val="5E395E02"/>
    <w:rsid w:val="5E3E0C15"/>
    <w:rsid w:val="5E4314CC"/>
    <w:rsid w:val="5E43E79F"/>
    <w:rsid w:val="5E459033"/>
    <w:rsid w:val="5E6EB1F9"/>
    <w:rsid w:val="5E875F12"/>
    <w:rsid w:val="5E948C3E"/>
    <w:rsid w:val="5E9ADF32"/>
    <w:rsid w:val="5EB61FF0"/>
    <w:rsid w:val="5EB74BCA"/>
    <w:rsid w:val="5EDBE09B"/>
    <w:rsid w:val="5EE4765C"/>
    <w:rsid w:val="5EE59266"/>
    <w:rsid w:val="5EFDF4CD"/>
    <w:rsid w:val="5F0145B0"/>
    <w:rsid w:val="5F0481F6"/>
    <w:rsid w:val="5F2E1EB6"/>
    <w:rsid w:val="5F49570C"/>
    <w:rsid w:val="5F4AB494"/>
    <w:rsid w:val="5F743AF7"/>
    <w:rsid w:val="5F7D50A8"/>
    <w:rsid w:val="5F8C1872"/>
    <w:rsid w:val="5FB08AC6"/>
    <w:rsid w:val="5FBC4BCB"/>
    <w:rsid w:val="5FC0A774"/>
    <w:rsid w:val="5FDA96E0"/>
    <w:rsid w:val="5FE4CC38"/>
    <w:rsid w:val="5FEC6917"/>
    <w:rsid w:val="60352EB3"/>
    <w:rsid w:val="603688DD"/>
    <w:rsid w:val="607C30DC"/>
    <w:rsid w:val="608765D1"/>
    <w:rsid w:val="6092C9A4"/>
    <w:rsid w:val="60A27224"/>
    <w:rsid w:val="60A6A4FD"/>
    <w:rsid w:val="60AAD407"/>
    <w:rsid w:val="60C32399"/>
    <w:rsid w:val="60C32AD7"/>
    <w:rsid w:val="60C94D0F"/>
    <w:rsid w:val="60C97A76"/>
    <w:rsid w:val="60D022F0"/>
    <w:rsid w:val="60F3FB8C"/>
    <w:rsid w:val="61345815"/>
    <w:rsid w:val="6138177A"/>
    <w:rsid w:val="613B86D6"/>
    <w:rsid w:val="6144DE88"/>
    <w:rsid w:val="614BC9AD"/>
    <w:rsid w:val="615B91AC"/>
    <w:rsid w:val="616171F7"/>
    <w:rsid w:val="6162A2F3"/>
    <w:rsid w:val="6163570B"/>
    <w:rsid w:val="61768C37"/>
    <w:rsid w:val="617E9FD3"/>
    <w:rsid w:val="617F9547"/>
    <w:rsid w:val="618406CE"/>
    <w:rsid w:val="618A60AC"/>
    <w:rsid w:val="618D6537"/>
    <w:rsid w:val="61A6C446"/>
    <w:rsid w:val="61C17E5E"/>
    <w:rsid w:val="61C1DF50"/>
    <w:rsid w:val="61C938A3"/>
    <w:rsid w:val="61CF27F5"/>
    <w:rsid w:val="61E2D542"/>
    <w:rsid w:val="61E791CB"/>
    <w:rsid w:val="61F76C18"/>
    <w:rsid w:val="61FDCDB9"/>
    <w:rsid w:val="6214725B"/>
    <w:rsid w:val="62176406"/>
    <w:rsid w:val="62186D34"/>
    <w:rsid w:val="62192D14"/>
    <w:rsid w:val="6224094B"/>
    <w:rsid w:val="62386145"/>
    <w:rsid w:val="623EBA8F"/>
    <w:rsid w:val="626ABAD3"/>
    <w:rsid w:val="628A425E"/>
    <w:rsid w:val="628D0D5F"/>
    <w:rsid w:val="629F96D3"/>
    <w:rsid w:val="62B48B1B"/>
    <w:rsid w:val="62B5810E"/>
    <w:rsid w:val="62C482A7"/>
    <w:rsid w:val="62CC378A"/>
    <w:rsid w:val="62CCAFCF"/>
    <w:rsid w:val="62D53D53"/>
    <w:rsid w:val="62E4C79E"/>
    <w:rsid w:val="62E93874"/>
    <w:rsid w:val="62F79CE9"/>
    <w:rsid w:val="630FC7CA"/>
    <w:rsid w:val="631C1E88"/>
    <w:rsid w:val="631C99DE"/>
    <w:rsid w:val="63414C51"/>
    <w:rsid w:val="63423D4E"/>
    <w:rsid w:val="6356AEC1"/>
    <w:rsid w:val="63661937"/>
    <w:rsid w:val="638378C5"/>
    <w:rsid w:val="63853F69"/>
    <w:rsid w:val="638EA5B3"/>
    <w:rsid w:val="639447ED"/>
    <w:rsid w:val="639AB6DF"/>
    <w:rsid w:val="639ADA80"/>
    <w:rsid w:val="63B51BB4"/>
    <w:rsid w:val="63C17954"/>
    <w:rsid w:val="63EA3E8C"/>
    <w:rsid w:val="63EF72FD"/>
    <w:rsid w:val="63F0293F"/>
    <w:rsid w:val="63F0F74C"/>
    <w:rsid w:val="640EE2C4"/>
    <w:rsid w:val="644AF3C0"/>
    <w:rsid w:val="64699978"/>
    <w:rsid w:val="648088D8"/>
    <w:rsid w:val="648B2086"/>
    <w:rsid w:val="6499FACF"/>
    <w:rsid w:val="649B0B32"/>
    <w:rsid w:val="64B2A3D9"/>
    <w:rsid w:val="64B560AE"/>
    <w:rsid w:val="64C08098"/>
    <w:rsid w:val="64C1C723"/>
    <w:rsid w:val="64CA3678"/>
    <w:rsid w:val="64D6E6F4"/>
    <w:rsid w:val="64D85BCA"/>
    <w:rsid w:val="650555B1"/>
    <w:rsid w:val="6510A8C4"/>
    <w:rsid w:val="65116BE6"/>
    <w:rsid w:val="6513EABB"/>
    <w:rsid w:val="65151849"/>
    <w:rsid w:val="65160791"/>
    <w:rsid w:val="65446818"/>
    <w:rsid w:val="65470B11"/>
    <w:rsid w:val="654DA6A7"/>
    <w:rsid w:val="6561A3AF"/>
    <w:rsid w:val="656866D8"/>
    <w:rsid w:val="656BFD07"/>
    <w:rsid w:val="6572A7BB"/>
    <w:rsid w:val="657AF4C3"/>
    <w:rsid w:val="658384E0"/>
    <w:rsid w:val="65930DDD"/>
    <w:rsid w:val="65A3107F"/>
    <w:rsid w:val="65A5171A"/>
    <w:rsid w:val="65BB9689"/>
    <w:rsid w:val="65C65787"/>
    <w:rsid w:val="65CA5FF0"/>
    <w:rsid w:val="65DC6394"/>
    <w:rsid w:val="65E3D2DC"/>
    <w:rsid w:val="65EB30A9"/>
    <w:rsid w:val="65FB4A1A"/>
    <w:rsid w:val="660D660C"/>
    <w:rsid w:val="6613D4DA"/>
    <w:rsid w:val="662604CF"/>
    <w:rsid w:val="664EDACD"/>
    <w:rsid w:val="66585B2A"/>
    <w:rsid w:val="665CA9E9"/>
    <w:rsid w:val="6663F580"/>
    <w:rsid w:val="66740E8C"/>
    <w:rsid w:val="6682DF59"/>
    <w:rsid w:val="66831723"/>
    <w:rsid w:val="66848D38"/>
    <w:rsid w:val="66B6776E"/>
    <w:rsid w:val="66B74743"/>
    <w:rsid w:val="66B78E39"/>
    <w:rsid w:val="670AD0B9"/>
    <w:rsid w:val="671E7A67"/>
    <w:rsid w:val="6724604F"/>
    <w:rsid w:val="673ABBCE"/>
    <w:rsid w:val="6743A2F1"/>
    <w:rsid w:val="674D5A35"/>
    <w:rsid w:val="67584322"/>
    <w:rsid w:val="675E35AF"/>
    <w:rsid w:val="676CE227"/>
    <w:rsid w:val="6771765A"/>
    <w:rsid w:val="6777F9AA"/>
    <w:rsid w:val="677D4205"/>
    <w:rsid w:val="6782CDC7"/>
    <w:rsid w:val="678FC6C4"/>
    <w:rsid w:val="67B2D6D4"/>
    <w:rsid w:val="67BEA171"/>
    <w:rsid w:val="67BFC78C"/>
    <w:rsid w:val="67D558D9"/>
    <w:rsid w:val="67DBC173"/>
    <w:rsid w:val="67DF3A9B"/>
    <w:rsid w:val="67F91784"/>
    <w:rsid w:val="67F992F1"/>
    <w:rsid w:val="681137A6"/>
    <w:rsid w:val="6825A44A"/>
    <w:rsid w:val="682D00CC"/>
    <w:rsid w:val="68340005"/>
    <w:rsid w:val="683DA9B6"/>
    <w:rsid w:val="68435D27"/>
    <w:rsid w:val="685213A8"/>
    <w:rsid w:val="685486B8"/>
    <w:rsid w:val="686B6BF6"/>
    <w:rsid w:val="68793AD9"/>
    <w:rsid w:val="687AD5CD"/>
    <w:rsid w:val="687F04B1"/>
    <w:rsid w:val="687F3008"/>
    <w:rsid w:val="6881E583"/>
    <w:rsid w:val="68B8B741"/>
    <w:rsid w:val="68C7B70C"/>
    <w:rsid w:val="68D77984"/>
    <w:rsid w:val="68F79027"/>
    <w:rsid w:val="6918E22A"/>
    <w:rsid w:val="6919F423"/>
    <w:rsid w:val="692981D3"/>
    <w:rsid w:val="69344525"/>
    <w:rsid w:val="69395DF5"/>
    <w:rsid w:val="694721FC"/>
    <w:rsid w:val="694A7D49"/>
    <w:rsid w:val="694FBD9C"/>
    <w:rsid w:val="6978C5FE"/>
    <w:rsid w:val="697E9FD6"/>
    <w:rsid w:val="69C2B475"/>
    <w:rsid w:val="69C56C96"/>
    <w:rsid w:val="69EEDD73"/>
    <w:rsid w:val="69FB2377"/>
    <w:rsid w:val="6A13EF60"/>
    <w:rsid w:val="6A16831C"/>
    <w:rsid w:val="6A26BFF3"/>
    <w:rsid w:val="6A27278E"/>
    <w:rsid w:val="6A2D232D"/>
    <w:rsid w:val="6A2E28E3"/>
    <w:rsid w:val="6A2F2963"/>
    <w:rsid w:val="6A3568C9"/>
    <w:rsid w:val="6A37F4E1"/>
    <w:rsid w:val="6A567E79"/>
    <w:rsid w:val="6A666DB3"/>
    <w:rsid w:val="6A675FBD"/>
    <w:rsid w:val="6A7949B3"/>
    <w:rsid w:val="6A7C3B7D"/>
    <w:rsid w:val="6A978B63"/>
    <w:rsid w:val="6AB197C6"/>
    <w:rsid w:val="6AD4C02F"/>
    <w:rsid w:val="6AD54E72"/>
    <w:rsid w:val="6AD59324"/>
    <w:rsid w:val="6AE8C179"/>
    <w:rsid w:val="6AF32DE7"/>
    <w:rsid w:val="6AFD5B48"/>
    <w:rsid w:val="6B1D5A69"/>
    <w:rsid w:val="6B21F224"/>
    <w:rsid w:val="6B22E026"/>
    <w:rsid w:val="6B35A1F8"/>
    <w:rsid w:val="6B4F7B05"/>
    <w:rsid w:val="6B7D5E12"/>
    <w:rsid w:val="6B94245B"/>
    <w:rsid w:val="6B983A8F"/>
    <w:rsid w:val="6BADE820"/>
    <w:rsid w:val="6BBD7048"/>
    <w:rsid w:val="6BC78A8A"/>
    <w:rsid w:val="6BCD1B7B"/>
    <w:rsid w:val="6BD6B6A2"/>
    <w:rsid w:val="6BDC7AE9"/>
    <w:rsid w:val="6BDC9D4E"/>
    <w:rsid w:val="6BE8B7C5"/>
    <w:rsid w:val="6BEAC1FE"/>
    <w:rsid w:val="6BF1CB4F"/>
    <w:rsid w:val="6C000A0A"/>
    <w:rsid w:val="6C06FA76"/>
    <w:rsid w:val="6C0751EC"/>
    <w:rsid w:val="6C07AC36"/>
    <w:rsid w:val="6C0CA3D5"/>
    <w:rsid w:val="6C18D463"/>
    <w:rsid w:val="6C19E749"/>
    <w:rsid w:val="6C2F1E2F"/>
    <w:rsid w:val="6C32AAFF"/>
    <w:rsid w:val="6C341A93"/>
    <w:rsid w:val="6C376524"/>
    <w:rsid w:val="6C68A3B7"/>
    <w:rsid w:val="6C84B9F6"/>
    <w:rsid w:val="6C88EE11"/>
    <w:rsid w:val="6CA39E81"/>
    <w:rsid w:val="6CB4F4D7"/>
    <w:rsid w:val="6CB922A4"/>
    <w:rsid w:val="6CBC13F8"/>
    <w:rsid w:val="6D05B9AB"/>
    <w:rsid w:val="6D0ABF35"/>
    <w:rsid w:val="6D0EB32E"/>
    <w:rsid w:val="6D28B6AA"/>
    <w:rsid w:val="6D2F42E7"/>
    <w:rsid w:val="6D43C7D0"/>
    <w:rsid w:val="6D516EC9"/>
    <w:rsid w:val="6D73275E"/>
    <w:rsid w:val="6D7E6BAA"/>
    <w:rsid w:val="6D889AA8"/>
    <w:rsid w:val="6D90AB2B"/>
    <w:rsid w:val="6DA3F940"/>
    <w:rsid w:val="6DB23EB9"/>
    <w:rsid w:val="6DB5E195"/>
    <w:rsid w:val="6DBB3D65"/>
    <w:rsid w:val="6DC29FB7"/>
    <w:rsid w:val="6DEA5AB1"/>
    <w:rsid w:val="6DF02B4F"/>
    <w:rsid w:val="6DF4582D"/>
    <w:rsid w:val="6DFED95C"/>
    <w:rsid w:val="6E108D62"/>
    <w:rsid w:val="6E131D48"/>
    <w:rsid w:val="6E144101"/>
    <w:rsid w:val="6E1B6AD4"/>
    <w:rsid w:val="6E1D2C73"/>
    <w:rsid w:val="6E41CC21"/>
    <w:rsid w:val="6E4B4C9C"/>
    <w:rsid w:val="6E4C688B"/>
    <w:rsid w:val="6E56B29B"/>
    <w:rsid w:val="6E675A0F"/>
    <w:rsid w:val="6E7A8318"/>
    <w:rsid w:val="6E9337E8"/>
    <w:rsid w:val="6E966CFE"/>
    <w:rsid w:val="6EA26331"/>
    <w:rsid w:val="6EA58FC6"/>
    <w:rsid w:val="6EA60047"/>
    <w:rsid w:val="6EDDBD6E"/>
    <w:rsid w:val="6EE17906"/>
    <w:rsid w:val="6EE652B6"/>
    <w:rsid w:val="6EE6A822"/>
    <w:rsid w:val="6EF92B78"/>
    <w:rsid w:val="6F0D2936"/>
    <w:rsid w:val="6F112EE5"/>
    <w:rsid w:val="6F15F819"/>
    <w:rsid w:val="6F1C2A46"/>
    <w:rsid w:val="6F31D4E4"/>
    <w:rsid w:val="6F370582"/>
    <w:rsid w:val="6F3F23C8"/>
    <w:rsid w:val="6F4356D9"/>
    <w:rsid w:val="6F52EDE0"/>
    <w:rsid w:val="6F7C8EC5"/>
    <w:rsid w:val="6FA4EC69"/>
    <w:rsid w:val="6FAD1408"/>
    <w:rsid w:val="6FAE2382"/>
    <w:rsid w:val="6FB02C6D"/>
    <w:rsid w:val="6FBB33C3"/>
    <w:rsid w:val="6FC990D7"/>
    <w:rsid w:val="6FCB7554"/>
    <w:rsid w:val="6FDDF929"/>
    <w:rsid w:val="6FE3D341"/>
    <w:rsid w:val="6FEB28C5"/>
    <w:rsid w:val="6FF37CAA"/>
    <w:rsid w:val="6FF62610"/>
    <w:rsid w:val="6FFB1902"/>
    <w:rsid w:val="700A280B"/>
    <w:rsid w:val="702FD288"/>
    <w:rsid w:val="70316AE0"/>
    <w:rsid w:val="7052482C"/>
    <w:rsid w:val="706A7882"/>
    <w:rsid w:val="706D68BD"/>
    <w:rsid w:val="7071418F"/>
    <w:rsid w:val="708B64AC"/>
    <w:rsid w:val="708E9E86"/>
    <w:rsid w:val="70995457"/>
    <w:rsid w:val="70A693E7"/>
    <w:rsid w:val="70A712C5"/>
    <w:rsid w:val="70AC4C13"/>
    <w:rsid w:val="70B34FCC"/>
    <w:rsid w:val="70B91D43"/>
    <w:rsid w:val="70BA55D6"/>
    <w:rsid w:val="70D071F9"/>
    <w:rsid w:val="70D43785"/>
    <w:rsid w:val="71086160"/>
    <w:rsid w:val="7111B00D"/>
    <w:rsid w:val="711677DE"/>
    <w:rsid w:val="711E2019"/>
    <w:rsid w:val="712A5500"/>
    <w:rsid w:val="712D8547"/>
    <w:rsid w:val="71323EF6"/>
    <w:rsid w:val="715244C5"/>
    <w:rsid w:val="715A86E9"/>
    <w:rsid w:val="7163A976"/>
    <w:rsid w:val="717DC06A"/>
    <w:rsid w:val="718161D4"/>
    <w:rsid w:val="71882097"/>
    <w:rsid w:val="719911B6"/>
    <w:rsid w:val="71CDB15C"/>
    <w:rsid w:val="71CE62A5"/>
    <w:rsid w:val="71CFD023"/>
    <w:rsid w:val="71D71BDE"/>
    <w:rsid w:val="71DAF1A9"/>
    <w:rsid w:val="71E4E49D"/>
    <w:rsid w:val="71EB7C06"/>
    <w:rsid w:val="71F754DF"/>
    <w:rsid w:val="71F782B3"/>
    <w:rsid w:val="71FAAEDE"/>
    <w:rsid w:val="7204E34A"/>
    <w:rsid w:val="72063EC8"/>
    <w:rsid w:val="720976CF"/>
    <w:rsid w:val="720AC5DE"/>
    <w:rsid w:val="72290E21"/>
    <w:rsid w:val="7244D83D"/>
    <w:rsid w:val="724C4FA4"/>
    <w:rsid w:val="72574D5D"/>
    <w:rsid w:val="728562E1"/>
    <w:rsid w:val="72A13865"/>
    <w:rsid w:val="72AE8B79"/>
    <w:rsid w:val="72B06CC0"/>
    <w:rsid w:val="72BACDF0"/>
    <w:rsid w:val="72C11E5F"/>
    <w:rsid w:val="72C906D7"/>
    <w:rsid w:val="72CDC190"/>
    <w:rsid w:val="72D25711"/>
    <w:rsid w:val="72D70F02"/>
    <w:rsid w:val="72E39276"/>
    <w:rsid w:val="73062946"/>
    <w:rsid w:val="730982BF"/>
    <w:rsid w:val="731EEDB0"/>
    <w:rsid w:val="732929F8"/>
    <w:rsid w:val="7329657A"/>
    <w:rsid w:val="732A4167"/>
    <w:rsid w:val="7351144E"/>
    <w:rsid w:val="7354B39B"/>
    <w:rsid w:val="7356F5E2"/>
    <w:rsid w:val="736D1474"/>
    <w:rsid w:val="737AD6A1"/>
    <w:rsid w:val="738D1965"/>
    <w:rsid w:val="73949E8F"/>
    <w:rsid w:val="739E5AF8"/>
    <w:rsid w:val="73B0B9CD"/>
    <w:rsid w:val="73B11C7C"/>
    <w:rsid w:val="73B81A09"/>
    <w:rsid w:val="73F3E47A"/>
    <w:rsid w:val="73F52FE9"/>
    <w:rsid w:val="73F67DC1"/>
    <w:rsid w:val="74073585"/>
    <w:rsid w:val="74316786"/>
    <w:rsid w:val="744ED6F8"/>
    <w:rsid w:val="74512FBE"/>
    <w:rsid w:val="74524182"/>
    <w:rsid w:val="7453964A"/>
    <w:rsid w:val="746188C1"/>
    <w:rsid w:val="74692591"/>
    <w:rsid w:val="746B25D1"/>
    <w:rsid w:val="748C8420"/>
    <w:rsid w:val="7492987C"/>
    <w:rsid w:val="749B4FF4"/>
    <w:rsid w:val="749D1577"/>
    <w:rsid w:val="74B96C0F"/>
    <w:rsid w:val="74D8870D"/>
    <w:rsid w:val="74DB267A"/>
    <w:rsid w:val="74F6AB1A"/>
    <w:rsid w:val="750FFA1D"/>
    <w:rsid w:val="7511D906"/>
    <w:rsid w:val="75281F7D"/>
    <w:rsid w:val="753EEF7E"/>
    <w:rsid w:val="753FF3B1"/>
    <w:rsid w:val="754BBAB0"/>
    <w:rsid w:val="7551EDB7"/>
    <w:rsid w:val="75843921"/>
    <w:rsid w:val="7596DC1D"/>
    <w:rsid w:val="75985FDD"/>
    <w:rsid w:val="759C4E5C"/>
    <w:rsid w:val="759C71CE"/>
    <w:rsid w:val="759CBFE7"/>
    <w:rsid w:val="75B25258"/>
    <w:rsid w:val="75B49F5A"/>
    <w:rsid w:val="75B4C9B5"/>
    <w:rsid w:val="75B4DAF5"/>
    <w:rsid w:val="75C00A25"/>
    <w:rsid w:val="75D77BC1"/>
    <w:rsid w:val="75D9E904"/>
    <w:rsid w:val="75E01F85"/>
    <w:rsid w:val="760975B5"/>
    <w:rsid w:val="76165357"/>
    <w:rsid w:val="761CD6E9"/>
    <w:rsid w:val="763731A6"/>
    <w:rsid w:val="764F2E7B"/>
    <w:rsid w:val="766B586A"/>
    <w:rsid w:val="767E2BF4"/>
    <w:rsid w:val="76863F4D"/>
    <w:rsid w:val="768A0AE9"/>
    <w:rsid w:val="768D6CE8"/>
    <w:rsid w:val="76945A91"/>
    <w:rsid w:val="76A591BD"/>
    <w:rsid w:val="76A74914"/>
    <w:rsid w:val="76B97A60"/>
    <w:rsid w:val="76C1E1BB"/>
    <w:rsid w:val="76C41A9D"/>
    <w:rsid w:val="76CB0D07"/>
    <w:rsid w:val="76D2DBE4"/>
    <w:rsid w:val="76E78765"/>
    <w:rsid w:val="76F6ABBA"/>
    <w:rsid w:val="7710BB03"/>
    <w:rsid w:val="771ECA7D"/>
    <w:rsid w:val="7725F37C"/>
    <w:rsid w:val="772D6623"/>
    <w:rsid w:val="775E57A4"/>
    <w:rsid w:val="7760173D"/>
    <w:rsid w:val="7764AF02"/>
    <w:rsid w:val="77670362"/>
    <w:rsid w:val="77839A3A"/>
    <w:rsid w:val="7788BCEA"/>
    <w:rsid w:val="7796AC49"/>
    <w:rsid w:val="779AF00E"/>
    <w:rsid w:val="77A24960"/>
    <w:rsid w:val="77A7CB37"/>
    <w:rsid w:val="77B0547E"/>
    <w:rsid w:val="77BBC993"/>
    <w:rsid w:val="77C47E45"/>
    <w:rsid w:val="77C47E6A"/>
    <w:rsid w:val="77CEB81D"/>
    <w:rsid w:val="77CFCCEB"/>
    <w:rsid w:val="77DCDB56"/>
    <w:rsid w:val="77E48DA9"/>
    <w:rsid w:val="77E950C4"/>
    <w:rsid w:val="780CF43E"/>
    <w:rsid w:val="780F4844"/>
    <w:rsid w:val="781D2FF7"/>
    <w:rsid w:val="78268637"/>
    <w:rsid w:val="78303982"/>
    <w:rsid w:val="784207FF"/>
    <w:rsid w:val="78433341"/>
    <w:rsid w:val="785AC206"/>
    <w:rsid w:val="7861A467"/>
    <w:rsid w:val="78746C9C"/>
    <w:rsid w:val="7887EF3F"/>
    <w:rsid w:val="78995D1D"/>
    <w:rsid w:val="789CDA24"/>
    <w:rsid w:val="78A6BEFD"/>
    <w:rsid w:val="78ABBC7A"/>
    <w:rsid w:val="78E2590B"/>
    <w:rsid w:val="78E6F96A"/>
    <w:rsid w:val="79316E0E"/>
    <w:rsid w:val="793CA905"/>
    <w:rsid w:val="7980B154"/>
    <w:rsid w:val="798A1E48"/>
    <w:rsid w:val="799E7B64"/>
    <w:rsid w:val="79AD0F67"/>
    <w:rsid w:val="79D3EA47"/>
    <w:rsid w:val="79D6C85E"/>
    <w:rsid w:val="79DB9EB4"/>
    <w:rsid w:val="79E6FEB1"/>
    <w:rsid w:val="7A03CBE9"/>
    <w:rsid w:val="7A04613F"/>
    <w:rsid w:val="7A0C0F1F"/>
    <w:rsid w:val="7A187FE5"/>
    <w:rsid w:val="7A20260A"/>
    <w:rsid w:val="7A2B6E7A"/>
    <w:rsid w:val="7A2D79F9"/>
    <w:rsid w:val="7A324F06"/>
    <w:rsid w:val="7A3F8B5A"/>
    <w:rsid w:val="7A594908"/>
    <w:rsid w:val="7A5E1266"/>
    <w:rsid w:val="7A6222F1"/>
    <w:rsid w:val="7A70188D"/>
    <w:rsid w:val="7A706021"/>
    <w:rsid w:val="7A80CCB7"/>
    <w:rsid w:val="7AB26F37"/>
    <w:rsid w:val="7AB6CF11"/>
    <w:rsid w:val="7B04FAE0"/>
    <w:rsid w:val="7B0DC7AE"/>
    <w:rsid w:val="7B2C1786"/>
    <w:rsid w:val="7B34783B"/>
    <w:rsid w:val="7B48F763"/>
    <w:rsid w:val="7B5A27AE"/>
    <w:rsid w:val="7B69E8BB"/>
    <w:rsid w:val="7B6A6DA2"/>
    <w:rsid w:val="7B917DDD"/>
    <w:rsid w:val="7B981102"/>
    <w:rsid w:val="7BA1914D"/>
    <w:rsid w:val="7BA20A21"/>
    <w:rsid w:val="7BBEC961"/>
    <w:rsid w:val="7BCE7D38"/>
    <w:rsid w:val="7BDCCE8F"/>
    <w:rsid w:val="7BE95779"/>
    <w:rsid w:val="7BFBFBD7"/>
    <w:rsid w:val="7BFFE036"/>
    <w:rsid w:val="7C001DBF"/>
    <w:rsid w:val="7C06C3FD"/>
    <w:rsid w:val="7C13B913"/>
    <w:rsid w:val="7C1BB42F"/>
    <w:rsid w:val="7C1EAE82"/>
    <w:rsid w:val="7C50B2FA"/>
    <w:rsid w:val="7C5A42E6"/>
    <w:rsid w:val="7C6A3AF2"/>
    <w:rsid w:val="7C727AFB"/>
    <w:rsid w:val="7CA527B0"/>
    <w:rsid w:val="7CB49833"/>
    <w:rsid w:val="7CBCC26A"/>
    <w:rsid w:val="7D069887"/>
    <w:rsid w:val="7D0E4C7E"/>
    <w:rsid w:val="7D160B37"/>
    <w:rsid w:val="7D1A0C8A"/>
    <w:rsid w:val="7D1A2FD8"/>
    <w:rsid w:val="7D1DE034"/>
    <w:rsid w:val="7D1F3070"/>
    <w:rsid w:val="7D232DD0"/>
    <w:rsid w:val="7D245911"/>
    <w:rsid w:val="7D29386D"/>
    <w:rsid w:val="7D40F343"/>
    <w:rsid w:val="7D5657DD"/>
    <w:rsid w:val="7D66CAE4"/>
    <w:rsid w:val="7D7B6B0D"/>
    <w:rsid w:val="7D7F6834"/>
    <w:rsid w:val="7D8D2EC3"/>
    <w:rsid w:val="7D93354A"/>
    <w:rsid w:val="7D978BC6"/>
    <w:rsid w:val="7DB5CF56"/>
    <w:rsid w:val="7DBBCADA"/>
    <w:rsid w:val="7DC69085"/>
    <w:rsid w:val="7DCC6262"/>
    <w:rsid w:val="7DD03D95"/>
    <w:rsid w:val="7DEEF76A"/>
    <w:rsid w:val="7DF0D9EF"/>
    <w:rsid w:val="7DF47C8E"/>
    <w:rsid w:val="7DF7465A"/>
    <w:rsid w:val="7E0D7447"/>
    <w:rsid w:val="7E11E991"/>
    <w:rsid w:val="7E203EC9"/>
    <w:rsid w:val="7E25631C"/>
    <w:rsid w:val="7E28783C"/>
    <w:rsid w:val="7E2A1FEE"/>
    <w:rsid w:val="7E2ECDFF"/>
    <w:rsid w:val="7E2F9382"/>
    <w:rsid w:val="7E3C0B45"/>
    <w:rsid w:val="7E50DBF0"/>
    <w:rsid w:val="7E58352A"/>
    <w:rsid w:val="7E7C00ED"/>
    <w:rsid w:val="7E8BF45D"/>
    <w:rsid w:val="7E8EF3EE"/>
    <w:rsid w:val="7E94E3A5"/>
    <w:rsid w:val="7EA0E75F"/>
    <w:rsid w:val="7EB59165"/>
    <w:rsid w:val="7EB73B27"/>
    <w:rsid w:val="7EBF1B95"/>
    <w:rsid w:val="7EC84606"/>
    <w:rsid w:val="7EE39F72"/>
    <w:rsid w:val="7EEBC105"/>
    <w:rsid w:val="7F0174DC"/>
    <w:rsid w:val="7F03089A"/>
    <w:rsid w:val="7F05C59E"/>
    <w:rsid w:val="7F458E72"/>
    <w:rsid w:val="7F4A2883"/>
    <w:rsid w:val="7F4C6376"/>
    <w:rsid w:val="7F63A1C7"/>
    <w:rsid w:val="7F660D9A"/>
    <w:rsid w:val="7F66526F"/>
    <w:rsid w:val="7F69ED08"/>
    <w:rsid w:val="7F8A80AF"/>
    <w:rsid w:val="7FA7721E"/>
    <w:rsid w:val="7FAA768A"/>
    <w:rsid w:val="7FB9DAC6"/>
    <w:rsid w:val="7FBCC4B0"/>
    <w:rsid w:val="7FCA1EB4"/>
    <w:rsid w:val="7FDA21D9"/>
    <w:rsid w:val="7FEAA420"/>
    <w:rsid w:val="7FF92A1E"/>
    <w:rsid w:val="7FF9E04D"/>
  </w:rsids>
  <m:mathPr>
    <m:mathFont m:val="Cambria Math"/>
    <m:brkBin m:val="before"/>
    <m:brkBinSub m:val="--"/>
    <m:smallFrac m:val="0"/>
    <m:dispDef/>
    <m:lMargin m:val="0"/>
    <m:rMargin m:val="0"/>
    <m:defJc m:val="centerGroup"/>
    <m:wrapIndent m:val="1440"/>
    <m:intLim m:val="subSup"/>
    <m:naryLim m:val="undOvr"/>
  </m:mathPr>
  <w:themeFontLang w:val="es-ES_trad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D6B26"/>
  <w15:chartTrackingRefBased/>
  <w15:docId w15:val="{D50829D6-1E9C-48A7-98A3-64682EE29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F60"/>
  </w:style>
  <w:style w:type="paragraph" w:styleId="Ttulo1">
    <w:name w:val="heading 1"/>
    <w:basedOn w:val="Normal"/>
    <w:next w:val="Normal"/>
    <w:link w:val="Ttulo1Car"/>
    <w:uiPriority w:val="9"/>
    <w:qFormat/>
    <w:rsid w:val="00D80E71"/>
    <w:pPr>
      <w:keepNext/>
      <w:keepLines/>
      <w:numPr>
        <w:numId w:val="1"/>
      </w:numPr>
      <w:spacing w:before="240" w:after="240"/>
      <w:outlineLvl w:val="0"/>
    </w:pPr>
    <w:rPr>
      <w:rFonts w:eastAsiaTheme="majorEastAsia" w:cstheme="majorBidi"/>
      <w:b/>
      <w:color w:val="000000" w:themeColor="text1"/>
      <w:sz w:val="32"/>
      <w:szCs w:val="32"/>
    </w:rPr>
  </w:style>
  <w:style w:type="paragraph" w:styleId="Ttulo2">
    <w:name w:val="heading 2"/>
    <w:basedOn w:val="Normal"/>
    <w:next w:val="Normal"/>
    <w:link w:val="Ttulo2Car"/>
    <w:uiPriority w:val="9"/>
    <w:unhideWhenUsed/>
    <w:qFormat/>
    <w:rsid w:val="00D80E71"/>
    <w:pPr>
      <w:keepNext/>
      <w:keepLines/>
      <w:numPr>
        <w:ilvl w:val="1"/>
        <w:numId w:val="1"/>
      </w:numPr>
      <w:outlineLvl w:val="1"/>
    </w:pPr>
    <w:rPr>
      <w:rFonts w:eastAsiaTheme="majorEastAsia" w:cstheme="majorBidi"/>
      <w:b/>
      <w:color w:val="000000" w:themeColor="text1"/>
      <w:sz w:val="26"/>
      <w:szCs w:val="26"/>
    </w:rPr>
  </w:style>
  <w:style w:type="paragraph" w:styleId="Ttulo3">
    <w:name w:val="heading 3"/>
    <w:basedOn w:val="Normal"/>
    <w:next w:val="Normal"/>
    <w:link w:val="Ttulo3Car"/>
    <w:uiPriority w:val="9"/>
    <w:unhideWhenUsed/>
    <w:qFormat/>
    <w:rsid w:val="00D80E71"/>
    <w:pPr>
      <w:keepNext/>
      <w:keepLines/>
      <w:numPr>
        <w:ilvl w:val="2"/>
        <w:numId w:val="1"/>
      </w:numPr>
      <w:spacing w:before="40"/>
      <w:outlineLvl w:val="2"/>
    </w:pPr>
    <w:rPr>
      <w:rFonts w:eastAsiaTheme="majorEastAsia" w:cstheme="majorBidi"/>
      <w:b/>
      <w:color w:val="000000" w:themeColor="text1"/>
    </w:rPr>
  </w:style>
  <w:style w:type="paragraph" w:styleId="Ttulo4">
    <w:name w:val="heading 4"/>
    <w:basedOn w:val="Normal"/>
    <w:next w:val="Normal"/>
    <w:link w:val="Ttulo4Car"/>
    <w:uiPriority w:val="9"/>
    <w:unhideWhenUsed/>
    <w:qFormat/>
    <w:rsid w:val="005F7537"/>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5F7537"/>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5F753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5F753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5F753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5F753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80E71"/>
    <w:rPr>
      <w:rFonts w:eastAsiaTheme="majorEastAsia" w:cstheme="majorBidi"/>
      <w:b/>
      <w:color w:val="000000" w:themeColor="text1"/>
      <w:sz w:val="32"/>
      <w:szCs w:val="32"/>
    </w:rPr>
  </w:style>
  <w:style w:type="paragraph" w:styleId="Mapadeldocumento">
    <w:name w:val="Document Map"/>
    <w:basedOn w:val="Normal"/>
    <w:link w:val="MapadeldocumentoCar"/>
    <w:uiPriority w:val="99"/>
    <w:semiHidden/>
    <w:unhideWhenUsed/>
    <w:rsid w:val="006339F0"/>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6339F0"/>
    <w:rPr>
      <w:rFonts w:ascii="Times New Roman" w:hAnsi="Times New Roman" w:cs="Times New Roman"/>
    </w:rPr>
  </w:style>
  <w:style w:type="character" w:customStyle="1" w:styleId="Ttulo2Car">
    <w:name w:val="Título 2 Car"/>
    <w:basedOn w:val="Fuentedeprrafopredeter"/>
    <w:link w:val="Ttulo2"/>
    <w:uiPriority w:val="9"/>
    <w:rsid w:val="00D80E71"/>
    <w:rPr>
      <w:rFonts w:eastAsiaTheme="majorEastAsia" w:cstheme="majorBidi"/>
      <w:b/>
      <w:color w:val="000000" w:themeColor="text1"/>
      <w:sz w:val="26"/>
      <w:szCs w:val="26"/>
    </w:rPr>
  </w:style>
  <w:style w:type="character" w:customStyle="1" w:styleId="Ttulo3Car">
    <w:name w:val="Título 3 Car"/>
    <w:basedOn w:val="Fuentedeprrafopredeter"/>
    <w:link w:val="Ttulo3"/>
    <w:uiPriority w:val="9"/>
    <w:rsid w:val="00D80E71"/>
    <w:rPr>
      <w:rFonts w:eastAsiaTheme="majorEastAsia" w:cstheme="majorBidi"/>
      <w:b/>
      <w:color w:val="000000" w:themeColor="text1"/>
    </w:rPr>
  </w:style>
  <w:style w:type="character" w:customStyle="1" w:styleId="Ttulo4Car">
    <w:name w:val="Título 4 Car"/>
    <w:basedOn w:val="Fuentedeprrafopredeter"/>
    <w:link w:val="Ttulo4"/>
    <w:uiPriority w:val="9"/>
    <w:rsid w:val="005F7537"/>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5F7537"/>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5F7537"/>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5F7537"/>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5F753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5F7537"/>
    <w:rPr>
      <w:rFonts w:asciiTheme="majorHAnsi" w:eastAsiaTheme="majorEastAsia" w:hAnsiTheme="majorHAnsi" w:cstheme="majorBidi"/>
      <w:i/>
      <w:iCs/>
      <w:color w:val="272727" w:themeColor="text1" w:themeTint="D8"/>
      <w:sz w:val="21"/>
      <w:szCs w:val="21"/>
    </w:rPr>
  </w:style>
  <w:style w:type="paragraph" w:styleId="Prrafodelista">
    <w:name w:val="List Paragraph"/>
    <w:basedOn w:val="Normal"/>
    <w:uiPriority w:val="34"/>
    <w:qFormat/>
    <w:rsid w:val="00CD1867"/>
    <w:pPr>
      <w:ind w:left="720"/>
      <w:contextualSpacing/>
    </w:pPr>
  </w:style>
  <w:style w:type="character" w:styleId="Hipervnculo">
    <w:name w:val="Hyperlink"/>
    <w:basedOn w:val="Fuentedeprrafopredeter"/>
    <w:uiPriority w:val="99"/>
    <w:unhideWhenUsed/>
    <w:rsid w:val="00955A08"/>
    <w:rPr>
      <w:color w:val="0563C1" w:themeColor="hyperlink"/>
      <w:u w:val="single"/>
    </w:rPr>
  </w:style>
  <w:style w:type="table" w:styleId="Tablaconcuadrcula">
    <w:name w:val="Table Grid"/>
    <w:basedOn w:val="Tablanormal"/>
    <w:uiPriority w:val="39"/>
    <w:rsid w:val="00443E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osummary">
    <w:name w:val="seosummary"/>
    <w:basedOn w:val="Fuentedeprrafopredeter"/>
    <w:rsid w:val="00220762"/>
  </w:style>
  <w:style w:type="character" w:styleId="Textoennegrita">
    <w:name w:val="Strong"/>
    <w:basedOn w:val="Fuentedeprrafopredeter"/>
    <w:uiPriority w:val="22"/>
    <w:qFormat/>
    <w:rsid w:val="00220762"/>
    <w:rPr>
      <w:b/>
      <w:bCs/>
    </w:rPr>
  </w:style>
  <w:style w:type="paragraph" w:styleId="HTMLconformatoprevio">
    <w:name w:val="HTML Preformatted"/>
    <w:basedOn w:val="Normal"/>
    <w:link w:val="HTMLconformatoprevioCar"/>
    <w:uiPriority w:val="99"/>
    <w:semiHidden/>
    <w:unhideWhenUsed/>
    <w:rsid w:val="00D540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D5404E"/>
    <w:rPr>
      <w:rFonts w:ascii="Courier New" w:eastAsia="Times New Roman" w:hAnsi="Courier New" w:cs="Courier New"/>
      <w:sz w:val="20"/>
      <w:szCs w:val="20"/>
      <w:lang w:val="es-CO" w:eastAsia="es-CO"/>
    </w:rPr>
  </w:style>
  <w:style w:type="character" w:styleId="Mencinsinresolver">
    <w:name w:val="Unresolved Mention"/>
    <w:basedOn w:val="Fuentedeprrafopredeter"/>
    <w:uiPriority w:val="99"/>
    <w:semiHidden/>
    <w:unhideWhenUsed/>
    <w:rsid w:val="00E3595A"/>
    <w:rPr>
      <w:color w:val="605E5C"/>
      <w:shd w:val="clear" w:color="auto" w:fill="E1DFDD"/>
    </w:rPr>
  </w:style>
  <w:style w:type="character" w:styleId="Hipervnculovisitado">
    <w:name w:val="FollowedHyperlink"/>
    <w:basedOn w:val="Fuentedeprrafopredeter"/>
    <w:uiPriority w:val="99"/>
    <w:semiHidden/>
    <w:unhideWhenUsed/>
    <w:rsid w:val="000775B1"/>
    <w:rPr>
      <w:color w:val="954F72" w:themeColor="followedHyperlink"/>
      <w:u w:val="single"/>
    </w:rPr>
  </w:style>
  <w:style w:type="character" w:styleId="Textodelmarcadordeposicin">
    <w:name w:val="Placeholder Text"/>
    <w:basedOn w:val="Fuentedeprrafopredeter"/>
    <w:uiPriority w:val="99"/>
    <w:semiHidden/>
    <w:rsid w:val="003D1055"/>
    <w:rPr>
      <w:color w:val="808080"/>
    </w:rPr>
  </w:style>
  <w:style w:type="paragraph" w:styleId="NormalWeb">
    <w:name w:val="Normal (Web)"/>
    <w:basedOn w:val="Normal"/>
    <w:uiPriority w:val="99"/>
    <w:unhideWhenUsed/>
    <w:rsid w:val="00F13CA0"/>
    <w:pPr>
      <w:spacing w:before="100" w:beforeAutospacing="1" w:after="100" w:afterAutospacing="1"/>
    </w:pPr>
    <w:rPr>
      <w:rFonts w:ascii="Times New Roman" w:eastAsia="Times New Roman" w:hAnsi="Times New Roman" w:cs="Times New Roman"/>
      <w:lang w:val="es-CO" w:eastAsia="es-CO"/>
    </w:rPr>
  </w:style>
  <w:style w:type="paragraph" w:styleId="TtuloTDC">
    <w:name w:val="TOC Heading"/>
    <w:basedOn w:val="Ttulo1"/>
    <w:next w:val="Normal"/>
    <w:uiPriority w:val="39"/>
    <w:unhideWhenUsed/>
    <w:qFormat/>
    <w:rsid w:val="00FC3E58"/>
    <w:pPr>
      <w:numPr>
        <w:numId w:val="0"/>
      </w:numPr>
      <w:spacing w:after="0" w:line="259" w:lineRule="auto"/>
      <w:outlineLvl w:val="9"/>
    </w:pPr>
    <w:rPr>
      <w:rFonts w:asciiTheme="majorHAnsi" w:hAnsiTheme="majorHAnsi"/>
      <w:b w:val="0"/>
      <w:color w:val="2F5496" w:themeColor="accent1" w:themeShade="BF"/>
      <w:lang w:val="es-CO" w:eastAsia="es-CO"/>
    </w:rPr>
  </w:style>
  <w:style w:type="paragraph" w:styleId="TDC2">
    <w:name w:val="toc 2"/>
    <w:basedOn w:val="Normal"/>
    <w:next w:val="Normal"/>
    <w:autoRedefine/>
    <w:uiPriority w:val="39"/>
    <w:unhideWhenUsed/>
    <w:rsid w:val="00EB3383"/>
    <w:pPr>
      <w:spacing w:after="100" w:line="259" w:lineRule="auto"/>
      <w:ind w:left="220"/>
    </w:pPr>
    <w:rPr>
      <w:rFonts w:eastAsiaTheme="minorEastAsia" w:cs="Times New Roman"/>
      <w:sz w:val="22"/>
      <w:szCs w:val="22"/>
      <w:lang w:val="es-CO" w:eastAsia="es-CO"/>
    </w:rPr>
  </w:style>
  <w:style w:type="paragraph" w:styleId="TDC1">
    <w:name w:val="toc 1"/>
    <w:basedOn w:val="Normal"/>
    <w:next w:val="Normal"/>
    <w:autoRedefine/>
    <w:uiPriority w:val="39"/>
    <w:unhideWhenUsed/>
    <w:rsid w:val="00EB3383"/>
    <w:pPr>
      <w:spacing w:after="100" w:line="259" w:lineRule="auto"/>
    </w:pPr>
    <w:rPr>
      <w:rFonts w:eastAsiaTheme="minorEastAsia" w:cs="Times New Roman"/>
      <w:sz w:val="22"/>
      <w:szCs w:val="22"/>
      <w:lang w:val="es-CO" w:eastAsia="es-CO"/>
    </w:rPr>
  </w:style>
  <w:style w:type="paragraph" w:styleId="TDC3">
    <w:name w:val="toc 3"/>
    <w:basedOn w:val="Normal"/>
    <w:next w:val="Normal"/>
    <w:autoRedefine/>
    <w:uiPriority w:val="39"/>
    <w:unhideWhenUsed/>
    <w:rsid w:val="00EB3383"/>
    <w:pPr>
      <w:spacing w:after="100" w:line="259" w:lineRule="auto"/>
      <w:ind w:left="440"/>
    </w:pPr>
    <w:rPr>
      <w:rFonts w:eastAsiaTheme="minorEastAsia" w:cs="Times New Roman"/>
      <w:sz w:val="22"/>
      <w:szCs w:val="22"/>
      <w:lang w:val="es-CO" w:eastAsia="es-CO"/>
    </w:rPr>
  </w:style>
  <w:style w:type="paragraph" w:styleId="Encabezado">
    <w:name w:val="header"/>
    <w:basedOn w:val="Normal"/>
    <w:link w:val="EncabezadoCar"/>
    <w:uiPriority w:val="99"/>
    <w:unhideWhenUsed/>
    <w:rsid w:val="00F06AB8"/>
    <w:pPr>
      <w:tabs>
        <w:tab w:val="center" w:pos="4419"/>
        <w:tab w:val="right" w:pos="8838"/>
      </w:tabs>
    </w:pPr>
  </w:style>
  <w:style w:type="character" w:customStyle="1" w:styleId="EncabezadoCar">
    <w:name w:val="Encabezado Car"/>
    <w:basedOn w:val="Fuentedeprrafopredeter"/>
    <w:link w:val="Encabezado"/>
    <w:uiPriority w:val="99"/>
    <w:rsid w:val="00F06AB8"/>
  </w:style>
  <w:style w:type="paragraph" w:styleId="Piedepgina">
    <w:name w:val="footer"/>
    <w:basedOn w:val="Normal"/>
    <w:link w:val="PiedepginaCar"/>
    <w:uiPriority w:val="99"/>
    <w:unhideWhenUsed/>
    <w:rsid w:val="00F06AB8"/>
    <w:pPr>
      <w:tabs>
        <w:tab w:val="center" w:pos="4419"/>
        <w:tab w:val="right" w:pos="8838"/>
      </w:tabs>
    </w:pPr>
  </w:style>
  <w:style w:type="character" w:customStyle="1" w:styleId="PiedepginaCar">
    <w:name w:val="Pie de página Car"/>
    <w:basedOn w:val="Fuentedeprrafopredeter"/>
    <w:link w:val="Piedepgina"/>
    <w:uiPriority w:val="99"/>
    <w:rsid w:val="00F06AB8"/>
  </w:style>
  <w:style w:type="paragraph" w:styleId="Descripcin">
    <w:name w:val="caption"/>
    <w:basedOn w:val="Normal"/>
    <w:next w:val="Normal"/>
    <w:uiPriority w:val="35"/>
    <w:unhideWhenUsed/>
    <w:qFormat/>
    <w:rsid w:val="00F06AB8"/>
    <w:pPr>
      <w:spacing w:after="200"/>
    </w:pPr>
    <w:rPr>
      <w:i/>
      <w:iCs/>
      <w:color w:val="44546A" w:themeColor="text2"/>
      <w:sz w:val="18"/>
      <w:szCs w:val="18"/>
    </w:rPr>
  </w:style>
  <w:style w:type="paragraph" w:styleId="Tabladeilustraciones">
    <w:name w:val="table of figures"/>
    <w:basedOn w:val="Normal"/>
    <w:next w:val="Normal"/>
    <w:uiPriority w:val="99"/>
    <w:unhideWhenUsed/>
    <w:rsid w:val="00F06AB8"/>
  </w:style>
  <w:style w:type="paragraph" w:styleId="Textonotaalfinal">
    <w:name w:val="endnote text"/>
    <w:basedOn w:val="Normal"/>
    <w:link w:val="TextonotaalfinalCar"/>
    <w:uiPriority w:val="99"/>
    <w:semiHidden/>
    <w:unhideWhenUsed/>
    <w:rsid w:val="00F06AB8"/>
    <w:rPr>
      <w:sz w:val="20"/>
      <w:szCs w:val="20"/>
    </w:rPr>
  </w:style>
  <w:style w:type="character" w:customStyle="1" w:styleId="TextonotaalfinalCar">
    <w:name w:val="Texto nota al final Car"/>
    <w:basedOn w:val="Fuentedeprrafopredeter"/>
    <w:link w:val="Textonotaalfinal"/>
    <w:uiPriority w:val="99"/>
    <w:semiHidden/>
    <w:rsid w:val="00F06AB8"/>
    <w:rPr>
      <w:sz w:val="20"/>
      <w:szCs w:val="20"/>
    </w:rPr>
  </w:style>
  <w:style w:type="character" w:styleId="Refdenotaalfinal">
    <w:name w:val="endnote reference"/>
    <w:basedOn w:val="Fuentedeprrafopredeter"/>
    <w:uiPriority w:val="99"/>
    <w:semiHidden/>
    <w:unhideWhenUsed/>
    <w:rsid w:val="00F06AB8"/>
    <w:rPr>
      <w:vertAlign w:val="superscript"/>
    </w:rPr>
  </w:style>
  <w:style w:type="paragraph" w:styleId="Textonotapie">
    <w:name w:val="footnote text"/>
    <w:basedOn w:val="Normal"/>
    <w:link w:val="TextonotapieCar"/>
    <w:uiPriority w:val="99"/>
    <w:semiHidden/>
    <w:unhideWhenUsed/>
    <w:rsid w:val="00F06AB8"/>
    <w:rPr>
      <w:sz w:val="20"/>
      <w:szCs w:val="20"/>
    </w:rPr>
  </w:style>
  <w:style w:type="character" w:customStyle="1" w:styleId="TextonotapieCar">
    <w:name w:val="Texto nota pie Car"/>
    <w:basedOn w:val="Fuentedeprrafopredeter"/>
    <w:link w:val="Textonotapie"/>
    <w:uiPriority w:val="99"/>
    <w:semiHidden/>
    <w:rsid w:val="00F06AB8"/>
    <w:rPr>
      <w:sz w:val="20"/>
      <w:szCs w:val="20"/>
    </w:rPr>
  </w:style>
  <w:style w:type="character" w:styleId="Refdenotaalpie">
    <w:name w:val="footnote reference"/>
    <w:basedOn w:val="Fuentedeprrafopredeter"/>
    <w:uiPriority w:val="99"/>
    <w:semiHidden/>
    <w:unhideWhenUsed/>
    <w:rsid w:val="00F06A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66668">
      <w:bodyDiv w:val="1"/>
      <w:marLeft w:val="0"/>
      <w:marRight w:val="0"/>
      <w:marTop w:val="0"/>
      <w:marBottom w:val="0"/>
      <w:divBdr>
        <w:top w:val="none" w:sz="0" w:space="0" w:color="auto"/>
        <w:left w:val="none" w:sz="0" w:space="0" w:color="auto"/>
        <w:bottom w:val="none" w:sz="0" w:space="0" w:color="auto"/>
        <w:right w:val="none" w:sz="0" w:space="0" w:color="auto"/>
      </w:divBdr>
    </w:div>
    <w:div w:id="50466616">
      <w:bodyDiv w:val="1"/>
      <w:marLeft w:val="0"/>
      <w:marRight w:val="0"/>
      <w:marTop w:val="0"/>
      <w:marBottom w:val="0"/>
      <w:divBdr>
        <w:top w:val="none" w:sz="0" w:space="0" w:color="auto"/>
        <w:left w:val="none" w:sz="0" w:space="0" w:color="auto"/>
        <w:bottom w:val="none" w:sz="0" w:space="0" w:color="auto"/>
        <w:right w:val="none" w:sz="0" w:space="0" w:color="auto"/>
      </w:divBdr>
    </w:div>
    <w:div w:id="73549846">
      <w:bodyDiv w:val="1"/>
      <w:marLeft w:val="0"/>
      <w:marRight w:val="0"/>
      <w:marTop w:val="0"/>
      <w:marBottom w:val="0"/>
      <w:divBdr>
        <w:top w:val="none" w:sz="0" w:space="0" w:color="auto"/>
        <w:left w:val="none" w:sz="0" w:space="0" w:color="auto"/>
        <w:bottom w:val="none" w:sz="0" w:space="0" w:color="auto"/>
        <w:right w:val="none" w:sz="0" w:space="0" w:color="auto"/>
      </w:divBdr>
    </w:div>
    <w:div w:id="116608484">
      <w:bodyDiv w:val="1"/>
      <w:marLeft w:val="0"/>
      <w:marRight w:val="0"/>
      <w:marTop w:val="0"/>
      <w:marBottom w:val="0"/>
      <w:divBdr>
        <w:top w:val="none" w:sz="0" w:space="0" w:color="auto"/>
        <w:left w:val="none" w:sz="0" w:space="0" w:color="auto"/>
        <w:bottom w:val="none" w:sz="0" w:space="0" w:color="auto"/>
        <w:right w:val="none" w:sz="0" w:space="0" w:color="auto"/>
      </w:divBdr>
    </w:div>
    <w:div w:id="193925385">
      <w:bodyDiv w:val="1"/>
      <w:marLeft w:val="0"/>
      <w:marRight w:val="0"/>
      <w:marTop w:val="0"/>
      <w:marBottom w:val="0"/>
      <w:divBdr>
        <w:top w:val="none" w:sz="0" w:space="0" w:color="auto"/>
        <w:left w:val="none" w:sz="0" w:space="0" w:color="auto"/>
        <w:bottom w:val="none" w:sz="0" w:space="0" w:color="auto"/>
        <w:right w:val="none" w:sz="0" w:space="0" w:color="auto"/>
      </w:divBdr>
    </w:div>
    <w:div w:id="250283577">
      <w:bodyDiv w:val="1"/>
      <w:marLeft w:val="0"/>
      <w:marRight w:val="0"/>
      <w:marTop w:val="0"/>
      <w:marBottom w:val="0"/>
      <w:divBdr>
        <w:top w:val="none" w:sz="0" w:space="0" w:color="auto"/>
        <w:left w:val="none" w:sz="0" w:space="0" w:color="auto"/>
        <w:bottom w:val="none" w:sz="0" w:space="0" w:color="auto"/>
        <w:right w:val="none" w:sz="0" w:space="0" w:color="auto"/>
      </w:divBdr>
    </w:div>
    <w:div w:id="344287674">
      <w:bodyDiv w:val="1"/>
      <w:marLeft w:val="0"/>
      <w:marRight w:val="0"/>
      <w:marTop w:val="0"/>
      <w:marBottom w:val="0"/>
      <w:divBdr>
        <w:top w:val="none" w:sz="0" w:space="0" w:color="auto"/>
        <w:left w:val="none" w:sz="0" w:space="0" w:color="auto"/>
        <w:bottom w:val="none" w:sz="0" w:space="0" w:color="auto"/>
        <w:right w:val="none" w:sz="0" w:space="0" w:color="auto"/>
      </w:divBdr>
    </w:div>
    <w:div w:id="416560115">
      <w:bodyDiv w:val="1"/>
      <w:marLeft w:val="0"/>
      <w:marRight w:val="0"/>
      <w:marTop w:val="0"/>
      <w:marBottom w:val="0"/>
      <w:divBdr>
        <w:top w:val="none" w:sz="0" w:space="0" w:color="auto"/>
        <w:left w:val="none" w:sz="0" w:space="0" w:color="auto"/>
        <w:bottom w:val="none" w:sz="0" w:space="0" w:color="auto"/>
        <w:right w:val="none" w:sz="0" w:space="0" w:color="auto"/>
      </w:divBdr>
      <w:divsChild>
        <w:div w:id="1511986198">
          <w:marLeft w:val="0"/>
          <w:marRight w:val="0"/>
          <w:marTop w:val="0"/>
          <w:marBottom w:val="0"/>
          <w:divBdr>
            <w:top w:val="none" w:sz="0" w:space="0" w:color="auto"/>
            <w:left w:val="none" w:sz="0" w:space="0" w:color="auto"/>
            <w:bottom w:val="none" w:sz="0" w:space="0" w:color="auto"/>
            <w:right w:val="none" w:sz="0" w:space="0" w:color="auto"/>
          </w:divBdr>
          <w:divsChild>
            <w:div w:id="1286540291">
              <w:marLeft w:val="0"/>
              <w:marRight w:val="0"/>
              <w:marTop w:val="0"/>
              <w:marBottom w:val="0"/>
              <w:divBdr>
                <w:top w:val="none" w:sz="0" w:space="0" w:color="auto"/>
                <w:left w:val="none" w:sz="0" w:space="0" w:color="auto"/>
                <w:bottom w:val="none" w:sz="0" w:space="0" w:color="auto"/>
                <w:right w:val="none" w:sz="0" w:space="0" w:color="auto"/>
              </w:divBdr>
              <w:divsChild>
                <w:div w:id="132149826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9228100">
      <w:bodyDiv w:val="1"/>
      <w:marLeft w:val="0"/>
      <w:marRight w:val="0"/>
      <w:marTop w:val="0"/>
      <w:marBottom w:val="0"/>
      <w:divBdr>
        <w:top w:val="none" w:sz="0" w:space="0" w:color="auto"/>
        <w:left w:val="none" w:sz="0" w:space="0" w:color="auto"/>
        <w:bottom w:val="none" w:sz="0" w:space="0" w:color="auto"/>
        <w:right w:val="none" w:sz="0" w:space="0" w:color="auto"/>
      </w:divBdr>
      <w:divsChild>
        <w:div w:id="802231708">
          <w:marLeft w:val="0"/>
          <w:marRight w:val="0"/>
          <w:marTop w:val="0"/>
          <w:marBottom w:val="0"/>
          <w:divBdr>
            <w:top w:val="none" w:sz="0" w:space="0" w:color="auto"/>
            <w:left w:val="none" w:sz="0" w:space="0" w:color="auto"/>
            <w:bottom w:val="none" w:sz="0" w:space="0" w:color="auto"/>
            <w:right w:val="none" w:sz="0" w:space="0" w:color="auto"/>
          </w:divBdr>
          <w:divsChild>
            <w:div w:id="659890723">
              <w:marLeft w:val="0"/>
              <w:marRight w:val="0"/>
              <w:marTop w:val="0"/>
              <w:marBottom w:val="0"/>
              <w:divBdr>
                <w:top w:val="none" w:sz="0" w:space="0" w:color="auto"/>
                <w:left w:val="none" w:sz="0" w:space="0" w:color="auto"/>
                <w:bottom w:val="none" w:sz="0" w:space="0" w:color="auto"/>
                <w:right w:val="none" w:sz="0" w:space="0" w:color="auto"/>
              </w:divBdr>
              <w:divsChild>
                <w:div w:id="2332463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63951317">
      <w:bodyDiv w:val="1"/>
      <w:marLeft w:val="0"/>
      <w:marRight w:val="0"/>
      <w:marTop w:val="0"/>
      <w:marBottom w:val="0"/>
      <w:divBdr>
        <w:top w:val="none" w:sz="0" w:space="0" w:color="auto"/>
        <w:left w:val="none" w:sz="0" w:space="0" w:color="auto"/>
        <w:bottom w:val="none" w:sz="0" w:space="0" w:color="auto"/>
        <w:right w:val="none" w:sz="0" w:space="0" w:color="auto"/>
      </w:divBdr>
      <w:divsChild>
        <w:div w:id="892278429">
          <w:marLeft w:val="0"/>
          <w:marRight w:val="0"/>
          <w:marTop w:val="0"/>
          <w:marBottom w:val="0"/>
          <w:divBdr>
            <w:top w:val="none" w:sz="0" w:space="0" w:color="auto"/>
            <w:left w:val="none" w:sz="0" w:space="0" w:color="auto"/>
            <w:bottom w:val="none" w:sz="0" w:space="0" w:color="auto"/>
            <w:right w:val="none" w:sz="0" w:space="0" w:color="auto"/>
          </w:divBdr>
          <w:divsChild>
            <w:div w:id="66079867">
              <w:marLeft w:val="0"/>
              <w:marRight w:val="0"/>
              <w:marTop w:val="0"/>
              <w:marBottom w:val="0"/>
              <w:divBdr>
                <w:top w:val="none" w:sz="0" w:space="0" w:color="auto"/>
                <w:left w:val="none" w:sz="0" w:space="0" w:color="auto"/>
                <w:bottom w:val="none" w:sz="0" w:space="0" w:color="auto"/>
                <w:right w:val="none" w:sz="0" w:space="0" w:color="auto"/>
              </w:divBdr>
              <w:divsChild>
                <w:div w:id="16446546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40882998">
      <w:bodyDiv w:val="1"/>
      <w:marLeft w:val="0"/>
      <w:marRight w:val="0"/>
      <w:marTop w:val="0"/>
      <w:marBottom w:val="0"/>
      <w:divBdr>
        <w:top w:val="none" w:sz="0" w:space="0" w:color="auto"/>
        <w:left w:val="none" w:sz="0" w:space="0" w:color="auto"/>
        <w:bottom w:val="none" w:sz="0" w:space="0" w:color="auto"/>
        <w:right w:val="none" w:sz="0" w:space="0" w:color="auto"/>
      </w:divBdr>
    </w:div>
    <w:div w:id="710767529">
      <w:bodyDiv w:val="1"/>
      <w:marLeft w:val="0"/>
      <w:marRight w:val="0"/>
      <w:marTop w:val="0"/>
      <w:marBottom w:val="0"/>
      <w:divBdr>
        <w:top w:val="none" w:sz="0" w:space="0" w:color="auto"/>
        <w:left w:val="none" w:sz="0" w:space="0" w:color="auto"/>
        <w:bottom w:val="none" w:sz="0" w:space="0" w:color="auto"/>
        <w:right w:val="none" w:sz="0" w:space="0" w:color="auto"/>
      </w:divBdr>
      <w:divsChild>
        <w:div w:id="402532009">
          <w:marLeft w:val="0"/>
          <w:marRight w:val="0"/>
          <w:marTop w:val="0"/>
          <w:marBottom w:val="0"/>
          <w:divBdr>
            <w:top w:val="none" w:sz="0" w:space="0" w:color="auto"/>
            <w:left w:val="none" w:sz="0" w:space="0" w:color="auto"/>
            <w:bottom w:val="none" w:sz="0" w:space="0" w:color="auto"/>
            <w:right w:val="none" w:sz="0" w:space="0" w:color="auto"/>
          </w:divBdr>
          <w:divsChild>
            <w:div w:id="2108428336">
              <w:marLeft w:val="0"/>
              <w:marRight w:val="0"/>
              <w:marTop w:val="0"/>
              <w:marBottom w:val="0"/>
              <w:divBdr>
                <w:top w:val="none" w:sz="0" w:space="0" w:color="auto"/>
                <w:left w:val="none" w:sz="0" w:space="0" w:color="auto"/>
                <w:bottom w:val="none" w:sz="0" w:space="0" w:color="auto"/>
                <w:right w:val="none" w:sz="0" w:space="0" w:color="auto"/>
              </w:divBdr>
              <w:divsChild>
                <w:div w:id="12079123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8301649">
      <w:bodyDiv w:val="1"/>
      <w:marLeft w:val="0"/>
      <w:marRight w:val="0"/>
      <w:marTop w:val="0"/>
      <w:marBottom w:val="0"/>
      <w:divBdr>
        <w:top w:val="none" w:sz="0" w:space="0" w:color="auto"/>
        <w:left w:val="none" w:sz="0" w:space="0" w:color="auto"/>
        <w:bottom w:val="none" w:sz="0" w:space="0" w:color="auto"/>
        <w:right w:val="none" w:sz="0" w:space="0" w:color="auto"/>
      </w:divBdr>
    </w:div>
    <w:div w:id="815997210">
      <w:bodyDiv w:val="1"/>
      <w:marLeft w:val="0"/>
      <w:marRight w:val="0"/>
      <w:marTop w:val="0"/>
      <w:marBottom w:val="0"/>
      <w:divBdr>
        <w:top w:val="none" w:sz="0" w:space="0" w:color="auto"/>
        <w:left w:val="none" w:sz="0" w:space="0" w:color="auto"/>
        <w:bottom w:val="none" w:sz="0" w:space="0" w:color="auto"/>
        <w:right w:val="none" w:sz="0" w:space="0" w:color="auto"/>
      </w:divBdr>
    </w:div>
    <w:div w:id="886722986">
      <w:bodyDiv w:val="1"/>
      <w:marLeft w:val="0"/>
      <w:marRight w:val="0"/>
      <w:marTop w:val="0"/>
      <w:marBottom w:val="0"/>
      <w:divBdr>
        <w:top w:val="none" w:sz="0" w:space="0" w:color="auto"/>
        <w:left w:val="none" w:sz="0" w:space="0" w:color="auto"/>
        <w:bottom w:val="none" w:sz="0" w:space="0" w:color="auto"/>
        <w:right w:val="none" w:sz="0" w:space="0" w:color="auto"/>
      </w:divBdr>
    </w:div>
    <w:div w:id="1029254816">
      <w:bodyDiv w:val="1"/>
      <w:marLeft w:val="0"/>
      <w:marRight w:val="0"/>
      <w:marTop w:val="0"/>
      <w:marBottom w:val="0"/>
      <w:divBdr>
        <w:top w:val="none" w:sz="0" w:space="0" w:color="auto"/>
        <w:left w:val="none" w:sz="0" w:space="0" w:color="auto"/>
        <w:bottom w:val="none" w:sz="0" w:space="0" w:color="auto"/>
        <w:right w:val="none" w:sz="0" w:space="0" w:color="auto"/>
      </w:divBdr>
    </w:div>
    <w:div w:id="1122263181">
      <w:bodyDiv w:val="1"/>
      <w:marLeft w:val="0"/>
      <w:marRight w:val="0"/>
      <w:marTop w:val="0"/>
      <w:marBottom w:val="0"/>
      <w:divBdr>
        <w:top w:val="none" w:sz="0" w:space="0" w:color="auto"/>
        <w:left w:val="none" w:sz="0" w:space="0" w:color="auto"/>
        <w:bottom w:val="none" w:sz="0" w:space="0" w:color="auto"/>
        <w:right w:val="none" w:sz="0" w:space="0" w:color="auto"/>
      </w:divBdr>
    </w:div>
    <w:div w:id="1151215175">
      <w:bodyDiv w:val="1"/>
      <w:marLeft w:val="0"/>
      <w:marRight w:val="0"/>
      <w:marTop w:val="0"/>
      <w:marBottom w:val="0"/>
      <w:divBdr>
        <w:top w:val="none" w:sz="0" w:space="0" w:color="auto"/>
        <w:left w:val="none" w:sz="0" w:space="0" w:color="auto"/>
        <w:bottom w:val="none" w:sz="0" w:space="0" w:color="auto"/>
        <w:right w:val="none" w:sz="0" w:space="0" w:color="auto"/>
      </w:divBdr>
    </w:div>
    <w:div w:id="1168254983">
      <w:bodyDiv w:val="1"/>
      <w:marLeft w:val="0"/>
      <w:marRight w:val="0"/>
      <w:marTop w:val="0"/>
      <w:marBottom w:val="0"/>
      <w:divBdr>
        <w:top w:val="none" w:sz="0" w:space="0" w:color="auto"/>
        <w:left w:val="none" w:sz="0" w:space="0" w:color="auto"/>
        <w:bottom w:val="none" w:sz="0" w:space="0" w:color="auto"/>
        <w:right w:val="none" w:sz="0" w:space="0" w:color="auto"/>
      </w:divBdr>
    </w:div>
    <w:div w:id="1253396113">
      <w:bodyDiv w:val="1"/>
      <w:marLeft w:val="0"/>
      <w:marRight w:val="0"/>
      <w:marTop w:val="0"/>
      <w:marBottom w:val="0"/>
      <w:divBdr>
        <w:top w:val="none" w:sz="0" w:space="0" w:color="auto"/>
        <w:left w:val="none" w:sz="0" w:space="0" w:color="auto"/>
        <w:bottom w:val="none" w:sz="0" w:space="0" w:color="auto"/>
        <w:right w:val="none" w:sz="0" w:space="0" w:color="auto"/>
      </w:divBdr>
      <w:divsChild>
        <w:div w:id="408692924">
          <w:marLeft w:val="0"/>
          <w:marRight w:val="0"/>
          <w:marTop w:val="0"/>
          <w:marBottom w:val="0"/>
          <w:divBdr>
            <w:top w:val="none" w:sz="0" w:space="0" w:color="auto"/>
            <w:left w:val="none" w:sz="0" w:space="0" w:color="auto"/>
            <w:bottom w:val="none" w:sz="0" w:space="0" w:color="auto"/>
            <w:right w:val="none" w:sz="0" w:space="0" w:color="auto"/>
          </w:divBdr>
          <w:divsChild>
            <w:div w:id="649989712">
              <w:marLeft w:val="0"/>
              <w:marRight w:val="0"/>
              <w:marTop w:val="0"/>
              <w:marBottom w:val="0"/>
              <w:divBdr>
                <w:top w:val="none" w:sz="0" w:space="0" w:color="auto"/>
                <w:left w:val="none" w:sz="0" w:space="0" w:color="auto"/>
                <w:bottom w:val="none" w:sz="0" w:space="0" w:color="auto"/>
                <w:right w:val="none" w:sz="0" w:space="0" w:color="auto"/>
              </w:divBdr>
              <w:divsChild>
                <w:div w:id="18786637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1178786">
      <w:bodyDiv w:val="1"/>
      <w:marLeft w:val="0"/>
      <w:marRight w:val="0"/>
      <w:marTop w:val="0"/>
      <w:marBottom w:val="0"/>
      <w:divBdr>
        <w:top w:val="none" w:sz="0" w:space="0" w:color="auto"/>
        <w:left w:val="none" w:sz="0" w:space="0" w:color="auto"/>
        <w:bottom w:val="none" w:sz="0" w:space="0" w:color="auto"/>
        <w:right w:val="none" w:sz="0" w:space="0" w:color="auto"/>
      </w:divBdr>
      <w:divsChild>
        <w:div w:id="1684088903">
          <w:marLeft w:val="0"/>
          <w:marRight w:val="0"/>
          <w:marTop w:val="0"/>
          <w:marBottom w:val="0"/>
          <w:divBdr>
            <w:top w:val="none" w:sz="0" w:space="0" w:color="auto"/>
            <w:left w:val="none" w:sz="0" w:space="0" w:color="auto"/>
            <w:bottom w:val="none" w:sz="0" w:space="0" w:color="auto"/>
            <w:right w:val="none" w:sz="0" w:space="0" w:color="auto"/>
          </w:divBdr>
          <w:divsChild>
            <w:div w:id="77219277">
              <w:marLeft w:val="0"/>
              <w:marRight w:val="0"/>
              <w:marTop w:val="0"/>
              <w:marBottom w:val="0"/>
              <w:divBdr>
                <w:top w:val="none" w:sz="0" w:space="0" w:color="auto"/>
                <w:left w:val="none" w:sz="0" w:space="0" w:color="auto"/>
                <w:bottom w:val="none" w:sz="0" w:space="0" w:color="auto"/>
                <w:right w:val="none" w:sz="0" w:space="0" w:color="auto"/>
              </w:divBdr>
              <w:divsChild>
                <w:div w:id="1147201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4229866">
      <w:bodyDiv w:val="1"/>
      <w:marLeft w:val="0"/>
      <w:marRight w:val="0"/>
      <w:marTop w:val="0"/>
      <w:marBottom w:val="0"/>
      <w:divBdr>
        <w:top w:val="none" w:sz="0" w:space="0" w:color="auto"/>
        <w:left w:val="none" w:sz="0" w:space="0" w:color="auto"/>
        <w:bottom w:val="none" w:sz="0" w:space="0" w:color="auto"/>
        <w:right w:val="none" w:sz="0" w:space="0" w:color="auto"/>
      </w:divBdr>
    </w:div>
    <w:div w:id="1431315370">
      <w:bodyDiv w:val="1"/>
      <w:marLeft w:val="0"/>
      <w:marRight w:val="0"/>
      <w:marTop w:val="0"/>
      <w:marBottom w:val="0"/>
      <w:divBdr>
        <w:top w:val="none" w:sz="0" w:space="0" w:color="auto"/>
        <w:left w:val="none" w:sz="0" w:space="0" w:color="auto"/>
        <w:bottom w:val="none" w:sz="0" w:space="0" w:color="auto"/>
        <w:right w:val="none" w:sz="0" w:space="0" w:color="auto"/>
      </w:divBdr>
    </w:div>
    <w:div w:id="1509442520">
      <w:bodyDiv w:val="1"/>
      <w:marLeft w:val="0"/>
      <w:marRight w:val="0"/>
      <w:marTop w:val="0"/>
      <w:marBottom w:val="0"/>
      <w:divBdr>
        <w:top w:val="none" w:sz="0" w:space="0" w:color="auto"/>
        <w:left w:val="none" w:sz="0" w:space="0" w:color="auto"/>
        <w:bottom w:val="none" w:sz="0" w:space="0" w:color="auto"/>
        <w:right w:val="none" w:sz="0" w:space="0" w:color="auto"/>
      </w:divBdr>
    </w:div>
    <w:div w:id="1525173313">
      <w:bodyDiv w:val="1"/>
      <w:marLeft w:val="0"/>
      <w:marRight w:val="0"/>
      <w:marTop w:val="0"/>
      <w:marBottom w:val="0"/>
      <w:divBdr>
        <w:top w:val="none" w:sz="0" w:space="0" w:color="auto"/>
        <w:left w:val="none" w:sz="0" w:space="0" w:color="auto"/>
        <w:bottom w:val="none" w:sz="0" w:space="0" w:color="auto"/>
        <w:right w:val="none" w:sz="0" w:space="0" w:color="auto"/>
      </w:divBdr>
    </w:div>
    <w:div w:id="1527989103">
      <w:bodyDiv w:val="1"/>
      <w:marLeft w:val="0"/>
      <w:marRight w:val="0"/>
      <w:marTop w:val="0"/>
      <w:marBottom w:val="0"/>
      <w:divBdr>
        <w:top w:val="none" w:sz="0" w:space="0" w:color="auto"/>
        <w:left w:val="none" w:sz="0" w:space="0" w:color="auto"/>
        <w:bottom w:val="none" w:sz="0" w:space="0" w:color="auto"/>
        <w:right w:val="none" w:sz="0" w:space="0" w:color="auto"/>
      </w:divBdr>
      <w:divsChild>
        <w:div w:id="1827624935">
          <w:marLeft w:val="0"/>
          <w:marRight w:val="0"/>
          <w:marTop w:val="0"/>
          <w:marBottom w:val="0"/>
          <w:divBdr>
            <w:top w:val="none" w:sz="0" w:space="0" w:color="auto"/>
            <w:left w:val="none" w:sz="0" w:space="0" w:color="auto"/>
            <w:bottom w:val="none" w:sz="0" w:space="0" w:color="auto"/>
            <w:right w:val="none" w:sz="0" w:space="0" w:color="auto"/>
          </w:divBdr>
          <w:divsChild>
            <w:div w:id="924455490">
              <w:marLeft w:val="0"/>
              <w:marRight w:val="0"/>
              <w:marTop w:val="0"/>
              <w:marBottom w:val="0"/>
              <w:divBdr>
                <w:top w:val="none" w:sz="0" w:space="0" w:color="auto"/>
                <w:left w:val="none" w:sz="0" w:space="0" w:color="auto"/>
                <w:bottom w:val="none" w:sz="0" w:space="0" w:color="auto"/>
                <w:right w:val="none" w:sz="0" w:space="0" w:color="auto"/>
              </w:divBdr>
              <w:divsChild>
                <w:div w:id="14422575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0186313">
      <w:bodyDiv w:val="1"/>
      <w:marLeft w:val="0"/>
      <w:marRight w:val="0"/>
      <w:marTop w:val="0"/>
      <w:marBottom w:val="0"/>
      <w:divBdr>
        <w:top w:val="none" w:sz="0" w:space="0" w:color="auto"/>
        <w:left w:val="none" w:sz="0" w:space="0" w:color="auto"/>
        <w:bottom w:val="none" w:sz="0" w:space="0" w:color="auto"/>
        <w:right w:val="none" w:sz="0" w:space="0" w:color="auto"/>
      </w:divBdr>
    </w:div>
    <w:div w:id="1648313501">
      <w:bodyDiv w:val="1"/>
      <w:marLeft w:val="0"/>
      <w:marRight w:val="0"/>
      <w:marTop w:val="0"/>
      <w:marBottom w:val="0"/>
      <w:divBdr>
        <w:top w:val="none" w:sz="0" w:space="0" w:color="auto"/>
        <w:left w:val="none" w:sz="0" w:space="0" w:color="auto"/>
        <w:bottom w:val="none" w:sz="0" w:space="0" w:color="auto"/>
        <w:right w:val="none" w:sz="0" w:space="0" w:color="auto"/>
      </w:divBdr>
    </w:div>
    <w:div w:id="1818305359">
      <w:bodyDiv w:val="1"/>
      <w:marLeft w:val="0"/>
      <w:marRight w:val="0"/>
      <w:marTop w:val="0"/>
      <w:marBottom w:val="0"/>
      <w:divBdr>
        <w:top w:val="none" w:sz="0" w:space="0" w:color="auto"/>
        <w:left w:val="none" w:sz="0" w:space="0" w:color="auto"/>
        <w:bottom w:val="none" w:sz="0" w:space="0" w:color="auto"/>
        <w:right w:val="none" w:sz="0" w:space="0" w:color="auto"/>
      </w:divBdr>
    </w:div>
    <w:div w:id="1910840445">
      <w:bodyDiv w:val="1"/>
      <w:marLeft w:val="0"/>
      <w:marRight w:val="0"/>
      <w:marTop w:val="0"/>
      <w:marBottom w:val="0"/>
      <w:divBdr>
        <w:top w:val="none" w:sz="0" w:space="0" w:color="auto"/>
        <w:left w:val="none" w:sz="0" w:space="0" w:color="auto"/>
        <w:bottom w:val="none" w:sz="0" w:space="0" w:color="auto"/>
        <w:right w:val="none" w:sz="0" w:space="0" w:color="auto"/>
      </w:divBdr>
    </w:div>
    <w:div w:id="1928928649">
      <w:bodyDiv w:val="1"/>
      <w:marLeft w:val="0"/>
      <w:marRight w:val="0"/>
      <w:marTop w:val="0"/>
      <w:marBottom w:val="0"/>
      <w:divBdr>
        <w:top w:val="none" w:sz="0" w:space="0" w:color="auto"/>
        <w:left w:val="none" w:sz="0" w:space="0" w:color="auto"/>
        <w:bottom w:val="none" w:sz="0" w:space="0" w:color="auto"/>
        <w:right w:val="none" w:sz="0" w:space="0" w:color="auto"/>
      </w:divBdr>
    </w:div>
    <w:div w:id="2000384831">
      <w:bodyDiv w:val="1"/>
      <w:marLeft w:val="0"/>
      <w:marRight w:val="0"/>
      <w:marTop w:val="0"/>
      <w:marBottom w:val="0"/>
      <w:divBdr>
        <w:top w:val="none" w:sz="0" w:space="0" w:color="auto"/>
        <w:left w:val="none" w:sz="0" w:space="0" w:color="auto"/>
        <w:bottom w:val="none" w:sz="0" w:space="0" w:color="auto"/>
        <w:right w:val="none" w:sz="0" w:space="0" w:color="auto"/>
      </w:divBdr>
    </w:div>
    <w:div w:id="2010210156">
      <w:bodyDiv w:val="1"/>
      <w:marLeft w:val="0"/>
      <w:marRight w:val="0"/>
      <w:marTop w:val="0"/>
      <w:marBottom w:val="0"/>
      <w:divBdr>
        <w:top w:val="none" w:sz="0" w:space="0" w:color="auto"/>
        <w:left w:val="none" w:sz="0" w:space="0" w:color="auto"/>
        <w:bottom w:val="none" w:sz="0" w:space="0" w:color="auto"/>
        <w:right w:val="none" w:sz="0" w:space="0" w:color="auto"/>
      </w:divBdr>
    </w:div>
    <w:div w:id="2049067897">
      <w:bodyDiv w:val="1"/>
      <w:marLeft w:val="0"/>
      <w:marRight w:val="0"/>
      <w:marTop w:val="0"/>
      <w:marBottom w:val="0"/>
      <w:divBdr>
        <w:top w:val="none" w:sz="0" w:space="0" w:color="auto"/>
        <w:left w:val="none" w:sz="0" w:space="0" w:color="auto"/>
        <w:bottom w:val="none" w:sz="0" w:space="0" w:color="auto"/>
        <w:right w:val="none" w:sz="0" w:space="0" w:color="auto"/>
      </w:divBdr>
    </w:div>
    <w:div w:id="2071608436">
      <w:bodyDiv w:val="1"/>
      <w:marLeft w:val="0"/>
      <w:marRight w:val="0"/>
      <w:marTop w:val="0"/>
      <w:marBottom w:val="0"/>
      <w:divBdr>
        <w:top w:val="none" w:sz="0" w:space="0" w:color="auto"/>
        <w:left w:val="none" w:sz="0" w:space="0" w:color="auto"/>
        <w:bottom w:val="none" w:sz="0" w:space="0" w:color="auto"/>
        <w:right w:val="none" w:sz="0" w:space="0" w:color="auto"/>
      </w:divBdr>
    </w:div>
    <w:div w:id="2143957403">
      <w:bodyDiv w:val="1"/>
      <w:marLeft w:val="0"/>
      <w:marRight w:val="0"/>
      <w:marTop w:val="0"/>
      <w:marBottom w:val="0"/>
      <w:divBdr>
        <w:top w:val="none" w:sz="0" w:space="0" w:color="auto"/>
        <w:left w:val="none" w:sz="0" w:space="0" w:color="auto"/>
        <w:bottom w:val="none" w:sz="0" w:space="0" w:color="auto"/>
        <w:right w:val="none" w:sz="0" w:space="0" w:color="auto"/>
      </w:divBdr>
      <w:divsChild>
        <w:div w:id="1019893759">
          <w:marLeft w:val="0"/>
          <w:marRight w:val="0"/>
          <w:marTop w:val="0"/>
          <w:marBottom w:val="0"/>
          <w:divBdr>
            <w:top w:val="none" w:sz="0" w:space="0" w:color="auto"/>
            <w:left w:val="none" w:sz="0" w:space="0" w:color="auto"/>
            <w:bottom w:val="none" w:sz="0" w:space="0" w:color="auto"/>
            <w:right w:val="none" w:sz="0" w:space="0" w:color="auto"/>
          </w:divBdr>
          <w:divsChild>
            <w:div w:id="1601571839">
              <w:marLeft w:val="0"/>
              <w:marRight w:val="0"/>
              <w:marTop w:val="0"/>
              <w:marBottom w:val="0"/>
              <w:divBdr>
                <w:top w:val="none" w:sz="0" w:space="0" w:color="auto"/>
                <w:left w:val="none" w:sz="0" w:space="0" w:color="auto"/>
                <w:bottom w:val="none" w:sz="0" w:space="0" w:color="auto"/>
                <w:right w:val="none" w:sz="0" w:space="0" w:color="auto"/>
              </w:divBdr>
              <w:divsChild>
                <w:div w:id="13568044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450776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vejaverianaedu.sharepoint.com/sites/Ingesoft878/Shared%20Documents/General/Anexos/Actas" TargetMode="External"/><Relationship Id="rId18" Type="http://schemas.openxmlformats.org/officeDocument/2006/relationships/hyperlink" Target="https://www.planningpoker.com/" TargetMode="External"/><Relationship Id="rId26" Type="http://schemas.openxmlformats.org/officeDocument/2006/relationships/hyperlink" Target="http://www.indeed.com" TargetMode="External"/><Relationship Id="rId39" Type="http://schemas.openxmlformats.org/officeDocument/2006/relationships/hyperlink" Target="https://livejaverianaedu.sharepoint.com/sites/Ingesoft878/Shared%20Documents/General/Anexos/Actas" TargetMode="External"/><Relationship Id="rId21" Type="http://schemas.openxmlformats.org/officeDocument/2006/relationships/image" Target="media/image6.png"/><Relationship Id="rId34" Type="http://schemas.openxmlformats.org/officeDocument/2006/relationships/hyperlink" Target="https://livejaverianaedu.sharepoint.com/sites/Ingesoft878/Shared%20Documents/General/Anexos/Matriz%20de%20riesgos.xlsx" TargetMode="External"/><Relationship Id="rId42" Type="http://schemas.openxmlformats.org/officeDocument/2006/relationships/hyperlink" Target="https://livejaverianaedu.sharepoint.com/sites/Ingesoft878/Shared%20Documents/General/Anexos/Actas/Acta3.docx" TargetMode="External"/><Relationship Id="rId47" Type="http://schemas.openxmlformats.org/officeDocument/2006/relationships/hyperlink" Target="https://livejaverianaedu.sharepoint.com/sites/Ingesoft878/Shared%20Documents/General/Anexos/Matriz%20de%20riesgos.xlsx" TargetMode="External"/><Relationship Id="rId50" Type="http://schemas.openxmlformats.org/officeDocument/2006/relationships/hyperlink" Target="https://livejaverianaedu.sharepoint.com/sites/Ingesoft878/Shared%20Documents/General/Anexos/Hojas%20de%20Verificaci&#243;n/Hoja%20de%20verificaci&#243;n%202.docx"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livejaverianaedu.sharepoint.com/sites/Ingesoft878/Shared%20Documents/General/Anexos/Test%20Herrmann" TargetMode="External"/><Relationship Id="rId29" Type="http://schemas.openxmlformats.org/officeDocument/2006/relationships/hyperlink" Target="https://livejaverianaedu.sharepoint.com/sites/Ingesoft878/Shared%20Documents/General/Anexos/Presupuestos.xlsx" TargetMode="External"/><Relationship Id="rId11" Type="http://schemas.openxmlformats.org/officeDocument/2006/relationships/image" Target="media/image1.jpg"/><Relationship Id="rId24" Type="http://schemas.openxmlformats.org/officeDocument/2006/relationships/image" Target="media/image9.png"/><Relationship Id="rId32" Type="http://schemas.openxmlformats.org/officeDocument/2006/relationships/hyperlink" Target="https://livejaverianaedu.sharepoint.com/sites/Ingesoft878/Shared%20Documents/General/Anexos/Matriz%20de%20riesgos.xlsx" TargetMode="External"/><Relationship Id="rId37" Type="http://schemas.openxmlformats.org/officeDocument/2006/relationships/image" Target="media/image14.png"/><Relationship Id="rId40" Type="http://schemas.openxmlformats.org/officeDocument/2006/relationships/hyperlink" Target="https://livejaverianaedu.sharepoint.com/sites/Ingesoft878/Shared%20Documents/General/Anexos/Actas/Acta1.docx" TargetMode="External"/><Relationship Id="rId45" Type="http://schemas.openxmlformats.org/officeDocument/2006/relationships/hyperlink" Target="https://livejaverianaedu.sharepoint.com/sites/Ingesoft878/Shared%20Documents/General/Anexos/Test%20Herrmann" TargetMode="External"/><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livejaverianaedu.sharepoint.com/sites/Ingesoft878/Shared%20Documents/General/Anexos/Actas" TargetMode="External"/><Relationship Id="rId44" Type="http://schemas.openxmlformats.org/officeDocument/2006/relationships/hyperlink" Target="https://miro.com/app/board/o9J_kncNyAM=/" TargetMode="External"/><Relationship Id="rId52" Type="http://schemas.openxmlformats.org/officeDocument/2006/relationships/hyperlink" Target="https://livejaverianaedu.sharepoint.com/sites/Ingesoft878/Shared%20Documents/General/Anexos/Reporte%20Gerencial.doc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7.jpg"/><Relationship Id="rId27" Type="http://schemas.openxmlformats.org/officeDocument/2006/relationships/hyperlink" Target="http://www.elempleo.com" TargetMode="External"/><Relationship Id="rId30" Type="http://schemas.openxmlformats.org/officeDocument/2006/relationships/image" Target="media/image11.png"/><Relationship Id="rId35" Type="http://schemas.openxmlformats.org/officeDocument/2006/relationships/hyperlink" Target="https://livejaverianaedu.sharepoint.com/sites/Ingesoft878/Shared%20Documents/General/Anexos/Matriz%20de%20riesgos.xlsx" TargetMode="External"/><Relationship Id="rId43" Type="http://schemas.openxmlformats.org/officeDocument/2006/relationships/hyperlink" Target="https://livejaverianaedu.sharepoint.com/sites/Ingesoft878/Shared%20Documents/General/Anexos/Actas/Acta4.docx" TargetMode="External"/><Relationship Id="rId48" Type="http://schemas.openxmlformats.org/officeDocument/2006/relationships/hyperlink" Target="https://livejaverianaedu.sharepoint.com/sites/Ingesoft878/Shared%20Documents/General/Anexos/Hojas%20de%20Verificaci&#243;n" TargetMode="External"/><Relationship Id="rId8" Type="http://schemas.openxmlformats.org/officeDocument/2006/relationships/webSettings" Target="webSettings.xml"/><Relationship Id="rId51" Type="http://schemas.openxmlformats.org/officeDocument/2006/relationships/hyperlink" Target="https://livejaverianaedu.sharepoint.com/sites/Ingesoft878/Shared%20Documents/General/Anexos/Hojas%20de%20Verificaci&#243;n/Hoja%20de%20verificaci&#243;n%203.docx"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0.emf"/><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hyperlink" Target="https://livejaverianaedu-my.sharepoint.com/:x:/g/personal/j_afanador_javeriana_edu_co/EdA3lufOtGdFinls_7qsApEBYJBixP_h-VRL4uKD0SAxAg?e=Z7XaCa" TargetMode="External"/><Relationship Id="rId20" Type="http://schemas.openxmlformats.org/officeDocument/2006/relationships/hyperlink" Target="https://livejaverianaedu.sharepoint.com/sites/Ingesoft878/Shared%20Documents/General/Anexos/Test%20Herrmann" TargetMode="External"/><Relationship Id="rId41" Type="http://schemas.openxmlformats.org/officeDocument/2006/relationships/hyperlink" Target="https://livejaverianaedu.sharepoint.com/sites/Ingesoft878/Shared%20Documents/General/Anexos/Actas/Acta2.docx"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firebase.google.com/?hl=es-419" TargetMode="External"/><Relationship Id="rId23" Type="http://schemas.openxmlformats.org/officeDocument/2006/relationships/image" Target="media/image8.png"/><Relationship Id="rId28" Type="http://schemas.openxmlformats.org/officeDocument/2006/relationships/hyperlink" Target="https://livejaverianaedu.sharepoint.com/sites/Ingesoft878/Shared%20Documents/General/Anexos/Presupuestos.xlsx" TargetMode="External"/><Relationship Id="rId36" Type="http://schemas.openxmlformats.org/officeDocument/2006/relationships/image" Target="media/image13.png"/><Relationship Id="rId49" Type="http://schemas.openxmlformats.org/officeDocument/2006/relationships/hyperlink" Target="https://livejaverianaedu.sharepoint.com/sites/Ingesoft878/Shared%20Documents/General/Anexos/Hojas%20de%20Verificaci&#243;n/Hoja%20de%20verificaci&#243;n%201.doc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2B5003D1DF48049AD4FB02D5A53E3CF" ma:contentTypeVersion="6" ma:contentTypeDescription="Create a new document." ma:contentTypeScope="" ma:versionID="0f326ec6906871dee933451f2594d472">
  <xsd:schema xmlns:xsd="http://www.w3.org/2001/XMLSchema" xmlns:xs="http://www.w3.org/2001/XMLSchema" xmlns:p="http://schemas.microsoft.com/office/2006/metadata/properties" xmlns:ns2="5c5038dd-41ca-4b6e-9553-d0ebf1362860" targetNamespace="http://schemas.microsoft.com/office/2006/metadata/properties" ma:root="true" ma:fieldsID="ce969a3a38f658f47a6697f37cce2e88" ns2:_="">
    <xsd:import namespace="5c5038dd-41ca-4b6e-9553-d0ebf136286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5038dd-41ca-4b6e-9553-d0ebf13628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6839F5-F035-4F8B-973A-7D316188F24C}">
  <ds:schemaRefs>
    <ds:schemaRef ds:uri="http://schemas.openxmlformats.org/officeDocument/2006/bibliography"/>
  </ds:schemaRefs>
</ds:datastoreItem>
</file>

<file path=customXml/itemProps2.xml><?xml version="1.0" encoding="utf-8"?>
<ds:datastoreItem xmlns:ds="http://schemas.openxmlformats.org/officeDocument/2006/customXml" ds:itemID="{3778AD08-2319-4C03-8D66-3945D5ECF5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889FDB-FF20-46C7-AEB6-31F5A68F7EC6}">
  <ds:schemaRefs>
    <ds:schemaRef ds:uri="http://schemas.microsoft.com/sharepoint/v3/contenttype/forms"/>
  </ds:schemaRefs>
</ds:datastoreItem>
</file>

<file path=customXml/itemProps4.xml><?xml version="1.0" encoding="utf-8"?>
<ds:datastoreItem xmlns:ds="http://schemas.openxmlformats.org/officeDocument/2006/customXml" ds:itemID="{1C0022CF-DC25-4050-B934-87264F12E8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5038dd-41ca-4b6e-9553-d0ebf13628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2</Pages>
  <Words>22747</Words>
  <Characters>125112</Characters>
  <Application>Microsoft Office Word</Application>
  <DocSecurity>0</DocSecurity>
  <Lines>1042</Lines>
  <Paragraphs>295</Paragraphs>
  <ScaleCrop>false</ScaleCrop>
  <Company/>
  <LinksUpToDate>false</LinksUpToDate>
  <CharactersWithSpaces>147564</CharactersWithSpaces>
  <SharedDoc>false</SharedDoc>
  <HLinks>
    <vt:vector size="684" baseType="variant">
      <vt:variant>
        <vt:i4>589913</vt:i4>
      </vt:variant>
      <vt:variant>
        <vt:i4>885</vt:i4>
      </vt:variant>
      <vt:variant>
        <vt:i4>0</vt:i4>
      </vt:variant>
      <vt:variant>
        <vt:i4>5</vt:i4>
      </vt:variant>
      <vt:variant>
        <vt:lpwstr>Anexos/Reporte Gerencial.docx</vt:lpwstr>
      </vt:variant>
      <vt:variant>
        <vt:lpwstr/>
      </vt:variant>
      <vt:variant>
        <vt:i4>10223820</vt:i4>
      </vt:variant>
      <vt:variant>
        <vt:i4>882</vt:i4>
      </vt:variant>
      <vt:variant>
        <vt:i4>0</vt:i4>
      </vt:variant>
      <vt:variant>
        <vt:i4>5</vt:i4>
      </vt:variant>
      <vt:variant>
        <vt:lpwstr>Anexos/Hojas de Verificación/Hoja de verificación 3.docx</vt:lpwstr>
      </vt:variant>
      <vt:variant>
        <vt:lpwstr/>
      </vt:variant>
      <vt:variant>
        <vt:i4>10223821</vt:i4>
      </vt:variant>
      <vt:variant>
        <vt:i4>879</vt:i4>
      </vt:variant>
      <vt:variant>
        <vt:i4>0</vt:i4>
      </vt:variant>
      <vt:variant>
        <vt:i4>5</vt:i4>
      </vt:variant>
      <vt:variant>
        <vt:lpwstr>Anexos/Hojas de Verificación/Hoja de verificación 2.docx</vt:lpwstr>
      </vt:variant>
      <vt:variant>
        <vt:lpwstr/>
      </vt:variant>
      <vt:variant>
        <vt:i4>10223822</vt:i4>
      </vt:variant>
      <vt:variant>
        <vt:i4>876</vt:i4>
      </vt:variant>
      <vt:variant>
        <vt:i4>0</vt:i4>
      </vt:variant>
      <vt:variant>
        <vt:i4>5</vt:i4>
      </vt:variant>
      <vt:variant>
        <vt:lpwstr>Anexos/Hojas de Verificación/Hoja de verificación 1.docx</vt:lpwstr>
      </vt:variant>
      <vt:variant>
        <vt:lpwstr/>
      </vt:variant>
      <vt:variant>
        <vt:i4>5439646</vt:i4>
      </vt:variant>
      <vt:variant>
        <vt:i4>873</vt:i4>
      </vt:variant>
      <vt:variant>
        <vt:i4>0</vt:i4>
      </vt:variant>
      <vt:variant>
        <vt:i4>5</vt:i4>
      </vt:variant>
      <vt:variant>
        <vt:lpwstr>Anexos/Hojas de Verificación</vt:lpwstr>
      </vt:variant>
      <vt:variant>
        <vt:lpwstr/>
      </vt:variant>
      <vt:variant>
        <vt:i4>5767262</vt:i4>
      </vt:variant>
      <vt:variant>
        <vt:i4>870</vt:i4>
      </vt:variant>
      <vt:variant>
        <vt:i4>0</vt:i4>
      </vt:variant>
      <vt:variant>
        <vt:i4>5</vt:i4>
      </vt:variant>
      <vt:variant>
        <vt:lpwstr>Anexos/Matriz de riesgos.xlsx</vt:lpwstr>
      </vt:variant>
      <vt:variant>
        <vt:lpwstr/>
      </vt:variant>
      <vt:variant>
        <vt:i4>5636188</vt:i4>
      </vt:variant>
      <vt:variant>
        <vt:i4>867</vt:i4>
      </vt:variant>
      <vt:variant>
        <vt:i4>0</vt:i4>
      </vt:variant>
      <vt:variant>
        <vt:i4>5</vt:i4>
      </vt:variant>
      <vt:variant>
        <vt:lpwstr>Anexos/Presupuestos.xlsx</vt:lpwstr>
      </vt:variant>
      <vt:variant>
        <vt:lpwstr/>
      </vt:variant>
      <vt:variant>
        <vt:i4>5898316</vt:i4>
      </vt:variant>
      <vt:variant>
        <vt:i4>864</vt:i4>
      </vt:variant>
      <vt:variant>
        <vt:i4>0</vt:i4>
      </vt:variant>
      <vt:variant>
        <vt:i4>5</vt:i4>
      </vt:variant>
      <vt:variant>
        <vt:lpwstr>Anexos/Test Herrmann</vt:lpwstr>
      </vt:variant>
      <vt:variant>
        <vt:lpwstr/>
      </vt:variant>
      <vt:variant>
        <vt:i4>5832806</vt:i4>
      </vt:variant>
      <vt:variant>
        <vt:i4>861</vt:i4>
      </vt:variant>
      <vt:variant>
        <vt:i4>0</vt:i4>
      </vt:variant>
      <vt:variant>
        <vt:i4>5</vt:i4>
      </vt:variant>
      <vt:variant>
        <vt:lpwstr>https://miro.com/app/board/o9J_kncNyAM=/</vt:lpwstr>
      </vt:variant>
      <vt:variant>
        <vt:lpwstr/>
      </vt:variant>
      <vt:variant>
        <vt:i4>2424874</vt:i4>
      </vt:variant>
      <vt:variant>
        <vt:i4>858</vt:i4>
      </vt:variant>
      <vt:variant>
        <vt:i4>0</vt:i4>
      </vt:variant>
      <vt:variant>
        <vt:i4>5</vt:i4>
      </vt:variant>
      <vt:variant>
        <vt:lpwstr>Anexos/Actas/Acta4.docx</vt:lpwstr>
      </vt:variant>
      <vt:variant>
        <vt:lpwstr/>
      </vt:variant>
      <vt:variant>
        <vt:i4>2228266</vt:i4>
      </vt:variant>
      <vt:variant>
        <vt:i4>855</vt:i4>
      </vt:variant>
      <vt:variant>
        <vt:i4>0</vt:i4>
      </vt:variant>
      <vt:variant>
        <vt:i4>5</vt:i4>
      </vt:variant>
      <vt:variant>
        <vt:lpwstr>Anexos/Actas/Acta3.docx</vt:lpwstr>
      </vt:variant>
      <vt:variant>
        <vt:lpwstr/>
      </vt:variant>
      <vt:variant>
        <vt:i4>2293802</vt:i4>
      </vt:variant>
      <vt:variant>
        <vt:i4>852</vt:i4>
      </vt:variant>
      <vt:variant>
        <vt:i4>0</vt:i4>
      </vt:variant>
      <vt:variant>
        <vt:i4>5</vt:i4>
      </vt:variant>
      <vt:variant>
        <vt:lpwstr>Anexos/Actas/Acta2.docx</vt:lpwstr>
      </vt:variant>
      <vt:variant>
        <vt:lpwstr/>
      </vt:variant>
      <vt:variant>
        <vt:i4>2097194</vt:i4>
      </vt:variant>
      <vt:variant>
        <vt:i4>849</vt:i4>
      </vt:variant>
      <vt:variant>
        <vt:i4>0</vt:i4>
      </vt:variant>
      <vt:variant>
        <vt:i4>5</vt:i4>
      </vt:variant>
      <vt:variant>
        <vt:lpwstr>Anexos/Actas/Acta1.docx</vt:lpwstr>
      </vt:variant>
      <vt:variant>
        <vt:lpwstr/>
      </vt:variant>
      <vt:variant>
        <vt:i4>196678</vt:i4>
      </vt:variant>
      <vt:variant>
        <vt:i4>846</vt:i4>
      </vt:variant>
      <vt:variant>
        <vt:i4>0</vt:i4>
      </vt:variant>
      <vt:variant>
        <vt:i4>5</vt:i4>
      </vt:variant>
      <vt:variant>
        <vt:lpwstr>Anexos/Actas</vt:lpwstr>
      </vt:variant>
      <vt:variant>
        <vt:lpwstr/>
      </vt:variant>
      <vt:variant>
        <vt:i4>5767262</vt:i4>
      </vt:variant>
      <vt:variant>
        <vt:i4>819</vt:i4>
      </vt:variant>
      <vt:variant>
        <vt:i4>0</vt:i4>
      </vt:variant>
      <vt:variant>
        <vt:i4>5</vt:i4>
      </vt:variant>
      <vt:variant>
        <vt:lpwstr>Anexos/Matriz de riesgos.xlsx</vt:lpwstr>
      </vt:variant>
      <vt:variant>
        <vt:lpwstr/>
      </vt:variant>
      <vt:variant>
        <vt:i4>5767262</vt:i4>
      </vt:variant>
      <vt:variant>
        <vt:i4>816</vt:i4>
      </vt:variant>
      <vt:variant>
        <vt:i4>0</vt:i4>
      </vt:variant>
      <vt:variant>
        <vt:i4>5</vt:i4>
      </vt:variant>
      <vt:variant>
        <vt:lpwstr>Anexos/Matriz de riesgos.xlsx</vt:lpwstr>
      </vt:variant>
      <vt:variant>
        <vt:lpwstr/>
      </vt:variant>
      <vt:variant>
        <vt:i4>5767262</vt:i4>
      </vt:variant>
      <vt:variant>
        <vt:i4>810</vt:i4>
      </vt:variant>
      <vt:variant>
        <vt:i4>0</vt:i4>
      </vt:variant>
      <vt:variant>
        <vt:i4>5</vt:i4>
      </vt:variant>
      <vt:variant>
        <vt:lpwstr>Anexos/Matriz de riesgos.xlsx</vt:lpwstr>
      </vt:variant>
      <vt:variant>
        <vt:lpwstr/>
      </vt:variant>
      <vt:variant>
        <vt:i4>196678</vt:i4>
      </vt:variant>
      <vt:variant>
        <vt:i4>807</vt:i4>
      </vt:variant>
      <vt:variant>
        <vt:i4>0</vt:i4>
      </vt:variant>
      <vt:variant>
        <vt:i4>5</vt:i4>
      </vt:variant>
      <vt:variant>
        <vt:lpwstr>Anexos/Actas</vt:lpwstr>
      </vt:variant>
      <vt:variant>
        <vt:lpwstr/>
      </vt:variant>
      <vt:variant>
        <vt:i4>5636188</vt:i4>
      </vt:variant>
      <vt:variant>
        <vt:i4>786</vt:i4>
      </vt:variant>
      <vt:variant>
        <vt:i4>0</vt:i4>
      </vt:variant>
      <vt:variant>
        <vt:i4>5</vt:i4>
      </vt:variant>
      <vt:variant>
        <vt:lpwstr>Anexos/Presupuestos.xlsx</vt:lpwstr>
      </vt:variant>
      <vt:variant>
        <vt:lpwstr/>
      </vt:variant>
      <vt:variant>
        <vt:i4>5636188</vt:i4>
      </vt:variant>
      <vt:variant>
        <vt:i4>783</vt:i4>
      </vt:variant>
      <vt:variant>
        <vt:i4>0</vt:i4>
      </vt:variant>
      <vt:variant>
        <vt:i4>5</vt:i4>
      </vt:variant>
      <vt:variant>
        <vt:lpwstr>Anexos/Presupuestos.xlsx</vt:lpwstr>
      </vt:variant>
      <vt:variant>
        <vt:lpwstr/>
      </vt:variant>
      <vt:variant>
        <vt:i4>5242972</vt:i4>
      </vt:variant>
      <vt:variant>
        <vt:i4>777</vt:i4>
      </vt:variant>
      <vt:variant>
        <vt:i4>0</vt:i4>
      </vt:variant>
      <vt:variant>
        <vt:i4>5</vt:i4>
      </vt:variant>
      <vt:variant>
        <vt:lpwstr>http://www.elempleo.com/</vt:lpwstr>
      </vt:variant>
      <vt:variant>
        <vt:lpwstr/>
      </vt:variant>
      <vt:variant>
        <vt:i4>2949169</vt:i4>
      </vt:variant>
      <vt:variant>
        <vt:i4>774</vt:i4>
      </vt:variant>
      <vt:variant>
        <vt:i4>0</vt:i4>
      </vt:variant>
      <vt:variant>
        <vt:i4>5</vt:i4>
      </vt:variant>
      <vt:variant>
        <vt:lpwstr>http://www.indeed.com/</vt:lpwstr>
      </vt:variant>
      <vt:variant>
        <vt:lpwstr/>
      </vt:variant>
      <vt:variant>
        <vt:i4>524426</vt:i4>
      </vt:variant>
      <vt:variant>
        <vt:i4>771</vt:i4>
      </vt:variant>
      <vt:variant>
        <vt:i4>0</vt:i4>
      </vt:variant>
      <vt:variant>
        <vt:i4>5</vt:i4>
      </vt:variant>
      <vt:variant>
        <vt:lpwstr/>
      </vt:variant>
      <vt:variant>
        <vt:lpwstr>_Metodología_seleccionada</vt:lpwstr>
      </vt:variant>
      <vt:variant>
        <vt:i4>5898316</vt:i4>
      </vt:variant>
      <vt:variant>
        <vt:i4>702</vt:i4>
      </vt:variant>
      <vt:variant>
        <vt:i4>0</vt:i4>
      </vt:variant>
      <vt:variant>
        <vt:i4>5</vt:i4>
      </vt:variant>
      <vt:variant>
        <vt:lpwstr>Anexos/Test Herrmann</vt:lpwstr>
      </vt:variant>
      <vt:variant>
        <vt:lpwstr/>
      </vt:variant>
      <vt:variant>
        <vt:i4>2097206</vt:i4>
      </vt:variant>
      <vt:variant>
        <vt:i4>696</vt:i4>
      </vt:variant>
      <vt:variant>
        <vt:i4>0</vt:i4>
      </vt:variant>
      <vt:variant>
        <vt:i4>5</vt:i4>
      </vt:variant>
      <vt:variant>
        <vt:lpwstr>https://www.planningpoker.com/</vt:lpwstr>
      </vt:variant>
      <vt:variant>
        <vt:lpwstr/>
      </vt:variant>
      <vt:variant>
        <vt:i4>5832806</vt:i4>
      </vt:variant>
      <vt:variant>
        <vt:i4>693</vt:i4>
      </vt:variant>
      <vt:variant>
        <vt:i4>0</vt:i4>
      </vt:variant>
      <vt:variant>
        <vt:i4>5</vt:i4>
      </vt:variant>
      <vt:variant>
        <vt:lpwstr>https://miro.com/app/board/o9J_kncNyAM=/</vt:lpwstr>
      </vt:variant>
      <vt:variant>
        <vt:lpwstr/>
      </vt:variant>
      <vt:variant>
        <vt:i4>5898316</vt:i4>
      </vt:variant>
      <vt:variant>
        <vt:i4>675</vt:i4>
      </vt:variant>
      <vt:variant>
        <vt:i4>0</vt:i4>
      </vt:variant>
      <vt:variant>
        <vt:i4>5</vt:i4>
      </vt:variant>
      <vt:variant>
        <vt:lpwstr>Anexos/Test Herrmann</vt:lpwstr>
      </vt:variant>
      <vt:variant>
        <vt:lpwstr/>
      </vt:variant>
      <vt:variant>
        <vt:i4>3670050</vt:i4>
      </vt:variant>
      <vt:variant>
        <vt:i4>669</vt:i4>
      </vt:variant>
      <vt:variant>
        <vt:i4>0</vt:i4>
      </vt:variant>
      <vt:variant>
        <vt:i4>5</vt:i4>
      </vt:variant>
      <vt:variant>
        <vt:lpwstr>https://firebase.google.com/?hl=es-419</vt:lpwstr>
      </vt:variant>
      <vt:variant>
        <vt:lpwstr/>
      </vt:variant>
      <vt:variant>
        <vt:i4>196678</vt:i4>
      </vt:variant>
      <vt:variant>
        <vt:i4>597</vt:i4>
      </vt:variant>
      <vt:variant>
        <vt:i4>0</vt:i4>
      </vt:variant>
      <vt:variant>
        <vt:i4>5</vt:i4>
      </vt:variant>
      <vt:variant>
        <vt:lpwstr>Anexos/Actas</vt:lpwstr>
      </vt:variant>
      <vt:variant>
        <vt:lpwstr/>
      </vt:variant>
      <vt:variant>
        <vt:i4>2031667</vt:i4>
      </vt:variant>
      <vt:variant>
        <vt:i4>515</vt:i4>
      </vt:variant>
      <vt:variant>
        <vt:i4>0</vt:i4>
      </vt:variant>
      <vt:variant>
        <vt:i4>5</vt:i4>
      </vt:variant>
      <vt:variant>
        <vt:lpwstr/>
      </vt:variant>
      <vt:variant>
        <vt:lpwstr>_Toc50542915</vt:lpwstr>
      </vt:variant>
      <vt:variant>
        <vt:i4>1966131</vt:i4>
      </vt:variant>
      <vt:variant>
        <vt:i4>509</vt:i4>
      </vt:variant>
      <vt:variant>
        <vt:i4>0</vt:i4>
      </vt:variant>
      <vt:variant>
        <vt:i4>5</vt:i4>
      </vt:variant>
      <vt:variant>
        <vt:lpwstr/>
      </vt:variant>
      <vt:variant>
        <vt:lpwstr>_Toc50542914</vt:lpwstr>
      </vt:variant>
      <vt:variant>
        <vt:i4>1638451</vt:i4>
      </vt:variant>
      <vt:variant>
        <vt:i4>503</vt:i4>
      </vt:variant>
      <vt:variant>
        <vt:i4>0</vt:i4>
      </vt:variant>
      <vt:variant>
        <vt:i4>5</vt:i4>
      </vt:variant>
      <vt:variant>
        <vt:lpwstr/>
      </vt:variant>
      <vt:variant>
        <vt:lpwstr>_Toc50542913</vt:lpwstr>
      </vt:variant>
      <vt:variant>
        <vt:i4>1572915</vt:i4>
      </vt:variant>
      <vt:variant>
        <vt:i4>497</vt:i4>
      </vt:variant>
      <vt:variant>
        <vt:i4>0</vt:i4>
      </vt:variant>
      <vt:variant>
        <vt:i4>5</vt:i4>
      </vt:variant>
      <vt:variant>
        <vt:lpwstr/>
      </vt:variant>
      <vt:variant>
        <vt:lpwstr>_Toc50542912</vt:lpwstr>
      </vt:variant>
      <vt:variant>
        <vt:i4>1769523</vt:i4>
      </vt:variant>
      <vt:variant>
        <vt:i4>491</vt:i4>
      </vt:variant>
      <vt:variant>
        <vt:i4>0</vt:i4>
      </vt:variant>
      <vt:variant>
        <vt:i4>5</vt:i4>
      </vt:variant>
      <vt:variant>
        <vt:lpwstr/>
      </vt:variant>
      <vt:variant>
        <vt:lpwstr>_Toc50542911</vt:lpwstr>
      </vt:variant>
      <vt:variant>
        <vt:i4>1703987</vt:i4>
      </vt:variant>
      <vt:variant>
        <vt:i4>485</vt:i4>
      </vt:variant>
      <vt:variant>
        <vt:i4>0</vt:i4>
      </vt:variant>
      <vt:variant>
        <vt:i4>5</vt:i4>
      </vt:variant>
      <vt:variant>
        <vt:lpwstr/>
      </vt:variant>
      <vt:variant>
        <vt:lpwstr>_Toc50542910</vt:lpwstr>
      </vt:variant>
      <vt:variant>
        <vt:i4>1245234</vt:i4>
      </vt:variant>
      <vt:variant>
        <vt:i4>479</vt:i4>
      </vt:variant>
      <vt:variant>
        <vt:i4>0</vt:i4>
      </vt:variant>
      <vt:variant>
        <vt:i4>5</vt:i4>
      </vt:variant>
      <vt:variant>
        <vt:lpwstr/>
      </vt:variant>
      <vt:variant>
        <vt:lpwstr>_Toc50542909</vt:lpwstr>
      </vt:variant>
      <vt:variant>
        <vt:i4>1179698</vt:i4>
      </vt:variant>
      <vt:variant>
        <vt:i4>473</vt:i4>
      </vt:variant>
      <vt:variant>
        <vt:i4>0</vt:i4>
      </vt:variant>
      <vt:variant>
        <vt:i4>5</vt:i4>
      </vt:variant>
      <vt:variant>
        <vt:lpwstr/>
      </vt:variant>
      <vt:variant>
        <vt:lpwstr>_Toc50542908</vt:lpwstr>
      </vt:variant>
      <vt:variant>
        <vt:i4>1900594</vt:i4>
      </vt:variant>
      <vt:variant>
        <vt:i4>467</vt:i4>
      </vt:variant>
      <vt:variant>
        <vt:i4>0</vt:i4>
      </vt:variant>
      <vt:variant>
        <vt:i4>5</vt:i4>
      </vt:variant>
      <vt:variant>
        <vt:lpwstr/>
      </vt:variant>
      <vt:variant>
        <vt:lpwstr>_Toc50542907</vt:lpwstr>
      </vt:variant>
      <vt:variant>
        <vt:i4>1835058</vt:i4>
      </vt:variant>
      <vt:variant>
        <vt:i4>461</vt:i4>
      </vt:variant>
      <vt:variant>
        <vt:i4>0</vt:i4>
      </vt:variant>
      <vt:variant>
        <vt:i4>5</vt:i4>
      </vt:variant>
      <vt:variant>
        <vt:lpwstr/>
      </vt:variant>
      <vt:variant>
        <vt:lpwstr>_Toc50542906</vt:lpwstr>
      </vt:variant>
      <vt:variant>
        <vt:i4>1769526</vt:i4>
      </vt:variant>
      <vt:variant>
        <vt:i4>452</vt:i4>
      </vt:variant>
      <vt:variant>
        <vt:i4>0</vt:i4>
      </vt:variant>
      <vt:variant>
        <vt:i4>5</vt:i4>
      </vt:variant>
      <vt:variant>
        <vt:lpwstr/>
      </vt:variant>
      <vt:variant>
        <vt:lpwstr>_Toc50574229</vt:lpwstr>
      </vt:variant>
      <vt:variant>
        <vt:i4>1703990</vt:i4>
      </vt:variant>
      <vt:variant>
        <vt:i4>446</vt:i4>
      </vt:variant>
      <vt:variant>
        <vt:i4>0</vt:i4>
      </vt:variant>
      <vt:variant>
        <vt:i4>5</vt:i4>
      </vt:variant>
      <vt:variant>
        <vt:lpwstr/>
      </vt:variant>
      <vt:variant>
        <vt:lpwstr>_Toc50574228</vt:lpwstr>
      </vt:variant>
      <vt:variant>
        <vt:i4>1376310</vt:i4>
      </vt:variant>
      <vt:variant>
        <vt:i4>440</vt:i4>
      </vt:variant>
      <vt:variant>
        <vt:i4>0</vt:i4>
      </vt:variant>
      <vt:variant>
        <vt:i4>5</vt:i4>
      </vt:variant>
      <vt:variant>
        <vt:lpwstr/>
      </vt:variant>
      <vt:variant>
        <vt:lpwstr>_Toc50574227</vt:lpwstr>
      </vt:variant>
      <vt:variant>
        <vt:i4>1310774</vt:i4>
      </vt:variant>
      <vt:variant>
        <vt:i4>434</vt:i4>
      </vt:variant>
      <vt:variant>
        <vt:i4>0</vt:i4>
      </vt:variant>
      <vt:variant>
        <vt:i4>5</vt:i4>
      </vt:variant>
      <vt:variant>
        <vt:lpwstr/>
      </vt:variant>
      <vt:variant>
        <vt:lpwstr>_Toc50574226</vt:lpwstr>
      </vt:variant>
      <vt:variant>
        <vt:i4>1507382</vt:i4>
      </vt:variant>
      <vt:variant>
        <vt:i4>428</vt:i4>
      </vt:variant>
      <vt:variant>
        <vt:i4>0</vt:i4>
      </vt:variant>
      <vt:variant>
        <vt:i4>5</vt:i4>
      </vt:variant>
      <vt:variant>
        <vt:lpwstr/>
      </vt:variant>
      <vt:variant>
        <vt:lpwstr>_Toc50574225</vt:lpwstr>
      </vt:variant>
      <vt:variant>
        <vt:i4>1441846</vt:i4>
      </vt:variant>
      <vt:variant>
        <vt:i4>422</vt:i4>
      </vt:variant>
      <vt:variant>
        <vt:i4>0</vt:i4>
      </vt:variant>
      <vt:variant>
        <vt:i4>5</vt:i4>
      </vt:variant>
      <vt:variant>
        <vt:lpwstr/>
      </vt:variant>
      <vt:variant>
        <vt:lpwstr>_Toc50574224</vt:lpwstr>
      </vt:variant>
      <vt:variant>
        <vt:i4>1114166</vt:i4>
      </vt:variant>
      <vt:variant>
        <vt:i4>416</vt:i4>
      </vt:variant>
      <vt:variant>
        <vt:i4>0</vt:i4>
      </vt:variant>
      <vt:variant>
        <vt:i4>5</vt:i4>
      </vt:variant>
      <vt:variant>
        <vt:lpwstr/>
      </vt:variant>
      <vt:variant>
        <vt:lpwstr>_Toc50574223</vt:lpwstr>
      </vt:variant>
      <vt:variant>
        <vt:i4>1048630</vt:i4>
      </vt:variant>
      <vt:variant>
        <vt:i4>410</vt:i4>
      </vt:variant>
      <vt:variant>
        <vt:i4>0</vt:i4>
      </vt:variant>
      <vt:variant>
        <vt:i4>5</vt:i4>
      </vt:variant>
      <vt:variant>
        <vt:lpwstr/>
      </vt:variant>
      <vt:variant>
        <vt:lpwstr>_Toc50574222</vt:lpwstr>
      </vt:variant>
      <vt:variant>
        <vt:i4>1245238</vt:i4>
      </vt:variant>
      <vt:variant>
        <vt:i4>404</vt:i4>
      </vt:variant>
      <vt:variant>
        <vt:i4>0</vt:i4>
      </vt:variant>
      <vt:variant>
        <vt:i4>5</vt:i4>
      </vt:variant>
      <vt:variant>
        <vt:lpwstr/>
      </vt:variant>
      <vt:variant>
        <vt:lpwstr>_Toc50574221</vt:lpwstr>
      </vt:variant>
      <vt:variant>
        <vt:i4>1507380</vt:i4>
      </vt:variant>
      <vt:variant>
        <vt:i4>395</vt:i4>
      </vt:variant>
      <vt:variant>
        <vt:i4>0</vt:i4>
      </vt:variant>
      <vt:variant>
        <vt:i4>5</vt:i4>
      </vt:variant>
      <vt:variant>
        <vt:lpwstr/>
      </vt:variant>
      <vt:variant>
        <vt:lpwstr>_Toc50534704</vt:lpwstr>
      </vt:variant>
      <vt:variant>
        <vt:i4>1048628</vt:i4>
      </vt:variant>
      <vt:variant>
        <vt:i4>389</vt:i4>
      </vt:variant>
      <vt:variant>
        <vt:i4>0</vt:i4>
      </vt:variant>
      <vt:variant>
        <vt:i4>5</vt:i4>
      </vt:variant>
      <vt:variant>
        <vt:lpwstr/>
      </vt:variant>
      <vt:variant>
        <vt:lpwstr>_Toc50534703</vt:lpwstr>
      </vt:variant>
      <vt:variant>
        <vt:i4>1114164</vt:i4>
      </vt:variant>
      <vt:variant>
        <vt:i4>383</vt:i4>
      </vt:variant>
      <vt:variant>
        <vt:i4>0</vt:i4>
      </vt:variant>
      <vt:variant>
        <vt:i4>5</vt:i4>
      </vt:variant>
      <vt:variant>
        <vt:lpwstr/>
      </vt:variant>
      <vt:variant>
        <vt:lpwstr>_Toc50534702</vt:lpwstr>
      </vt:variant>
      <vt:variant>
        <vt:i4>1179700</vt:i4>
      </vt:variant>
      <vt:variant>
        <vt:i4>377</vt:i4>
      </vt:variant>
      <vt:variant>
        <vt:i4>0</vt:i4>
      </vt:variant>
      <vt:variant>
        <vt:i4>5</vt:i4>
      </vt:variant>
      <vt:variant>
        <vt:lpwstr/>
      </vt:variant>
      <vt:variant>
        <vt:lpwstr>_Toc50534701</vt:lpwstr>
      </vt:variant>
      <vt:variant>
        <vt:i4>1245236</vt:i4>
      </vt:variant>
      <vt:variant>
        <vt:i4>371</vt:i4>
      </vt:variant>
      <vt:variant>
        <vt:i4>0</vt:i4>
      </vt:variant>
      <vt:variant>
        <vt:i4>5</vt:i4>
      </vt:variant>
      <vt:variant>
        <vt:lpwstr/>
      </vt:variant>
      <vt:variant>
        <vt:lpwstr>_Toc50534700</vt:lpwstr>
      </vt:variant>
      <vt:variant>
        <vt:i4>1769533</vt:i4>
      </vt:variant>
      <vt:variant>
        <vt:i4>365</vt:i4>
      </vt:variant>
      <vt:variant>
        <vt:i4>0</vt:i4>
      </vt:variant>
      <vt:variant>
        <vt:i4>5</vt:i4>
      </vt:variant>
      <vt:variant>
        <vt:lpwstr/>
      </vt:variant>
      <vt:variant>
        <vt:lpwstr>_Toc50534699</vt:lpwstr>
      </vt:variant>
      <vt:variant>
        <vt:i4>1703997</vt:i4>
      </vt:variant>
      <vt:variant>
        <vt:i4>359</vt:i4>
      </vt:variant>
      <vt:variant>
        <vt:i4>0</vt:i4>
      </vt:variant>
      <vt:variant>
        <vt:i4>5</vt:i4>
      </vt:variant>
      <vt:variant>
        <vt:lpwstr/>
      </vt:variant>
      <vt:variant>
        <vt:lpwstr>_Toc50534698</vt:lpwstr>
      </vt:variant>
      <vt:variant>
        <vt:i4>1376317</vt:i4>
      </vt:variant>
      <vt:variant>
        <vt:i4>353</vt:i4>
      </vt:variant>
      <vt:variant>
        <vt:i4>0</vt:i4>
      </vt:variant>
      <vt:variant>
        <vt:i4>5</vt:i4>
      </vt:variant>
      <vt:variant>
        <vt:lpwstr/>
      </vt:variant>
      <vt:variant>
        <vt:lpwstr>_Toc50534697</vt:lpwstr>
      </vt:variant>
      <vt:variant>
        <vt:i4>1310781</vt:i4>
      </vt:variant>
      <vt:variant>
        <vt:i4>347</vt:i4>
      </vt:variant>
      <vt:variant>
        <vt:i4>0</vt:i4>
      </vt:variant>
      <vt:variant>
        <vt:i4>5</vt:i4>
      </vt:variant>
      <vt:variant>
        <vt:lpwstr/>
      </vt:variant>
      <vt:variant>
        <vt:lpwstr>_Toc50534696</vt:lpwstr>
      </vt:variant>
      <vt:variant>
        <vt:i4>1507389</vt:i4>
      </vt:variant>
      <vt:variant>
        <vt:i4>341</vt:i4>
      </vt:variant>
      <vt:variant>
        <vt:i4>0</vt:i4>
      </vt:variant>
      <vt:variant>
        <vt:i4>5</vt:i4>
      </vt:variant>
      <vt:variant>
        <vt:lpwstr/>
      </vt:variant>
      <vt:variant>
        <vt:lpwstr>_Toc50534695</vt:lpwstr>
      </vt:variant>
      <vt:variant>
        <vt:i4>1441853</vt:i4>
      </vt:variant>
      <vt:variant>
        <vt:i4>335</vt:i4>
      </vt:variant>
      <vt:variant>
        <vt:i4>0</vt:i4>
      </vt:variant>
      <vt:variant>
        <vt:i4>5</vt:i4>
      </vt:variant>
      <vt:variant>
        <vt:lpwstr/>
      </vt:variant>
      <vt:variant>
        <vt:lpwstr>_Toc50534694</vt:lpwstr>
      </vt:variant>
      <vt:variant>
        <vt:i4>1114173</vt:i4>
      </vt:variant>
      <vt:variant>
        <vt:i4>329</vt:i4>
      </vt:variant>
      <vt:variant>
        <vt:i4>0</vt:i4>
      </vt:variant>
      <vt:variant>
        <vt:i4>5</vt:i4>
      </vt:variant>
      <vt:variant>
        <vt:lpwstr/>
      </vt:variant>
      <vt:variant>
        <vt:lpwstr>_Toc50534693</vt:lpwstr>
      </vt:variant>
      <vt:variant>
        <vt:i4>1048637</vt:i4>
      </vt:variant>
      <vt:variant>
        <vt:i4>323</vt:i4>
      </vt:variant>
      <vt:variant>
        <vt:i4>0</vt:i4>
      </vt:variant>
      <vt:variant>
        <vt:i4>5</vt:i4>
      </vt:variant>
      <vt:variant>
        <vt:lpwstr/>
      </vt:variant>
      <vt:variant>
        <vt:lpwstr>_Toc50534692</vt:lpwstr>
      </vt:variant>
      <vt:variant>
        <vt:i4>1245245</vt:i4>
      </vt:variant>
      <vt:variant>
        <vt:i4>317</vt:i4>
      </vt:variant>
      <vt:variant>
        <vt:i4>0</vt:i4>
      </vt:variant>
      <vt:variant>
        <vt:i4>5</vt:i4>
      </vt:variant>
      <vt:variant>
        <vt:lpwstr/>
      </vt:variant>
      <vt:variant>
        <vt:lpwstr>_Toc50534691</vt:lpwstr>
      </vt:variant>
      <vt:variant>
        <vt:i4>1179709</vt:i4>
      </vt:variant>
      <vt:variant>
        <vt:i4>311</vt:i4>
      </vt:variant>
      <vt:variant>
        <vt:i4>0</vt:i4>
      </vt:variant>
      <vt:variant>
        <vt:i4>5</vt:i4>
      </vt:variant>
      <vt:variant>
        <vt:lpwstr/>
      </vt:variant>
      <vt:variant>
        <vt:lpwstr>_Toc50534690</vt:lpwstr>
      </vt:variant>
      <vt:variant>
        <vt:i4>1769532</vt:i4>
      </vt:variant>
      <vt:variant>
        <vt:i4>305</vt:i4>
      </vt:variant>
      <vt:variant>
        <vt:i4>0</vt:i4>
      </vt:variant>
      <vt:variant>
        <vt:i4>5</vt:i4>
      </vt:variant>
      <vt:variant>
        <vt:lpwstr/>
      </vt:variant>
      <vt:variant>
        <vt:lpwstr>_Toc50534689</vt:lpwstr>
      </vt:variant>
      <vt:variant>
        <vt:i4>1703996</vt:i4>
      </vt:variant>
      <vt:variant>
        <vt:i4>299</vt:i4>
      </vt:variant>
      <vt:variant>
        <vt:i4>0</vt:i4>
      </vt:variant>
      <vt:variant>
        <vt:i4>5</vt:i4>
      </vt:variant>
      <vt:variant>
        <vt:lpwstr/>
      </vt:variant>
      <vt:variant>
        <vt:lpwstr>_Toc50534688</vt:lpwstr>
      </vt:variant>
      <vt:variant>
        <vt:i4>1376316</vt:i4>
      </vt:variant>
      <vt:variant>
        <vt:i4>293</vt:i4>
      </vt:variant>
      <vt:variant>
        <vt:i4>0</vt:i4>
      </vt:variant>
      <vt:variant>
        <vt:i4>5</vt:i4>
      </vt:variant>
      <vt:variant>
        <vt:lpwstr/>
      </vt:variant>
      <vt:variant>
        <vt:lpwstr>_Toc50534687</vt:lpwstr>
      </vt:variant>
      <vt:variant>
        <vt:i4>1310780</vt:i4>
      </vt:variant>
      <vt:variant>
        <vt:i4>287</vt:i4>
      </vt:variant>
      <vt:variant>
        <vt:i4>0</vt:i4>
      </vt:variant>
      <vt:variant>
        <vt:i4>5</vt:i4>
      </vt:variant>
      <vt:variant>
        <vt:lpwstr/>
      </vt:variant>
      <vt:variant>
        <vt:lpwstr>_Toc50534686</vt:lpwstr>
      </vt:variant>
      <vt:variant>
        <vt:i4>1507388</vt:i4>
      </vt:variant>
      <vt:variant>
        <vt:i4>281</vt:i4>
      </vt:variant>
      <vt:variant>
        <vt:i4>0</vt:i4>
      </vt:variant>
      <vt:variant>
        <vt:i4>5</vt:i4>
      </vt:variant>
      <vt:variant>
        <vt:lpwstr/>
      </vt:variant>
      <vt:variant>
        <vt:lpwstr>_Toc50534685</vt:lpwstr>
      </vt:variant>
      <vt:variant>
        <vt:i4>1441852</vt:i4>
      </vt:variant>
      <vt:variant>
        <vt:i4>275</vt:i4>
      </vt:variant>
      <vt:variant>
        <vt:i4>0</vt:i4>
      </vt:variant>
      <vt:variant>
        <vt:i4>5</vt:i4>
      </vt:variant>
      <vt:variant>
        <vt:lpwstr/>
      </vt:variant>
      <vt:variant>
        <vt:lpwstr>_Toc50534684</vt:lpwstr>
      </vt:variant>
      <vt:variant>
        <vt:i4>1114172</vt:i4>
      </vt:variant>
      <vt:variant>
        <vt:i4>269</vt:i4>
      </vt:variant>
      <vt:variant>
        <vt:i4>0</vt:i4>
      </vt:variant>
      <vt:variant>
        <vt:i4>5</vt:i4>
      </vt:variant>
      <vt:variant>
        <vt:lpwstr/>
      </vt:variant>
      <vt:variant>
        <vt:lpwstr>_Toc50534683</vt:lpwstr>
      </vt:variant>
      <vt:variant>
        <vt:i4>1048636</vt:i4>
      </vt:variant>
      <vt:variant>
        <vt:i4>263</vt:i4>
      </vt:variant>
      <vt:variant>
        <vt:i4>0</vt:i4>
      </vt:variant>
      <vt:variant>
        <vt:i4>5</vt:i4>
      </vt:variant>
      <vt:variant>
        <vt:lpwstr/>
      </vt:variant>
      <vt:variant>
        <vt:lpwstr>_Toc50534682</vt:lpwstr>
      </vt:variant>
      <vt:variant>
        <vt:i4>1245244</vt:i4>
      </vt:variant>
      <vt:variant>
        <vt:i4>257</vt:i4>
      </vt:variant>
      <vt:variant>
        <vt:i4>0</vt:i4>
      </vt:variant>
      <vt:variant>
        <vt:i4>5</vt:i4>
      </vt:variant>
      <vt:variant>
        <vt:lpwstr/>
      </vt:variant>
      <vt:variant>
        <vt:lpwstr>_Toc50534681</vt:lpwstr>
      </vt:variant>
      <vt:variant>
        <vt:i4>1179708</vt:i4>
      </vt:variant>
      <vt:variant>
        <vt:i4>251</vt:i4>
      </vt:variant>
      <vt:variant>
        <vt:i4>0</vt:i4>
      </vt:variant>
      <vt:variant>
        <vt:i4>5</vt:i4>
      </vt:variant>
      <vt:variant>
        <vt:lpwstr/>
      </vt:variant>
      <vt:variant>
        <vt:lpwstr>_Toc50534680</vt:lpwstr>
      </vt:variant>
      <vt:variant>
        <vt:i4>1769523</vt:i4>
      </vt:variant>
      <vt:variant>
        <vt:i4>245</vt:i4>
      </vt:variant>
      <vt:variant>
        <vt:i4>0</vt:i4>
      </vt:variant>
      <vt:variant>
        <vt:i4>5</vt:i4>
      </vt:variant>
      <vt:variant>
        <vt:lpwstr/>
      </vt:variant>
      <vt:variant>
        <vt:lpwstr>_Toc50534679</vt:lpwstr>
      </vt:variant>
      <vt:variant>
        <vt:i4>1703987</vt:i4>
      </vt:variant>
      <vt:variant>
        <vt:i4>239</vt:i4>
      </vt:variant>
      <vt:variant>
        <vt:i4>0</vt:i4>
      </vt:variant>
      <vt:variant>
        <vt:i4>5</vt:i4>
      </vt:variant>
      <vt:variant>
        <vt:lpwstr/>
      </vt:variant>
      <vt:variant>
        <vt:lpwstr>_Toc50534678</vt:lpwstr>
      </vt:variant>
      <vt:variant>
        <vt:i4>1376307</vt:i4>
      </vt:variant>
      <vt:variant>
        <vt:i4>233</vt:i4>
      </vt:variant>
      <vt:variant>
        <vt:i4>0</vt:i4>
      </vt:variant>
      <vt:variant>
        <vt:i4>5</vt:i4>
      </vt:variant>
      <vt:variant>
        <vt:lpwstr/>
      </vt:variant>
      <vt:variant>
        <vt:lpwstr>_Toc50534677</vt:lpwstr>
      </vt:variant>
      <vt:variant>
        <vt:i4>1310771</vt:i4>
      </vt:variant>
      <vt:variant>
        <vt:i4>227</vt:i4>
      </vt:variant>
      <vt:variant>
        <vt:i4>0</vt:i4>
      </vt:variant>
      <vt:variant>
        <vt:i4>5</vt:i4>
      </vt:variant>
      <vt:variant>
        <vt:lpwstr/>
      </vt:variant>
      <vt:variant>
        <vt:lpwstr>_Toc50534676</vt:lpwstr>
      </vt:variant>
      <vt:variant>
        <vt:i4>1507379</vt:i4>
      </vt:variant>
      <vt:variant>
        <vt:i4>221</vt:i4>
      </vt:variant>
      <vt:variant>
        <vt:i4>0</vt:i4>
      </vt:variant>
      <vt:variant>
        <vt:i4>5</vt:i4>
      </vt:variant>
      <vt:variant>
        <vt:lpwstr/>
      </vt:variant>
      <vt:variant>
        <vt:lpwstr>_Toc50534675</vt:lpwstr>
      </vt:variant>
      <vt:variant>
        <vt:i4>1441843</vt:i4>
      </vt:variant>
      <vt:variant>
        <vt:i4>215</vt:i4>
      </vt:variant>
      <vt:variant>
        <vt:i4>0</vt:i4>
      </vt:variant>
      <vt:variant>
        <vt:i4>5</vt:i4>
      </vt:variant>
      <vt:variant>
        <vt:lpwstr/>
      </vt:variant>
      <vt:variant>
        <vt:lpwstr>_Toc50534674</vt:lpwstr>
      </vt:variant>
      <vt:variant>
        <vt:i4>1114163</vt:i4>
      </vt:variant>
      <vt:variant>
        <vt:i4>209</vt:i4>
      </vt:variant>
      <vt:variant>
        <vt:i4>0</vt:i4>
      </vt:variant>
      <vt:variant>
        <vt:i4>5</vt:i4>
      </vt:variant>
      <vt:variant>
        <vt:lpwstr/>
      </vt:variant>
      <vt:variant>
        <vt:lpwstr>_Toc50534673</vt:lpwstr>
      </vt:variant>
      <vt:variant>
        <vt:i4>1048627</vt:i4>
      </vt:variant>
      <vt:variant>
        <vt:i4>203</vt:i4>
      </vt:variant>
      <vt:variant>
        <vt:i4>0</vt:i4>
      </vt:variant>
      <vt:variant>
        <vt:i4>5</vt:i4>
      </vt:variant>
      <vt:variant>
        <vt:lpwstr/>
      </vt:variant>
      <vt:variant>
        <vt:lpwstr>_Toc50534672</vt:lpwstr>
      </vt:variant>
      <vt:variant>
        <vt:i4>1245235</vt:i4>
      </vt:variant>
      <vt:variant>
        <vt:i4>197</vt:i4>
      </vt:variant>
      <vt:variant>
        <vt:i4>0</vt:i4>
      </vt:variant>
      <vt:variant>
        <vt:i4>5</vt:i4>
      </vt:variant>
      <vt:variant>
        <vt:lpwstr/>
      </vt:variant>
      <vt:variant>
        <vt:lpwstr>_Toc50534671</vt:lpwstr>
      </vt:variant>
      <vt:variant>
        <vt:i4>1179699</vt:i4>
      </vt:variant>
      <vt:variant>
        <vt:i4>191</vt:i4>
      </vt:variant>
      <vt:variant>
        <vt:i4>0</vt:i4>
      </vt:variant>
      <vt:variant>
        <vt:i4>5</vt:i4>
      </vt:variant>
      <vt:variant>
        <vt:lpwstr/>
      </vt:variant>
      <vt:variant>
        <vt:lpwstr>_Toc50534670</vt:lpwstr>
      </vt:variant>
      <vt:variant>
        <vt:i4>1769522</vt:i4>
      </vt:variant>
      <vt:variant>
        <vt:i4>185</vt:i4>
      </vt:variant>
      <vt:variant>
        <vt:i4>0</vt:i4>
      </vt:variant>
      <vt:variant>
        <vt:i4>5</vt:i4>
      </vt:variant>
      <vt:variant>
        <vt:lpwstr/>
      </vt:variant>
      <vt:variant>
        <vt:lpwstr>_Toc50534669</vt:lpwstr>
      </vt:variant>
      <vt:variant>
        <vt:i4>1703986</vt:i4>
      </vt:variant>
      <vt:variant>
        <vt:i4>179</vt:i4>
      </vt:variant>
      <vt:variant>
        <vt:i4>0</vt:i4>
      </vt:variant>
      <vt:variant>
        <vt:i4>5</vt:i4>
      </vt:variant>
      <vt:variant>
        <vt:lpwstr/>
      </vt:variant>
      <vt:variant>
        <vt:lpwstr>_Toc50534668</vt:lpwstr>
      </vt:variant>
      <vt:variant>
        <vt:i4>1376306</vt:i4>
      </vt:variant>
      <vt:variant>
        <vt:i4>173</vt:i4>
      </vt:variant>
      <vt:variant>
        <vt:i4>0</vt:i4>
      </vt:variant>
      <vt:variant>
        <vt:i4>5</vt:i4>
      </vt:variant>
      <vt:variant>
        <vt:lpwstr/>
      </vt:variant>
      <vt:variant>
        <vt:lpwstr>_Toc50534667</vt:lpwstr>
      </vt:variant>
      <vt:variant>
        <vt:i4>1310770</vt:i4>
      </vt:variant>
      <vt:variant>
        <vt:i4>167</vt:i4>
      </vt:variant>
      <vt:variant>
        <vt:i4>0</vt:i4>
      </vt:variant>
      <vt:variant>
        <vt:i4>5</vt:i4>
      </vt:variant>
      <vt:variant>
        <vt:lpwstr/>
      </vt:variant>
      <vt:variant>
        <vt:lpwstr>_Toc50534666</vt:lpwstr>
      </vt:variant>
      <vt:variant>
        <vt:i4>1507378</vt:i4>
      </vt:variant>
      <vt:variant>
        <vt:i4>161</vt:i4>
      </vt:variant>
      <vt:variant>
        <vt:i4>0</vt:i4>
      </vt:variant>
      <vt:variant>
        <vt:i4>5</vt:i4>
      </vt:variant>
      <vt:variant>
        <vt:lpwstr/>
      </vt:variant>
      <vt:variant>
        <vt:lpwstr>_Toc50534665</vt:lpwstr>
      </vt:variant>
      <vt:variant>
        <vt:i4>1441842</vt:i4>
      </vt:variant>
      <vt:variant>
        <vt:i4>155</vt:i4>
      </vt:variant>
      <vt:variant>
        <vt:i4>0</vt:i4>
      </vt:variant>
      <vt:variant>
        <vt:i4>5</vt:i4>
      </vt:variant>
      <vt:variant>
        <vt:lpwstr/>
      </vt:variant>
      <vt:variant>
        <vt:lpwstr>_Toc50534664</vt:lpwstr>
      </vt:variant>
      <vt:variant>
        <vt:i4>1114162</vt:i4>
      </vt:variant>
      <vt:variant>
        <vt:i4>149</vt:i4>
      </vt:variant>
      <vt:variant>
        <vt:i4>0</vt:i4>
      </vt:variant>
      <vt:variant>
        <vt:i4>5</vt:i4>
      </vt:variant>
      <vt:variant>
        <vt:lpwstr/>
      </vt:variant>
      <vt:variant>
        <vt:lpwstr>_Toc50534663</vt:lpwstr>
      </vt:variant>
      <vt:variant>
        <vt:i4>1048626</vt:i4>
      </vt:variant>
      <vt:variant>
        <vt:i4>143</vt:i4>
      </vt:variant>
      <vt:variant>
        <vt:i4>0</vt:i4>
      </vt:variant>
      <vt:variant>
        <vt:i4>5</vt:i4>
      </vt:variant>
      <vt:variant>
        <vt:lpwstr/>
      </vt:variant>
      <vt:variant>
        <vt:lpwstr>_Toc50534662</vt:lpwstr>
      </vt:variant>
      <vt:variant>
        <vt:i4>1245234</vt:i4>
      </vt:variant>
      <vt:variant>
        <vt:i4>137</vt:i4>
      </vt:variant>
      <vt:variant>
        <vt:i4>0</vt:i4>
      </vt:variant>
      <vt:variant>
        <vt:i4>5</vt:i4>
      </vt:variant>
      <vt:variant>
        <vt:lpwstr/>
      </vt:variant>
      <vt:variant>
        <vt:lpwstr>_Toc50534661</vt:lpwstr>
      </vt:variant>
      <vt:variant>
        <vt:i4>1179698</vt:i4>
      </vt:variant>
      <vt:variant>
        <vt:i4>131</vt:i4>
      </vt:variant>
      <vt:variant>
        <vt:i4>0</vt:i4>
      </vt:variant>
      <vt:variant>
        <vt:i4>5</vt:i4>
      </vt:variant>
      <vt:variant>
        <vt:lpwstr/>
      </vt:variant>
      <vt:variant>
        <vt:lpwstr>_Toc50534660</vt:lpwstr>
      </vt:variant>
      <vt:variant>
        <vt:i4>1769521</vt:i4>
      </vt:variant>
      <vt:variant>
        <vt:i4>125</vt:i4>
      </vt:variant>
      <vt:variant>
        <vt:i4>0</vt:i4>
      </vt:variant>
      <vt:variant>
        <vt:i4>5</vt:i4>
      </vt:variant>
      <vt:variant>
        <vt:lpwstr/>
      </vt:variant>
      <vt:variant>
        <vt:lpwstr>_Toc50534659</vt:lpwstr>
      </vt:variant>
      <vt:variant>
        <vt:i4>1703985</vt:i4>
      </vt:variant>
      <vt:variant>
        <vt:i4>119</vt:i4>
      </vt:variant>
      <vt:variant>
        <vt:i4>0</vt:i4>
      </vt:variant>
      <vt:variant>
        <vt:i4>5</vt:i4>
      </vt:variant>
      <vt:variant>
        <vt:lpwstr/>
      </vt:variant>
      <vt:variant>
        <vt:lpwstr>_Toc50534658</vt:lpwstr>
      </vt:variant>
      <vt:variant>
        <vt:i4>1376305</vt:i4>
      </vt:variant>
      <vt:variant>
        <vt:i4>113</vt:i4>
      </vt:variant>
      <vt:variant>
        <vt:i4>0</vt:i4>
      </vt:variant>
      <vt:variant>
        <vt:i4>5</vt:i4>
      </vt:variant>
      <vt:variant>
        <vt:lpwstr/>
      </vt:variant>
      <vt:variant>
        <vt:lpwstr>_Toc50534657</vt:lpwstr>
      </vt:variant>
      <vt:variant>
        <vt:i4>1310769</vt:i4>
      </vt:variant>
      <vt:variant>
        <vt:i4>107</vt:i4>
      </vt:variant>
      <vt:variant>
        <vt:i4>0</vt:i4>
      </vt:variant>
      <vt:variant>
        <vt:i4>5</vt:i4>
      </vt:variant>
      <vt:variant>
        <vt:lpwstr/>
      </vt:variant>
      <vt:variant>
        <vt:lpwstr>_Toc50534656</vt:lpwstr>
      </vt:variant>
      <vt:variant>
        <vt:i4>1507377</vt:i4>
      </vt:variant>
      <vt:variant>
        <vt:i4>101</vt:i4>
      </vt:variant>
      <vt:variant>
        <vt:i4>0</vt:i4>
      </vt:variant>
      <vt:variant>
        <vt:i4>5</vt:i4>
      </vt:variant>
      <vt:variant>
        <vt:lpwstr/>
      </vt:variant>
      <vt:variant>
        <vt:lpwstr>_Toc50534655</vt:lpwstr>
      </vt:variant>
      <vt:variant>
        <vt:i4>1441841</vt:i4>
      </vt:variant>
      <vt:variant>
        <vt:i4>95</vt:i4>
      </vt:variant>
      <vt:variant>
        <vt:i4>0</vt:i4>
      </vt:variant>
      <vt:variant>
        <vt:i4>5</vt:i4>
      </vt:variant>
      <vt:variant>
        <vt:lpwstr/>
      </vt:variant>
      <vt:variant>
        <vt:lpwstr>_Toc50534654</vt:lpwstr>
      </vt:variant>
      <vt:variant>
        <vt:i4>1114161</vt:i4>
      </vt:variant>
      <vt:variant>
        <vt:i4>89</vt:i4>
      </vt:variant>
      <vt:variant>
        <vt:i4>0</vt:i4>
      </vt:variant>
      <vt:variant>
        <vt:i4>5</vt:i4>
      </vt:variant>
      <vt:variant>
        <vt:lpwstr/>
      </vt:variant>
      <vt:variant>
        <vt:lpwstr>_Toc50534653</vt:lpwstr>
      </vt:variant>
      <vt:variant>
        <vt:i4>1048625</vt:i4>
      </vt:variant>
      <vt:variant>
        <vt:i4>83</vt:i4>
      </vt:variant>
      <vt:variant>
        <vt:i4>0</vt:i4>
      </vt:variant>
      <vt:variant>
        <vt:i4>5</vt:i4>
      </vt:variant>
      <vt:variant>
        <vt:lpwstr/>
      </vt:variant>
      <vt:variant>
        <vt:lpwstr>_Toc50534652</vt:lpwstr>
      </vt:variant>
      <vt:variant>
        <vt:i4>1245233</vt:i4>
      </vt:variant>
      <vt:variant>
        <vt:i4>77</vt:i4>
      </vt:variant>
      <vt:variant>
        <vt:i4>0</vt:i4>
      </vt:variant>
      <vt:variant>
        <vt:i4>5</vt:i4>
      </vt:variant>
      <vt:variant>
        <vt:lpwstr/>
      </vt:variant>
      <vt:variant>
        <vt:lpwstr>_Toc50534651</vt:lpwstr>
      </vt:variant>
      <vt:variant>
        <vt:i4>1179697</vt:i4>
      </vt:variant>
      <vt:variant>
        <vt:i4>71</vt:i4>
      </vt:variant>
      <vt:variant>
        <vt:i4>0</vt:i4>
      </vt:variant>
      <vt:variant>
        <vt:i4>5</vt:i4>
      </vt:variant>
      <vt:variant>
        <vt:lpwstr/>
      </vt:variant>
      <vt:variant>
        <vt:lpwstr>_Toc50534650</vt:lpwstr>
      </vt:variant>
      <vt:variant>
        <vt:i4>1769520</vt:i4>
      </vt:variant>
      <vt:variant>
        <vt:i4>65</vt:i4>
      </vt:variant>
      <vt:variant>
        <vt:i4>0</vt:i4>
      </vt:variant>
      <vt:variant>
        <vt:i4>5</vt:i4>
      </vt:variant>
      <vt:variant>
        <vt:lpwstr/>
      </vt:variant>
      <vt:variant>
        <vt:lpwstr>_Toc50534649</vt:lpwstr>
      </vt:variant>
      <vt:variant>
        <vt:i4>1703984</vt:i4>
      </vt:variant>
      <vt:variant>
        <vt:i4>59</vt:i4>
      </vt:variant>
      <vt:variant>
        <vt:i4>0</vt:i4>
      </vt:variant>
      <vt:variant>
        <vt:i4>5</vt:i4>
      </vt:variant>
      <vt:variant>
        <vt:lpwstr/>
      </vt:variant>
      <vt:variant>
        <vt:lpwstr>_Toc50534648</vt:lpwstr>
      </vt:variant>
      <vt:variant>
        <vt:i4>1376304</vt:i4>
      </vt:variant>
      <vt:variant>
        <vt:i4>53</vt:i4>
      </vt:variant>
      <vt:variant>
        <vt:i4>0</vt:i4>
      </vt:variant>
      <vt:variant>
        <vt:i4>5</vt:i4>
      </vt:variant>
      <vt:variant>
        <vt:lpwstr/>
      </vt:variant>
      <vt:variant>
        <vt:lpwstr>_Toc50534647</vt:lpwstr>
      </vt:variant>
      <vt:variant>
        <vt:i4>1310768</vt:i4>
      </vt:variant>
      <vt:variant>
        <vt:i4>47</vt:i4>
      </vt:variant>
      <vt:variant>
        <vt:i4>0</vt:i4>
      </vt:variant>
      <vt:variant>
        <vt:i4>5</vt:i4>
      </vt:variant>
      <vt:variant>
        <vt:lpwstr/>
      </vt:variant>
      <vt:variant>
        <vt:lpwstr>_Toc50534646</vt:lpwstr>
      </vt:variant>
      <vt:variant>
        <vt:i4>1507376</vt:i4>
      </vt:variant>
      <vt:variant>
        <vt:i4>41</vt:i4>
      </vt:variant>
      <vt:variant>
        <vt:i4>0</vt:i4>
      </vt:variant>
      <vt:variant>
        <vt:i4>5</vt:i4>
      </vt:variant>
      <vt:variant>
        <vt:lpwstr/>
      </vt:variant>
      <vt:variant>
        <vt:lpwstr>_Toc50534645</vt:lpwstr>
      </vt:variant>
      <vt:variant>
        <vt:i4>1441840</vt:i4>
      </vt:variant>
      <vt:variant>
        <vt:i4>35</vt:i4>
      </vt:variant>
      <vt:variant>
        <vt:i4>0</vt:i4>
      </vt:variant>
      <vt:variant>
        <vt:i4>5</vt:i4>
      </vt:variant>
      <vt:variant>
        <vt:lpwstr/>
      </vt:variant>
      <vt:variant>
        <vt:lpwstr>_Toc50534644</vt:lpwstr>
      </vt:variant>
      <vt:variant>
        <vt:i4>1114160</vt:i4>
      </vt:variant>
      <vt:variant>
        <vt:i4>29</vt:i4>
      </vt:variant>
      <vt:variant>
        <vt:i4>0</vt:i4>
      </vt:variant>
      <vt:variant>
        <vt:i4>5</vt:i4>
      </vt:variant>
      <vt:variant>
        <vt:lpwstr/>
      </vt:variant>
      <vt:variant>
        <vt:lpwstr>_Toc50534643</vt:lpwstr>
      </vt:variant>
      <vt:variant>
        <vt:i4>1048624</vt:i4>
      </vt:variant>
      <vt:variant>
        <vt:i4>23</vt:i4>
      </vt:variant>
      <vt:variant>
        <vt:i4>0</vt:i4>
      </vt:variant>
      <vt:variant>
        <vt:i4>5</vt:i4>
      </vt:variant>
      <vt:variant>
        <vt:lpwstr/>
      </vt:variant>
      <vt:variant>
        <vt:lpwstr>_Toc50534642</vt:lpwstr>
      </vt:variant>
      <vt:variant>
        <vt:i4>1245232</vt:i4>
      </vt:variant>
      <vt:variant>
        <vt:i4>17</vt:i4>
      </vt:variant>
      <vt:variant>
        <vt:i4>0</vt:i4>
      </vt:variant>
      <vt:variant>
        <vt:i4>5</vt:i4>
      </vt:variant>
      <vt:variant>
        <vt:lpwstr/>
      </vt:variant>
      <vt:variant>
        <vt:lpwstr>_Toc50534641</vt:lpwstr>
      </vt:variant>
      <vt:variant>
        <vt:i4>1179696</vt:i4>
      </vt:variant>
      <vt:variant>
        <vt:i4>11</vt:i4>
      </vt:variant>
      <vt:variant>
        <vt:i4>0</vt:i4>
      </vt:variant>
      <vt:variant>
        <vt:i4>5</vt:i4>
      </vt:variant>
      <vt:variant>
        <vt:lpwstr/>
      </vt:variant>
      <vt:variant>
        <vt:lpwstr>_Toc50534640</vt:lpwstr>
      </vt:variant>
      <vt:variant>
        <vt:i4>1769527</vt:i4>
      </vt:variant>
      <vt:variant>
        <vt:i4>5</vt:i4>
      </vt:variant>
      <vt:variant>
        <vt:i4>0</vt:i4>
      </vt:variant>
      <vt:variant>
        <vt:i4>5</vt:i4>
      </vt:variant>
      <vt:variant>
        <vt:lpwstr/>
      </vt:variant>
      <vt:variant>
        <vt:lpwstr>_Toc505346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Stiven Gonzalez Olaya</cp:lastModifiedBy>
  <cp:revision>4</cp:revision>
  <cp:lastPrinted>2017-07-24T20:26:00Z</cp:lastPrinted>
  <dcterms:created xsi:type="dcterms:W3CDTF">2020-10-17T04:20:00Z</dcterms:created>
  <dcterms:modified xsi:type="dcterms:W3CDTF">2020-10-17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326b08-f9d0-3791-b956-fdfb412084e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52B5003D1DF48049AD4FB02D5A53E3CF</vt:lpwstr>
  </property>
</Properties>
</file>